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7AADD4" w14:textId="77777777" w:rsidR="00576095" w:rsidRPr="00643719" w:rsidRDefault="00576095" w:rsidP="004D6F19">
      <w:pPr>
        <w:pStyle w:val="1"/>
        <w:snapToGrid w:val="0"/>
        <w:spacing w:line="360" w:lineRule="auto"/>
        <w:jc w:val="both"/>
        <w:rPr>
          <w:rFonts w:ascii="Book Antiqua" w:eastAsiaTheme="minorEastAsia" w:hAnsi="Book Antiqua" w:cs="Times New Roman"/>
          <w:b/>
          <w:color w:val="auto"/>
          <w:sz w:val="24"/>
          <w:szCs w:val="24"/>
          <w:lang w:val="en-US" w:eastAsia="ja-JP"/>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r w:rsidRPr="00643719">
        <w:rPr>
          <w:rFonts w:ascii="Book Antiqua" w:hAnsi="Book Antiqua" w:cs="Times New Roman"/>
          <w:b/>
          <w:color w:val="auto"/>
          <w:sz w:val="24"/>
          <w:szCs w:val="24"/>
          <w:lang w:val="en-US" w:eastAsia="zh-CN"/>
        </w:rPr>
        <w:t xml:space="preserve">Name of </w:t>
      </w:r>
      <w:r w:rsidRPr="00643719">
        <w:rPr>
          <w:rFonts w:ascii="Book Antiqua" w:hAnsi="Book Antiqua" w:cs="Times New Roman"/>
          <w:b/>
          <w:caps/>
          <w:color w:val="auto"/>
          <w:sz w:val="24"/>
          <w:szCs w:val="24"/>
          <w:lang w:val="en-US" w:eastAsia="zh-CN"/>
        </w:rPr>
        <w:t>j</w:t>
      </w:r>
      <w:r w:rsidRPr="00643719">
        <w:rPr>
          <w:rFonts w:ascii="Book Antiqua" w:hAnsi="Book Antiqua" w:cs="Times New Roman"/>
          <w:b/>
          <w:color w:val="auto"/>
          <w:sz w:val="24"/>
          <w:szCs w:val="24"/>
          <w:lang w:val="en-US" w:eastAsia="zh-CN"/>
        </w:rPr>
        <w:t xml:space="preserve">ournal: </w:t>
      </w:r>
      <w:bookmarkStart w:id="16" w:name="OLE_LINK718"/>
      <w:bookmarkStart w:id="17" w:name="OLE_LINK719"/>
      <w:r w:rsidRPr="00643719">
        <w:rPr>
          <w:rFonts w:ascii="Book Antiqua" w:hAnsi="Book Antiqua" w:cs="Times New Roman"/>
          <w:b/>
          <w:i/>
          <w:color w:val="auto"/>
          <w:sz w:val="24"/>
          <w:szCs w:val="24"/>
          <w:lang w:val="en-US" w:eastAsia="zh-CN"/>
        </w:rPr>
        <w:t xml:space="preserve">World Journal of </w:t>
      </w:r>
      <w:bookmarkEnd w:id="16"/>
      <w:bookmarkEnd w:id="17"/>
      <w:r w:rsidR="00850CE2" w:rsidRPr="00643719">
        <w:rPr>
          <w:rFonts w:ascii="Book Antiqua" w:eastAsiaTheme="minorEastAsia" w:hAnsi="Book Antiqua" w:cs="Times New Roman"/>
          <w:b/>
          <w:i/>
          <w:color w:val="auto"/>
          <w:sz w:val="24"/>
          <w:szCs w:val="24"/>
          <w:lang w:val="en-US" w:eastAsia="ja-JP"/>
        </w:rPr>
        <w:t>Gastrointestinal Oncology</w:t>
      </w:r>
    </w:p>
    <w:p w14:paraId="0A6B869E" w14:textId="77777777" w:rsidR="00576095" w:rsidRPr="00643719" w:rsidRDefault="00576095" w:rsidP="004D6F19">
      <w:pPr>
        <w:pStyle w:val="1"/>
        <w:snapToGrid w:val="0"/>
        <w:spacing w:line="360" w:lineRule="auto"/>
        <w:jc w:val="both"/>
        <w:rPr>
          <w:rFonts w:ascii="Book Antiqua" w:eastAsiaTheme="minorEastAsia" w:hAnsi="Book Antiqua" w:cs="Times New Roman"/>
          <w:b/>
          <w:i/>
          <w:color w:val="auto"/>
          <w:sz w:val="24"/>
          <w:szCs w:val="24"/>
          <w:lang w:val="en-US" w:eastAsia="ja-JP"/>
        </w:rPr>
      </w:pPr>
      <w:bookmarkStart w:id="18" w:name="OLE_LINK485"/>
      <w:bookmarkStart w:id="19" w:name="OLE_LINK486"/>
      <w:bookmarkStart w:id="20" w:name="OLE_LINK661"/>
      <w:bookmarkStart w:id="21" w:name="OLE_LINK768"/>
      <w:bookmarkStart w:id="22" w:name="OLE_LINK514"/>
      <w:bookmarkStart w:id="23" w:name="OLE_LINK515"/>
      <w:r w:rsidRPr="00643719">
        <w:rPr>
          <w:rFonts w:ascii="Book Antiqua" w:hAnsi="Book Antiqua" w:cs="Times New Roman"/>
          <w:b/>
          <w:color w:val="auto"/>
          <w:sz w:val="24"/>
          <w:szCs w:val="24"/>
          <w:lang w:eastAsia="zh-CN"/>
        </w:rPr>
        <w:t>Manuscript NO:</w:t>
      </w:r>
      <w:bookmarkEnd w:id="18"/>
      <w:bookmarkEnd w:id="19"/>
      <w:bookmarkEnd w:id="20"/>
      <w:bookmarkEnd w:id="21"/>
      <w:r w:rsidRPr="00643719">
        <w:rPr>
          <w:rFonts w:ascii="Book Antiqua" w:hAnsi="Book Antiqua" w:cs="Times New Roman"/>
          <w:b/>
          <w:color w:val="auto"/>
          <w:sz w:val="24"/>
          <w:szCs w:val="24"/>
          <w:lang w:eastAsia="zh-CN"/>
        </w:rPr>
        <w:t xml:space="preserve"> </w:t>
      </w:r>
      <w:r w:rsidR="00850CE2" w:rsidRPr="00643719">
        <w:rPr>
          <w:rFonts w:ascii="Book Antiqua" w:eastAsiaTheme="minorEastAsia" w:hAnsi="Book Antiqua" w:cs="Times New Roman"/>
          <w:b/>
          <w:color w:val="auto"/>
          <w:sz w:val="24"/>
          <w:szCs w:val="24"/>
          <w:lang w:eastAsia="ja-JP"/>
        </w:rPr>
        <w:t>32115</w:t>
      </w:r>
    </w:p>
    <w:p w14:paraId="5A1824C1" w14:textId="77777777" w:rsidR="004D6F19" w:rsidRPr="00643719" w:rsidRDefault="00576095" w:rsidP="004D6F19">
      <w:pPr>
        <w:snapToGrid w:val="0"/>
        <w:spacing w:line="360" w:lineRule="auto"/>
        <w:rPr>
          <w:rFonts w:ascii="Book Antiqua" w:hAnsi="Book Antiqua"/>
          <w:b/>
          <w:szCs w:val="24"/>
          <w:lang w:val="it-IT"/>
        </w:rPr>
      </w:pPr>
      <w:bookmarkStart w:id="24" w:name="OLE_LINK511"/>
      <w:bookmarkStart w:id="25" w:name="OLE_LINK512"/>
      <w:bookmarkEnd w:id="22"/>
      <w:bookmarkEnd w:id="23"/>
      <w:r w:rsidRPr="00643719">
        <w:rPr>
          <w:rFonts w:ascii="Book Antiqua" w:hAnsi="Book Antiqua"/>
          <w:b/>
          <w:szCs w:val="24"/>
          <w:lang w:val="it-IT"/>
        </w:rPr>
        <w:t xml:space="preserve">Manuscript </w:t>
      </w:r>
      <w:r w:rsidRPr="00643719">
        <w:rPr>
          <w:rFonts w:ascii="Book Antiqua" w:hAnsi="Book Antiqua"/>
          <w:b/>
          <w:caps/>
          <w:szCs w:val="24"/>
        </w:rPr>
        <w:t>t</w:t>
      </w:r>
      <w:r w:rsidRPr="00643719">
        <w:rPr>
          <w:rFonts w:ascii="Book Antiqua" w:hAnsi="Book Antiqua"/>
          <w:b/>
          <w:szCs w:val="24"/>
          <w:lang w:val="it-IT"/>
        </w:rPr>
        <w:t>ype:</w:t>
      </w:r>
      <w:bookmarkEnd w:id="0"/>
      <w:bookmarkEnd w:id="1"/>
      <w:bookmarkEnd w:id="2"/>
      <w:bookmarkEnd w:id="3"/>
      <w:bookmarkEnd w:id="4"/>
      <w:bookmarkEnd w:id="5"/>
      <w:bookmarkEnd w:id="6"/>
      <w:bookmarkEnd w:id="7"/>
      <w:bookmarkEnd w:id="8"/>
      <w:bookmarkEnd w:id="9"/>
      <w:bookmarkEnd w:id="10"/>
      <w:r w:rsidR="004D6F19" w:rsidRPr="00643719">
        <w:rPr>
          <w:rFonts w:ascii="Book Antiqua" w:hAnsi="Book Antiqua"/>
          <w:b/>
          <w:szCs w:val="24"/>
          <w:lang w:val="it-IT"/>
        </w:rPr>
        <w:t xml:space="preserve"> </w:t>
      </w:r>
      <w:r w:rsidR="004D6F19" w:rsidRPr="00643719">
        <w:rPr>
          <w:rFonts w:ascii="Book Antiqua" w:hAnsi="Book Antiqua"/>
          <w:b/>
        </w:rPr>
        <w:t>Original Article</w:t>
      </w:r>
    </w:p>
    <w:p w14:paraId="6B46D348" w14:textId="77777777" w:rsidR="004D6F19" w:rsidRPr="00643719" w:rsidRDefault="004D6F19" w:rsidP="004D6F19">
      <w:pPr>
        <w:snapToGrid w:val="0"/>
        <w:spacing w:line="360" w:lineRule="auto"/>
        <w:rPr>
          <w:rFonts w:ascii="Book Antiqua" w:hAnsi="Book Antiqua"/>
          <w:b/>
          <w:szCs w:val="24"/>
          <w:lang w:val="it-IT"/>
        </w:rPr>
      </w:pPr>
    </w:p>
    <w:p w14:paraId="172462D3" w14:textId="77777777" w:rsidR="00576095" w:rsidRPr="00643719" w:rsidRDefault="00850CE2" w:rsidP="004D6F19">
      <w:pPr>
        <w:snapToGrid w:val="0"/>
        <w:spacing w:line="360" w:lineRule="auto"/>
        <w:rPr>
          <w:rFonts w:ascii="Book Antiqua" w:hAnsi="Book Antiqua"/>
          <w:b/>
          <w:i/>
          <w:szCs w:val="24"/>
          <w:lang w:val="it-IT"/>
        </w:rPr>
      </w:pPr>
      <w:r w:rsidRPr="00643719">
        <w:rPr>
          <w:rFonts w:ascii="Book Antiqua" w:hAnsi="Book Antiqua"/>
          <w:b/>
          <w:i/>
          <w:szCs w:val="24"/>
          <w:lang w:val="it-IT"/>
        </w:rPr>
        <w:t>Retrospecive</w:t>
      </w:r>
      <w:r w:rsidR="004D6F19" w:rsidRPr="00643719">
        <w:rPr>
          <w:rFonts w:ascii="Book Antiqua" w:hAnsi="Book Antiqua"/>
          <w:b/>
          <w:i/>
          <w:szCs w:val="24"/>
          <w:lang w:val="it-IT"/>
        </w:rPr>
        <w:t xml:space="preserve"> </w:t>
      </w:r>
      <w:r w:rsidRPr="00643719">
        <w:rPr>
          <w:rFonts w:ascii="Book Antiqua" w:hAnsi="Book Antiqua"/>
          <w:b/>
          <w:i/>
          <w:caps/>
          <w:szCs w:val="24"/>
          <w:lang w:val="it-IT"/>
        </w:rPr>
        <w:t>s</w:t>
      </w:r>
      <w:r w:rsidRPr="00643719">
        <w:rPr>
          <w:rFonts w:ascii="Book Antiqua" w:hAnsi="Book Antiqua"/>
          <w:b/>
          <w:i/>
          <w:szCs w:val="24"/>
          <w:lang w:val="it-IT"/>
        </w:rPr>
        <w:t>tudy</w:t>
      </w:r>
    </w:p>
    <w:bookmarkEnd w:id="11"/>
    <w:bookmarkEnd w:id="12"/>
    <w:bookmarkEnd w:id="13"/>
    <w:bookmarkEnd w:id="14"/>
    <w:bookmarkEnd w:id="15"/>
    <w:bookmarkEnd w:id="24"/>
    <w:bookmarkEnd w:id="25"/>
    <w:p w14:paraId="69F00141" w14:textId="77777777" w:rsidR="00086F84" w:rsidRPr="00643719" w:rsidRDefault="00086F84" w:rsidP="004D6F19">
      <w:pPr>
        <w:spacing w:line="360" w:lineRule="auto"/>
        <w:rPr>
          <w:rFonts w:ascii="Book Antiqua" w:hAnsi="Book Antiqua"/>
          <w:b/>
          <w:szCs w:val="24"/>
        </w:rPr>
      </w:pPr>
      <w:r w:rsidRPr="00643719">
        <w:rPr>
          <w:rFonts w:ascii="Book Antiqua" w:hAnsi="Book Antiqua"/>
          <w:b/>
          <w:caps/>
          <w:szCs w:val="24"/>
        </w:rPr>
        <w:t>e</w:t>
      </w:r>
      <w:r w:rsidRPr="00643719">
        <w:rPr>
          <w:rFonts w:ascii="Book Antiqua" w:hAnsi="Book Antiqua"/>
          <w:b/>
          <w:szCs w:val="24"/>
        </w:rPr>
        <w:t xml:space="preserve">ffects of age on survival and morbidity in gastric cancer patients undergoing </w:t>
      </w:r>
      <w:proofErr w:type="spellStart"/>
      <w:r w:rsidRPr="00643719">
        <w:rPr>
          <w:rFonts w:ascii="Book Antiqua" w:hAnsi="Book Antiqua"/>
          <w:b/>
          <w:szCs w:val="24"/>
        </w:rPr>
        <w:t>gastrectomy</w:t>
      </w:r>
      <w:proofErr w:type="spellEnd"/>
    </w:p>
    <w:p w14:paraId="376D1B31" w14:textId="77777777" w:rsidR="00E13BB9" w:rsidRPr="00643719" w:rsidRDefault="00E13BB9" w:rsidP="004D6F19">
      <w:pPr>
        <w:spacing w:line="360" w:lineRule="auto"/>
        <w:rPr>
          <w:rFonts w:ascii="Book Antiqua" w:hAnsi="Book Antiqua"/>
          <w:b/>
          <w:szCs w:val="24"/>
        </w:rPr>
      </w:pPr>
    </w:p>
    <w:p w14:paraId="6FB8F4F3" w14:textId="77777777" w:rsidR="00B74CB8" w:rsidRPr="00643719" w:rsidRDefault="00125ED5" w:rsidP="004D6F19">
      <w:pPr>
        <w:spacing w:line="360" w:lineRule="auto"/>
        <w:rPr>
          <w:rFonts w:ascii="Book Antiqua" w:hAnsi="Book Antiqua"/>
          <w:szCs w:val="24"/>
        </w:rPr>
      </w:pPr>
      <w:r w:rsidRPr="00643719">
        <w:rPr>
          <w:rFonts w:ascii="Book Antiqua" w:hAnsi="Book Antiqua"/>
          <w:szCs w:val="24"/>
        </w:rPr>
        <w:t xml:space="preserve">Fujiwara Y </w:t>
      </w:r>
      <w:r w:rsidRPr="00643719">
        <w:rPr>
          <w:rFonts w:ascii="Book Antiqua" w:hAnsi="Book Antiqua"/>
          <w:i/>
          <w:szCs w:val="24"/>
        </w:rPr>
        <w:t>et al</w:t>
      </w:r>
      <w:r w:rsidR="004D6F19" w:rsidRPr="00643719">
        <w:rPr>
          <w:rFonts w:ascii="Book Antiqua" w:hAnsi="Book Antiqua"/>
          <w:szCs w:val="24"/>
        </w:rPr>
        <w:t xml:space="preserve">. </w:t>
      </w:r>
      <w:r w:rsidRPr="00643719">
        <w:rPr>
          <w:rFonts w:ascii="Book Antiqua" w:hAnsi="Book Antiqua"/>
          <w:szCs w:val="24"/>
        </w:rPr>
        <w:t>Age and post-</w:t>
      </w:r>
      <w:proofErr w:type="spellStart"/>
      <w:r w:rsidRPr="00643719">
        <w:rPr>
          <w:rFonts w:ascii="Book Antiqua" w:hAnsi="Book Antiqua"/>
          <w:szCs w:val="24"/>
        </w:rPr>
        <w:t>gastrectomy</w:t>
      </w:r>
      <w:proofErr w:type="spellEnd"/>
      <w:r w:rsidRPr="00643719">
        <w:rPr>
          <w:rFonts w:ascii="Book Antiqua" w:hAnsi="Book Antiqua"/>
          <w:szCs w:val="24"/>
        </w:rPr>
        <w:t xml:space="preserve"> morbidity/mortality </w:t>
      </w:r>
    </w:p>
    <w:p w14:paraId="2599F96D" w14:textId="77777777" w:rsidR="00E13BB9" w:rsidRPr="00643719" w:rsidRDefault="00E13BB9" w:rsidP="004D6F19">
      <w:pPr>
        <w:spacing w:line="360" w:lineRule="auto"/>
        <w:rPr>
          <w:rFonts w:ascii="Book Antiqua" w:hAnsi="Book Antiqua"/>
          <w:szCs w:val="24"/>
        </w:rPr>
      </w:pPr>
    </w:p>
    <w:p w14:paraId="1F029AD9" w14:textId="67CF19BE" w:rsidR="00086F84" w:rsidRPr="00643719" w:rsidRDefault="004D0816" w:rsidP="004D6F19">
      <w:pPr>
        <w:spacing w:line="360" w:lineRule="auto"/>
        <w:rPr>
          <w:rFonts w:ascii="Book Antiqua" w:eastAsia="宋体" w:hAnsi="Book Antiqua"/>
          <w:b/>
          <w:szCs w:val="24"/>
          <w:lang w:eastAsia="zh-CN"/>
        </w:rPr>
      </w:pPr>
      <w:r w:rsidRPr="00643719">
        <w:rPr>
          <w:rFonts w:ascii="Book Antiqua" w:hAnsi="Book Antiqua"/>
          <w:b/>
          <w:szCs w:val="24"/>
        </w:rPr>
        <w:t>Yoshinori Fujiwara,</w:t>
      </w:r>
      <w:r w:rsidR="004D6F19" w:rsidRPr="00643719">
        <w:rPr>
          <w:rFonts w:ascii="Book Antiqua" w:hAnsi="Book Antiqua"/>
          <w:b/>
          <w:szCs w:val="24"/>
        </w:rPr>
        <w:t xml:space="preserve"> </w:t>
      </w:r>
      <w:r w:rsidRPr="00643719">
        <w:rPr>
          <w:rFonts w:ascii="Book Antiqua" w:hAnsi="Book Antiqua"/>
          <w:b/>
          <w:szCs w:val="24"/>
        </w:rPr>
        <w:t>Sh</w:t>
      </w:r>
      <w:r w:rsidR="00125ED5" w:rsidRPr="00643719">
        <w:rPr>
          <w:rFonts w:ascii="Book Antiqua" w:hAnsi="Book Antiqua"/>
          <w:b/>
          <w:szCs w:val="24"/>
        </w:rPr>
        <w:t xml:space="preserve">uichi Fukuda, Masanori </w:t>
      </w:r>
      <w:proofErr w:type="spellStart"/>
      <w:r w:rsidR="00125ED5" w:rsidRPr="00643719">
        <w:rPr>
          <w:rFonts w:ascii="Book Antiqua" w:hAnsi="Book Antiqua"/>
          <w:b/>
          <w:szCs w:val="24"/>
        </w:rPr>
        <w:t>Tsujie</w:t>
      </w:r>
      <w:proofErr w:type="spellEnd"/>
      <w:r w:rsidR="00086F84" w:rsidRPr="00643719">
        <w:rPr>
          <w:rFonts w:ascii="Book Antiqua" w:hAnsi="Book Antiqua"/>
          <w:b/>
          <w:szCs w:val="24"/>
        </w:rPr>
        <w:t>,</w:t>
      </w:r>
      <w:r w:rsidR="00B74CB8" w:rsidRPr="00643719">
        <w:rPr>
          <w:rFonts w:ascii="Book Antiqua" w:hAnsi="Book Antiqua"/>
          <w:b/>
          <w:szCs w:val="24"/>
        </w:rPr>
        <w:t xml:space="preserve"> </w:t>
      </w:r>
      <w:r w:rsidR="00086F84" w:rsidRPr="00643719">
        <w:rPr>
          <w:rFonts w:ascii="Book Antiqua" w:hAnsi="Book Antiqua"/>
          <w:b/>
          <w:szCs w:val="24"/>
        </w:rPr>
        <w:t>Hajime Ishikawa</w:t>
      </w:r>
      <w:r w:rsidR="00216888" w:rsidRPr="00643719">
        <w:rPr>
          <w:rFonts w:ascii="Book Antiqua" w:hAnsi="Book Antiqua"/>
          <w:b/>
          <w:szCs w:val="24"/>
        </w:rPr>
        <w:t>,</w:t>
      </w:r>
      <w:r w:rsidR="00216888" w:rsidRPr="00643719">
        <w:rPr>
          <w:rFonts w:ascii="Book Antiqua" w:hAnsi="Book Antiqua"/>
          <w:b/>
          <w:szCs w:val="24"/>
        </w:rPr>
        <w:t xml:space="preserve">　</w:t>
      </w:r>
      <w:r w:rsidR="00216888" w:rsidRPr="00643719">
        <w:rPr>
          <w:rFonts w:ascii="Book Antiqua" w:hAnsi="Book Antiqua"/>
          <w:b/>
          <w:szCs w:val="24"/>
        </w:rPr>
        <w:t xml:space="preserve">Kotaro </w:t>
      </w:r>
      <w:proofErr w:type="spellStart"/>
      <w:r w:rsidR="00216888" w:rsidRPr="00643719">
        <w:rPr>
          <w:rFonts w:ascii="Book Antiqua" w:hAnsi="Book Antiqua"/>
          <w:b/>
          <w:szCs w:val="24"/>
        </w:rPr>
        <w:t>Kitani</w:t>
      </w:r>
      <w:proofErr w:type="spellEnd"/>
      <w:r w:rsidR="00216888" w:rsidRPr="00643719">
        <w:rPr>
          <w:rFonts w:ascii="Book Antiqua" w:hAnsi="Book Antiqua"/>
          <w:b/>
          <w:szCs w:val="24"/>
        </w:rPr>
        <w:t>,</w:t>
      </w:r>
      <w:r w:rsidR="004D6F19" w:rsidRPr="00643719">
        <w:rPr>
          <w:rFonts w:ascii="Book Antiqua" w:hAnsi="Book Antiqua"/>
          <w:b/>
          <w:szCs w:val="24"/>
        </w:rPr>
        <w:t xml:space="preserve"> </w:t>
      </w:r>
      <w:r w:rsidR="00216888" w:rsidRPr="00643719">
        <w:rPr>
          <w:rFonts w:ascii="Book Antiqua" w:hAnsi="Book Antiqua"/>
          <w:b/>
          <w:szCs w:val="24"/>
        </w:rPr>
        <w:t>Keisuke Inoue,</w:t>
      </w:r>
      <w:r w:rsidR="004D6F19" w:rsidRPr="00643719">
        <w:rPr>
          <w:rFonts w:ascii="Book Antiqua" w:hAnsi="Book Antiqua"/>
          <w:b/>
          <w:szCs w:val="24"/>
        </w:rPr>
        <w:t xml:space="preserve"> </w:t>
      </w:r>
      <w:r w:rsidR="00216888" w:rsidRPr="00643719">
        <w:rPr>
          <w:rFonts w:ascii="Book Antiqua" w:hAnsi="Book Antiqua"/>
          <w:b/>
          <w:szCs w:val="24"/>
        </w:rPr>
        <w:t>Masao Yukawa,</w:t>
      </w:r>
      <w:r w:rsidR="004D6F19" w:rsidRPr="00643719">
        <w:rPr>
          <w:rFonts w:ascii="Book Antiqua" w:hAnsi="Book Antiqua"/>
          <w:b/>
          <w:szCs w:val="24"/>
        </w:rPr>
        <w:t xml:space="preserve"> </w:t>
      </w:r>
      <w:r w:rsidR="00216888" w:rsidRPr="00643719">
        <w:rPr>
          <w:rFonts w:ascii="Book Antiqua" w:hAnsi="Book Antiqua"/>
          <w:b/>
          <w:szCs w:val="24"/>
        </w:rPr>
        <w:t>Mas</w:t>
      </w:r>
      <w:r w:rsidR="0000588D" w:rsidRPr="00643719">
        <w:rPr>
          <w:rFonts w:ascii="Book Antiqua" w:hAnsi="Book Antiqua"/>
          <w:b/>
          <w:szCs w:val="24"/>
        </w:rPr>
        <w:t>a</w:t>
      </w:r>
      <w:r w:rsidR="00216888" w:rsidRPr="00643719">
        <w:rPr>
          <w:rFonts w:ascii="Book Antiqua" w:hAnsi="Book Antiqua"/>
          <w:b/>
          <w:szCs w:val="24"/>
        </w:rPr>
        <w:t>toshi Inoue</w:t>
      </w:r>
    </w:p>
    <w:p w14:paraId="41FB3EEA" w14:textId="77777777" w:rsidR="00B74CB8" w:rsidRPr="00643719" w:rsidRDefault="00B74CB8" w:rsidP="004D6F19">
      <w:pPr>
        <w:spacing w:line="360" w:lineRule="auto"/>
        <w:rPr>
          <w:rFonts w:ascii="Book Antiqua" w:hAnsi="Book Antiqua"/>
          <w:szCs w:val="24"/>
        </w:rPr>
      </w:pPr>
    </w:p>
    <w:p w14:paraId="5EA966CE" w14:textId="4C241736" w:rsidR="00B74CB8" w:rsidRPr="00643719" w:rsidRDefault="004D6F19" w:rsidP="004D6F19">
      <w:pPr>
        <w:spacing w:line="360" w:lineRule="auto"/>
        <w:rPr>
          <w:rFonts w:ascii="Book Antiqua" w:hAnsi="Book Antiqua"/>
          <w:szCs w:val="24"/>
        </w:rPr>
      </w:pPr>
      <w:r w:rsidRPr="00643719">
        <w:rPr>
          <w:rFonts w:ascii="Book Antiqua" w:hAnsi="Book Antiqua"/>
          <w:b/>
          <w:szCs w:val="24"/>
        </w:rPr>
        <w:t xml:space="preserve">Yoshinori Fujiwara, Shuichi Fukuda, Masanori </w:t>
      </w:r>
      <w:proofErr w:type="spellStart"/>
      <w:r w:rsidRPr="00643719">
        <w:rPr>
          <w:rFonts w:ascii="Book Antiqua" w:hAnsi="Book Antiqua"/>
          <w:b/>
          <w:szCs w:val="24"/>
        </w:rPr>
        <w:t>Tsujie</w:t>
      </w:r>
      <w:proofErr w:type="spellEnd"/>
      <w:r w:rsidRPr="00643719">
        <w:rPr>
          <w:rFonts w:ascii="Book Antiqua" w:hAnsi="Book Antiqua"/>
          <w:b/>
          <w:szCs w:val="24"/>
        </w:rPr>
        <w:t>, Hajime Ishikawa,</w:t>
      </w:r>
      <w:r w:rsidRPr="00643719">
        <w:rPr>
          <w:rFonts w:ascii="Book Antiqua" w:hAnsi="Book Antiqua"/>
          <w:b/>
          <w:szCs w:val="24"/>
        </w:rPr>
        <w:t xml:space="preserve">　</w:t>
      </w:r>
      <w:r w:rsidRPr="00643719">
        <w:rPr>
          <w:rFonts w:ascii="Book Antiqua" w:hAnsi="Book Antiqua"/>
          <w:b/>
          <w:szCs w:val="24"/>
        </w:rPr>
        <w:t xml:space="preserve">Kotaro </w:t>
      </w:r>
      <w:proofErr w:type="spellStart"/>
      <w:r w:rsidRPr="00643719">
        <w:rPr>
          <w:rFonts w:ascii="Book Antiqua" w:hAnsi="Book Antiqua"/>
          <w:b/>
          <w:szCs w:val="24"/>
        </w:rPr>
        <w:t>Kitani</w:t>
      </w:r>
      <w:proofErr w:type="spellEnd"/>
      <w:r w:rsidRPr="00643719">
        <w:rPr>
          <w:rFonts w:ascii="Book Antiqua" w:hAnsi="Book Antiqua"/>
          <w:b/>
          <w:szCs w:val="24"/>
        </w:rPr>
        <w:t xml:space="preserve">, Keisuke Inoue, Masao Yukawa, Masatoshi Inoue, </w:t>
      </w:r>
      <w:r w:rsidR="00B74CB8" w:rsidRPr="00643719">
        <w:rPr>
          <w:rFonts w:ascii="Book Antiqua" w:hAnsi="Book Antiqua"/>
          <w:szCs w:val="24"/>
        </w:rPr>
        <w:t xml:space="preserve">Department of Digestive Surgery, Nara Hospital, </w:t>
      </w:r>
      <w:proofErr w:type="spellStart"/>
      <w:r w:rsidR="00B74CB8" w:rsidRPr="00643719">
        <w:rPr>
          <w:rFonts w:ascii="Book Antiqua" w:hAnsi="Book Antiqua"/>
          <w:szCs w:val="24"/>
        </w:rPr>
        <w:t>Kindai</w:t>
      </w:r>
      <w:proofErr w:type="spellEnd"/>
      <w:r w:rsidR="00B74CB8" w:rsidRPr="00643719">
        <w:rPr>
          <w:rFonts w:ascii="Book Antiqua" w:hAnsi="Book Antiqua"/>
          <w:szCs w:val="24"/>
        </w:rPr>
        <w:t xml:space="preserve"> University School of Medicine</w:t>
      </w:r>
      <w:r w:rsidR="00216888" w:rsidRPr="00643719">
        <w:rPr>
          <w:rFonts w:ascii="Book Antiqua" w:hAnsi="Book Antiqua"/>
          <w:szCs w:val="24"/>
        </w:rPr>
        <w:t>,</w:t>
      </w:r>
      <w:r w:rsidR="00576095" w:rsidRPr="00643719">
        <w:rPr>
          <w:rFonts w:ascii="Book Antiqua" w:eastAsia="宋体" w:hAnsi="Book Antiqua"/>
          <w:szCs w:val="24"/>
          <w:lang w:eastAsia="zh-CN"/>
        </w:rPr>
        <w:t xml:space="preserve"> </w:t>
      </w:r>
      <w:proofErr w:type="spellStart"/>
      <w:r w:rsidR="00372647" w:rsidRPr="00643719">
        <w:rPr>
          <w:rFonts w:ascii="Book Antiqua" w:hAnsi="Book Antiqua"/>
          <w:szCs w:val="24"/>
        </w:rPr>
        <w:t>Ikoma</w:t>
      </w:r>
      <w:proofErr w:type="spellEnd"/>
      <w:r w:rsidR="00372647" w:rsidRPr="00643719">
        <w:rPr>
          <w:rFonts w:ascii="Book Antiqua" w:hAnsi="Book Antiqua"/>
          <w:szCs w:val="24"/>
        </w:rPr>
        <w:t xml:space="preserve">, </w:t>
      </w:r>
      <w:r w:rsidR="00216888" w:rsidRPr="00643719">
        <w:rPr>
          <w:rFonts w:ascii="Book Antiqua" w:hAnsi="Book Antiqua"/>
          <w:szCs w:val="24"/>
        </w:rPr>
        <w:t>Nara</w:t>
      </w:r>
      <w:r w:rsidRPr="00643719">
        <w:rPr>
          <w:rFonts w:ascii="Book Antiqua" w:hAnsi="Book Antiqua"/>
          <w:szCs w:val="24"/>
        </w:rPr>
        <w:t xml:space="preserve"> 630-0293</w:t>
      </w:r>
      <w:r w:rsidR="00216888" w:rsidRPr="00643719">
        <w:rPr>
          <w:rFonts w:ascii="Book Antiqua" w:hAnsi="Book Antiqua"/>
          <w:szCs w:val="24"/>
        </w:rPr>
        <w:t>,</w:t>
      </w:r>
      <w:r w:rsidR="00576095" w:rsidRPr="00643719">
        <w:rPr>
          <w:rFonts w:ascii="Book Antiqua" w:eastAsia="宋体" w:hAnsi="Book Antiqua"/>
          <w:szCs w:val="24"/>
          <w:lang w:eastAsia="zh-CN"/>
        </w:rPr>
        <w:t xml:space="preserve"> </w:t>
      </w:r>
      <w:r w:rsidR="00216888" w:rsidRPr="00643719">
        <w:rPr>
          <w:rFonts w:ascii="Book Antiqua" w:hAnsi="Book Antiqua"/>
          <w:szCs w:val="24"/>
        </w:rPr>
        <w:t>Japan</w:t>
      </w:r>
    </w:p>
    <w:p w14:paraId="23E51546" w14:textId="77777777" w:rsidR="00643719" w:rsidRPr="00643719" w:rsidRDefault="00643719" w:rsidP="004D6F19">
      <w:pPr>
        <w:spacing w:line="360" w:lineRule="auto"/>
        <w:rPr>
          <w:rFonts w:ascii="Book Antiqua" w:eastAsia="宋体" w:hAnsi="Book Antiqua"/>
          <w:sz w:val="20"/>
          <w:szCs w:val="24"/>
          <w:vertAlign w:val="superscript"/>
          <w:lang w:eastAsia="zh-CN"/>
        </w:rPr>
      </w:pPr>
    </w:p>
    <w:p w14:paraId="23D9D7D6" w14:textId="416FDA97" w:rsidR="00E13BB9" w:rsidRPr="00643719" w:rsidRDefault="002C11AD" w:rsidP="004D6F19">
      <w:pPr>
        <w:spacing w:line="360" w:lineRule="auto"/>
        <w:rPr>
          <w:rFonts w:ascii="Book Antiqua" w:hAnsi="Book Antiqua"/>
          <w:szCs w:val="24"/>
        </w:rPr>
      </w:pPr>
      <w:r w:rsidRPr="00643719">
        <w:rPr>
          <w:rFonts w:ascii="Book Antiqua" w:hAnsi="Book Antiqua" w:hint="eastAsia"/>
          <w:b/>
          <w:szCs w:val="24"/>
        </w:rPr>
        <w:t>Yoshinori Fujiwara,</w:t>
      </w:r>
      <w:r w:rsidR="00643719" w:rsidRPr="00643719">
        <w:rPr>
          <w:rFonts w:ascii="Book Antiqua" w:eastAsia="宋体" w:hAnsi="Book Antiqua" w:hint="eastAsia"/>
          <w:szCs w:val="24"/>
          <w:lang w:eastAsia="zh-CN"/>
        </w:rPr>
        <w:t xml:space="preserve"> </w:t>
      </w:r>
      <w:r w:rsidRPr="00643719">
        <w:rPr>
          <w:rFonts w:ascii="Book Antiqua" w:hAnsi="Book Antiqua" w:hint="eastAsia"/>
          <w:szCs w:val="24"/>
        </w:rPr>
        <w:t>Department of Digestive Surgery,</w:t>
      </w:r>
      <w:r w:rsidR="00E03159" w:rsidRPr="00643719">
        <w:rPr>
          <w:rFonts w:ascii="Book Antiqua" w:hAnsi="Book Antiqua"/>
          <w:szCs w:val="24"/>
        </w:rPr>
        <w:t xml:space="preserve"> </w:t>
      </w:r>
      <w:r w:rsidRPr="00643719">
        <w:rPr>
          <w:rFonts w:ascii="Book Antiqua" w:hAnsi="Book Antiqua" w:hint="eastAsia"/>
          <w:szCs w:val="24"/>
        </w:rPr>
        <w:t>Kawasaki Medical School,</w:t>
      </w:r>
      <w:r w:rsidR="00643719" w:rsidRPr="00643719">
        <w:rPr>
          <w:rFonts w:ascii="Book Antiqua" w:eastAsia="宋体" w:hAnsi="Book Antiqua" w:hint="eastAsia"/>
          <w:szCs w:val="24"/>
          <w:lang w:eastAsia="zh-CN"/>
        </w:rPr>
        <w:t xml:space="preserve"> </w:t>
      </w:r>
      <w:r w:rsidR="00E03159" w:rsidRPr="00643719">
        <w:rPr>
          <w:rFonts w:ascii="Book Antiqua" w:hAnsi="Book Antiqua"/>
          <w:szCs w:val="24"/>
        </w:rPr>
        <w:t>Kurashiki,</w:t>
      </w:r>
      <w:r w:rsidR="00643719" w:rsidRPr="00643719">
        <w:rPr>
          <w:rFonts w:ascii="Book Antiqua" w:eastAsia="宋体" w:hAnsi="Book Antiqua" w:hint="eastAsia"/>
          <w:szCs w:val="24"/>
          <w:lang w:eastAsia="zh-CN"/>
        </w:rPr>
        <w:t xml:space="preserve"> </w:t>
      </w:r>
      <w:r w:rsidR="00E03159" w:rsidRPr="00643719">
        <w:rPr>
          <w:rFonts w:ascii="Book Antiqua" w:hAnsi="Book Antiqua"/>
          <w:szCs w:val="24"/>
        </w:rPr>
        <w:t>Okayama</w:t>
      </w:r>
      <w:r w:rsidR="00643719" w:rsidRPr="00643719">
        <w:rPr>
          <w:rFonts w:ascii="Book Antiqua" w:eastAsia="宋体" w:hAnsi="Book Antiqua" w:hint="eastAsia"/>
          <w:szCs w:val="24"/>
          <w:lang w:eastAsia="zh-CN"/>
        </w:rPr>
        <w:t xml:space="preserve"> </w:t>
      </w:r>
      <w:r w:rsidR="00E03159" w:rsidRPr="00643719">
        <w:rPr>
          <w:rFonts w:ascii="Book Antiqua" w:hAnsi="Book Antiqua"/>
          <w:szCs w:val="24"/>
        </w:rPr>
        <w:t>701-0192,</w:t>
      </w:r>
      <w:r w:rsidR="00643719" w:rsidRPr="00643719">
        <w:rPr>
          <w:rFonts w:ascii="Book Antiqua" w:eastAsia="宋体" w:hAnsi="Book Antiqua" w:hint="eastAsia"/>
          <w:szCs w:val="24"/>
          <w:lang w:eastAsia="zh-CN"/>
        </w:rPr>
        <w:t xml:space="preserve"> </w:t>
      </w:r>
      <w:r w:rsidR="00E03159" w:rsidRPr="00643719">
        <w:rPr>
          <w:rFonts w:ascii="Book Antiqua" w:hAnsi="Book Antiqua"/>
          <w:szCs w:val="24"/>
        </w:rPr>
        <w:t>Japan</w:t>
      </w:r>
    </w:p>
    <w:p w14:paraId="7739EEE7" w14:textId="77777777" w:rsidR="00E03159" w:rsidRPr="00643719" w:rsidRDefault="00E03159" w:rsidP="004D6F19">
      <w:pPr>
        <w:spacing w:line="360" w:lineRule="auto"/>
        <w:rPr>
          <w:rFonts w:ascii="Book Antiqua" w:hAnsi="Book Antiqua"/>
          <w:szCs w:val="24"/>
        </w:rPr>
      </w:pPr>
    </w:p>
    <w:p w14:paraId="048EFCAC" w14:textId="77777777" w:rsidR="00AF6F38" w:rsidRPr="00643719" w:rsidRDefault="00AF6F38" w:rsidP="004D6F19">
      <w:pPr>
        <w:spacing w:line="360" w:lineRule="auto"/>
        <w:rPr>
          <w:rFonts w:ascii="Book Antiqua" w:hAnsi="Book Antiqua"/>
          <w:b/>
          <w:szCs w:val="24"/>
        </w:rPr>
      </w:pPr>
      <w:r w:rsidRPr="00643719">
        <w:rPr>
          <w:rFonts w:ascii="Book Antiqua" w:hAnsi="Book Antiqua"/>
          <w:b/>
          <w:szCs w:val="24"/>
        </w:rPr>
        <w:t xml:space="preserve">Author </w:t>
      </w:r>
      <w:r w:rsidR="004220DD" w:rsidRPr="00643719">
        <w:rPr>
          <w:rFonts w:ascii="Book Antiqua" w:hAnsi="Book Antiqua"/>
          <w:b/>
          <w:szCs w:val="24"/>
        </w:rPr>
        <w:t>contribution</w:t>
      </w:r>
      <w:r w:rsidR="00372647" w:rsidRPr="00643719">
        <w:rPr>
          <w:rFonts w:ascii="Book Antiqua" w:hAnsi="Book Antiqua"/>
          <w:b/>
          <w:szCs w:val="24"/>
        </w:rPr>
        <w:t>s</w:t>
      </w:r>
      <w:r w:rsidR="004220DD" w:rsidRPr="00643719">
        <w:rPr>
          <w:rFonts w:ascii="Book Antiqua" w:hAnsi="Book Antiqua"/>
          <w:b/>
          <w:szCs w:val="24"/>
        </w:rPr>
        <w:t>:</w:t>
      </w:r>
      <w:r w:rsidR="00372647" w:rsidRPr="00643719">
        <w:rPr>
          <w:rFonts w:ascii="Book Antiqua" w:hAnsi="Book Antiqua"/>
          <w:b/>
          <w:szCs w:val="24"/>
        </w:rPr>
        <w:t xml:space="preserve"> </w:t>
      </w:r>
      <w:r w:rsidRPr="00643719">
        <w:rPr>
          <w:rFonts w:ascii="Book Antiqua" w:hAnsi="Book Antiqua"/>
          <w:szCs w:val="24"/>
        </w:rPr>
        <w:t>Fujiwara</w:t>
      </w:r>
      <w:r w:rsidR="00372647" w:rsidRPr="00643719">
        <w:rPr>
          <w:rFonts w:ascii="Book Antiqua" w:hAnsi="Book Antiqua"/>
          <w:szCs w:val="24"/>
        </w:rPr>
        <w:t xml:space="preserve"> Y</w:t>
      </w:r>
      <w:r w:rsidRPr="00643719">
        <w:rPr>
          <w:rFonts w:ascii="Book Antiqua" w:hAnsi="Book Antiqua"/>
          <w:szCs w:val="24"/>
        </w:rPr>
        <w:t>,</w:t>
      </w:r>
      <w:r w:rsidR="000853F4" w:rsidRPr="00643719">
        <w:rPr>
          <w:rFonts w:ascii="Book Antiqua" w:eastAsia="宋体" w:hAnsi="Book Antiqua"/>
          <w:szCs w:val="24"/>
          <w:lang w:eastAsia="zh-CN"/>
        </w:rPr>
        <w:t xml:space="preserve"> </w:t>
      </w:r>
      <w:r w:rsidRPr="00643719">
        <w:rPr>
          <w:rFonts w:ascii="Book Antiqua" w:hAnsi="Book Antiqua"/>
          <w:szCs w:val="24"/>
        </w:rPr>
        <w:t>Fukuda</w:t>
      </w:r>
      <w:r w:rsidR="00372647" w:rsidRPr="00643719">
        <w:rPr>
          <w:rFonts w:ascii="Book Antiqua" w:hAnsi="Book Antiqua"/>
          <w:szCs w:val="24"/>
        </w:rPr>
        <w:t xml:space="preserve"> S </w:t>
      </w:r>
      <w:r w:rsidRPr="00643719">
        <w:rPr>
          <w:rFonts w:ascii="Book Antiqua" w:hAnsi="Book Antiqua"/>
          <w:szCs w:val="24"/>
        </w:rPr>
        <w:t xml:space="preserve">and </w:t>
      </w:r>
      <w:proofErr w:type="spellStart"/>
      <w:r w:rsidRPr="00643719">
        <w:rPr>
          <w:rFonts w:ascii="Book Antiqua" w:hAnsi="Book Antiqua"/>
          <w:szCs w:val="24"/>
        </w:rPr>
        <w:t>Tsujie</w:t>
      </w:r>
      <w:proofErr w:type="spellEnd"/>
      <w:r w:rsidRPr="00643719">
        <w:rPr>
          <w:rFonts w:ascii="Book Antiqua" w:hAnsi="Book Antiqua"/>
          <w:szCs w:val="24"/>
        </w:rPr>
        <w:t xml:space="preserve"> </w:t>
      </w:r>
      <w:r w:rsidR="00372647" w:rsidRPr="00643719">
        <w:rPr>
          <w:rFonts w:ascii="Book Antiqua" w:hAnsi="Book Antiqua"/>
          <w:szCs w:val="24"/>
        </w:rPr>
        <w:t xml:space="preserve">T </w:t>
      </w:r>
      <w:r w:rsidRPr="00643719">
        <w:rPr>
          <w:rFonts w:ascii="Book Antiqua" w:hAnsi="Book Antiqua"/>
          <w:szCs w:val="24"/>
        </w:rPr>
        <w:t xml:space="preserve">planned </w:t>
      </w:r>
      <w:r w:rsidR="00F54AD9" w:rsidRPr="00643719">
        <w:rPr>
          <w:rFonts w:ascii="Book Antiqua" w:hAnsi="Book Antiqua"/>
          <w:szCs w:val="24"/>
        </w:rPr>
        <w:t>this study</w:t>
      </w:r>
      <w:r w:rsidR="00372647" w:rsidRPr="00643719">
        <w:rPr>
          <w:rFonts w:ascii="Book Antiqua" w:hAnsi="Book Antiqua"/>
          <w:szCs w:val="24"/>
        </w:rPr>
        <w:t>,</w:t>
      </w:r>
      <w:r w:rsidR="00F54AD9" w:rsidRPr="00643719">
        <w:rPr>
          <w:rFonts w:ascii="Book Antiqua" w:hAnsi="Book Antiqua"/>
          <w:szCs w:val="24"/>
        </w:rPr>
        <w:t xml:space="preserve"> </w:t>
      </w:r>
      <w:r w:rsidR="00372647" w:rsidRPr="00643719">
        <w:rPr>
          <w:rFonts w:ascii="Book Antiqua" w:hAnsi="Book Antiqua"/>
          <w:szCs w:val="24"/>
        </w:rPr>
        <w:t>and performed the d</w:t>
      </w:r>
      <w:r w:rsidRPr="00643719">
        <w:rPr>
          <w:rFonts w:ascii="Book Antiqua" w:hAnsi="Book Antiqua"/>
          <w:szCs w:val="24"/>
        </w:rPr>
        <w:t xml:space="preserve">ata collection and </w:t>
      </w:r>
      <w:r w:rsidR="00F54AD9" w:rsidRPr="00643719">
        <w:rPr>
          <w:rFonts w:ascii="Book Antiqua" w:hAnsi="Book Antiqua"/>
          <w:szCs w:val="24"/>
        </w:rPr>
        <w:t xml:space="preserve">statistical </w:t>
      </w:r>
      <w:r w:rsidRPr="00643719">
        <w:rPr>
          <w:rFonts w:ascii="Book Antiqua" w:hAnsi="Book Antiqua"/>
          <w:szCs w:val="24"/>
        </w:rPr>
        <w:t>analy</w:t>
      </w:r>
      <w:r w:rsidR="00F54AD9" w:rsidRPr="00643719">
        <w:rPr>
          <w:rFonts w:ascii="Book Antiqua" w:hAnsi="Book Antiqua"/>
          <w:szCs w:val="24"/>
        </w:rPr>
        <w:t>sis</w:t>
      </w:r>
      <w:r w:rsidR="00372647" w:rsidRPr="00643719">
        <w:rPr>
          <w:rFonts w:ascii="Book Antiqua" w:hAnsi="Book Antiqua"/>
          <w:szCs w:val="24"/>
        </w:rPr>
        <w:t xml:space="preserve">; </w:t>
      </w:r>
      <w:r w:rsidRPr="00643719">
        <w:rPr>
          <w:rFonts w:ascii="Book Antiqua" w:hAnsi="Book Antiqua"/>
          <w:szCs w:val="24"/>
        </w:rPr>
        <w:t>Ishikawa</w:t>
      </w:r>
      <w:r w:rsidR="00372647" w:rsidRPr="00643719">
        <w:rPr>
          <w:rFonts w:ascii="Book Antiqua" w:hAnsi="Book Antiqua"/>
          <w:szCs w:val="24"/>
        </w:rPr>
        <w:t xml:space="preserve"> H</w:t>
      </w:r>
      <w:r w:rsidRPr="00643719">
        <w:rPr>
          <w:rFonts w:ascii="Book Antiqua" w:hAnsi="Book Antiqua"/>
          <w:szCs w:val="24"/>
        </w:rPr>
        <w:t>,</w:t>
      </w:r>
      <w:r w:rsidR="00372647" w:rsidRPr="00643719">
        <w:rPr>
          <w:rFonts w:ascii="Book Antiqua" w:hAnsi="Book Antiqua"/>
          <w:szCs w:val="24"/>
        </w:rPr>
        <w:t xml:space="preserve"> </w:t>
      </w:r>
      <w:proofErr w:type="spellStart"/>
      <w:r w:rsidRPr="00643719">
        <w:rPr>
          <w:rFonts w:ascii="Book Antiqua" w:hAnsi="Book Antiqua"/>
          <w:szCs w:val="24"/>
        </w:rPr>
        <w:t>Kitani</w:t>
      </w:r>
      <w:proofErr w:type="spellEnd"/>
      <w:r w:rsidR="00372647" w:rsidRPr="00643719">
        <w:rPr>
          <w:rFonts w:ascii="Book Antiqua" w:hAnsi="Book Antiqua"/>
          <w:szCs w:val="24"/>
        </w:rPr>
        <w:t xml:space="preserve"> K</w:t>
      </w:r>
      <w:r w:rsidRPr="00643719">
        <w:rPr>
          <w:rFonts w:ascii="Book Antiqua" w:hAnsi="Book Antiqua"/>
          <w:szCs w:val="24"/>
        </w:rPr>
        <w:t>,</w:t>
      </w:r>
      <w:r w:rsidR="00372647" w:rsidRPr="00643719">
        <w:rPr>
          <w:rFonts w:ascii="Book Antiqua" w:hAnsi="Book Antiqua"/>
          <w:szCs w:val="24"/>
        </w:rPr>
        <w:t xml:space="preserve"> </w:t>
      </w:r>
      <w:r w:rsidRPr="00643719">
        <w:rPr>
          <w:rFonts w:ascii="Book Antiqua" w:hAnsi="Book Antiqua"/>
          <w:szCs w:val="24"/>
        </w:rPr>
        <w:t>Inoue</w:t>
      </w:r>
      <w:r w:rsidR="00372647" w:rsidRPr="00643719">
        <w:rPr>
          <w:rFonts w:ascii="Book Antiqua" w:hAnsi="Book Antiqua"/>
          <w:szCs w:val="24"/>
        </w:rPr>
        <w:t xml:space="preserve"> K</w:t>
      </w:r>
      <w:r w:rsidRPr="00643719">
        <w:rPr>
          <w:rFonts w:ascii="Book Antiqua" w:hAnsi="Book Antiqua"/>
          <w:szCs w:val="24"/>
        </w:rPr>
        <w:t>,</w:t>
      </w:r>
      <w:r w:rsidR="00372647" w:rsidRPr="00643719">
        <w:rPr>
          <w:rFonts w:ascii="Book Antiqua" w:hAnsi="Book Antiqua"/>
          <w:szCs w:val="24"/>
        </w:rPr>
        <w:t xml:space="preserve"> </w:t>
      </w:r>
      <w:r w:rsidRPr="00643719">
        <w:rPr>
          <w:rFonts w:ascii="Book Antiqua" w:hAnsi="Book Antiqua"/>
          <w:szCs w:val="24"/>
        </w:rPr>
        <w:t>Yukawa</w:t>
      </w:r>
      <w:r w:rsidR="00372647" w:rsidRPr="00643719">
        <w:rPr>
          <w:rFonts w:ascii="Book Antiqua" w:hAnsi="Book Antiqua"/>
          <w:szCs w:val="24"/>
        </w:rPr>
        <w:t xml:space="preserve"> M</w:t>
      </w:r>
      <w:r w:rsidRPr="00643719">
        <w:rPr>
          <w:rFonts w:ascii="Book Antiqua" w:hAnsi="Book Antiqua"/>
          <w:szCs w:val="24"/>
        </w:rPr>
        <w:t>,</w:t>
      </w:r>
      <w:r w:rsidR="00372647" w:rsidRPr="00643719">
        <w:rPr>
          <w:rFonts w:ascii="Book Antiqua" w:hAnsi="Book Antiqua"/>
          <w:szCs w:val="24"/>
        </w:rPr>
        <w:t xml:space="preserve"> Inoue </w:t>
      </w:r>
      <w:r w:rsidRPr="00643719">
        <w:rPr>
          <w:rFonts w:ascii="Book Antiqua" w:hAnsi="Book Antiqua"/>
          <w:szCs w:val="24"/>
        </w:rPr>
        <w:t>M</w:t>
      </w:r>
      <w:r w:rsidR="00372647" w:rsidRPr="00643719">
        <w:rPr>
          <w:rFonts w:ascii="Book Antiqua" w:hAnsi="Book Antiqua"/>
          <w:szCs w:val="24"/>
        </w:rPr>
        <w:t xml:space="preserve"> supported this study; a</w:t>
      </w:r>
      <w:r w:rsidRPr="00643719">
        <w:rPr>
          <w:rFonts w:ascii="Book Antiqua" w:hAnsi="Book Antiqua"/>
          <w:szCs w:val="24"/>
        </w:rPr>
        <w:t xml:space="preserve">ll authors </w:t>
      </w:r>
      <w:r w:rsidR="00F54AD9" w:rsidRPr="00643719">
        <w:rPr>
          <w:rFonts w:ascii="Book Antiqua" w:hAnsi="Book Antiqua"/>
          <w:szCs w:val="24"/>
        </w:rPr>
        <w:t>have read and approved the final version.</w:t>
      </w:r>
    </w:p>
    <w:p w14:paraId="7C80038F" w14:textId="77777777" w:rsidR="00576095" w:rsidRPr="00643719" w:rsidRDefault="00576095" w:rsidP="004D6F19">
      <w:pPr>
        <w:spacing w:line="360" w:lineRule="auto"/>
        <w:rPr>
          <w:rFonts w:ascii="Book Antiqua" w:eastAsia="宋体" w:hAnsi="Book Antiqua"/>
          <w:szCs w:val="24"/>
          <w:lang w:eastAsia="zh-CN"/>
        </w:rPr>
      </w:pPr>
    </w:p>
    <w:p w14:paraId="5615842D" w14:textId="77777777" w:rsidR="00576095" w:rsidRPr="00643719" w:rsidRDefault="00576095" w:rsidP="004D6F19">
      <w:pPr>
        <w:pStyle w:val="1"/>
        <w:snapToGrid w:val="0"/>
        <w:spacing w:line="360" w:lineRule="auto"/>
        <w:jc w:val="both"/>
        <w:rPr>
          <w:rFonts w:ascii="Book Antiqua" w:hAnsi="Book Antiqua" w:cs="Times New Roman"/>
          <w:b/>
          <w:bCs/>
          <w:iCs/>
          <w:color w:val="auto"/>
          <w:sz w:val="24"/>
          <w:szCs w:val="24"/>
          <w:lang w:val="en-US" w:eastAsia="zh-CN"/>
        </w:rPr>
      </w:pPr>
      <w:bookmarkStart w:id="26" w:name="OLE_LINK815"/>
      <w:bookmarkStart w:id="27" w:name="OLE_LINK863"/>
      <w:bookmarkStart w:id="28" w:name="OLE_LINK960"/>
      <w:bookmarkStart w:id="29" w:name="OLE_LINK657"/>
      <w:r w:rsidRPr="00643719">
        <w:rPr>
          <w:rFonts w:ascii="Book Antiqua" w:hAnsi="Book Antiqua" w:cs="Times New Roman"/>
          <w:b/>
          <w:bCs/>
          <w:iCs/>
          <w:color w:val="auto"/>
          <w:sz w:val="24"/>
          <w:szCs w:val="24"/>
          <w:lang w:val="en-US" w:eastAsia="zh-CN"/>
        </w:rPr>
        <w:t>Institutional review board statement:</w:t>
      </w:r>
      <w:bookmarkEnd w:id="26"/>
      <w:bookmarkEnd w:id="27"/>
      <w:bookmarkEnd w:id="28"/>
      <w:r w:rsidRPr="00643719">
        <w:rPr>
          <w:rFonts w:ascii="Book Antiqua" w:hAnsi="Book Antiqua" w:cs="Times New Roman"/>
          <w:b/>
          <w:bCs/>
          <w:iCs/>
          <w:color w:val="auto"/>
          <w:sz w:val="24"/>
          <w:szCs w:val="24"/>
          <w:lang w:val="en-US" w:eastAsia="zh-CN"/>
        </w:rPr>
        <w:t xml:space="preserve"> </w:t>
      </w:r>
      <w:bookmarkEnd w:id="29"/>
      <w:r w:rsidR="00850CE2" w:rsidRPr="00643719">
        <w:rPr>
          <w:rFonts w:ascii="Book Antiqua" w:eastAsiaTheme="minorEastAsia" w:hAnsi="Book Antiqua" w:cs="Times New Roman"/>
          <w:bCs/>
          <w:iCs/>
          <w:color w:val="auto"/>
          <w:sz w:val="24"/>
          <w:szCs w:val="24"/>
          <w:lang w:val="en-US" w:eastAsia="ja-JP"/>
        </w:rPr>
        <w:t xml:space="preserve">This study was reviewed and approved by the Ethics Committee of the Nara </w:t>
      </w:r>
      <w:proofErr w:type="spellStart"/>
      <w:r w:rsidR="00850CE2" w:rsidRPr="00643719">
        <w:rPr>
          <w:rFonts w:ascii="Book Antiqua" w:eastAsiaTheme="minorEastAsia" w:hAnsi="Book Antiqua" w:cs="Times New Roman"/>
          <w:bCs/>
          <w:iCs/>
          <w:color w:val="auto"/>
          <w:sz w:val="24"/>
          <w:szCs w:val="24"/>
          <w:lang w:val="en-US" w:eastAsia="ja-JP"/>
        </w:rPr>
        <w:t>Hospital</w:t>
      </w:r>
      <w:proofErr w:type="gramStart"/>
      <w:r w:rsidR="00850CE2" w:rsidRPr="00643719">
        <w:rPr>
          <w:rFonts w:ascii="Book Antiqua" w:eastAsiaTheme="minorEastAsia" w:hAnsi="Book Antiqua" w:cs="Times New Roman"/>
          <w:bCs/>
          <w:iCs/>
          <w:color w:val="auto"/>
          <w:sz w:val="24"/>
          <w:szCs w:val="24"/>
          <w:lang w:val="en-US" w:eastAsia="ja-JP"/>
        </w:rPr>
        <w:t>,Kindai</w:t>
      </w:r>
      <w:proofErr w:type="spellEnd"/>
      <w:proofErr w:type="gramEnd"/>
      <w:r w:rsidR="00850CE2" w:rsidRPr="00643719">
        <w:rPr>
          <w:rFonts w:ascii="Book Antiqua" w:eastAsiaTheme="minorEastAsia" w:hAnsi="Book Antiqua" w:cs="Times New Roman"/>
          <w:bCs/>
          <w:iCs/>
          <w:color w:val="auto"/>
          <w:sz w:val="24"/>
          <w:szCs w:val="24"/>
          <w:lang w:val="en-US" w:eastAsia="ja-JP"/>
        </w:rPr>
        <w:t xml:space="preserve"> University.</w:t>
      </w:r>
    </w:p>
    <w:p w14:paraId="127C9CAD" w14:textId="77777777" w:rsidR="000853F4" w:rsidRPr="00643719" w:rsidRDefault="000853F4" w:rsidP="004D6F19">
      <w:pPr>
        <w:pStyle w:val="1"/>
        <w:snapToGrid w:val="0"/>
        <w:spacing w:line="360" w:lineRule="auto"/>
        <w:jc w:val="both"/>
        <w:rPr>
          <w:rFonts w:ascii="Book Antiqua" w:hAnsi="Book Antiqua" w:cs="Times New Roman"/>
          <w:b/>
          <w:bCs/>
          <w:iCs/>
          <w:color w:val="auto"/>
          <w:sz w:val="24"/>
          <w:szCs w:val="24"/>
          <w:lang w:val="en-US" w:eastAsia="zh-CN"/>
        </w:rPr>
      </w:pPr>
    </w:p>
    <w:p w14:paraId="519342A8" w14:textId="77777777" w:rsidR="00576095" w:rsidRPr="00643719" w:rsidRDefault="00576095" w:rsidP="004D6F19">
      <w:pPr>
        <w:pStyle w:val="1"/>
        <w:snapToGrid w:val="0"/>
        <w:spacing w:line="360" w:lineRule="auto"/>
        <w:jc w:val="both"/>
        <w:rPr>
          <w:rFonts w:ascii="Book Antiqua" w:eastAsiaTheme="minorEastAsia" w:hAnsi="Book Antiqua"/>
          <w:color w:val="auto"/>
          <w:sz w:val="24"/>
          <w:szCs w:val="24"/>
          <w:lang w:eastAsia="ja-JP"/>
        </w:rPr>
      </w:pPr>
      <w:r w:rsidRPr="00643719">
        <w:rPr>
          <w:rFonts w:ascii="Book Antiqua" w:hAnsi="Book Antiqua" w:cs="Times New Roman"/>
          <w:b/>
          <w:bCs/>
          <w:iCs/>
          <w:color w:val="auto"/>
          <w:sz w:val="24"/>
          <w:szCs w:val="24"/>
          <w:lang w:val="en-US" w:eastAsia="zh-CN"/>
        </w:rPr>
        <w:lastRenderedPageBreak/>
        <w:t>Informed consent statement:</w:t>
      </w:r>
      <w:r w:rsidR="000853F4" w:rsidRPr="00643719">
        <w:rPr>
          <w:rFonts w:ascii="Book Antiqua" w:hAnsi="Book Antiqua" w:cs="Times New Roman"/>
          <w:b/>
          <w:bCs/>
          <w:iCs/>
          <w:color w:val="auto"/>
          <w:sz w:val="24"/>
          <w:szCs w:val="24"/>
          <w:lang w:val="en-US" w:eastAsia="zh-CN"/>
        </w:rPr>
        <w:t xml:space="preserve"> </w:t>
      </w:r>
      <w:r w:rsidR="003F1CF3" w:rsidRPr="00643719">
        <w:rPr>
          <w:rFonts w:ascii="Book Antiqua" w:eastAsiaTheme="minorEastAsia" w:hAnsi="Book Antiqua"/>
          <w:color w:val="auto"/>
          <w:sz w:val="24"/>
          <w:szCs w:val="24"/>
          <w:lang w:eastAsia="ja-JP"/>
        </w:rPr>
        <w:t>Comprehensive agreement of clinical study was obtained in all patients at admission of our hospital. The analysis used anonymous and the detail of this study are published on the homepage of Nara Hospital,Kindai University.</w:t>
      </w:r>
    </w:p>
    <w:p w14:paraId="19710E83" w14:textId="77777777" w:rsidR="00372647" w:rsidRPr="00643719" w:rsidRDefault="00372647" w:rsidP="004D6F19">
      <w:pPr>
        <w:pStyle w:val="1"/>
        <w:snapToGrid w:val="0"/>
        <w:spacing w:line="360" w:lineRule="auto"/>
        <w:jc w:val="both"/>
        <w:rPr>
          <w:rFonts w:ascii="Book Antiqua" w:hAnsi="Book Antiqua" w:cs="Times New Roman"/>
          <w:b/>
          <w:bCs/>
          <w:iCs/>
          <w:color w:val="auto"/>
          <w:sz w:val="24"/>
          <w:szCs w:val="24"/>
          <w:lang w:val="en-US" w:eastAsia="zh-CN"/>
        </w:rPr>
      </w:pPr>
      <w:bookmarkStart w:id="30" w:name="OLE_LINK235"/>
      <w:bookmarkStart w:id="31" w:name="OLE_LINK236"/>
      <w:bookmarkStart w:id="32" w:name="OLE_LINK684"/>
      <w:bookmarkStart w:id="33" w:name="OLE_LINK795"/>
      <w:bookmarkStart w:id="34" w:name="OLE_LINK796"/>
    </w:p>
    <w:p w14:paraId="21466526" w14:textId="77777777" w:rsidR="00576095" w:rsidRPr="00643719" w:rsidRDefault="00576095" w:rsidP="004D6F19">
      <w:pPr>
        <w:pStyle w:val="1"/>
        <w:snapToGrid w:val="0"/>
        <w:spacing w:line="360" w:lineRule="auto"/>
        <w:jc w:val="both"/>
        <w:rPr>
          <w:rFonts w:ascii="Book Antiqua" w:hAnsi="Book Antiqua" w:cs="Times New Roman"/>
          <w:b/>
          <w:bCs/>
          <w:iCs/>
          <w:color w:val="auto"/>
          <w:sz w:val="24"/>
          <w:szCs w:val="24"/>
          <w:lang w:val="en-US" w:eastAsia="zh-CN"/>
        </w:rPr>
      </w:pPr>
      <w:r w:rsidRPr="00643719">
        <w:rPr>
          <w:rFonts w:ascii="Book Antiqua" w:hAnsi="Book Antiqua" w:cs="Times New Roman"/>
          <w:b/>
          <w:bCs/>
          <w:iCs/>
          <w:color w:val="auto"/>
          <w:sz w:val="24"/>
          <w:szCs w:val="24"/>
          <w:lang w:val="en-US" w:eastAsia="zh-CN"/>
        </w:rPr>
        <w:t>Conflict-of-interest statement:</w:t>
      </w:r>
      <w:bookmarkEnd w:id="30"/>
      <w:bookmarkEnd w:id="31"/>
      <w:bookmarkEnd w:id="32"/>
      <w:r w:rsidR="00372647" w:rsidRPr="00643719">
        <w:rPr>
          <w:rFonts w:ascii="Book Antiqua" w:hAnsi="Book Antiqua" w:cs="Times New Roman"/>
          <w:b/>
          <w:bCs/>
          <w:iCs/>
          <w:color w:val="auto"/>
          <w:sz w:val="24"/>
          <w:szCs w:val="24"/>
          <w:lang w:val="en-US" w:eastAsia="zh-CN"/>
        </w:rPr>
        <w:t xml:space="preserve"> </w:t>
      </w:r>
      <w:r w:rsidR="00850CE2" w:rsidRPr="00643719">
        <w:rPr>
          <w:rFonts w:ascii="Book Antiqua" w:eastAsiaTheme="minorEastAsia" w:hAnsi="Book Antiqua" w:cs="Times New Roman"/>
          <w:bCs/>
          <w:iCs/>
          <w:color w:val="auto"/>
          <w:sz w:val="24"/>
          <w:szCs w:val="24"/>
          <w:lang w:val="en-US" w:eastAsia="ja-JP"/>
        </w:rPr>
        <w:t>We have no financial relationship to disclose.</w:t>
      </w:r>
    </w:p>
    <w:p w14:paraId="24A32711" w14:textId="77777777" w:rsidR="000853F4" w:rsidRPr="00643719" w:rsidRDefault="000853F4" w:rsidP="004D6F19">
      <w:pPr>
        <w:spacing w:line="360" w:lineRule="auto"/>
        <w:rPr>
          <w:rFonts w:ascii="Book Antiqua" w:eastAsia="宋体" w:hAnsi="Book Antiqua" w:cs="Times New Roman"/>
          <w:b/>
          <w:bCs/>
          <w:iCs/>
          <w:szCs w:val="24"/>
          <w:lang w:eastAsia="zh-CN"/>
        </w:rPr>
      </w:pPr>
      <w:bookmarkStart w:id="35" w:name="OLE_LINK824"/>
      <w:bookmarkStart w:id="36" w:name="OLE_LINK825"/>
    </w:p>
    <w:p w14:paraId="221E7CDC" w14:textId="77777777" w:rsidR="00576095" w:rsidRPr="00643719" w:rsidRDefault="00576095" w:rsidP="004D6F19">
      <w:pPr>
        <w:spacing w:line="360" w:lineRule="auto"/>
        <w:rPr>
          <w:rFonts w:ascii="Book Antiqua" w:eastAsia="宋体" w:hAnsi="Book Antiqua" w:cs="Times New Roman"/>
          <w:b/>
          <w:bCs/>
          <w:iCs/>
          <w:szCs w:val="24"/>
          <w:lang w:eastAsia="zh-CN"/>
        </w:rPr>
      </w:pPr>
      <w:r w:rsidRPr="00643719">
        <w:rPr>
          <w:rFonts w:ascii="Book Antiqua" w:hAnsi="Book Antiqua" w:cs="Times New Roman"/>
          <w:b/>
          <w:bCs/>
          <w:iCs/>
          <w:szCs w:val="24"/>
          <w:lang w:eastAsia="zh-CN"/>
        </w:rPr>
        <w:t>Data sharing statement:</w:t>
      </w:r>
      <w:bookmarkEnd w:id="33"/>
      <w:bookmarkEnd w:id="34"/>
      <w:bookmarkEnd w:id="35"/>
      <w:bookmarkEnd w:id="36"/>
      <w:r w:rsidR="00372647" w:rsidRPr="00643719">
        <w:rPr>
          <w:rFonts w:ascii="Book Antiqua" w:eastAsia="宋体" w:hAnsi="Book Antiqua" w:cs="Times New Roman"/>
          <w:b/>
          <w:bCs/>
          <w:iCs/>
          <w:szCs w:val="24"/>
          <w:lang w:eastAsia="zh-CN"/>
        </w:rPr>
        <w:t xml:space="preserve"> </w:t>
      </w:r>
      <w:r w:rsidR="00850CE2" w:rsidRPr="00643719">
        <w:rPr>
          <w:rFonts w:ascii="Book Antiqua" w:hAnsi="Book Antiqua"/>
          <w:szCs w:val="24"/>
        </w:rPr>
        <w:t>No additional data are available</w:t>
      </w:r>
      <w:r w:rsidR="00372647" w:rsidRPr="00643719">
        <w:rPr>
          <w:rFonts w:ascii="Book Antiqua" w:hAnsi="Book Antiqua"/>
          <w:szCs w:val="24"/>
        </w:rPr>
        <w:t xml:space="preserve">. </w:t>
      </w:r>
    </w:p>
    <w:p w14:paraId="06A8DAEB" w14:textId="77777777" w:rsidR="000853F4" w:rsidRPr="00643719" w:rsidRDefault="000853F4" w:rsidP="004D6F19">
      <w:pPr>
        <w:spacing w:line="360" w:lineRule="auto"/>
        <w:rPr>
          <w:rFonts w:ascii="Book Antiqua" w:eastAsia="宋体" w:hAnsi="Book Antiqua"/>
          <w:b/>
          <w:szCs w:val="24"/>
          <w:lang w:eastAsia="zh-CN"/>
        </w:rPr>
      </w:pPr>
    </w:p>
    <w:p w14:paraId="16E3186E" w14:textId="77777777" w:rsidR="00C26F8B" w:rsidRPr="00643719" w:rsidRDefault="00C26F8B" w:rsidP="00C26F8B">
      <w:pPr>
        <w:pStyle w:val="1"/>
        <w:snapToGrid w:val="0"/>
        <w:spacing w:line="360" w:lineRule="auto"/>
        <w:jc w:val="both"/>
        <w:rPr>
          <w:rFonts w:ascii="Book Antiqua" w:hAnsi="Book Antiqua" w:cs="Times New Roman"/>
          <w:bCs/>
          <w:color w:val="auto"/>
          <w:sz w:val="24"/>
          <w:lang w:val="en-US"/>
        </w:rPr>
      </w:pPr>
      <w:bookmarkStart w:id="37" w:name="OLE_LINK734"/>
      <w:bookmarkStart w:id="38" w:name="OLE_LINK559"/>
      <w:bookmarkStart w:id="39" w:name="OLE_LINK1232"/>
      <w:bookmarkStart w:id="40" w:name="OLE_LINK1032"/>
      <w:bookmarkStart w:id="41" w:name="OLE_LINK442"/>
      <w:bookmarkStart w:id="42" w:name="OLE_LINK441"/>
      <w:r w:rsidRPr="00643719">
        <w:rPr>
          <w:rFonts w:ascii="Book Antiqua" w:hAnsi="Book Antiqua" w:cs="Times New Roman"/>
          <w:b/>
          <w:bCs/>
          <w:color w:val="auto"/>
          <w:sz w:val="24"/>
          <w:lang w:val="en-US"/>
        </w:rPr>
        <w:t>Open-Access:</w:t>
      </w:r>
      <w:r w:rsidRPr="00643719">
        <w:rPr>
          <w:rFonts w:ascii="Book Antiqua" w:hAnsi="Book Antiqua" w:cs="Times New Roman"/>
          <w:bCs/>
          <w:color w:val="auto"/>
          <w:sz w:val="24"/>
          <w:lang w:val="en-US"/>
        </w:rPr>
        <w:t xml:space="preserve"> </w:t>
      </w:r>
      <w:bookmarkStart w:id="43" w:name="OLE_LINK507"/>
      <w:bookmarkStart w:id="44" w:name="OLE_LINK506"/>
      <w:bookmarkStart w:id="45" w:name="OLE_LINK496"/>
      <w:bookmarkStart w:id="46" w:name="OLE_LINK479"/>
      <w:r w:rsidRPr="00643719">
        <w:rPr>
          <w:rFonts w:ascii="Book Antiqua" w:hAnsi="Book Antiqua" w:cs="Times New Roman"/>
          <w:bCs/>
          <w:color w:val="auto"/>
          <w:sz w:val="24"/>
          <w:lang w:val="en-US"/>
        </w:rPr>
        <w:t>This article is an open-access article which was selected by an in-house editor and fully peer-reviewed by external reviewers. It is distributed</w:t>
      </w:r>
      <w:r w:rsidRPr="00643719">
        <w:rPr>
          <w:rFonts w:ascii="Book Antiqua" w:hAnsi="Book Antiqua" w:cs="Times New Roman"/>
          <w:bCs/>
          <w:color w:val="auto"/>
          <w:sz w:val="24"/>
          <w:lang w:val="en-US" w:eastAsia="zh-CN"/>
        </w:rPr>
        <w:t xml:space="preserve"> </w:t>
      </w:r>
      <w:r w:rsidRPr="00643719">
        <w:rPr>
          <w:rFonts w:ascii="Book Antiqua" w:hAnsi="Book Antiqua" w:cs="Times New Roman"/>
          <w:bCs/>
          <w:color w:val="auto"/>
          <w:sz w:val="24"/>
          <w:lang w:val="en-US"/>
        </w:rPr>
        <w:t>in</w:t>
      </w:r>
      <w:r w:rsidRPr="00643719">
        <w:rPr>
          <w:rFonts w:ascii="Book Antiqua" w:hAnsi="Book Antiqua" w:cs="Times New Roman"/>
          <w:bCs/>
          <w:color w:val="auto"/>
          <w:sz w:val="24"/>
          <w:lang w:val="en-US" w:eastAsia="zh-CN"/>
        </w:rPr>
        <w:t xml:space="preserve"> </w:t>
      </w:r>
      <w:r w:rsidRPr="00643719">
        <w:rPr>
          <w:rFonts w:ascii="Book Antiqua" w:hAnsi="Book Antiqua" w:cs="Times New Roman"/>
          <w:bCs/>
          <w:color w:val="auto"/>
          <w:sz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43719">
          <w:rPr>
            <w:rStyle w:val="Hyperlink"/>
            <w:rFonts w:ascii="Book Antiqua" w:hAnsi="Book Antiqua" w:cs="Times New Roman"/>
            <w:bCs/>
            <w:color w:val="auto"/>
            <w:sz w:val="24"/>
            <w:lang w:val="en-US"/>
          </w:rPr>
          <w:t>http://creativecommons.org/licenses/by-nc/4.0/</w:t>
        </w:r>
      </w:hyperlink>
      <w:bookmarkEnd w:id="37"/>
      <w:bookmarkEnd w:id="43"/>
      <w:bookmarkEnd w:id="44"/>
      <w:bookmarkEnd w:id="45"/>
      <w:bookmarkEnd w:id="46"/>
    </w:p>
    <w:bookmarkEnd w:id="38"/>
    <w:bookmarkEnd w:id="39"/>
    <w:bookmarkEnd w:id="40"/>
    <w:bookmarkEnd w:id="41"/>
    <w:bookmarkEnd w:id="42"/>
    <w:p w14:paraId="212CEA23" w14:textId="77777777" w:rsidR="00C26F8B" w:rsidRPr="00643719" w:rsidRDefault="00C26F8B" w:rsidP="00C26F8B">
      <w:pPr>
        <w:pStyle w:val="1"/>
        <w:snapToGrid w:val="0"/>
        <w:spacing w:line="360" w:lineRule="auto"/>
        <w:jc w:val="both"/>
        <w:rPr>
          <w:rFonts w:ascii="Book Antiqua" w:hAnsi="Book Antiqua" w:cs="Times New Roman"/>
          <w:b/>
          <w:bCs/>
          <w:color w:val="auto"/>
          <w:sz w:val="24"/>
          <w:lang w:val="en-US" w:eastAsia="zh-CN"/>
        </w:rPr>
      </w:pPr>
    </w:p>
    <w:p w14:paraId="531F00B4" w14:textId="77777777" w:rsidR="00C26F8B" w:rsidRPr="00643719" w:rsidRDefault="00C26F8B" w:rsidP="00C26F8B">
      <w:pPr>
        <w:pStyle w:val="1"/>
        <w:snapToGrid w:val="0"/>
        <w:spacing w:line="360" w:lineRule="auto"/>
        <w:jc w:val="both"/>
        <w:rPr>
          <w:rFonts w:ascii="Book Antiqua" w:hAnsi="Book Antiqua" w:cs="Times New Roman"/>
          <w:b/>
          <w:bCs/>
          <w:color w:val="auto"/>
          <w:sz w:val="24"/>
          <w:lang w:val="en-US" w:eastAsia="zh-CN"/>
        </w:rPr>
      </w:pPr>
      <w:r w:rsidRPr="00643719">
        <w:rPr>
          <w:rFonts w:ascii="Book Antiqua" w:hAnsi="Book Antiqua" w:cs="Times New Roman"/>
          <w:b/>
          <w:bCs/>
          <w:color w:val="auto"/>
          <w:sz w:val="24"/>
          <w:lang w:val="en-US"/>
        </w:rPr>
        <w:t>Manuscript source:</w:t>
      </w:r>
      <w:r w:rsidRPr="00643719">
        <w:rPr>
          <w:rFonts w:ascii="Book Antiqua" w:hAnsi="Book Antiqua" w:cs="Times New Roman"/>
          <w:b/>
          <w:bCs/>
          <w:color w:val="auto"/>
          <w:sz w:val="24"/>
          <w:lang w:val="en-US" w:eastAsia="zh-CN"/>
        </w:rPr>
        <w:t xml:space="preserve"> </w:t>
      </w:r>
      <w:r w:rsidRPr="00643719">
        <w:rPr>
          <w:rFonts w:ascii="Book Antiqua" w:hAnsi="Book Antiqua" w:cs="Times New Roman"/>
          <w:bCs/>
          <w:color w:val="auto"/>
          <w:sz w:val="24"/>
          <w:lang w:val="en-US"/>
        </w:rPr>
        <w:t>Invited manuscript</w:t>
      </w:r>
    </w:p>
    <w:p w14:paraId="676AD7E0" w14:textId="77777777" w:rsidR="00C26F8B" w:rsidRPr="00643719" w:rsidRDefault="00C26F8B" w:rsidP="004D6F19">
      <w:pPr>
        <w:spacing w:line="360" w:lineRule="auto"/>
        <w:rPr>
          <w:rFonts w:ascii="Book Antiqua" w:eastAsia="宋体" w:hAnsi="Book Antiqua"/>
          <w:b/>
          <w:szCs w:val="24"/>
          <w:lang w:eastAsia="zh-CN"/>
        </w:rPr>
      </w:pPr>
    </w:p>
    <w:p w14:paraId="08E88817" w14:textId="77777777" w:rsidR="00086F84" w:rsidRPr="00643719" w:rsidRDefault="00AF6F38" w:rsidP="004D6F19">
      <w:pPr>
        <w:spacing w:line="360" w:lineRule="auto"/>
        <w:rPr>
          <w:rFonts w:ascii="Book Antiqua" w:hAnsi="Book Antiqua"/>
          <w:szCs w:val="24"/>
        </w:rPr>
      </w:pPr>
      <w:r w:rsidRPr="00643719">
        <w:rPr>
          <w:rFonts w:ascii="Book Antiqua" w:hAnsi="Book Antiqua"/>
          <w:b/>
          <w:szCs w:val="24"/>
        </w:rPr>
        <w:t>C</w:t>
      </w:r>
      <w:r w:rsidR="00B74CB8" w:rsidRPr="00643719">
        <w:rPr>
          <w:rFonts w:ascii="Book Antiqua" w:hAnsi="Book Antiqua"/>
          <w:b/>
          <w:szCs w:val="24"/>
        </w:rPr>
        <w:t>orrespondence</w:t>
      </w:r>
      <w:r w:rsidRPr="00643719">
        <w:rPr>
          <w:rFonts w:ascii="Book Antiqua" w:hAnsi="Book Antiqua"/>
          <w:b/>
          <w:szCs w:val="24"/>
        </w:rPr>
        <w:t xml:space="preserve"> to</w:t>
      </w:r>
      <w:r w:rsidR="00B74CB8" w:rsidRPr="00643719">
        <w:rPr>
          <w:rFonts w:ascii="Book Antiqua" w:hAnsi="Book Antiqua"/>
          <w:szCs w:val="24"/>
        </w:rPr>
        <w:t>:</w:t>
      </w:r>
      <w:r w:rsidRPr="00643719">
        <w:rPr>
          <w:rFonts w:ascii="Book Antiqua" w:hAnsi="Book Antiqua"/>
          <w:szCs w:val="24"/>
        </w:rPr>
        <w:t xml:space="preserve"> </w:t>
      </w:r>
      <w:bookmarkStart w:id="47" w:name="OLE_LINK4"/>
      <w:bookmarkStart w:id="48" w:name="OLE_LINK5"/>
      <w:r w:rsidRPr="00643719">
        <w:rPr>
          <w:rFonts w:ascii="Book Antiqua" w:hAnsi="Book Antiqua"/>
          <w:b/>
          <w:szCs w:val="24"/>
        </w:rPr>
        <w:t>Yoshinori Fujiwara,</w:t>
      </w:r>
      <w:r w:rsidR="00372647" w:rsidRPr="00643719">
        <w:rPr>
          <w:rFonts w:ascii="Book Antiqua" w:hAnsi="Book Antiqua"/>
          <w:b/>
          <w:szCs w:val="24"/>
        </w:rPr>
        <w:t xml:space="preserve"> </w:t>
      </w:r>
      <w:r w:rsidRPr="00643719">
        <w:rPr>
          <w:rFonts w:ascii="Book Antiqua" w:hAnsi="Book Antiqua"/>
          <w:b/>
          <w:szCs w:val="24"/>
        </w:rPr>
        <w:t>MD,</w:t>
      </w:r>
      <w:r w:rsidRPr="00643719">
        <w:rPr>
          <w:rFonts w:ascii="Book Antiqua" w:hAnsi="Book Antiqua"/>
          <w:szCs w:val="24"/>
        </w:rPr>
        <w:t xml:space="preserve"> </w:t>
      </w:r>
      <w:r w:rsidR="00372647" w:rsidRPr="00643719">
        <w:rPr>
          <w:rFonts w:ascii="Book Antiqua" w:hAnsi="Book Antiqua"/>
          <w:szCs w:val="24"/>
        </w:rPr>
        <w:t xml:space="preserve">Department of Digestive Surgery, Nara Hospital, </w:t>
      </w:r>
      <w:proofErr w:type="spellStart"/>
      <w:r w:rsidR="00372647" w:rsidRPr="00643719">
        <w:rPr>
          <w:rFonts w:ascii="Book Antiqua" w:hAnsi="Book Antiqua"/>
          <w:szCs w:val="24"/>
        </w:rPr>
        <w:t>Kindai</w:t>
      </w:r>
      <w:proofErr w:type="spellEnd"/>
      <w:r w:rsidR="00372647" w:rsidRPr="00643719">
        <w:rPr>
          <w:rFonts w:ascii="Book Antiqua" w:hAnsi="Book Antiqua"/>
          <w:szCs w:val="24"/>
        </w:rPr>
        <w:t xml:space="preserve"> University School of Medicine, </w:t>
      </w:r>
      <w:r w:rsidR="00B74CB8" w:rsidRPr="00643719">
        <w:rPr>
          <w:rFonts w:ascii="Book Antiqua" w:hAnsi="Book Antiqua"/>
          <w:szCs w:val="24"/>
        </w:rPr>
        <w:t xml:space="preserve">1248-1 </w:t>
      </w:r>
      <w:proofErr w:type="spellStart"/>
      <w:r w:rsidR="00B74CB8" w:rsidRPr="00643719">
        <w:rPr>
          <w:rFonts w:ascii="Book Antiqua" w:hAnsi="Book Antiqua"/>
          <w:szCs w:val="24"/>
        </w:rPr>
        <w:t>Otoda-cho</w:t>
      </w:r>
      <w:proofErr w:type="spellEnd"/>
      <w:r w:rsidR="00B74CB8" w:rsidRPr="00643719">
        <w:rPr>
          <w:rFonts w:ascii="Book Antiqua" w:hAnsi="Book Antiqua"/>
          <w:szCs w:val="24"/>
        </w:rPr>
        <w:t xml:space="preserve">, </w:t>
      </w:r>
      <w:proofErr w:type="spellStart"/>
      <w:r w:rsidRPr="00643719">
        <w:rPr>
          <w:rFonts w:ascii="Book Antiqua" w:hAnsi="Book Antiqua"/>
          <w:szCs w:val="24"/>
        </w:rPr>
        <w:t>Ikoma</w:t>
      </w:r>
      <w:proofErr w:type="spellEnd"/>
      <w:r w:rsidR="00E3033B" w:rsidRPr="00643719">
        <w:rPr>
          <w:rFonts w:ascii="Book Antiqua" w:hAnsi="Book Antiqua"/>
          <w:szCs w:val="24"/>
        </w:rPr>
        <w:t>,</w:t>
      </w:r>
      <w:r w:rsidR="00576095" w:rsidRPr="00643719">
        <w:rPr>
          <w:rFonts w:ascii="Book Antiqua" w:eastAsia="宋体" w:hAnsi="Book Antiqua"/>
          <w:szCs w:val="24"/>
          <w:lang w:eastAsia="zh-CN"/>
        </w:rPr>
        <w:t xml:space="preserve"> </w:t>
      </w:r>
      <w:r w:rsidR="00E3033B" w:rsidRPr="00643719">
        <w:rPr>
          <w:rFonts w:ascii="Book Antiqua" w:hAnsi="Book Antiqua"/>
          <w:szCs w:val="24"/>
        </w:rPr>
        <w:t>Nara</w:t>
      </w:r>
      <w:r w:rsidR="00372647" w:rsidRPr="00643719">
        <w:rPr>
          <w:rFonts w:ascii="Book Antiqua" w:hAnsi="Book Antiqua"/>
          <w:szCs w:val="24"/>
        </w:rPr>
        <w:t xml:space="preserve"> </w:t>
      </w:r>
      <w:r w:rsidR="00E3033B" w:rsidRPr="00643719">
        <w:rPr>
          <w:rFonts w:ascii="Book Antiqua" w:hAnsi="Book Antiqua"/>
          <w:szCs w:val="24"/>
        </w:rPr>
        <w:t>630-0293,</w:t>
      </w:r>
      <w:r w:rsidR="00576095" w:rsidRPr="00643719">
        <w:rPr>
          <w:rFonts w:ascii="Book Antiqua" w:eastAsia="宋体" w:hAnsi="Book Antiqua"/>
          <w:szCs w:val="24"/>
          <w:lang w:eastAsia="zh-CN"/>
        </w:rPr>
        <w:t xml:space="preserve"> </w:t>
      </w:r>
      <w:r w:rsidR="00E3033B" w:rsidRPr="00643719">
        <w:rPr>
          <w:rFonts w:ascii="Book Antiqua" w:hAnsi="Book Antiqua"/>
          <w:szCs w:val="24"/>
        </w:rPr>
        <w:t>J</w:t>
      </w:r>
      <w:r w:rsidR="00576095" w:rsidRPr="00643719">
        <w:rPr>
          <w:rFonts w:ascii="Book Antiqua" w:hAnsi="Book Antiqua"/>
          <w:szCs w:val="24"/>
        </w:rPr>
        <w:t>apan</w:t>
      </w:r>
      <w:r w:rsidRPr="00643719">
        <w:rPr>
          <w:rFonts w:ascii="Book Antiqua" w:hAnsi="Book Antiqua"/>
          <w:szCs w:val="24"/>
        </w:rPr>
        <w:t>.</w:t>
      </w:r>
      <w:r w:rsidR="00372647" w:rsidRPr="00643719">
        <w:rPr>
          <w:rFonts w:ascii="Book Antiqua" w:hAnsi="Book Antiqua"/>
          <w:szCs w:val="24"/>
        </w:rPr>
        <w:t xml:space="preserve"> </w:t>
      </w:r>
      <w:r w:rsidRPr="00643719">
        <w:rPr>
          <w:rFonts w:ascii="Book Antiqua" w:hAnsi="Book Antiqua"/>
          <w:szCs w:val="24"/>
        </w:rPr>
        <w:t>yyfujiwara@nifty.com</w:t>
      </w:r>
    </w:p>
    <w:p w14:paraId="5BB99A6B" w14:textId="77777777" w:rsidR="00372647" w:rsidRPr="00643719" w:rsidRDefault="003038F6" w:rsidP="004D6F19">
      <w:pPr>
        <w:spacing w:line="360" w:lineRule="auto"/>
        <w:rPr>
          <w:rFonts w:ascii="Book Antiqua" w:hAnsi="Book Antiqua"/>
          <w:szCs w:val="24"/>
        </w:rPr>
      </w:pPr>
      <w:hyperlink r:id="rId9" w:history="1">
        <w:r w:rsidR="00E3033B" w:rsidRPr="00643719">
          <w:rPr>
            <w:rStyle w:val="Hyperlink"/>
            <w:rFonts w:ascii="Book Antiqua" w:hAnsi="Book Antiqua"/>
            <w:b/>
            <w:color w:val="auto"/>
            <w:szCs w:val="24"/>
            <w:u w:val="none"/>
          </w:rPr>
          <w:t>T</w:t>
        </w:r>
        <w:r w:rsidR="00372647" w:rsidRPr="00643719">
          <w:rPr>
            <w:rStyle w:val="Hyperlink"/>
            <w:rFonts w:ascii="Book Antiqua" w:hAnsi="Book Antiqua"/>
            <w:b/>
            <w:color w:val="auto"/>
            <w:szCs w:val="24"/>
            <w:u w:val="none"/>
          </w:rPr>
          <w:t>elephone</w:t>
        </w:r>
        <w:r w:rsidR="00E3033B" w:rsidRPr="00643719">
          <w:rPr>
            <w:rStyle w:val="Hyperlink"/>
            <w:rFonts w:ascii="Book Antiqua" w:hAnsi="Book Antiqua"/>
            <w:b/>
            <w:color w:val="auto"/>
            <w:szCs w:val="24"/>
            <w:u w:val="none"/>
          </w:rPr>
          <w:t>:</w:t>
        </w:r>
        <w:r w:rsidR="00372647" w:rsidRPr="00643719">
          <w:rPr>
            <w:rStyle w:val="Hyperlink"/>
            <w:rFonts w:ascii="Book Antiqua" w:hAnsi="Book Antiqua"/>
            <w:color w:val="auto"/>
            <w:szCs w:val="24"/>
            <w:u w:val="none"/>
          </w:rPr>
          <w:t xml:space="preserve"> +81-743-77</w:t>
        </w:r>
        <w:r w:rsidR="00E3033B" w:rsidRPr="00643719">
          <w:rPr>
            <w:rStyle w:val="Hyperlink"/>
            <w:rFonts w:ascii="Book Antiqua" w:hAnsi="Book Antiqua"/>
            <w:color w:val="auto"/>
            <w:szCs w:val="24"/>
            <w:u w:val="none"/>
          </w:rPr>
          <w:t>0880</w:t>
        </w:r>
      </w:hyperlink>
    </w:p>
    <w:p w14:paraId="7A65E052" w14:textId="77777777" w:rsidR="00C80508" w:rsidRPr="00643719" w:rsidRDefault="00372647" w:rsidP="004D6F19">
      <w:pPr>
        <w:spacing w:line="360" w:lineRule="auto"/>
        <w:rPr>
          <w:rFonts w:ascii="Book Antiqua" w:hAnsi="Book Antiqua"/>
          <w:szCs w:val="24"/>
        </w:rPr>
      </w:pPr>
      <w:r w:rsidRPr="00643719">
        <w:rPr>
          <w:rFonts w:ascii="Book Antiqua" w:hAnsi="Book Antiqua"/>
          <w:b/>
          <w:szCs w:val="24"/>
        </w:rPr>
        <w:t xml:space="preserve">Fax: </w:t>
      </w:r>
      <w:r w:rsidRPr="00643719">
        <w:rPr>
          <w:rFonts w:ascii="Book Antiqua" w:hAnsi="Book Antiqua"/>
          <w:szCs w:val="24"/>
        </w:rPr>
        <w:t>+81-743-77</w:t>
      </w:r>
      <w:r w:rsidR="00E3033B" w:rsidRPr="00643719">
        <w:rPr>
          <w:rFonts w:ascii="Book Antiqua" w:hAnsi="Book Antiqua"/>
          <w:szCs w:val="24"/>
        </w:rPr>
        <w:t>0890</w:t>
      </w:r>
    </w:p>
    <w:bookmarkEnd w:id="47"/>
    <w:bookmarkEnd w:id="48"/>
    <w:p w14:paraId="315BA7BF" w14:textId="77777777" w:rsidR="00D62FEE" w:rsidRPr="00643719" w:rsidRDefault="00D62FEE" w:rsidP="004D6F19">
      <w:pPr>
        <w:spacing w:line="360" w:lineRule="auto"/>
        <w:rPr>
          <w:rFonts w:ascii="Book Antiqua" w:hAnsi="Book Antiqua"/>
          <w:szCs w:val="24"/>
        </w:rPr>
      </w:pPr>
    </w:p>
    <w:p w14:paraId="243F0AE7" w14:textId="77777777" w:rsidR="00272F9F" w:rsidRPr="00643719" w:rsidRDefault="00272F9F" w:rsidP="00272F9F">
      <w:pPr>
        <w:widowControl/>
        <w:snapToGrid w:val="0"/>
        <w:spacing w:line="360" w:lineRule="auto"/>
        <w:rPr>
          <w:rFonts w:ascii="Book Antiqua" w:eastAsia="宋体" w:hAnsi="Book Antiqua" w:cs="宋体"/>
          <w:b/>
          <w:kern w:val="0"/>
          <w:szCs w:val="24"/>
          <w:lang w:eastAsia="zh-CN"/>
        </w:rPr>
      </w:pPr>
      <w:bookmarkStart w:id="49" w:name="OLE_LINK952"/>
      <w:r w:rsidRPr="00643719">
        <w:rPr>
          <w:rFonts w:ascii="Book Antiqua" w:eastAsia="宋体" w:hAnsi="Book Antiqua" w:cs="宋体"/>
          <w:b/>
          <w:kern w:val="0"/>
          <w:szCs w:val="24"/>
          <w:lang w:eastAsia="zh-CN"/>
        </w:rPr>
        <w:t xml:space="preserve">Received: </w:t>
      </w:r>
      <w:r w:rsidRPr="00643719">
        <w:rPr>
          <w:rFonts w:ascii="Book Antiqua" w:eastAsia="宋体" w:hAnsi="Book Antiqua" w:cs="宋体"/>
          <w:kern w:val="0"/>
          <w:szCs w:val="24"/>
          <w:lang w:eastAsia="zh-CN"/>
        </w:rPr>
        <w:t>December 25, 2016</w:t>
      </w:r>
    </w:p>
    <w:p w14:paraId="21920275" w14:textId="77777777" w:rsidR="00272F9F" w:rsidRPr="00643719" w:rsidRDefault="00272F9F" w:rsidP="00272F9F">
      <w:pPr>
        <w:widowControl/>
        <w:snapToGrid w:val="0"/>
        <w:spacing w:line="360" w:lineRule="auto"/>
        <w:rPr>
          <w:rFonts w:ascii="Book Antiqua" w:eastAsia="宋体" w:hAnsi="Book Antiqua" w:cs="宋体"/>
          <w:b/>
          <w:kern w:val="0"/>
          <w:szCs w:val="24"/>
          <w:lang w:eastAsia="zh-CN"/>
        </w:rPr>
      </w:pPr>
      <w:r w:rsidRPr="00643719">
        <w:rPr>
          <w:rFonts w:ascii="Book Antiqua" w:eastAsia="宋体" w:hAnsi="Book Antiqua" w:cs="宋体"/>
          <w:b/>
          <w:kern w:val="0"/>
          <w:szCs w:val="24"/>
          <w:lang w:eastAsia="zh-CN"/>
        </w:rPr>
        <w:t xml:space="preserve">Peer-review started: </w:t>
      </w:r>
      <w:r w:rsidRPr="00643719">
        <w:rPr>
          <w:rFonts w:ascii="Book Antiqua" w:eastAsia="宋体" w:hAnsi="Book Antiqua" w:cs="宋体"/>
          <w:kern w:val="0"/>
          <w:szCs w:val="24"/>
          <w:lang w:eastAsia="zh-CN"/>
        </w:rPr>
        <w:t>December 31, 2016</w:t>
      </w:r>
    </w:p>
    <w:p w14:paraId="7975015E" w14:textId="77777777" w:rsidR="00272F9F" w:rsidRPr="00643719" w:rsidRDefault="00272F9F" w:rsidP="00272F9F">
      <w:pPr>
        <w:widowControl/>
        <w:snapToGrid w:val="0"/>
        <w:spacing w:line="360" w:lineRule="auto"/>
        <w:rPr>
          <w:rFonts w:ascii="Book Antiqua" w:eastAsia="宋体" w:hAnsi="Book Antiqua" w:cs="宋体"/>
          <w:b/>
          <w:kern w:val="0"/>
          <w:szCs w:val="24"/>
          <w:lang w:eastAsia="zh-CN"/>
        </w:rPr>
      </w:pPr>
      <w:r w:rsidRPr="00643719">
        <w:rPr>
          <w:rFonts w:ascii="Book Antiqua" w:eastAsia="宋体" w:hAnsi="Book Antiqua" w:cs="宋体"/>
          <w:b/>
          <w:kern w:val="0"/>
          <w:szCs w:val="24"/>
          <w:lang w:eastAsia="zh-CN"/>
        </w:rPr>
        <w:t xml:space="preserve">First decision: </w:t>
      </w:r>
      <w:r w:rsidRPr="00643719">
        <w:rPr>
          <w:rFonts w:ascii="Book Antiqua" w:eastAsia="宋体" w:hAnsi="Book Antiqua" w:cs="宋体"/>
          <w:kern w:val="0"/>
          <w:szCs w:val="24"/>
          <w:lang w:eastAsia="zh-CN"/>
        </w:rPr>
        <w:t>February 4, 2017</w:t>
      </w:r>
    </w:p>
    <w:p w14:paraId="18C25C33" w14:textId="77777777" w:rsidR="00272F9F" w:rsidRPr="00643719" w:rsidRDefault="00272F9F" w:rsidP="00272F9F">
      <w:pPr>
        <w:widowControl/>
        <w:snapToGrid w:val="0"/>
        <w:spacing w:line="360" w:lineRule="auto"/>
        <w:rPr>
          <w:rFonts w:ascii="Book Antiqua" w:eastAsia="宋体" w:hAnsi="Book Antiqua" w:cs="宋体"/>
          <w:b/>
          <w:kern w:val="0"/>
          <w:szCs w:val="24"/>
          <w:lang w:eastAsia="zh-CN"/>
        </w:rPr>
      </w:pPr>
      <w:r w:rsidRPr="00643719">
        <w:rPr>
          <w:rFonts w:ascii="Book Antiqua" w:eastAsia="宋体" w:hAnsi="Book Antiqua" w:cs="宋体"/>
          <w:b/>
          <w:kern w:val="0"/>
          <w:szCs w:val="24"/>
          <w:lang w:eastAsia="zh-CN"/>
        </w:rPr>
        <w:t xml:space="preserve">Revised: </w:t>
      </w:r>
      <w:r w:rsidRPr="00643719">
        <w:rPr>
          <w:rFonts w:ascii="Book Antiqua" w:eastAsia="宋体" w:hAnsi="Book Antiqua" w:cs="宋体"/>
          <w:kern w:val="0"/>
          <w:szCs w:val="24"/>
          <w:lang w:eastAsia="zh-CN"/>
        </w:rPr>
        <w:t>February 24, 2017</w:t>
      </w:r>
    </w:p>
    <w:p w14:paraId="39149551" w14:textId="65B11126" w:rsidR="003038F6" w:rsidRPr="00235CD4" w:rsidRDefault="00272F9F" w:rsidP="003038F6">
      <w:pPr>
        <w:rPr>
          <w:rStyle w:val="Emphasis"/>
        </w:rPr>
      </w:pPr>
      <w:r w:rsidRPr="00643719">
        <w:rPr>
          <w:rFonts w:ascii="Book Antiqua" w:eastAsia="宋体" w:hAnsi="Book Antiqua" w:cs="宋体"/>
          <w:b/>
          <w:kern w:val="0"/>
          <w:szCs w:val="24"/>
          <w:lang w:eastAsia="zh-CN"/>
        </w:rPr>
        <w:t>Accepted:</w:t>
      </w:r>
      <w:r w:rsidR="003038F6">
        <w:rPr>
          <w:rFonts w:ascii="Book Antiqua" w:eastAsia="宋体" w:hAnsi="Book Antiqua" w:cs="宋体"/>
          <w:b/>
          <w:kern w:val="0"/>
          <w:szCs w:val="24"/>
          <w:lang w:eastAsia="zh-CN"/>
        </w:rPr>
        <w:t xml:space="preserve"> </w:t>
      </w:r>
      <w:r w:rsidR="003038F6">
        <w:rPr>
          <w:rStyle w:val="Emphasis"/>
        </w:rPr>
        <w:t>May 18</w:t>
      </w:r>
      <w:r w:rsidR="003038F6">
        <w:rPr>
          <w:rStyle w:val="Emphasis"/>
          <w:rFonts w:cs="宋体"/>
        </w:rPr>
        <w:t>,</w:t>
      </w:r>
      <w:r w:rsidR="003038F6">
        <w:rPr>
          <w:rStyle w:val="Emphasis"/>
        </w:rPr>
        <w:t xml:space="preserve"> 2017</w:t>
      </w:r>
    </w:p>
    <w:p w14:paraId="7357DD7A" w14:textId="77777777" w:rsidR="00272F9F" w:rsidRPr="00643719" w:rsidRDefault="00272F9F" w:rsidP="00272F9F">
      <w:pPr>
        <w:widowControl/>
        <w:snapToGrid w:val="0"/>
        <w:spacing w:line="360" w:lineRule="auto"/>
        <w:rPr>
          <w:rFonts w:ascii="Book Antiqua" w:eastAsia="宋体" w:hAnsi="Book Antiqua" w:cs="宋体"/>
          <w:b/>
          <w:kern w:val="0"/>
          <w:szCs w:val="24"/>
          <w:lang w:eastAsia="zh-CN"/>
        </w:rPr>
      </w:pPr>
    </w:p>
    <w:p w14:paraId="0CD88011" w14:textId="77777777" w:rsidR="00272F9F" w:rsidRPr="00643719" w:rsidRDefault="00272F9F" w:rsidP="00272F9F">
      <w:pPr>
        <w:widowControl/>
        <w:snapToGrid w:val="0"/>
        <w:spacing w:line="360" w:lineRule="auto"/>
        <w:rPr>
          <w:rFonts w:ascii="Book Antiqua" w:eastAsia="宋体" w:hAnsi="Book Antiqua" w:cs="宋体"/>
          <w:b/>
          <w:kern w:val="0"/>
          <w:szCs w:val="24"/>
          <w:lang w:eastAsia="zh-CN"/>
        </w:rPr>
      </w:pPr>
      <w:r w:rsidRPr="00643719">
        <w:rPr>
          <w:rFonts w:ascii="Book Antiqua" w:eastAsia="宋体" w:hAnsi="Book Antiqua" w:cs="宋体"/>
          <w:b/>
          <w:kern w:val="0"/>
          <w:szCs w:val="24"/>
          <w:lang w:eastAsia="zh-CN"/>
        </w:rPr>
        <w:t>Article in press:</w:t>
      </w:r>
    </w:p>
    <w:p w14:paraId="68B5D1A2" w14:textId="77777777" w:rsidR="00272F9F" w:rsidRPr="00643719" w:rsidRDefault="00272F9F" w:rsidP="00272F9F">
      <w:pPr>
        <w:widowControl/>
        <w:snapToGrid w:val="0"/>
        <w:spacing w:line="360" w:lineRule="auto"/>
        <w:rPr>
          <w:rFonts w:ascii="Book Antiqua" w:eastAsia="宋体" w:hAnsi="Book Antiqua" w:cs="Arial"/>
          <w:b/>
          <w:kern w:val="0"/>
          <w:szCs w:val="24"/>
          <w:lang w:val="pl-PL" w:eastAsia="zh-CN"/>
        </w:rPr>
      </w:pPr>
      <w:r w:rsidRPr="00643719">
        <w:rPr>
          <w:rFonts w:ascii="Book Antiqua" w:eastAsia="宋体" w:hAnsi="Book Antiqua" w:cs="Arial"/>
          <w:b/>
          <w:kern w:val="0"/>
          <w:szCs w:val="24"/>
          <w:lang w:val="pl-PL" w:eastAsia="pl-PL"/>
        </w:rPr>
        <w:t>Published online:</w:t>
      </w:r>
      <w:bookmarkEnd w:id="49"/>
    </w:p>
    <w:p w14:paraId="22381C4E" w14:textId="77777777" w:rsidR="00372647" w:rsidRPr="00643719" w:rsidRDefault="00372647" w:rsidP="004D6F19">
      <w:pPr>
        <w:spacing w:line="360" w:lineRule="auto"/>
        <w:rPr>
          <w:rFonts w:ascii="Book Antiqua" w:hAnsi="Book Antiqua"/>
          <w:szCs w:val="24"/>
        </w:rPr>
      </w:pPr>
    </w:p>
    <w:p w14:paraId="7D5E0F32" w14:textId="77777777" w:rsidR="00511DAD" w:rsidRDefault="00511DAD">
      <w:pPr>
        <w:widowControl/>
        <w:jc w:val="left"/>
        <w:rPr>
          <w:rFonts w:ascii="Book Antiqua" w:hAnsi="Book Antiqua"/>
          <w:b/>
          <w:szCs w:val="24"/>
        </w:rPr>
      </w:pPr>
      <w:r>
        <w:rPr>
          <w:rFonts w:ascii="Book Antiqua" w:hAnsi="Book Antiqua"/>
          <w:b/>
          <w:szCs w:val="24"/>
        </w:rPr>
        <w:br w:type="page"/>
      </w:r>
    </w:p>
    <w:p w14:paraId="5DA297C1" w14:textId="1F438BFC" w:rsidR="009D6CC1" w:rsidRPr="00643719" w:rsidRDefault="009D6CC1" w:rsidP="004D6F19">
      <w:pPr>
        <w:spacing w:line="360" w:lineRule="auto"/>
        <w:rPr>
          <w:rFonts w:ascii="Book Antiqua" w:hAnsi="Book Antiqua"/>
          <w:b/>
          <w:szCs w:val="24"/>
        </w:rPr>
      </w:pPr>
      <w:r w:rsidRPr="00643719">
        <w:rPr>
          <w:rFonts w:ascii="Book Antiqua" w:hAnsi="Book Antiqua"/>
          <w:b/>
          <w:szCs w:val="24"/>
        </w:rPr>
        <w:lastRenderedPageBreak/>
        <w:t>A</w:t>
      </w:r>
      <w:r w:rsidR="00576095" w:rsidRPr="00643719">
        <w:rPr>
          <w:rFonts w:ascii="Book Antiqua" w:hAnsi="Book Antiqua"/>
          <w:b/>
          <w:szCs w:val="24"/>
        </w:rPr>
        <w:t>bstract</w:t>
      </w:r>
    </w:p>
    <w:p w14:paraId="41A4A287" w14:textId="77777777" w:rsidR="00272F9F" w:rsidRPr="00643719" w:rsidRDefault="00F54AD9" w:rsidP="004D6F19">
      <w:pPr>
        <w:spacing w:line="360" w:lineRule="auto"/>
        <w:rPr>
          <w:rFonts w:ascii="Book Antiqua" w:hAnsi="Book Antiqua"/>
          <w:b/>
          <w:i/>
          <w:caps/>
          <w:szCs w:val="24"/>
        </w:rPr>
      </w:pPr>
      <w:r w:rsidRPr="00643719">
        <w:rPr>
          <w:rFonts w:ascii="Book Antiqua" w:hAnsi="Book Antiqua"/>
          <w:b/>
          <w:i/>
          <w:caps/>
          <w:szCs w:val="24"/>
        </w:rPr>
        <w:t>Aim</w:t>
      </w:r>
    </w:p>
    <w:p w14:paraId="63FBDF98" w14:textId="77777777" w:rsidR="00F54AD9" w:rsidRPr="00643719" w:rsidRDefault="00F54AD9" w:rsidP="004D6F19">
      <w:pPr>
        <w:spacing w:line="360" w:lineRule="auto"/>
        <w:rPr>
          <w:rFonts w:ascii="Book Antiqua" w:hAnsi="Book Antiqua"/>
          <w:szCs w:val="24"/>
        </w:rPr>
      </w:pPr>
      <w:r w:rsidRPr="00643719">
        <w:rPr>
          <w:rFonts w:ascii="Book Antiqua" w:hAnsi="Book Antiqua"/>
          <w:szCs w:val="24"/>
        </w:rPr>
        <w:t>To evaluate clinicopathological features and surgical outcomes of gastric cancer in elderly and non-elderly patients after</w:t>
      </w:r>
      <w:r w:rsidR="00272F9F" w:rsidRPr="00643719">
        <w:rPr>
          <w:rFonts w:ascii="Book Antiqua" w:hAnsi="Book Antiqua"/>
          <w:szCs w:val="24"/>
        </w:rPr>
        <w:t xml:space="preserve"> i</w:t>
      </w:r>
      <w:r w:rsidR="007B4778" w:rsidRPr="00643719">
        <w:rPr>
          <w:rFonts w:ascii="Book Antiqua" w:hAnsi="Book Antiqua"/>
          <w:szCs w:val="24"/>
        </w:rPr>
        <w:t>nverse probability of treat</w:t>
      </w:r>
      <w:r w:rsidR="00272F9F" w:rsidRPr="00643719">
        <w:rPr>
          <w:rFonts w:ascii="Book Antiqua" w:hAnsi="Book Antiqua"/>
          <w:szCs w:val="24"/>
        </w:rPr>
        <w:t>ment weighting</w:t>
      </w:r>
      <w:r w:rsidR="007B4778" w:rsidRPr="00643719">
        <w:rPr>
          <w:rFonts w:ascii="Book Antiqua" w:hAnsi="Book Antiqua"/>
          <w:szCs w:val="24"/>
        </w:rPr>
        <w:t xml:space="preserve"> </w:t>
      </w:r>
      <w:r w:rsidR="00272F9F" w:rsidRPr="00643719">
        <w:rPr>
          <w:rFonts w:ascii="Book Antiqua" w:hAnsi="Book Antiqua"/>
          <w:szCs w:val="24"/>
        </w:rPr>
        <w:t xml:space="preserve">(IPTW) </w:t>
      </w:r>
      <w:r w:rsidR="007B4778" w:rsidRPr="00643719">
        <w:rPr>
          <w:rFonts w:ascii="Book Antiqua" w:hAnsi="Book Antiqua"/>
          <w:szCs w:val="24"/>
        </w:rPr>
        <w:t>method using</w:t>
      </w:r>
      <w:r w:rsidR="00272F9F" w:rsidRPr="00643719">
        <w:rPr>
          <w:rFonts w:ascii="Book Antiqua" w:hAnsi="Book Antiqua"/>
          <w:szCs w:val="24"/>
        </w:rPr>
        <w:t xml:space="preserve"> </w:t>
      </w:r>
      <w:r w:rsidRPr="00643719">
        <w:rPr>
          <w:rFonts w:ascii="Book Antiqua" w:hAnsi="Book Antiqua"/>
          <w:szCs w:val="24"/>
        </w:rPr>
        <w:t>prop</w:t>
      </w:r>
      <w:r w:rsidR="007B4778" w:rsidRPr="00643719">
        <w:rPr>
          <w:rFonts w:ascii="Book Antiqua" w:hAnsi="Book Antiqua"/>
          <w:szCs w:val="24"/>
        </w:rPr>
        <w:t>ensity score</w:t>
      </w:r>
      <w:r w:rsidRPr="00643719">
        <w:rPr>
          <w:rFonts w:ascii="Book Antiqua" w:hAnsi="Book Antiqua"/>
          <w:szCs w:val="24"/>
        </w:rPr>
        <w:t>.</w:t>
      </w:r>
    </w:p>
    <w:p w14:paraId="50BDC028" w14:textId="77777777" w:rsidR="00576095" w:rsidRPr="00643719" w:rsidRDefault="00576095" w:rsidP="004D6F19">
      <w:pPr>
        <w:spacing w:line="360" w:lineRule="auto"/>
        <w:rPr>
          <w:rFonts w:ascii="Book Antiqua" w:eastAsia="宋体" w:hAnsi="Book Antiqua"/>
          <w:b/>
          <w:szCs w:val="24"/>
          <w:lang w:eastAsia="zh-CN"/>
        </w:rPr>
      </w:pPr>
    </w:p>
    <w:p w14:paraId="1A8194A0" w14:textId="77777777" w:rsidR="00272F9F" w:rsidRPr="00643719" w:rsidRDefault="00F54AD9" w:rsidP="004D6F19">
      <w:pPr>
        <w:spacing w:line="360" w:lineRule="auto"/>
        <w:rPr>
          <w:rFonts w:ascii="Book Antiqua" w:hAnsi="Book Antiqua"/>
          <w:b/>
          <w:i/>
          <w:caps/>
          <w:szCs w:val="24"/>
        </w:rPr>
      </w:pPr>
      <w:r w:rsidRPr="00643719">
        <w:rPr>
          <w:rFonts w:ascii="Book Antiqua" w:hAnsi="Book Antiqua"/>
          <w:b/>
          <w:i/>
          <w:caps/>
          <w:szCs w:val="24"/>
        </w:rPr>
        <w:t>Methods</w:t>
      </w:r>
    </w:p>
    <w:p w14:paraId="782F8CA6" w14:textId="77777777" w:rsidR="00F54AD9" w:rsidRPr="00643719" w:rsidRDefault="00F54AD9" w:rsidP="004D6F19">
      <w:pPr>
        <w:spacing w:line="360" w:lineRule="auto"/>
        <w:rPr>
          <w:rFonts w:ascii="Book Antiqua" w:hAnsi="Book Antiqua"/>
          <w:szCs w:val="24"/>
        </w:rPr>
      </w:pPr>
      <w:r w:rsidRPr="00643719">
        <w:rPr>
          <w:rFonts w:ascii="Book Antiqua" w:hAnsi="Book Antiqua"/>
          <w:szCs w:val="24"/>
        </w:rPr>
        <w:t xml:space="preserve">We enrolled a total of 448 patients with histologically confirmed primary gastric carcinoma who received </w:t>
      </w:r>
      <w:proofErr w:type="spellStart"/>
      <w:r w:rsidRPr="00643719">
        <w:rPr>
          <w:rFonts w:ascii="Book Antiqua" w:hAnsi="Book Antiqua"/>
          <w:szCs w:val="24"/>
        </w:rPr>
        <w:t>gastrectomies</w:t>
      </w:r>
      <w:proofErr w:type="spellEnd"/>
      <w:r w:rsidRPr="00643719">
        <w:rPr>
          <w:rFonts w:ascii="Book Antiqua" w:hAnsi="Book Antiqua"/>
          <w:szCs w:val="24"/>
        </w:rPr>
        <w:t>.</w:t>
      </w:r>
      <w:r w:rsidR="00272F9F" w:rsidRPr="00643719">
        <w:rPr>
          <w:rFonts w:ascii="Book Antiqua" w:hAnsi="Book Antiqua"/>
          <w:szCs w:val="24"/>
        </w:rPr>
        <w:t xml:space="preserve"> </w:t>
      </w:r>
      <w:r w:rsidRPr="00643719">
        <w:rPr>
          <w:rFonts w:ascii="Book Antiqua" w:hAnsi="Book Antiqua"/>
          <w:szCs w:val="24"/>
        </w:rPr>
        <w:t>Of these, 115 patients were aged &gt; 80 years old (Group A), and 333 patients were aged &lt; 79 years old (Group B). We compared the surgical outcomes and survival of the two groups a</w:t>
      </w:r>
      <w:r w:rsidR="00E91E23" w:rsidRPr="00643719">
        <w:rPr>
          <w:rFonts w:ascii="Book Antiqua" w:hAnsi="Book Antiqua"/>
          <w:szCs w:val="24"/>
        </w:rPr>
        <w:t>fter IPTW</w:t>
      </w:r>
      <w:r w:rsidRPr="00643719">
        <w:rPr>
          <w:rFonts w:ascii="Book Antiqua" w:hAnsi="Book Antiqua"/>
          <w:szCs w:val="24"/>
        </w:rPr>
        <w:t>.</w:t>
      </w:r>
    </w:p>
    <w:p w14:paraId="5333A3EE" w14:textId="77777777" w:rsidR="00576095" w:rsidRPr="00643719" w:rsidRDefault="00576095" w:rsidP="004D6F19">
      <w:pPr>
        <w:spacing w:line="360" w:lineRule="auto"/>
        <w:rPr>
          <w:rFonts w:ascii="Book Antiqua" w:eastAsia="宋体" w:hAnsi="Book Antiqua"/>
          <w:b/>
          <w:szCs w:val="24"/>
          <w:lang w:eastAsia="zh-CN"/>
        </w:rPr>
      </w:pPr>
    </w:p>
    <w:p w14:paraId="7F24C364" w14:textId="77777777" w:rsidR="00272F9F" w:rsidRPr="00643719" w:rsidRDefault="00F54AD9" w:rsidP="004D6F19">
      <w:pPr>
        <w:spacing w:line="360" w:lineRule="auto"/>
        <w:rPr>
          <w:rFonts w:ascii="Book Antiqua" w:hAnsi="Book Antiqua"/>
          <w:b/>
          <w:i/>
          <w:caps/>
          <w:szCs w:val="24"/>
        </w:rPr>
      </w:pPr>
      <w:r w:rsidRPr="00643719">
        <w:rPr>
          <w:rFonts w:ascii="Book Antiqua" w:hAnsi="Book Antiqua"/>
          <w:b/>
          <w:i/>
          <w:caps/>
          <w:szCs w:val="24"/>
        </w:rPr>
        <w:t>Results</w:t>
      </w:r>
    </w:p>
    <w:p w14:paraId="4068BCAD" w14:textId="77777777" w:rsidR="00F54AD9" w:rsidRPr="00643719" w:rsidRDefault="00F54AD9" w:rsidP="004D6F19">
      <w:pPr>
        <w:spacing w:line="360" w:lineRule="auto"/>
        <w:rPr>
          <w:rFonts w:ascii="Book Antiqua" w:hAnsi="Book Antiqua"/>
          <w:szCs w:val="24"/>
        </w:rPr>
      </w:pPr>
      <w:r w:rsidRPr="00643719">
        <w:rPr>
          <w:rFonts w:ascii="Book Antiqua" w:hAnsi="Book Antiqua"/>
          <w:szCs w:val="24"/>
        </w:rPr>
        <w:t>Postoperative complications, especially respiratory complications and hospital deaths, were significantly more common in Group A than in Group B (</w:t>
      </w:r>
      <w:r w:rsidRPr="00643719">
        <w:rPr>
          <w:rFonts w:ascii="Book Antiqua" w:hAnsi="Book Antiqua"/>
          <w:i/>
          <w:szCs w:val="24"/>
        </w:rPr>
        <w:t>P</w:t>
      </w:r>
      <w:r w:rsidRPr="00643719">
        <w:rPr>
          <w:rFonts w:ascii="Book Antiqua" w:hAnsi="Book Antiqua"/>
          <w:szCs w:val="24"/>
        </w:rPr>
        <w:t xml:space="preserve"> &lt; 0.05). Overall survival (OS) was significantly lower in Group A patients than in Group B patients. Among the subset of patients who had pathological Stage I disease, OS was significantly lower in Group A (</w:t>
      </w:r>
      <w:r w:rsidR="00272F9F" w:rsidRPr="00643719">
        <w:rPr>
          <w:rFonts w:ascii="Book Antiqua" w:hAnsi="Book Antiqua"/>
          <w:i/>
          <w:szCs w:val="24"/>
        </w:rPr>
        <w:t>P</w:t>
      </w:r>
      <w:r w:rsidRPr="00643719">
        <w:rPr>
          <w:rFonts w:ascii="Book Antiqua" w:hAnsi="Book Antiqua"/>
          <w:szCs w:val="24"/>
        </w:rPr>
        <w:t xml:space="preserve"> &lt; 0.05) than Group B, whereas cause-specific survival was almost equal in the two groups. In multivariate analysis, postoperative complications, pathological stage, histology, and extent of lymph node dissection were independent prognostic values for OS.</w:t>
      </w:r>
    </w:p>
    <w:p w14:paraId="0D1B21AD" w14:textId="77777777" w:rsidR="00576095" w:rsidRPr="00643719" w:rsidRDefault="00576095" w:rsidP="004D6F19">
      <w:pPr>
        <w:spacing w:line="360" w:lineRule="auto"/>
        <w:rPr>
          <w:rFonts w:ascii="Book Antiqua" w:eastAsia="宋体" w:hAnsi="Book Antiqua"/>
          <w:b/>
          <w:szCs w:val="24"/>
          <w:lang w:eastAsia="zh-CN"/>
        </w:rPr>
      </w:pPr>
    </w:p>
    <w:p w14:paraId="64E7A1BE" w14:textId="77777777" w:rsidR="00272F9F" w:rsidRPr="00643719" w:rsidRDefault="00F54AD9" w:rsidP="004D6F19">
      <w:pPr>
        <w:spacing w:line="360" w:lineRule="auto"/>
        <w:rPr>
          <w:rFonts w:ascii="Book Antiqua" w:hAnsi="Book Antiqua"/>
          <w:b/>
          <w:i/>
          <w:caps/>
          <w:szCs w:val="24"/>
        </w:rPr>
      </w:pPr>
      <w:r w:rsidRPr="00643719">
        <w:rPr>
          <w:rFonts w:ascii="Book Antiqua" w:hAnsi="Book Antiqua"/>
          <w:b/>
          <w:i/>
          <w:caps/>
          <w:szCs w:val="24"/>
        </w:rPr>
        <w:t>Conclusion</w:t>
      </w:r>
    </w:p>
    <w:p w14:paraId="2534E332" w14:textId="77777777" w:rsidR="00F54AD9" w:rsidRPr="00643719" w:rsidRDefault="009A6189" w:rsidP="004D6F19">
      <w:pPr>
        <w:spacing w:line="360" w:lineRule="auto"/>
        <w:rPr>
          <w:rFonts w:ascii="Book Antiqua" w:hAnsi="Book Antiqua"/>
          <w:szCs w:val="24"/>
        </w:rPr>
      </w:pPr>
      <w:r w:rsidRPr="00643719">
        <w:rPr>
          <w:rFonts w:ascii="Book Antiqua" w:hAnsi="Book Antiqua"/>
          <w:szCs w:val="24"/>
        </w:rPr>
        <w:t xml:space="preserve">When the </w:t>
      </w:r>
      <w:proofErr w:type="spellStart"/>
      <w:r w:rsidRPr="00643719">
        <w:rPr>
          <w:rFonts w:ascii="Book Antiqua" w:hAnsi="Book Antiqua"/>
          <w:szCs w:val="24"/>
        </w:rPr>
        <w:t>gastrectomy</w:t>
      </w:r>
      <w:proofErr w:type="spellEnd"/>
      <w:r w:rsidRPr="00643719">
        <w:rPr>
          <w:rFonts w:ascii="Book Antiqua" w:hAnsi="Book Antiqua"/>
          <w:szCs w:val="24"/>
        </w:rPr>
        <w:t xml:space="preserve"> was performed in gastric cancer patients, we should recognized high mortality and comorbidities in that of elderly. </w:t>
      </w:r>
      <w:r w:rsidR="00F54AD9" w:rsidRPr="00643719">
        <w:rPr>
          <w:rFonts w:ascii="Book Antiqua" w:hAnsi="Book Antiqua"/>
          <w:szCs w:val="24"/>
        </w:rPr>
        <w:t>More extensive lymph node dissection might improve prognoses of e</w:t>
      </w:r>
      <w:r w:rsidR="00272F9F" w:rsidRPr="00643719">
        <w:rPr>
          <w:rFonts w:ascii="Book Antiqua" w:hAnsi="Book Antiqua"/>
          <w:szCs w:val="24"/>
        </w:rPr>
        <w:t>lderly gastric cancer patients.</w:t>
      </w:r>
    </w:p>
    <w:p w14:paraId="78FCC196" w14:textId="77777777" w:rsidR="002A5E1D" w:rsidRPr="00643719" w:rsidRDefault="002A5E1D" w:rsidP="004D6F19">
      <w:pPr>
        <w:spacing w:line="360" w:lineRule="auto"/>
        <w:rPr>
          <w:rFonts w:ascii="Book Antiqua" w:hAnsi="Book Antiqua"/>
          <w:szCs w:val="24"/>
        </w:rPr>
      </w:pPr>
    </w:p>
    <w:p w14:paraId="139BA230" w14:textId="77777777" w:rsidR="00F54AD9" w:rsidRPr="00643719" w:rsidRDefault="00F54AD9" w:rsidP="004D6F19">
      <w:pPr>
        <w:spacing w:line="360" w:lineRule="auto"/>
        <w:rPr>
          <w:rFonts w:ascii="Book Antiqua" w:hAnsi="Book Antiqua"/>
          <w:szCs w:val="24"/>
        </w:rPr>
      </w:pPr>
      <w:r w:rsidRPr="00643719">
        <w:rPr>
          <w:rFonts w:ascii="Book Antiqua" w:hAnsi="Book Antiqua"/>
          <w:b/>
          <w:szCs w:val="24"/>
        </w:rPr>
        <w:t>Key words:</w:t>
      </w:r>
      <w:r w:rsidRPr="00643719">
        <w:rPr>
          <w:rFonts w:ascii="Book Antiqua" w:hAnsi="Book Antiqua"/>
          <w:szCs w:val="24"/>
        </w:rPr>
        <w:t xml:space="preserve"> </w:t>
      </w:r>
      <w:r w:rsidR="002A5E1D" w:rsidRPr="00643719">
        <w:rPr>
          <w:rFonts w:ascii="Book Antiqua" w:hAnsi="Book Antiqua"/>
          <w:szCs w:val="24"/>
        </w:rPr>
        <w:t>Gastric cancer</w:t>
      </w:r>
      <w:r w:rsidR="00272F9F" w:rsidRPr="00643719">
        <w:rPr>
          <w:rFonts w:ascii="Book Antiqua" w:hAnsi="Book Antiqua"/>
          <w:szCs w:val="24"/>
        </w:rPr>
        <w:t>;</w:t>
      </w:r>
      <w:r w:rsidR="002A5E1D" w:rsidRPr="00643719">
        <w:rPr>
          <w:rFonts w:ascii="Book Antiqua" w:hAnsi="Book Antiqua"/>
          <w:szCs w:val="24"/>
        </w:rPr>
        <w:t xml:space="preserve"> </w:t>
      </w:r>
      <w:r w:rsidR="002A5E1D" w:rsidRPr="00643719">
        <w:rPr>
          <w:rFonts w:ascii="Book Antiqua" w:hAnsi="Book Antiqua"/>
          <w:caps/>
          <w:szCs w:val="24"/>
        </w:rPr>
        <w:t>m</w:t>
      </w:r>
      <w:r w:rsidR="002A5E1D" w:rsidRPr="00643719">
        <w:rPr>
          <w:rFonts w:ascii="Book Antiqua" w:hAnsi="Book Antiqua"/>
          <w:szCs w:val="24"/>
        </w:rPr>
        <w:t>ortality</w:t>
      </w:r>
      <w:r w:rsidR="00272F9F" w:rsidRPr="00643719">
        <w:rPr>
          <w:rFonts w:ascii="Book Antiqua" w:hAnsi="Book Antiqua"/>
          <w:szCs w:val="24"/>
        </w:rPr>
        <w:t>;</w:t>
      </w:r>
      <w:r w:rsidR="002A5E1D" w:rsidRPr="00643719">
        <w:rPr>
          <w:rFonts w:ascii="Book Antiqua" w:hAnsi="Book Antiqua"/>
          <w:szCs w:val="24"/>
        </w:rPr>
        <w:t xml:space="preserve"> </w:t>
      </w:r>
      <w:r w:rsidR="002A5E1D" w:rsidRPr="00643719">
        <w:rPr>
          <w:rFonts w:ascii="Book Antiqua" w:hAnsi="Book Antiqua"/>
          <w:caps/>
          <w:szCs w:val="24"/>
        </w:rPr>
        <w:t>m</w:t>
      </w:r>
      <w:r w:rsidR="002A5E1D" w:rsidRPr="00643719">
        <w:rPr>
          <w:rFonts w:ascii="Book Antiqua" w:hAnsi="Book Antiqua"/>
          <w:szCs w:val="24"/>
        </w:rPr>
        <w:t>orbidity</w:t>
      </w:r>
      <w:r w:rsidR="00272F9F" w:rsidRPr="00643719">
        <w:rPr>
          <w:rFonts w:ascii="Book Antiqua" w:hAnsi="Book Antiqua"/>
          <w:szCs w:val="24"/>
        </w:rPr>
        <w:t>;</w:t>
      </w:r>
      <w:r w:rsidR="002A5E1D" w:rsidRPr="00643719">
        <w:rPr>
          <w:rFonts w:ascii="Book Antiqua" w:hAnsi="Book Antiqua"/>
          <w:szCs w:val="24"/>
        </w:rPr>
        <w:t xml:space="preserve"> </w:t>
      </w:r>
      <w:r w:rsidR="002A5E1D" w:rsidRPr="00643719">
        <w:rPr>
          <w:rFonts w:ascii="Book Antiqua" w:hAnsi="Book Antiqua"/>
          <w:caps/>
          <w:szCs w:val="24"/>
        </w:rPr>
        <w:t>e</w:t>
      </w:r>
      <w:r w:rsidR="002A5E1D" w:rsidRPr="00643719">
        <w:rPr>
          <w:rFonts w:ascii="Book Antiqua" w:hAnsi="Book Antiqua"/>
          <w:szCs w:val="24"/>
        </w:rPr>
        <w:t>lderly</w:t>
      </w:r>
      <w:r w:rsidR="00272F9F" w:rsidRPr="00643719">
        <w:rPr>
          <w:rFonts w:ascii="Book Antiqua" w:hAnsi="Book Antiqua"/>
          <w:szCs w:val="24"/>
        </w:rPr>
        <w:t>;</w:t>
      </w:r>
      <w:r w:rsidR="002A5E1D" w:rsidRPr="00643719">
        <w:rPr>
          <w:rFonts w:ascii="Book Antiqua" w:hAnsi="Book Antiqua"/>
          <w:szCs w:val="24"/>
        </w:rPr>
        <w:t xml:space="preserve"> </w:t>
      </w:r>
      <w:r w:rsidR="002A5E1D" w:rsidRPr="00643719">
        <w:rPr>
          <w:rFonts w:ascii="Book Antiqua" w:hAnsi="Book Antiqua"/>
          <w:caps/>
          <w:szCs w:val="24"/>
        </w:rPr>
        <w:t>l</w:t>
      </w:r>
      <w:r w:rsidR="002A5E1D" w:rsidRPr="00643719">
        <w:rPr>
          <w:rFonts w:ascii="Book Antiqua" w:hAnsi="Book Antiqua"/>
          <w:szCs w:val="24"/>
        </w:rPr>
        <w:t>ymphadenectomy</w:t>
      </w:r>
      <w:r w:rsidR="00272F9F" w:rsidRPr="00643719">
        <w:rPr>
          <w:rFonts w:ascii="Book Antiqua" w:hAnsi="Book Antiqua"/>
          <w:szCs w:val="24"/>
        </w:rPr>
        <w:t>;</w:t>
      </w:r>
      <w:r w:rsidR="002A5E1D" w:rsidRPr="00643719">
        <w:rPr>
          <w:rFonts w:ascii="Book Antiqua" w:hAnsi="Book Antiqua"/>
          <w:szCs w:val="24"/>
        </w:rPr>
        <w:t xml:space="preserve"> </w:t>
      </w:r>
      <w:r w:rsidR="002A5E1D" w:rsidRPr="00643719">
        <w:rPr>
          <w:rFonts w:ascii="Book Antiqua" w:hAnsi="Book Antiqua"/>
          <w:caps/>
          <w:szCs w:val="24"/>
        </w:rPr>
        <w:t>p</w:t>
      </w:r>
      <w:r w:rsidR="002A5E1D" w:rsidRPr="00643719">
        <w:rPr>
          <w:rFonts w:ascii="Book Antiqua" w:hAnsi="Book Antiqua"/>
          <w:szCs w:val="24"/>
        </w:rPr>
        <w:t>ropensity score matching</w:t>
      </w:r>
      <w:r w:rsidR="00272F9F" w:rsidRPr="00643719">
        <w:rPr>
          <w:rFonts w:ascii="Book Antiqua" w:hAnsi="Book Antiqua"/>
          <w:szCs w:val="24"/>
        </w:rPr>
        <w:t>;</w:t>
      </w:r>
      <w:r w:rsidR="002A5E1D" w:rsidRPr="00643719">
        <w:rPr>
          <w:rFonts w:ascii="Book Antiqua" w:hAnsi="Book Antiqua"/>
          <w:szCs w:val="24"/>
        </w:rPr>
        <w:t xml:space="preserve"> </w:t>
      </w:r>
      <w:r w:rsidR="002A5E1D" w:rsidRPr="00643719">
        <w:rPr>
          <w:rFonts w:ascii="Book Antiqua" w:hAnsi="Book Antiqua"/>
          <w:caps/>
          <w:szCs w:val="24"/>
        </w:rPr>
        <w:t>p</w:t>
      </w:r>
      <w:r w:rsidR="002A5E1D" w:rsidRPr="00643719">
        <w:rPr>
          <w:rFonts w:ascii="Book Antiqua" w:hAnsi="Book Antiqua"/>
          <w:szCs w:val="24"/>
        </w:rPr>
        <w:t>rognosis</w:t>
      </w:r>
      <w:r w:rsidR="00272F9F" w:rsidRPr="00643719">
        <w:rPr>
          <w:rFonts w:ascii="Book Antiqua" w:hAnsi="Book Antiqua"/>
          <w:szCs w:val="24"/>
        </w:rPr>
        <w:t xml:space="preserve">; </w:t>
      </w:r>
      <w:r w:rsidR="002A5E1D" w:rsidRPr="00643719">
        <w:rPr>
          <w:rFonts w:ascii="Book Antiqua" w:hAnsi="Book Antiqua"/>
          <w:caps/>
          <w:szCs w:val="24"/>
        </w:rPr>
        <w:t>s</w:t>
      </w:r>
      <w:r w:rsidR="00272F9F" w:rsidRPr="00643719">
        <w:rPr>
          <w:rFonts w:ascii="Book Antiqua" w:hAnsi="Book Antiqua"/>
          <w:szCs w:val="24"/>
        </w:rPr>
        <w:t>urvival</w:t>
      </w:r>
    </w:p>
    <w:p w14:paraId="54A9C74E" w14:textId="77777777" w:rsidR="00576095" w:rsidRPr="00643719" w:rsidRDefault="00576095" w:rsidP="004D6F19">
      <w:pPr>
        <w:spacing w:line="360" w:lineRule="auto"/>
        <w:rPr>
          <w:rFonts w:ascii="Book Antiqua" w:eastAsia="宋体" w:hAnsi="Book Antiqua"/>
          <w:b/>
          <w:szCs w:val="24"/>
          <w:lang w:eastAsia="zh-CN"/>
        </w:rPr>
      </w:pPr>
    </w:p>
    <w:p w14:paraId="104FDA33" w14:textId="77777777" w:rsidR="00272F9F" w:rsidRPr="00643719" w:rsidRDefault="00272F9F" w:rsidP="00272F9F">
      <w:pPr>
        <w:widowControl/>
        <w:adjustRightInd w:val="0"/>
        <w:snapToGrid w:val="0"/>
        <w:spacing w:line="360" w:lineRule="auto"/>
        <w:rPr>
          <w:rFonts w:ascii="Book Antiqua" w:eastAsia="宋体" w:hAnsi="Book Antiqua" w:cs="宋体"/>
          <w:kern w:val="0"/>
          <w:szCs w:val="24"/>
          <w:lang w:eastAsia="zh-CN"/>
        </w:rPr>
      </w:pPr>
      <w:bookmarkStart w:id="50" w:name="OLE_LINK363"/>
      <w:bookmarkStart w:id="51" w:name="OLE_LINK364"/>
      <w:bookmarkStart w:id="52" w:name="OLE_LINK359"/>
      <w:bookmarkStart w:id="53" w:name="OLE_LINK1037"/>
      <w:bookmarkStart w:id="54" w:name="OLE_LINK1195"/>
      <w:bookmarkStart w:id="55" w:name="OLE_LINK1140"/>
      <w:bookmarkStart w:id="56" w:name="OLE_LINK1062"/>
      <w:bookmarkStart w:id="57" w:name="OLE_LINK500"/>
      <w:bookmarkStart w:id="58" w:name="OLE_LINK916"/>
      <w:bookmarkStart w:id="59" w:name="OLE_LINK956"/>
      <w:bookmarkStart w:id="60" w:name="OLE_LINK994"/>
      <w:proofErr w:type="gramStart"/>
      <w:r w:rsidRPr="00643719">
        <w:rPr>
          <w:rFonts w:ascii="Book Antiqua" w:eastAsia="宋体" w:hAnsi="Book Antiqua" w:cs="宋体" w:hint="eastAsia"/>
          <w:b/>
          <w:kern w:val="0"/>
          <w:szCs w:val="24"/>
          <w:lang w:eastAsia="zh-CN"/>
        </w:rPr>
        <w:t>©</w:t>
      </w:r>
      <w:r w:rsidRPr="00643719">
        <w:rPr>
          <w:rFonts w:ascii="Book Antiqua" w:eastAsia="宋体" w:hAnsi="Book Antiqua" w:cs="宋体"/>
          <w:b/>
          <w:kern w:val="0"/>
          <w:szCs w:val="24"/>
          <w:lang w:eastAsia="zh-CN"/>
        </w:rPr>
        <w:t xml:space="preserve"> The Author(s) 201</w:t>
      </w:r>
      <w:r w:rsidRPr="00643719">
        <w:rPr>
          <w:rFonts w:ascii="Book Antiqua" w:eastAsia="宋体" w:hAnsi="Book Antiqua" w:cs="宋体" w:hint="eastAsia"/>
          <w:b/>
          <w:kern w:val="0"/>
          <w:szCs w:val="24"/>
          <w:lang w:eastAsia="zh-CN"/>
        </w:rPr>
        <w:t>7</w:t>
      </w:r>
      <w:r w:rsidRPr="00643719">
        <w:rPr>
          <w:rFonts w:ascii="Book Antiqua" w:eastAsia="宋体" w:hAnsi="Book Antiqua" w:cs="宋体"/>
          <w:b/>
          <w:kern w:val="0"/>
          <w:szCs w:val="24"/>
          <w:lang w:eastAsia="zh-CN"/>
        </w:rPr>
        <w:t>.</w:t>
      </w:r>
      <w:proofErr w:type="gramEnd"/>
      <w:r w:rsidRPr="00643719">
        <w:rPr>
          <w:rFonts w:ascii="Book Antiqua" w:eastAsia="宋体" w:hAnsi="Book Antiqua" w:cs="宋体"/>
          <w:kern w:val="0"/>
          <w:szCs w:val="24"/>
          <w:lang w:eastAsia="zh-CN"/>
        </w:rPr>
        <w:t xml:space="preserve"> Published by </w:t>
      </w:r>
      <w:proofErr w:type="spellStart"/>
      <w:r w:rsidRPr="00643719">
        <w:rPr>
          <w:rFonts w:ascii="Book Antiqua" w:eastAsia="宋体" w:hAnsi="Book Antiqua" w:cs="宋体"/>
          <w:kern w:val="0"/>
          <w:szCs w:val="24"/>
          <w:lang w:eastAsia="zh-CN"/>
        </w:rPr>
        <w:t>Baishideng</w:t>
      </w:r>
      <w:proofErr w:type="spellEnd"/>
      <w:r w:rsidRPr="00643719">
        <w:rPr>
          <w:rFonts w:ascii="Book Antiqua" w:eastAsia="宋体" w:hAnsi="Book Antiqua" w:cs="宋体"/>
          <w:kern w:val="0"/>
          <w:szCs w:val="24"/>
          <w:lang w:eastAsia="zh-CN"/>
        </w:rPr>
        <w:t xml:space="preserve"> Publishing Group Inc. All rights reserved.</w:t>
      </w:r>
    </w:p>
    <w:bookmarkEnd w:id="50"/>
    <w:bookmarkEnd w:id="51"/>
    <w:bookmarkEnd w:id="52"/>
    <w:bookmarkEnd w:id="53"/>
    <w:bookmarkEnd w:id="54"/>
    <w:bookmarkEnd w:id="55"/>
    <w:bookmarkEnd w:id="56"/>
    <w:bookmarkEnd w:id="57"/>
    <w:bookmarkEnd w:id="58"/>
    <w:bookmarkEnd w:id="59"/>
    <w:bookmarkEnd w:id="60"/>
    <w:p w14:paraId="6272885A" w14:textId="77777777" w:rsidR="00272F9F" w:rsidRPr="00643719" w:rsidRDefault="00272F9F" w:rsidP="004D6F19">
      <w:pPr>
        <w:spacing w:line="360" w:lineRule="auto"/>
        <w:rPr>
          <w:rFonts w:ascii="Book Antiqua" w:eastAsia="宋体" w:hAnsi="Book Antiqua"/>
          <w:b/>
          <w:szCs w:val="24"/>
          <w:lang w:eastAsia="zh-CN"/>
        </w:rPr>
      </w:pPr>
    </w:p>
    <w:p w14:paraId="5EE5DCE1" w14:textId="77777777" w:rsidR="00732BD9" w:rsidRPr="00643719" w:rsidRDefault="00F54AD9" w:rsidP="004D6F19">
      <w:pPr>
        <w:spacing w:line="360" w:lineRule="auto"/>
        <w:rPr>
          <w:rFonts w:ascii="Book Antiqua" w:hAnsi="Book Antiqua"/>
          <w:b/>
          <w:szCs w:val="24"/>
        </w:rPr>
      </w:pPr>
      <w:r w:rsidRPr="00643719">
        <w:rPr>
          <w:rFonts w:ascii="Book Antiqua" w:hAnsi="Book Antiqua"/>
          <w:b/>
          <w:szCs w:val="24"/>
        </w:rPr>
        <w:t>Core tip:</w:t>
      </w:r>
      <w:r w:rsidR="00272F9F" w:rsidRPr="00643719">
        <w:rPr>
          <w:rFonts w:ascii="Book Antiqua" w:hAnsi="Book Antiqua"/>
          <w:szCs w:val="24"/>
        </w:rPr>
        <w:t xml:space="preserve"> </w:t>
      </w:r>
      <w:r w:rsidR="007B4778" w:rsidRPr="00643719">
        <w:rPr>
          <w:rFonts w:ascii="Book Antiqua" w:hAnsi="Book Antiqua"/>
          <w:szCs w:val="24"/>
        </w:rPr>
        <w:t>Inverse probability of treatment weighting</w:t>
      </w:r>
      <w:r w:rsidR="00272F9F" w:rsidRPr="00643719">
        <w:rPr>
          <w:rFonts w:ascii="Book Antiqua" w:hAnsi="Book Antiqua"/>
          <w:szCs w:val="24"/>
        </w:rPr>
        <w:t xml:space="preserve"> (IPTW) </w:t>
      </w:r>
      <w:r w:rsidR="009B2644" w:rsidRPr="00643719">
        <w:rPr>
          <w:rFonts w:ascii="Book Antiqua" w:hAnsi="Book Antiqua"/>
          <w:szCs w:val="24"/>
        </w:rPr>
        <w:t>attempts to reduce the bias due to confounding variables in estimates of treatment effects. In the present study, we compared the surgical outcomes and survival of elderly gastric cancer patients</w:t>
      </w:r>
      <w:r w:rsidR="00272F9F" w:rsidRPr="00643719">
        <w:rPr>
          <w:rFonts w:ascii="Book Antiqua" w:hAnsi="Book Antiqua"/>
          <w:szCs w:val="24"/>
        </w:rPr>
        <w:t xml:space="preserve"> </w:t>
      </w:r>
      <w:r w:rsidR="009B2644" w:rsidRPr="00643719">
        <w:rPr>
          <w:rFonts w:ascii="Book Antiqua" w:hAnsi="Book Antiqua"/>
          <w:szCs w:val="24"/>
        </w:rPr>
        <w:t>with that</w:t>
      </w:r>
      <w:r w:rsidR="007B4778" w:rsidRPr="00643719">
        <w:rPr>
          <w:rFonts w:ascii="Book Antiqua" w:hAnsi="Book Antiqua"/>
          <w:szCs w:val="24"/>
        </w:rPr>
        <w:t xml:space="preserve"> of general population after IPTW</w:t>
      </w:r>
      <w:r w:rsidR="009B2644" w:rsidRPr="00643719">
        <w:rPr>
          <w:rFonts w:ascii="Book Antiqua" w:hAnsi="Book Antiqua"/>
          <w:szCs w:val="24"/>
        </w:rPr>
        <w:t>. The overall survival</w:t>
      </w:r>
      <w:r w:rsidR="00576095" w:rsidRPr="00643719">
        <w:rPr>
          <w:rFonts w:ascii="Book Antiqua" w:eastAsia="宋体" w:hAnsi="Book Antiqua"/>
          <w:szCs w:val="24"/>
          <w:lang w:eastAsia="zh-CN"/>
        </w:rPr>
        <w:t xml:space="preserve"> </w:t>
      </w:r>
      <w:r w:rsidR="009B2644" w:rsidRPr="00643719">
        <w:rPr>
          <w:rFonts w:ascii="Book Antiqua" w:hAnsi="Book Antiqua"/>
          <w:szCs w:val="24"/>
        </w:rPr>
        <w:t xml:space="preserve">(OS) of </w:t>
      </w:r>
      <w:proofErr w:type="spellStart"/>
      <w:r w:rsidR="009B2644" w:rsidRPr="00643719">
        <w:rPr>
          <w:rFonts w:ascii="Book Antiqua" w:hAnsi="Book Antiqua"/>
          <w:szCs w:val="24"/>
        </w:rPr>
        <w:t>pStageI</w:t>
      </w:r>
      <w:proofErr w:type="spellEnd"/>
      <w:r w:rsidR="009B2644" w:rsidRPr="00643719">
        <w:rPr>
          <w:rFonts w:ascii="Book Antiqua" w:hAnsi="Book Antiqua"/>
          <w:szCs w:val="24"/>
        </w:rPr>
        <w:t xml:space="preserve"> gastric cancer patients</w:t>
      </w:r>
      <w:r w:rsidR="00272F9F" w:rsidRPr="00643719">
        <w:rPr>
          <w:rFonts w:ascii="Book Antiqua" w:hAnsi="Book Antiqua"/>
          <w:szCs w:val="24"/>
        </w:rPr>
        <w:t xml:space="preserve"> in elderly was lower survival </w:t>
      </w:r>
      <w:r w:rsidR="009B2644" w:rsidRPr="00643719">
        <w:rPr>
          <w:rFonts w:ascii="Book Antiqua" w:hAnsi="Book Antiqua"/>
          <w:szCs w:val="24"/>
        </w:rPr>
        <w:t>due to death of other diseases. We found that</w:t>
      </w:r>
      <w:r w:rsidR="00272F9F" w:rsidRPr="00643719">
        <w:rPr>
          <w:rFonts w:ascii="Book Antiqua" w:hAnsi="Book Antiqua"/>
          <w:szCs w:val="24"/>
        </w:rPr>
        <w:t xml:space="preserve"> </w:t>
      </w:r>
      <w:r w:rsidR="009B2644" w:rsidRPr="00643719">
        <w:rPr>
          <w:rFonts w:ascii="Book Antiqua" w:hAnsi="Book Antiqua"/>
          <w:szCs w:val="24"/>
        </w:rPr>
        <w:t>extent of lymph nodes dissection were independent prognostic factors.</w:t>
      </w:r>
      <w:r w:rsidR="00272F9F" w:rsidRPr="00643719">
        <w:rPr>
          <w:rFonts w:ascii="Book Antiqua" w:hAnsi="Book Antiqua"/>
          <w:szCs w:val="24"/>
        </w:rPr>
        <w:t xml:space="preserve"> </w:t>
      </w:r>
      <w:r w:rsidR="009A6189" w:rsidRPr="00643719">
        <w:rPr>
          <w:rFonts w:ascii="Book Antiqua" w:hAnsi="Book Antiqua"/>
          <w:szCs w:val="24"/>
        </w:rPr>
        <w:t xml:space="preserve">When the </w:t>
      </w:r>
      <w:proofErr w:type="spellStart"/>
      <w:r w:rsidR="009A6189" w:rsidRPr="00643719">
        <w:rPr>
          <w:rFonts w:ascii="Book Antiqua" w:hAnsi="Book Antiqua"/>
          <w:szCs w:val="24"/>
        </w:rPr>
        <w:t>gastrectomy</w:t>
      </w:r>
      <w:proofErr w:type="spellEnd"/>
      <w:r w:rsidR="009A6189" w:rsidRPr="00643719">
        <w:rPr>
          <w:rFonts w:ascii="Book Antiqua" w:hAnsi="Book Antiqua"/>
          <w:szCs w:val="24"/>
        </w:rPr>
        <w:t xml:space="preserve"> was performed in gastric cancer patients, we should recognized high mortality and comorbidities in that of elderly.</w:t>
      </w:r>
      <w:r w:rsidR="00272F9F" w:rsidRPr="00643719">
        <w:rPr>
          <w:rFonts w:ascii="Book Antiqua" w:hAnsi="Book Antiqua"/>
          <w:b/>
          <w:szCs w:val="24"/>
        </w:rPr>
        <w:t xml:space="preserve"> </w:t>
      </w:r>
      <w:r w:rsidR="00732BD9" w:rsidRPr="00643719">
        <w:rPr>
          <w:rFonts w:ascii="Book Antiqua" w:hAnsi="Book Antiqua"/>
          <w:szCs w:val="24"/>
        </w:rPr>
        <w:t xml:space="preserve">This study was reviewed and approved by Nara Hospital, </w:t>
      </w:r>
      <w:proofErr w:type="spellStart"/>
      <w:r w:rsidR="00732BD9" w:rsidRPr="00643719">
        <w:rPr>
          <w:rFonts w:ascii="Book Antiqua" w:hAnsi="Book Antiqua"/>
          <w:szCs w:val="24"/>
        </w:rPr>
        <w:t>Kindai</w:t>
      </w:r>
      <w:proofErr w:type="spellEnd"/>
      <w:r w:rsidR="00732BD9" w:rsidRPr="00643719">
        <w:rPr>
          <w:rFonts w:ascii="Book Antiqua" w:hAnsi="Book Antiqua"/>
          <w:szCs w:val="24"/>
        </w:rPr>
        <w:t xml:space="preserve"> Un</w:t>
      </w:r>
      <w:r w:rsidR="007804B2" w:rsidRPr="00643719">
        <w:rPr>
          <w:rFonts w:ascii="Book Antiqua" w:hAnsi="Book Antiqua"/>
          <w:szCs w:val="24"/>
        </w:rPr>
        <w:t>iversity review board on human research.</w:t>
      </w:r>
    </w:p>
    <w:p w14:paraId="33578B11" w14:textId="77777777" w:rsidR="00732BD9" w:rsidRPr="00643719" w:rsidRDefault="00732BD9" w:rsidP="004D6F19">
      <w:pPr>
        <w:spacing w:line="360" w:lineRule="auto"/>
        <w:rPr>
          <w:rFonts w:ascii="Book Antiqua" w:hAnsi="Book Antiqua"/>
          <w:szCs w:val="24"/>
        </w:rPr>
      </w:pPr>
    </w:p>
    <w:p w14:paraId="407ED129" w14:textId="77777777" w:rsidR="00D62FEE" w:rsidRPr="00643719" w:rsidRDefault="00272F9F" w:rsidP="004D6F19">
      <w:pPr>
        <w:spacing w:line="360" w:lineRule="auto"/>
        <w:rPr>
          <w:rFonts w:ascii="Book Antiqua" w:hAnsi="Book Antiqua"/>
          <w:szCs w:val="24"/>
        </w:rPr>
      </w:pPr>
      <w:r w:rsidRPr="00643719">
        <w:rPr>
          <w:rFonts w:ascii="Book Antiqua" w:hAnsi="Book Antiqua"/>
          <w:szCs w:val="24"/>
        </w:rPr>
        <w:t xml:space="preserve">Fujiwara </w:t>
      </w:r>
      <w:r w:rsidR="00AF71E1" w:rsidRPr="00643719">
        <w:rPr>
          <w:rFonts w:ascii="Book Antiqua" w:hAnsi="Book Antiqua"/>
          <w:szCs w:val="24"/>
        </w:rPr>
        <w:t>Y,</w:t>
      </w:r>
      <w:r w:rsidRPr="00643719">
        <w:rPr>
          <w:rFonts w:ascii="Book Antiqua" w:hAnsi="Book Antiqua"/>
          <w:b/>
          <w:szCs w:val="24"/>
        </w:rPr>
        <w:t xml:space="preserve"> </w:t>
      </w:r>
      <w:r w:rsidRPr="00643719">
        <w:rPr>
          <w:rFonts w:ascii="Book Antiqua" w:hAnsi="Book Antiqua"/>
          <w:szCs w:val="24"/>
        </w:rPr>
        <w:t xml:space="preserve">Fukuda </w:t>
      </w:r>
      <w:r w:rsidR="00AF71E1" w:rsidRPr="00643719">
        <w:rPr>
          <w:rFonts w:ascii="Book Antiqua" w:hAnsi="Book Antiqua"/>
          <w:szCs w:val="24"/>
        </w:rPr>
        <w:t xml:space="preserve">S, </w:t>
      </w:r>
      <w:proofErr w:type="spellStart"/>
      <w:r w:rsidRPr="00643719">
        <w:rPr>
          <w:rFonts w:ascii="Book Antiqua" w:hAnsi="Book Antiqua"/>
          <w:szCs w:val="24"/>
        </w:rPr>
        <w:t>Tsujie</w:t>
      </w:r>
      <w:proofErr w:type="spellEnd"/>
      <w:r w:rsidRPr="00643719">
        <w:rPr>
          <w:rFonts w:ascii="Book Antiqua" w:hAnsi="Book Antiqua"/>
          <w:szCs w:val="24"/>
        </w:rPr>
        <w:t xml:space="preserve"> </w:t>
      </w:r>
      <w:r w:rsidR="00AF71E1" w:rsidRPr="00643719">
        <w:rPr>
          <w:rFonts w:ascii="Book Antiqua" w:hAnsi="Book Antiqua"/>
          <w:szCs w:val="24"/>
        </w:rPr>
        <w:t xml:space="preserve">M, </w:t>
      </w:r>
      <w:r w:rsidRPr="00643719">
        <w:rPr>
          <w:rFonts w:ascii="Book Antiqua" w:hAnsi="Book Antiqua"/>
          <w:szCs w:val="24"/>
        </w:rPr>
        <w:t xml:space="preserve">Ishikawa </w:t>
      </w:r>
      <w:r w:rsidR="00AF71E1" w:rsidRPr="00643719">
        <w:rPr>
          <w:rFonts w:ascii="Book Antiqua" w:hAnsi="Book Antiqua"/>
          <w:szCs w:val="24"/>
        </w:rPr>
        <w:t>H,</w:t>
      </w:r>
      <w:r w:rsidRPr="00643719">
        <w:rPr>
          <w:rFonts w:ascii="Book Antiqua" w:hAnsi="Book Antiqua"/>
          <w:szCs w:val="24"/>
        </w:rPr>
        <w:t xml:space="preserve"> </w:t>
      </w:r>
      <w:proofErr w:type="spellStart"/>
      <w:r w:rsidRPr="00643719">
        <w:rPr>
          <w:rFonts w:ascii="Book Antiqua" w:hAnsi="Book Antiqua"/>
          <w:szCs w:val="24"/>
        </w:rPr>
        <w:t>Kitani</w:t>
      </w:r>
      <w:proofErr w:type="spellEnd"/>
      <w:r w:rsidRPr="00643719">
        <w:rPr>
          <w:rFonts w:ascii="Book Antiqua" w:hAnsi="Book Antiqua"/>
          <w:szCs w:val="24"/>
        </w:rPr>
        <w:t xml:space="preserve"> </w:t>
      </w:r>
      <w:r w:rsidR="00AF71E1" w:rsidRPr="00643719">
        <w:rPr>
          <w:rFonts w:ascii="Book Antiqua" w:hAnsi="Book Antiqua"/>
          <w:szCs w:val="24"/>
        </w:rPr>
        <w:t>K,</w:t>
      </w:r>
      <w:r w:rsidRPr="00643719">
        <w:rPr>
          <w:rFonts w:ascii="Book Antiqua" w:hAnsi="Book Antiqua"/>
          <w:szCs w:val="24"/>
        </w:rPr>
        <w:t xml:space="preserve"> Inoue K</w:t>
      </w:r>
      <w:r w:rsidR="00AF71E1" w:rsidRPr="00643719">
        <w:rPr>
          <w:rFonts w:ascii="Book Antiqua" w:hAnsi="Book Antiqua"/>
          <w:szCs w:val="24"/>
        </w:rPr>
        <w:t>,</w:t>
      </w:r>
      <w:r w:rsidRPr="00643719">
        <w:rPr>
          <w:rFonts w:ascii="Book Antiqua" w:hAnsi="Book Antiqua"/>
          <w:szCs w:val="24"/>
        </w:rPr>
        <w:t xml:space="preserve"> Yukawa </w:t>
      </w:r>
      <w:r w:rsidR="00AF71E1" w:rsidRPr="00643719">
        <w:rPr>
          <w:rFonts w:ascii="Book Antiqua" w:hAnsi="Book Antiqua"/>
          <w:szCs w:val="24"/>
        </w:rPr>
        <w:t xml:space="preserve">M, </w:t>
      </w:r>
      <w:r w:rsidRPr="00643719">
        <w:rPr>
          <w:rFonts w:ascii="Book Antiqua" w:hAnsi="Book Antiqua"/>
          <w:szCs w:val="24"/>
        </w:rPr>
        <w:t xml:space="preserve">Inoue </w:t>
      </w:r>
      <w:r w:rsidR="00AF71E1" w:rsidRPr="00643719">
        <w:rPr>
          <w:rFonts w:ascii="Book Antiqua" w:hAnsi="Book Antiqua"/>
          <w:szCs w:val="24"/>
        </w:rPr>
        <w:t>M.</w:t>
      </w:r>
      <w:r w:rsidRPr="00643719">
        <w:rPr>
          <w:rFonts w:ascii="Book Antiqua" w:hAnsi="Book Antiqua"/>
          <w:szCs w:val="24"/>
        </w:rPr>
        <w:t xml:space="preserve"> </w:t>
      </w:r>
      <w:r w:rsidR="00AF71E1" w:rsidRPr="00643719">
        <w:rPr>
          <w:rFonts w:ascii="Book Antiqua" w:hAnsi="Book Antiqua"/>
          <w:caps/>
          <w:szCs w:val="24"/>
        </w:rPr>
        <w:t>e</w:t>
      </w:r>
      <w:r w:rsidR="00AF71E1" w:rsidRPr="00643719">
        <w:rPr>
          <w:rFonts w:ascii="Book Antiqua" w:hAnsi="Book Antiqua"/>
          <w:szCs w:val="24"/>
        </w:rPr>
        <w:t xml:space="preserve">ffects of age on survival and morbidity in gastric cancer patients undergoing </w:t>
      </w:r>
      <w:proofErr w:type="spellStart"/>
      <w:r w:rsidR="00AF71E1" w:rsidRPr="00643719">
        <w:rPr>
          <w:rFonts w:ascii="Book Antiqua" w:hAnsi="Book Antiqua"/>
          <w:szCs w:val="24"/>
        </w:rPr>
        <w:t>gastrectomy</w:t>
      </w:r>
      <w:proofErr w:type="spellEnd"/>
      <w:r w:rsidR="00AF71E1" w:rsidRPr="00643719">
        <w:rPr>
          <w:rFonts w:ascii="Book Antiqua" w:hAnsi="Book Antiqua"/>
          <w:szCs w:val="24"/>
        </w:rPr>
        <w:t>.</w:t>
      </w:r>
      <w:r w:rsidRPr="00643719">
        <w:rPr>
          <w:rFonts w:ascii="Book Antiqua" w:hAnsi="Book Antiqua"/>
          <w:szCs w:val="24"/>
        </w:rPr>
        <w:t xml:space="preserve"> </w:t>
      </w:r>
      <w:r w:rsidRPr="00643719">
        <w:rPr>
          <w:rFonts w:ascii="Book Antiqua" w:hAnsi="Book Antiqua" w:cs="Times New Roman"/>
          <w:i/>
          <w:szCs w:val="24"/>
          <w:lang w:eastAsia="zh-CN"/>
        </w:rPr>
        <w:t xml:space="preserve">World J </w:t>
      </w:r>
      <w:proofErr w:type="spellStart"/>
      <w:r w:rsidRPr="00643719">
        <w:rPr>
          <w:rFonts w:ascii="Book Antiqua" w:hAnsi="Book Antiqua" w:cs="Times New Roman"/>
          <w:i/>
          <w:szCs w:val="24"/>
        </w:rPr>
        <w:t>Gastrointest</w:t>
      </w:r>
      <w:proofErr w:type="spellEnd"/>
      <w:r w:rsidRPr="00643719">
        <w:rPr>
          <w:rFonts w:ascii="Book Antiqua" w:hAnsi="Book Antiqua" w:cs="Times New Roman"/>
          <w:i/>
          <w:szCs w:val="24"/>
        </w:rPr>
        <w:t xml:space="preserve"> </w:t>
      </w:r>
      <w:proofErr w:type="spellStart"/>
      <w:r w:rsidRPr="00643719">
        <w:rPr>
          <w:rFonts w:ascii="Book Antiqua" w:hAnsi="Book Antiqua" w:cs="Times New Roman"/>
          <w:i/>
          <w:szCs w:val="24"/>
        </w:rPr>
        <w:t>Oncol</w:t>
      </w:r>
      <w:proofErr w:type="spellEnd"/>
      <w:r w:rsidRPr="00643719">
        <w:rPr>
          <w:rFonts w:ascii="Book Antiqua" w:hAnsi="Book Antiqua" w:cs="Times New Roman"/>
          <w:i/>
          <w:szCs w:val="24"/>
        </w:rPr>
        <w:t xml:space="preserve"> </w:t>
      </w:r>
      <w:r w:rsidRPr="00643719">
        <w:rPr>
          <w:rFonts w:ascii="Book Antiqua" w:hAnsi="Book Antiqua" w:cs="Times New Roman"/>
        </w:rPr>
        <w:t>201</w:t>
      </w:r>
      <w:r w:rsidRPr="00643719">
        <w:rPr>
          <w:rFonts w:ascii="Book Antiqua" w:hAnsi="Book Antiqua" w:cs="Times New Roman" w:hint="eastAsia"/>
        </w:rPr>
        <w:t>7</w:t>
      </w:r>
      <w:r w:rsidRPr="00643719">
        <w:rPr>
          <w:rFonts w:ascii="Book Antiqua" w:hAnsi="Book Antiqua" w:cs="Times New Roman"/>
        </w:rPr>
        <w:t xml:space="preserve">; </w:t>
      </w:r>
      <w:proofErr w:type="gramStart"/>
      <w:r w:rsidRPr="00643719">
        <w:rPr>
          <w:rFonts w:ascii="Book Antiqua" w:hAnsi="Book Antiqua" w:cs="Times New Roman"/>
        </w:rPr>
        <w:t>In</w:t>
      </w:r>
      <w:proofErr w:type="gramEnd"/>
      <w:r w:rsidRPr="00643719">
        <w:rPr>
          <w:rFonts w:ascii="Book Antiqua" w:hAnsi="Book Antiqua" w:cs="Times New Roman"/>
        </w:rPr>
        <w:t xml:space="preserve"> press</w:t>
      </w:r>
    </w:p>
    <w:p w14:paraId="5C2ADE65" w14:textId="77777777" w:rsidR="00D62FEE" w:rsidRPr="00643719" w:rsidRDefault="00D62FEE" w:rsidP="004D6F19">
      <w:pPr>
        <w:spacing w:line="360" w:lineRule="auto"/>
        <w:rPr>
          <w:rFonts w:ascii="Book Antiqua" w:hAnsi="Book Antiqua"/>
          <w:b/>
          <w:szCs w:val="24"/>
        </w:rPr>
      </w:pPr>
    </w:p>
    <w:p w14:paraId="73A2B3FC" w14:textId="77777777" w:rsidR="00576095" w:rsidRPr="00643719" w:rsidRDefault="00576095" w:rsidP="004D6F19">
      <w:pPr>
        <w:widowControl/>
        <w:spacing w:line="360" w:lineRule="auto"/>
        <w:rPr>
          <w:rFonts w:ascii="Book Antiqua" w:hAnsi="Book Antiqua"/>
          <w:b/>
          <w:szCs w:val="24"/>
        </w:rPr>
      </w:pPr>
      <w:r w:rsidRPr="00643719">
        <w:rPr>
          <w:rFonts w:ascii="Book Antiqua" w:hAnsi="Book Antiqua"/>
          <w:b/>
          <w:szCs w:val="24"/>
        </w:rPr>
        <w:br w:type="page"/>
      </w:r>
    </w:p>
    <w:p w14:paraId="43DFCEF2" w14:textId="77777777" w:rsidR="00C80508" w:rsidRPr="00643719" w:rsidRDefault="00E13BB9" w:rsidP="004D6F19">
      <w:pPr>
        <w:spacing w:line="360" w:lineRule="auto"/>
        <w:rPr>
          <w:rFonts w:ascii="Book Antiqua" w:hAnsi="Book Antiqua"/>
          <w:b/>
          <w:szCs w:val="24"/>
        </w:rPr>
      </w:pPr>
      <w:r w:rsidRPr="00643719">
        <w:rPr>
          <w:rFonts w:ascii="Book Antiqua" w:hAnsi="Book Antiqua"/>
          <w:b/>
          <w:szCs w:val="24"/>
        </w:rPr>
        <w:lastRenderedPageBreak/>
        <w:t>INTRODUCTION</w:t>
      </w:r>
    </w:p>
    <w:p w14:paraId="7C12F240" w14:textId="77777777" w:rsidR="00D62FEE" w:rsidRPr="00643719" w:rsidRDefault="00293EA0" w:rsidP="004D6F19">
      <w:pPr>
        <w:spacing w:line="360" w:lineRule="auto"/>
        <w:rPr>
          <w:rFonts w:ascii="Book Antiqua" w:hAnsi="Book Antiqua"/>
          <w:szCs w:val="24"/>
        </w:rPr>
      </w:pPr>
      <w:r w:rsidRPr="00643719">
        <w:rPr>
          <w:rFonts w:ascii="Book Antiqua" w:hAnsi="Book Antiqua"/>
          <w:szCs w:val="24"/>
        </w:rPr>
        <w:t>Gastric cancer is the fifth most common malignancy after cancers of the lung, breast, colorectal area and prostate; patients in Eastern Asia account for abou</w:t>
      </w:r>
      <w:r w:rsidR="008C0003" w:rsidRPr="00643719">
        <w:rPr>
          <w:rFonts w:ascii="Book Antiqua" w:hAnsi="Book Antiqua"/>
          <w:szCs w:val="24"/>
        </w:rPr>
        <w:t>t half of the world’s incidence</w:t>
      </w:r>
      <w:r w:rsidR="00AA7183" w:rsidRPr="00643719">
        <w:rPr>
          <w:rFonts w:ascii="Book Antiqua" w:hAnsi="Book Antiqua"/>
          <w:szCs w:val="24"/>
        </w:rPr>
        <w:fldChar w:fldCharType="begin">
          <w:fldData xml:space="preserve">PEVuZE5vdGU+PENpdGU+PEF1dGhvcj5GZXJsYXk8L0F1dGhvcj48WWVhcj4yMDE1PC9ZZWFyPjxS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</w:fldData>
        </w:fldChar>
      </w:r>
      <w:r w:rsidR="00660C2E" w:rsidRPr="00643719">
        <w:rPr>
          <w:rFonts w:ascii="Book Antiqua" w:hAnsi="Book Antiqua"/>
          <w:szCs w:val="24"/>
        </w:rPr>
        <w:instrText xml:space="preserve"> ADDIN EN.CITE </w:instrText>
      </w:r>
      <w:r w:rsidR="00660C2E" w:rsidRPr="00643719">
        <w:rPr>
          <w:rFonts w:ascii="Book Antiqua" w:hAnsi="Book Antiqua"/>
          <w:szCs w:val="24"/>
        </w:rPr>
        <w:fldChar w:fldCharType="begin">
          <w:fldData xml:space="preserve">PEVuZE5vdGU+PENpdGU+PEF1dGhvcj5GZXJsYXk8L0F1dGhvcj48WWVhcj4yMDE1PC9ZZWFyPjxS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</w:fldData>
        </w:fldChar>
      </w:r>
      <w:r w:rsidR="00660C2E" w:rsidRPr="00643719">
        <w:rPr>
          <w:rFonts w:ascii="Book Antiqua" w:hAnsi="Book Antiqua"/>
          <w:szCs w:val="24"/>
        </w:rPr>
        <w:instrText xml:space="preserve"> ADDIN EN.CITE.DATA </w:instrText>
      </w:r>
      <w:r w:rsidR="00660C2E" w:rsidRPr="00643719">
        <w:rPr>
          <w:rFonts w:ascii="Book Antiqua" w:hAnsi="Book Antiqua"/>
          <w:szCs w:val="24"/>
        </w:rPr>
      </w:r>
      <w:r w:rsidR="00660C2E" w:rsidRPr="00643719">
        <w:rPr>
          <w:rFonts w:ascii="Book Antiqua" w:hAnsi="Book Antiqua"/>
          <w:szCs w:val="24"/>
        </w:rPr>
        <w:fldChar w:fldCharType="end"/>
      </w:r>
      <w:r w:rsidR="00AA7183" w:rsidRPr="00643719">
        <w:rPr>
          <w:rFonts w:ascii="Book Antiqua" w:hAnsi="Book Antiqua"/>
          <w:szCs w:val="24"/>
        </w:rPr>
      </w:r>
      <w:r w:rsidR="00AA7183" w:rsidRPr="00643719">
        <w:rPr>
          <w:rFonts w:ascii="Book Antiqua" w:hAnsi="Book Antiqua"/>
          <w:szCs w:val="24"/>
        </w:rPr>
        <w:fldChar w:fldCharType="separate"/>
      </w:r>
      <w:r w:rsidR="00660C2E" w:rsidRPr="00643719">
        <w:rPr>
          <w:rFonts w:ascii="Book Antiqua" w:hAnsi="Book Antiqua"/>
          <w:noProof/>
          <w:szCs w:val="24"/>
          <w:vertAlign w:val="superscript"/>
        </w:rPr>
        <w:t>[</w:t>
      </w:r>
      <w:hyperlink w:anchor="_ENREF_1" w:tooltip="Ferlay, 2015 #43" w:history="1">
        <w:r w:rsidR="00660C2E" w:rsidRPr="00643719">
          <w:rPr>
            <w:rFonts w:ascii="Book Antiqua" w:hAnsi="Book Antiqua"/>
            <w:noProof/>
            <w:szCs w:val="24"/>
            <w:vertAlign w:val="superscript"/>
          </w:rPr>
          <w:t>1</w:t>
        </w:r>
      </w:hyperlink>
      <w:r w:rsidR="00660C2E" w:rsidRPr="00643719">
        <w:rPr>
          <w:rFonts w:ascii="Book Antiqua" w:hAnsi="Book Antiqua"/>
          <w:noProof/>
          <w:szCs w:val="24"/>
          <w:vertAlign w:val="superscript"/>
        </w:rPr>
        <w:t>]</w:t>
      </w:r>
      <w:r w:rsidR="00AA7183" w:rsidRPr="00643719">
        <w:rPr>
          <w:rFonts w:ascii="Book Antiqua" w:hAnsi="Book Antiqua"/>
          <w:szCs w:val="24"/>
        </w:rPr>
        <w:fldChar w:fldCharType="end"/>
      </w:r>
      <w:r w:rsidR="00C57A98" w:rsidRPr="00643719">
        <w:rPr>
          <w:rFonts w:ascii="Book Antiqua" w:hAnsi="Book Antiqua"/>
          <w:szCs w:val="24"/>
        </w:rPr>
        <w:t>.</w:t>
      </w:r>
      <w:r w:rsidR="0097776B" w:rsidRPr="00643719">
        <w:rPr>
          <w:rFonts w:ascii="Book Antiqua" w:hAnsi="Book Antiqua"/>
          <w:szCs w:val="24"/>
        </w:rPr>
        <w:t xml:space="preserve"> </w:t>
      </w:r>
      <w:r w:rsidRPr="00643719">
        <w:rPr>
          <w:rFonts w:ascii="Book Antiqua" w:hAnsi="Book Antiqua"/>
          <w:szCs w:val="24"/>
        </w:rPr>
        <w:t>In the past decade, incidence of gastric cancer in elderly patients has increased in Japan because of longer life spans of the general population</w:t>
      </w:r>
      <w:r w:rsidR="0030363B" w:rsidRPr="00643719">
        <w:rPr>
          <w:rFonts w:ascii="Book Antiqua" w:hAnsi="Book Antiqua"/>
          <w:szCs w:val="24"/>
        </w:rPr>
        <w:fldChar w:fldCharType="begin"/>
      </w:r>
      <w:r w:rsidR="00660C2E" w:rsidRPr="00643719">
        <w:rPr>
          <w:rFonts w:ascii="Book Antiqua" w:hAnsi="Book Antiqua"/>
          <w:szCs w:val="24"/>
        </w:rPr>
        <w:instrText xml:space="preserve"> ADDIN EN.CITE &lt;EndNote&gt;&lt;Cite&gt;&lt;RecNum&gt;3&lt;/RecNum&gt;&lt;DisplayText&gt;&lt;style face="superscript"&gt;[2]&lt;/style&gt;&lt;/DisplayText&gt;&lt;record&gt;&lt;rec-number&gt;3&lt;/rec-number&gt;&lt;foreign-keys&gt;&lt;key app="EN" db-id="0vpedtwx3ze0aref5sv59segapw5p2z52vdr"&gt;3&lt;/key&gt;&lt;/foreign-keys&gt;&lt;ref-type name="Web Page"&gt;12&lt;/ref-type&gt;&lt;contributors&gt;&lt;/contributors&gt;&lt;titles&gt;&lt;title&gt;National Cancer Center ,Ganjoho jp&lt;/title&gt;&lt;/titles&gt;&lt;volume&gt;Accessed February 6  2014 Available from http://ganjoho.jp/professional/statistics/index.html&lt;/volume&gt;&lt;dates&gt;&lt;/dates&gt;&lt;urls&gt;&lt;/urls&gt;&lt;/record&gt;&lt;/Cite&gt;&lt;/EndNote&gt;</w:instrText>
      </w:r>
      <w:r w:rsidR="0030363B" w:rsidRPr="00643719">
        <w:rPr>
          <w:rFonts w:ascii="Book Antiqua" w:hAnsi="Book Antiqua"/>
          <w:szCs w:val="24"/>
        </w:rPr>
        <w:fldChar w:fldCharType="separate"/>
      </w:r>
      <w:r w:rsidR="00660C2E" w:rsidRPr="00643719">
        <w:rPr>
          <w:rFonts w:ascii="Book Antiqua" w:hAnsi="Book Antiqua"/>
          <w:noProof/>
          <w:szCs w:val="24"/>
          <w:vertAlign w:val="superscript"/>
        </w:rPr>
        <w:t>[</w:t>
      </w:r>
      <w:hyperlink w:anchor="_ENREF_2" w:tooltip=",  #3" w:history="1">
        <w:r w:rsidR="00660C2E" w:rsidRPr="00643719">
          <w:rPr>
            <w:rFonts w:ascii="Book Antiqua" w:hAnsi="Book Antiqua"/>
            <w:noProof/>
            <w:szCs w:val="24"/>
            <w:vertAlign w:val="superscript"/>
          </w:rPr>
          <w:t>2</w:t>
        </w:r>
      </w:hyperlink>
      <w:r w:rsidR="00660C2E" w:rsidRPr="00643719">
        <w:rPr>
          <w:rFonts w:ascii="Book Antiqua" w:hAnsi="Book Antiqua"/>
          <w:noProof/>
          <w:szCs w:val="24"/>
          <w:vertAlign w:val="superscript"/>
        </w:rPr>
        <w:t>]</w:t>
      </w:r>
      <w:r w:rsidR="0030363B" w:rsidRPr="00643719">
        <w:rPr>
          <w:rFonts w:ascii="Book Antiqua" w:hAnsi="Book Antiqua"/>
          <w:szCs w:val="24"/>
        </w:rPr>
        <w:fldChar w:fldCharType="end"/>
      </w:r>
      <w:r w:rsidRPr="00643719">
        <w:rPr>
          <w:rFonts w:ascii="Book Antiqua" w:hAnsi="Book Antiqua"/>
          <w:szCs w:val="24"/>
        </w:rPr>
        <w:t xml:space="preserve">; decisions regarding gastric cancer surgeries in elderly patients have therefore also increased. Many surgeons are reluctant to have elderly patients undergo </w:t>
      </w:r>
      <w:proofErr w:type="spellStart"/>
      <w:r w:rsidRPr="00643719">
        <w:rPr>
          <w:rFonts w:ascii="Book Antiqua" w:hAnsi="Book Antiqua"/>
          <w:szCs w:val="24"/>
        </w:rPr>
        <w:t>gastrectomies</w:t>
      </w:r>
      <w:proofErr w:type="spellEnd"/>
      <w:r w:rsidRPr="00643719">
        <w:rPr>
          <w:rFonts w:ascii="Book Antiqua" w:hAnsi="Book Antiqua"/>
          <w:szCs w:val="24"/>
        </w:rPr>
        <w:t xml:space="preserve"> because of the considerably higher risk of complications from </w:t>
      </w:r>
      <w:proofErr w:type="spellStart"/>
      <w:r w:rsidRPr="00643719">
        <w:rPr>
          <w:rFonts w:ascii="Book Antiqua" w:hAnsi="Book Antiqua"/>
          <w:szCs w:val="24"/>
        </w:rPr>
        <w:t>gastrectomies</w:t>
      </w:r>
      <w:proofErr w:type="spellEnd"/>
      <w:r w:rsidRPr="00643719">
        <w:rPr>
          <w:rFonts w:ascii="Book Antiqua" w:hAnsi="Book Antiqua"/>
          <w:szCs w:val="24"/>
        </w:rPr>
        <w:t>.</w:t>
      </w:r>
      <w:r w:rsidR="00BF307E" w:rsidRPr="00643719">
        <w:rPr>
          <w:rFonts w:ascii="Book Antiqua" w:hAnsi="Book Antiqua"/>
          <w:szCs w:val="24"/>
        </w:rPr>
        <w:t xml:space="preserve"> There were some retrospective studies compared the outcomes of elderly gastric cancer patients to that of general populations,</w:t>
      </w:r>
      <w:r w:rsidR="00376641" w:rsidRPr="00643719">
        <w:rPr>
          <w:rFonts w:ascii="Book Antiqua" w:hAnsi="Book Antiqua"/>
          <w:szCs w:val="24"/>
        </w:rPr>
        <w:t xml:space="preserve"> but the effects of age on morbidity, mortality from </w:t>
      </w:r>
      <w:proofErr w:type="spellStart"/>
      <w:r w:rsidR="00376641" w:rsidRPr="00643719">
        <w:rPr>
          <w:rFonts w:ascii="Book Antiqua" w:hAnsi="Book Antiqua"/>
          <w:szCs w:val="24"/>
        </w:rPr>
        <w:t>gastrectomy</w:t>
      </w:r>
      <w:proofErr w:type="spellEnd"/>
      <w:r w:rsidR="00376641" w:rsidRPr="00643719">
        <w:rPr>
          <w:rFonts w:ascii="Book Antiqua" w:hAnsi="Book Antiqua"/>
          <w:szCs w:val="24"/>
        </w:rPr>
        <w:t xml:space="preserve"> and/or prognosis are controversial, as no randomized studies have been conducted to our knowledge</w:t>
      </w:r>
      <w:r w:rsidR="001E6CDC" w:rsidRPr="00643719">
        <w:rPr>
          <w:rFonts w:ascii="Book Antiqua" w:hAnsi="Book Antiqua"/>
          <w:szCs w:val="24"/>
        </w:rPr>
        <w:fldChar w:fldCharType="begin">
          <w:fldData xml:space="preserve">PEVuZE5vdGU+PENpdGU+PEF1dGhvcj5Db25pZ2xpbzwvQXV0aG9yPjxZZWFyPjIwMDQ8L1llYXI+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IyLTY8L3BhZ2VzPjx2b2x1bWU+MTE8L3ZvbHVtZT48bnVtYmVy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</w:fldData>
        </w:fldChar>
      </w:r>
      <w:r w:rsidR="00660C2E" w:rsidRPr="00643719">
        <w:rPr>
          <w:rFonts w:ascii="Book Antiqua" w:hAnsi="Book Antiqua"/>
          <w:szCs w:val="24"/>
        </w:rPr>
        <w:instrText xml:space="preserve"> ADDIN EN.CITE </w:instrText>
      </w:r>
      <w:r w:rsidR="00660C2E" w:rsidRPr="00643719">
        <w:rPr>
          <w:rFonts w:ascii="Book Antiqua" w:hAnsi="Book Antiqua"/>
          <w:szCs w:val="24"/>
        </w:rPr>
        <w:fldChar w:fldCharType="begin">
          <w:fldData xml:space="preserve">PEVuZE5vdGU+PENpdGU+PEF1dGhvcj5Db25pZ2xpbzwvQXV0aG9yPjxZZWFyPjIwMDQ8L1llYXI+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IyLTY8L3BhZ2VzPjx2b2x1bWU+MTE8L3ZvbHVtZT48bnVtYmVy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</w:fldData>
        </w:fldChar>
      </w:r>
      <w:r w:rsidR="00660C2E" w:rsidRPr="00643719">
        <w:rPr>
          <w:rFonts w:ascii="Book Antiqua" w:hAnsi="Book Antiqua"/>
          <w:szCs w:val="24"/>
        </w:rPr>
        <w:instrText xml:space="preserve"> ADDIN EN.CITE.DATA </w:instrText>
      </w:r>
      <w:r w:rsidR="00660C2E" w:rsidRPr="00643719">
        <w:rPr>
          <w:rFonts w:ascii="Book Antiqua" w:hAnsi="Book Antiqua"/>
          <w:szCs w:val="24"/>
        </w:rPr>
      </w:r>
      <w:r w:rsidR="00660C2E" w:rsidRPr="00643719">
        <w:rPr>
          <w:rFonts w:ascii="Book Antiqua" w:hAnsi="Book Antiqua"/>
          <w:szCs w:val="24"/>
        </w:rPr>
        <w:fldChar w:fldCharType="end"/>
      </w:r>
      <w:r w:rsidR="001E6CDC" w:rsidRPr="00643719">
        <w:rPr>
          <w:rFonts w:ascii="Book Antiqua" w:hAnsi="Book Antiqua"/>
          <w:szCs w:val="24"/>
        </w:rPr>
      </w:r>
      <w:r w:rsidR="001E6CDC" w:rsidRPr="00643719">
        <w:rPr>
          <w:rFonts w:ascii="Book Antiqua" w:hAnsi="Book Antiqua"/>
          <w:szCs w:val="24"/>
        </w:rPr>
        <w:fldChar w:fldCharType="separate"/>
      </w:r>
      <w:r w:rsidR="00660C2E" w:rsidRPr="00643719">
        <w:rPr>
          <w:rFonts w:ascii="Book Antiqua" w:hAnsi="Book Antiqua"/>
          <w:noProof/>
          <w:szCs w:val="24"/>
          <w:vertAlign w:val="superscript"/>
        </w:rPr>
        <w:t>[</w:t>
      </w:r>
      <w:hyperlink w:anchor="_ENREF_3" w:tooltip="Coniglio, 2004 #15" w:history="1">
        <w:r w:rsidR="00660C2E" w:rsidRPr="00643719">
          <w:rPr>
            <w:rFonts w:ascii="Book Antiqua" w:hAnsi="Book Antiqua"/>
            <w:noProof/>
            <w:szCs w:val="24"/>
            <w:vertAlign w:val="superscript"/>
          </w:rPr>
          <w:t>3-18</w:t>
        </w:r>
      </w:hyperlink>
      <w:r w:rsidR="00660C2E" w:rsidRPr="00643719">
        <w:rPr>
          <w:rFonts w:ascii="Book Antiqua" w:hAnsi="Book Antiqua"/>
          <w:noProof/>
          <w:szCs w:val="24"/>
          <w:vertAlign w:val="superscript"/>
        </w:rPr>
        <w:t>]</w:t>
      </w:r>
      <w:r w:rsidR="001E6CDC" w:rsidRPr="00643719">
        <w:rPr>
          <w:rFonts w:ascii="Book Antiqua" w:hAnsi="Book Antiqua"/>
          <w:szCs w:val="24"/>
        </w:rPr>
        <w:fldChar w:fldCharType="end"/>
      </w:r>
      <w:r w:rsidR="00BF307E" w:rsidRPr="00643719">
        <w:rPr>
          <w:rFonts w:ascii="Book Antiqua" w:hAnsi="Book Antiqua"/>
          <w:szCs w:val="24"/>
        </w:rPr>
        <w:t>.</w:t>
      </w:r>
      <w:r w:rsidR="00D62FEE" w:rsidRPr="00643719">
        <w:rPr>
          <w:rFonts w:ascii="Book Antiqua" w:hAnsi="Book Antiqua"/>
          <w:szCs w:val="24"/>
        </w:rPr>
        <w:t xml:space="preserve"> Also, no standard definition of “elderly” exists; thresholds vary from 65 to 80 years. Therefore, no standard guidelines for the treatment of elderly gastric cancer patients are available.</w:t>
      </w:r>
      <w:r w:rsidR="0052037B" w:rsidRPr="00643719">
        <w:rPr>
          <w:rFonts w:ascii="Book Antiqua" w:hAnsi="Book Antiqua"/>
          <w:szCs w:val="24"/>
        </w:rPr>
        <w:t xml:space="preserve"> </w:t>
      </w:r>
    </w:p>
    <w:p w14:paraId="7DE4875E" w14:textId="77777777" w:rsidR="00086F84" w:rsidRPr="00643719" w:rsidRDefault="00D62FEE" w:rsidP="008C0003">
      <w:pPr>
        <w:spacing w:line="360" w:lineRule="auto"/>
        <w:ind w:firstLineChars="100" w:firstLine="240"/>
        <w:rPr>
          <w:rFonts w:ascii="Book Antiqua" w:hAnsi="Book Antiqua"/>
          <w:szCs w:val="24"/>
        </w:rPr>
      </w:pPr>
      <w:r w:rsidRPr="00643719">
        <w:rPr>
          <w:rFonts w:ascii="Book Antiqua" w:hAnsi="Book Antiqua"/>
          <w:szCs w:val="24"/>
        </w:rPr>
        <w:t>Recently, the concept of propensity score matching (PSM)</w:t>
      </w:r>
      <w:r w:rsidR="007B4778" w:rsidRPr="00643719">
        <w:rPr>
          <w:rFonts w:ascii="Book Antiqua" w:hAnsi="Book Antiqua"/>
          <w:szCs w:val="24"/>
        </w:rPr>
        <w:t xml:space="preserve"> and inverse probability of treatment weighting (IPTW) has</w:t>
      </w:r>
      <w:r w:rsidRPr="00643719">
        <w:rPr>
          <w:rFonts w:ascii="Book Antiqua" w:hAnsi="Book Antiqua"/>
          <w:szCs w:val="24"/>
        </w:rPr>
        <w:t xml:space="preserve"> garnered some attention. PSM</w:t>
      </w:r>
      <w:r w:rsidR="00E96A48" w:rsidRPr="00643719">
        <w:rPr>
          <w:rFonts w:ascii="Book Antiqua" w:hAnsi="Book Antiqua"/>
          <w:szCs w:val="24"/>
        </w:rPr>
        <w:t xml:space="preserve"> and IPTW</w:t>
      </w:r>
      <w:r w:rsidRPr="00643719">
        <w:rPr>
          <w:rFonts w:ascii="Book Antiqua" w:hAnsi="Book Antiqua"/>
          <w:szCs w:val="24"/>
        </w:rPr>
        <w:t xml:space="preserve"> attempts to reduce bias due to confounding variables in estimates of treatment effects</w:t>
      </w:r>
      <w:r w:rsidR="00B27245" w:rsidRPr="00643719">
        <w:rPr>
          <w:rFonts w:ascii="Book Antiqua" w:hAnsi="Book Antiqua"/>
          <w:szCs w:val="24"/>
        </w:rPr>
        <w:fldChar w:fldCharType="begin"/>
      </w:r>
      <w:r w:rsidR="00660C2E" w:rsidRPr="00643719">
        <w:rPr>
          <w:rFonts w:ascii="Book Antiqua" w:hAnsi="Book Antiqua"/>
          <w:szCs w:val="24"/>
        </w:rPr>
        <w:instrText xml:space="preserve"> ADDIN EN.CITE &lt;EndNote&gt;&lt;Cite&gt;&lt;Author&gt;Rosenbaum&lt;/Author&gt;&lt;Year&gt;1983&lt;/Year&gt;&lt;RecNum&gt;50&lt;/RecNum&gt;&lt;DisplayText&gt;&lt;style face="superscript"&gt;[19]&lt;/style&gt;&lt;/DisplayText&gt;&lt;record&gt;&lt;rec-number&gt;50&lt;/rec-number&gt;&lt;foreign-keys&gt;&lt;key app="EN" db-id="0vpedtwx3ze0aref5sv59segapw5p2z52vdr"&gt;50&lt;/key&gt;&lt;/foreign-keys&gt;&lt;ref-type name="Journal Article"&gt;17&lt;/ref-type&gt;&lt;contributors&gt;&lt;authors&gt;&lt;author&gt;Rosenbaum,P.R.&lt;/author&gt;&lt;author&gt;Rubin,D.B.&lt;/author&gt;&lt;/authors&gt;&lt;/contributors&gt;&lt;titles&gt;&lt;title&gt;The central role of the propensity score in observation studies for causal effects&lt;/title&gt;&lt;secondary-title&gt;Biometrika&lt;/secondary-title&gt;&lt;/titles&gt;&lt;periodical&gt;&lt;full-title&gt;Biometrika&lt;/full-title&gt;&lt;/periodical&gt;&lt;pages&gt;41-45&lt;/pages&gt;&lt;volume&gt;70&lt;/volume&gt;&lt;number&gt;1&lt;/number&gt;&lt;dates&gt;&lt;year&gt;1983&lt;/year&gt;&lt;/dates&gt;&lt;urls&gt;&lt;/urls&gt;&lt;/record&gt;&lt;/Cite&gt;&lt;/EndNote&gt;</w:instrText>
      </w:r>
      <w:r w:rsidR="00B27245" w:rsidRPr="00643719">
        <w:rPr>
          <w:rFonts w:ascii="Book Antiqua" w:hAnsi="Book Antiqua"/>
          <w:szCs w:val="24"/>
        </w:rPr>
        <w:fldChar w:fldCharType="separate"/>
      </w:r>
      <w:r w:rsidR="00660C2E" w:rsidRPr="00643719">
        <w:rPr>
          <w:rFonts w:ascii="Book Antiqua" w:hAnsi="Book Antiqua"/>
          <w:noProof/>
          <w:szCs w:val="24"/>
          <w:vertAlign w:val="superscript"/>
        </w:rPr>
        <w:t>[</w:t>
      </w:r>
      <w:hyperlink w:anchor="_ENREF_19" w:tooltip="Rosenbaum, 1983 #50" w:history="1">
        <w:r w:rsidR="00660C2E" w:rsidRPr="00643719">
          <w:rPr>
            <w:rFonts w:ascii="Book Antiqua" w:hAnsi="Book Antiqua"/>
            <w:noProof/>
            <w:szCs w:val="24"/>
            <w:vertAlign w:val="superscript"/>
          </w:rPr>
          <w:t>19</w:t>
        </w:r>
      </w:hyperlink>
      <w:r w:rsidR="00660C2E" w:rsidRPr="00643719">
        <w:rPr>
          <w:rFonts w:ascii="Book Antiqua" w:hAnsi="Book Antiqua"/>
          <w:noProof/>
          <w:szCs w:val="24"/>
          <w:vertAlign w:val="superscript"/>
        </w:rPr>
        <w:t>]</w:t>
      </w:r>
      <w:r w:rsidR="00B27245" w:rsidRPr="00643719">
        <w:rPr>
          <w:rFonts w:ascii="Book Antiqua" w:hAnsi="Book Antiqua"/>
          <w:szCs w:val="24"/>
        </w:rPr>
        <w:fldChar w:fldCharType="end"/>
      </w:r>
      <w:r w:rsidR="0050634A" w:rsidRPr="00643719">
        <w:rPr>
          <w:rFonts w:ascii="Book Antiqua" w:hAnsi="Book Antiqua"/>
          <w:szCs w:val="24"/>
        </w:rPr>
        <w:t>.</w:t>
      </w:r>
      <w:r w:rsidRPr="00643719">
        <w:rPr>
          <w:rFonts w:ascii="Book Antiqua" w:hAnsi="Book Antiqua"/>
          <w:szCs w:val="24"/>
        </w:rPr>
        <w:t xml:space="preserve"> In the present study, we first evaluated the clinicopathological features and surgical outcomes of gastric cancer treated in our department among patients aged 80 years and older, and compared them with those of patients aged</w:t>
      </w:r>
      <w:r w:rsidR="00E96A48" w:rsidRPr="00643719">
        <w:rPr>
          <w:rFonts w:ascii="Book Antiqua" w:hAnsi="Book Antiqua"/>
          <w:szCs w:val="24"/>
        </w:rPr>
        <w:t xml:space="preserve"> 79 years and younger, after IPTW</w:t>
      </w:r>
      <w:r w:rsidRPr="00643719">
        <w:rPr>
          <w:rFonts w:ascii="Book Antiqua" w:hAnsi="Book Antiqua"/>
          <w:szCs w:val="24"/>
        </w:rPr>
        <w:t>. We then analyzed these data to find optimal cut-off ages for elderly patients with gastric cancer.</w:t>
      </w:r>
    </w:p>
    <w:p w14:paraId="432A26BF" w14:textId="77777777" w:rsidR="008C0003" w:rsidRPr="00643719" w:rsidRDefault="008C0003" w:rsidP="004D6F19">
      <w:pPr>
        <w:spacing w:line="360" w:lineRule="auto"/>
        <w:rPr>
          <w:rFonts w:ascii="Book Antiqua" w:hAnsi="Book Antiqua"/>
          <w:b/>
          <w:szCs w:val="24"/>
        </w:rPr>
      </w:pPr>
    </w:p>
    <w:p w14:paraId="431D4221" w14:textId="77777777" w:rsidR="008C0003" w:rsidRPr="00643719" w:rsidRDefault="008C0003" w:rsidP="003038F6">
      <w:pPr>
        <w:snapToGrid w:val="0"/>
        <w:spacing w:line="360" w:lineRule="auto"/>
        <w:ind w:left="130" w:hangingChars="50" w:hanging="130"/>
        <w:rPr>
          <w:rFonts w:ascii="Book Antiqua" w:hAnsi="Book Antiqua" w:cs="Times New Roman"/>
          <w:b/>
          <w:caps/>
        </w:rPr>
      </w:pPr>
      <w:bookmarkStart w:id="61" w:name="OLE_LINK478"/>
      <w:bookmarkStart w:id="62" w:name="OLE_LINK481"/>
      <w:bookmarkStart w:id="63" w:name="OLE_LINK483"/>
      <w:bookmarkStart w:id="64" w:name="OLE_LINK674"/>
      <w:r w:rsidRPr="00643719">
        <w:rPr>
          <w:rFonts w:ascii="Book Antiqua" w:hAnsi="Book Antiqua" w:cs="Times New Roman"/>
          <w:b/>
          <w:caps/>
        </w:rPr>
        <w:t>Materials and methods</w:t>
      </w:r>
    </w:p>
    <w:bookmarkEnd w:id="61"/>
    <w:bookmarkEnd w:id="62"/>
    <w:bookmarkEnd w:id="63"/>
    <w:bookmarkEnd w:id="64"/>
    <w:p w14:paraId="547ED689" w14:textId="77777777" w:rsidR="00086F84" w:rsidRPr="00643719" w:rsidRDefault="00D62FEE" w:rsidP="004D6F19">
      <w:pPr>
        <w:spacing w:line="360" w:lineRule="auto"/>
        <w:rPr>
          <w:rFonts w:ascii="Book Antiqua" w:hAnsi="Book Antiqua"/>
          <w:szCs w:val="24"/>
        </w:rPr>
      </w:pPr>
      <w:r w:rsidRPr="00643719">
        <w:rPr>
          <w:rFonts w:ascii="Book Antiqua" w:hAnsi="Book Antiqua"/>
          <w:szCs w:val="24"/>
        </w:rPr>
        <w:t xml:space="preserve">A total of 448 patients with histologically confirmed primary gastric carcinoma had </w:t>
      </w:r>
      <w:proofErr w:type="spellStart"/>
      <w:r w:rsidRPr="00643719">
        <w:rPr>
          <w:rFonts w:ascii="Book Antiqua" w:hAnsi="Book Antiqua"/>
          <w:szCs w:val="24"/>
        </w:rPr>
        <w:t>gastrectomies</w:t>
      </w:r>
      <w:proofErr w:type="spellEnd"/>
      <w:r w:rsidRPr="00643719">
        <w:rPr>
          <w:rFonts w:ascii="Book Antiqua" w:hAnsi="Book Antiqua"/>
          <w:szCs w:val="24"/>
        </w:rPr>
        <w:t xml:space="preserve"> in our department between 2005 and 2013. Of these, 115 patients were aged ≥ 80 years old (Group A), and 333 patients were aged ≤ 79 years</w:t>
      </w:r>
      <w:r w:rsidR="008C0003" w:rsidRPr="00643719">
        <w:rPr>
          <w:rFonts w:ascii="Book Antiqua" w:hAnsi="Book Antiqua"/>
          <w:szCs w:val="24"/>
        </w:rPr>
        <w:t xml:space="preserve"> </w:t>
      </w:r>
      <w:r w:rsidRPr="00643719">
        <w:rPr>
          <w:rFonts w:ascii="Book Antiqua" w:hAnsi="Book Antiqua"/>
          <w:szCs w:val="24"/>
        </w:rPr>
        <w:t xml:space="preserve">old (Group B). </w:t>
      </w:r>
      <w:r w:rsidR="009A6189" w:rsidRPr="00643719">
        <w:rPr>
          <w:rFonts w:ascii="Book Antiqua" w:hAnsi="Book Antiqua"/>
          <w:szCs w:val="24"/>
        </w:rPr>
        <w:t>All patients were</w:t>
      </w:r>
      <w:r w:rsidR="008C0003" w:rsidRPr="00643719">
        <w:rPr>
          <w:rFonts w:ascii="Book Antiqua" w:hAnsi="Book Antiqua"/>
          <w:szCs w:val="24"/>
        </w:rPr>
        <w:t xml:space="preserve"> </w:t>
      </w:r>
      <w:r w:rsidR="009A6189" w:rsidRPr="00643719">
        <w:rPr>
          <w:rFonts w:ascii="Book Antiqua" w:hAnsi="Book Antiqua"/>
          <w:szCs w:val="24"/>
        </w:rPr>
        <w:t>American Society of Anesthesiologists</w:t>
      </w:r>
      <w:r w:rsidR="008C0003" w:rsidRPr="00643719">
        <w:rPr>
          <w:rFonts w:ascii="Book Antiqua" w:hAnsi="Book Antiqua"/>
          <w:szCs w:val="24"/>
        </w:rPr>
        <w:t xml:space="preserve"> </w:t>
      </w:r>
      <w:r w:rsidR="009A6189" w:rsidRPr="00643719">
        <w:rPr>
          <w:rFonts w:ascii="Book Antiqua" w:hAnsi="Book Antiqua"/>
          <w:szCs w:val="24"/>
        </w:rPr>
        <w:lastRenderedPageBreak/>
        <w:t xml:space="preserve">risk less than three and there was no selection bias in each </w:t>
      </w:r>
      <w:proofErr w:type="gramStart"/>
      <w:r w:rsidR="009A6189" w:rsidRPr="00643719">
        <w:rPr>
          <w:rFonts w:ascii="Book Antiqua" w:hAnsi="Book Antiqua"/>
          <w:szCs w:val="24"/>
        </w:rPr>
        <w:t>groups</w:t>
      </w:r>
      <w:proofErr w:type="gramEnd"/>
      <w:r w:rsidR="009A6189" w:rsidRPr="00643719">
        <w:rPr>
          <w:rFonts w:ascii="Book Antiqua" w:hAnsi="Book Antiqua"/>
          <w:szCs w:val="24"/>
        </w:rPr>
        <w:t xml:space="preserve">. </w:t>
      </w:r>
      <w:r w:rsidRPr="00643719">
        <w:rPr>
          <w:rFonts w:ascii="Book Antiqua" w:hAnsi="Book Antiqua"/>
          <w:szCs w:val="24"/>
        </w:rPr>
        <w:t>Clinicopathological data for these patients were obtained from hospital records. Characteristics of two groups are shown and compared in Table 1. Postoperative complications were evaluated according to CTCAE version 3.0; complications of grade ≥</w:t>
      </w:r>
      <w:r w:rsidR="008C0003" w:rsidRPr="00643719">
        <w:rPr>
          <w:rFonts w:ascii="Book Antiqua" w:hAnsi="Book Antiqua"/>
          <w:szCs w:val="24"/>
        </w:rPr>
        <w:t xml:space="preserve"> </w:t>
      </w:r>
      <w:r w:rsidRPr="00643719">
        <w:rPr>
          <w:rFonts w:ascii="Book Antiqua" w:hAnsi="Book Antiqua"/>
          <w:szCs w:val="24"/>
        </w:rPr>
        <w:t>2 were regarded as significant</w:t>
      </w:r>
      <w:r w:rsidR="00CE46C8" w:rsidRPr="00643719">
        <w:rPr>
          <w:rFonts w:ascii="Book Antiqua" w:hAnsi="Book Antiqua"/>
          <w:szCs w:val="24"/>
        </w:rPr>
        <w:fldChar w:fldCharType="begin"/>
      </w:r>
      <w:r w:rsidR="00660C2E" w:rsidRPr="00643719">
        <w:rPr>
          <w:rFonts w:ascii="Book Antiqua" w:hAnsi="Book Antiqua"/>
          <w:szCs w:val="24"/>
        </w:rPr>
        <w:instrText xml:space="preserve"> ADDIN EN.CITE &lt;EndNote&gt;&lt;Cite&gt;&lt;RecNum&gt;22&lt;/RecNum&gt;&lt;DisplayText&gt;&lt;style face="superscript"&gt;[20]&lt;/style&gt;&lt;/DisplayText&gt;&lt;record&gt;&lt;rec-number&gt;22&lt;/rec-number&gt;&lt;foreign-keys&gt;&lt;key app="EN" db-id="0vpedtwx3ze0aref5sv59segapw5p2z52vdr"&gt;22&lt;/key&gt;&lt;/foreign-keys&gt;&lt;ref-type name="Web Page"&gt;12&lt;/ref-type&gt;&lt;contributors&gt;&lt;/contributors&gt;&lt;titles&gt;&lt;title&gt;&lt;style face="normal" font="default" size="100%"&gt;Common&lt;/style&gt;&lt;style face="normal" font="default" charset="128" size="100%"&gt; &lt;/style&gt;&lt;style face="normal" font="default" size="100%"&gt;Terminology&lt;/style&gt;&lt;style face="normal" font="default" charset="128" size="100%"&gt;</w:instrText>
      </w:r>
      <w:r w:rsidR="00660C2E" w:rsidRPr="00643719">
        <w:rPr>
          <w:rFonts w:ascii="Book Antiqua" w:hAnsi="Book Antiqua"/>
          <w:szCs w:val="24"/>
        </w:rPr>
        <w:instrText xml:space="preserve">　</w:instrText>
      </w:r>
      <w:r w:rsidR="00660C2E" w:rsidRPr="00643719">
        <w:rPr>
          <w:rFonts w:ascii="Book Antiqua" w:hAnsi="Book Antiqua"/>
          <w:szCs w:val="24"/>
        </w:rPr>
        <w:instrText>&lt;/style&gt;&lt;style face="normal" font="default" size="100%"&gt;Criteria&lt;/style&gt;&lt;style face="normal" font="default" charset="128" size="100%"&gt; &lt;/style&gt;&lt;style face="normal" font="default" size="100%"&gt;for&lt;/style&gt;&lt;style face="normal" font="default" charset="128" size="100%"&gt; &lt;/style&gt;&lt;style face="normal" font="default" size="100%"&gt;Adverse Events v3.0 (CTCAE) &lt;/style&gt;&lt;/title&gt;&lt;/titles&gt;&lt;volume&gt;Accessed February 6th 2014 ,Available from http://ctep.cancer.gov/protocolDevelopment/electronic_applications/docs/ctcaev3.pdf&lt;/volume&gt;&lt;dates&gt;&lt;/dates&gt;&lt;urls&gt;&lt;/urls&gt;&lt;/record&gt;&lt;/Cite&gt;&lt;/EndNote&gt;</w:instrText>
      </w:r>
      <w:r w:rsidR="00CE46C8" w:rsidRPr="00643719">
        <w:rPr>
          <w:rFonts w:ascii="Book Antiqua" w:hAnsi="Book Antiqua"/>
          <w:szCs w:val="24"/>
        </w:rPr>
        <w:fldChar w:fldCharType="separate"/>
      </w:r>
      <w:r w:rsidR="00660C2E" w:rsidRPr="00643719">
        <w:rPr>
          <w:rFonts w:ascii="Book Antiqua" w:hAnsi="Book Antiqua"/>
          <w:noProof/>
          <w:szCs w:val="24"/>
          <w:vertAlign w:val="superscript"/>
        </w:rPr>
        <w:t>[</w:t>
      </w:r>
      <w:hyperlink w:anchor="_ENREF_20" w:tooltip=",  #22" w:history="1">
        <w:r w:rsidR="00660C2E" w:rsidRPr="00643719">
          <w:rPr>
            <w:rFonts w:ascii="Book Antiqua" w:hAnsi="Book Antiqua"/>
            <w:noProof/>
            <w:szCs w:val="24"/>
            <w:vertAlign w:val="superscript"/>
          </w:rPr>
          <w:t>20</w:t>
        </w:r>
      </w:hyperlink>
      <w:r w:rsidR="00660C2E" w:rsidRPr="00643719">
        <w:rPr>
          <w:rFonts w:ascii="Book Antiqua" w:hAnsi="Book Antiqua"/>
          <w:noProof/>
          <w:szCs w:val="24"/>
          <w:vertAlign w:val="superscript"/>
        </w:rPr>
        <w:t>]</w:t>
      </w:r>
      <w:r w:rsidR="00CE46C8" w:rsidRPr="00643719">
        <w:rPr>
          <w:rFonts w:ascii="Book Antiqua" w:hAnsi="Book Antiqua"/>
          <w:szCs w:val="24"/>
        </w:rPr>
        <w:fldChar w:fldCharType="end"/>
      </w:r>
      <w:r w:rsidR="00480200" w:rsidRPr="00643719">
        <w:rPr>
          <w:rFonts w:ascii="Book Antiqua" w:hAnsi="Book Antiqua"/>
          <w:szCs w:val="24"/>
        </w:rPr>
        <w:t xml:space="preserve">. </w:t>
      </w:r>
      <w:r w:rsidRPr="00643719">
        <w:rPr>
          <w:rFonts w:ascii="Book Antiqua" w:hAnsi="Book Antiqua"/>
          <w:szCs w:val="24"/>
        </w:rPr>
        <w:t>Tumor location, clinical or pathological stage, degree of lymph node dissection (D0, D1 or D2), and curability (R0, R1 or R2) were assessed according to the Japanese Classification of Gastric Carcinoma, 13</w:t>
      </w:r>
      <w:r w:rsidRPr="00643719">
        <w:rPr>
          <w:rFonts w:ascii="Book Antiqua" w:hAnsi="Book Antiqua"/>
          <w:szCs w:val="24"/>
          <w:vertAlign w:val="superscript"/>
        </w:rPr>
        <w:t>th</w:t>
      </w:r>
      <w:r w:rsidRPr="00643719">
        <w:rPr>
          <w:rFonts w:ascii="Book Antiqua" w:hAnsi="Book Antiqua"/>
          <w:szCs w:val="24"/>
        </w:rPr>
        <w:t>, and then 14</w:t>
      </w:r>
      <w:r w:rsidRPr="00643719">
        <w:rPr>
          <w:rFonts w:ascii="Book Antiqua" w:hAnsi="Book Antiqua"/>
          <w:szCs w:val="24"/>
          <w:vertAlign w:val="superscript"/>
        </w:rPr>
        <w:t xml:space="preserve">th </w:t>
      </w:r>
      <w:r w:rsidRPr="00643719">
        <w:rPr>
          <w:rFonts w:ascii="Book Antiqua" w:hAnsi="Book Antiqua"/>
          <w:szCs w:val="24"/>
        </w:rPr>
        <w:t>editions</w:t>
      </w:r>
      <w:r w:rsidR="00CE46C8" w:rsidRPr="00643719">
        <w:rPr>
          <w:rFonts w:ascii="Book Antiqua" w:hAnsi="Book Antiqua"/>
          <w:szCs w:val="24"/>
        </w:rPr>
        <w:fldChar w:fldCharType="begin"/>
      </w:r>
      <w:r w:rsidR="00660C2E" w:rsidRPr="00643719">
        <w:rPr>
          <w:rFonts w:ascii="Book Antiqua" w:hAnsi="Book Antiqua"/>
          <w:szCs w:val="24"/>
        </w:rPr>
        <w:instrText xml:space="preserve"> ADDIN EN.CITE &lt;EndNote&gt;&lt;Cite&gt;&lt;Year&gt;1999&lt;/Year&gt;&lt;RecNum&gt;23&lt;/RecNum&gt;&lt;DisplayText&gt;&lt;style face="superscript"&gt;[21, 22]&lt;/style&gt;&lt;/DisplayText&gt;&lt;record&gt;&lt;rec-number&gt;23&lt;/rec-number&gt;&lt;foreign-keys&gt;&lt;key app="EN" db-id="0vpedtwx3ze0aref5sv59segapw5p2z52vdr"&gt;23&lt;/key&gt;&lt;/foreign-keys&gt;&lt;ref-type name="Book"&gt;6&lt;/ref-type&gt;&lt;contributors&gt;&lt;/contributors&gt;&lt;titles&gt;&lt;title&gt;Japanese Gastric Cancer Association . Japanese Classification of  Gastric Carcinoma,The 13th Edition (in Japanese)&lt;/title&gt;&lt;/titles&gt;&lt;dates&gt;&lt;year&gt;1999&lt;/year&gt;&lt;/dates&gt;&lt;publisher&gt;Kanehara,Tokyo,JAPAN&lt;/publisher&gt;&lt;urls&gt;&lt;/urls&gt;&lt;/record&gt;&lt;/Cite&gt;&lt;Cite&gt;&lt;Year&gt;2010&lt;/Year&gt;&lt;RecNum&gt;51&lt;/RecNum&gt;&lt;record&gt;&lt;rec-number&gt;51&lt;/rec-number&gt;&lt;foreign-keys&gt;&lt;key app="EN" db-id="0vpedtwx3ze0aref5sv59segapw5p2z52vdr"&gt;51&lt;/key&gt;&lt;/foreign-keys&gt;&lt;ref-type name="Book"&gt;6&lt;/ref-type&gt;&lt;contributors&gt;&lt;/contributors&gt;&lt;titles&gt;&lt;title&gt;Japanese Gastric Cancer Association . Japanese Classification of  Gastric Carcinoma,The 14th Edition (in Japanese)&amp;#xD;&lt;/title&gt;&lt;/titles&gt;&lt;dates&gt;&lt;year&gt;2010&lt;/year&gt;&lt;/dates&gt;&lt;publisher&gt;Kanehara,Tokyo,JAPAN&lt;/publisher&gt;&lt;urls&gt;&lt;/urls&gt;&lt;/record&gt;&lt;/Cite&gt;&lt;/EndNote&gt;</w:instrText>
      </w:r>
      <w:r w:rsidR="00CE46C8" w:rsidRPr="00643719">
        <w:rPr>
          <w:rFonts w:ascii="Book Antiqua" w:hAnsi="Book Antiqua"/>
          <w:szCs w:val="24"/>
        </w:rPr>
        <w:fldChar w:fldCharType="separate"/>
      </w:r>
      <w:r w:rsidR="00660C2E" w:rsidRPr="00643719">
        <w:rPr>
          <w:rFonts w:ascii="Book Antiqua" w:hAnsi="Book Antiqua"/>
          <w:noProof/>
          <w:szCs w:val="24"/>
          <w:vertAlign w:val="superscript"/>
        </w:rPr>
        <w:t>[</w:t>
      </w:r>
      <w:hyperlink w:anchor="_ENREF_21" w:tooltip=", 1999 #23" w:history="1">
        <w:r w:rsidR="00660C2E" w:rsidRPr="00643719">
          <w:rPr>
            <w:rFonts w:ascii="Book Antiqua" w:hAnsi="Book Antiqua"/>
            <w:noProof/>
            <w:szCs w:val="24"/>
            <w:vertAlign w:val="superscript"/>
          </w:rPr>
          <w:t>21</w:t>
        </w:r>
      </w:hyperlink>
      <w:r w:rsidR="008C0003" w:rsidRPr="00643719">
        <w:rPr>
          <w:rFonts w:ascii="Book Antiqua" w:hAnsi="Book Antiqua"/>
          <w:noProof/>
          <w:szCs w:val="24"/>
          <w:vertAlign w:val="superscript"/>
        </w:rPr>
        <w:t>,</w:t>
      </w:r>
      <w:hyperlink w:anchor="_ENREF_22" w:tooltip=", 2010 #51" w:history="1">
        <w:r w:rsidR="00660C2E" w:rsidRPr="00643719">
          <w:rPr>
            <w:rFonts w:ascii="Book Antiqua" w:hAnsi="Book Antiqua"/>
            <w:noProof/>
            <w:szCs w:val="24"/>
            <w:vertAlign w:val="superscript"/>
          </w:rPr>
          <w:t>22</w:t>
        </w:r>
      </w:hyperlink>
      <w:r w:rsidR="00660C2E" w:rsidRPr="00643719">
        <w:rPr>
          <w:rFonts w:ascii="Book Antiqua" w:hAnsi="Book Antiqua"/>
          <w:noProof/>
          <w:szCs w:val="24"/>
          <w:vertAlign w:val="superscript"/>
        </w:rPr>
        <w:t>]</w:t>
      </w:r>
      <w:r w:rsidR="00CE46C8" w:rsidRPr="00643719">
        <w:rPr>
          <w:rFonts w:ascii="Book Antiqua" w:hAnsi="Book Antiqua"/>
          <w:szCs w:val="24"/>
        </w:rPr>
        <w:fldChar w:fldCharType="end"/>
      </w:r>
      <w:r w:rsidR="00882D5F" w:rsidRPr="00643719">
        <w:rPr>
          <w:rFonts w:ascii="Book Antiqua" w:hAnsi="Book Antiqua"/>
          <w:szCs w:val="24"/>
        </w:rPr>
        <w:t>.</w:t>
      </w:r>
      <w:r w:rsidRPr="00643719">
        <w:rPr>
          <w:rFonts w:ascii="Book Antiqua" w:hAnsi="Book Antiqua"/>
          <w:szCs w:val="24"/>
        </w:rPr>
        <w:t xml:space="preserve"> Surgical mortality, morbidity, and hospital mortality were compared between two groups. Mean follow-up time for all patients was </w:t>
      </w:r>
      <w:proofErr w:type="gramStart"/>
      <w:r w:rsidRPr="00643719">
        <w:rPr>
          <w:rFonts w:ascii="Book Antiqua" w:hAnsi="Book Antiqua"/>
          <w:szCs w:val="24"/>
        </w:rPr>
        <w:t xml:space="preserve">34.57 </w:t>
      </w:r>
      <w:proofErr w:type="spellStart"/>
      <w:r w:rsidRPr="00643719">
        <w:rPr>
          <w:rFonts w:ascii="Book Antiqua" w:hAnsi="Book Antiqua"/>
          <w:szCs w:val="24"/>
        </w:rPr>
        <w:t>mo</w:t>
      </w:r>
      <w:proofErr w:type="spellEnd"/>
      <w:proofErr w:type="gramEnd"/>
      <w:r w:rsidR="008C0003" w:rsidRPr="00643719">
        <w:rPr>
          <w:rFonts w:ascii="Book Antiqua" w:hAnsi="Book Antiqua"/>
          <w:szCs w:val="24"/>
        </w:rPr>
        <w:t xml:space="preserve"> </w:t>
      </w:r>
      <w:r w:rsidRPr="00643719">
        <w:rPr>
          <w:rFonts w:ascii="Book Antiqua" w:hAnsi="Book Antiqua"/>
          <w:szCs w:val="24"/>
        </w:rPr>
        <w:t>(range: 0.16</w:t>
      </w:r>
      <w:r w:rsidR="008C0003" w:rsidRPr="00643719">
        <w:rPr>
          <w:rFonts w:ascii="Book Antiqua" w:hAnsi="Book Antiqua"/>
          <w:szCs w:val="24"/>
        </w:rPr>
        <w:t>-</w:t>
      </w:r>
      <w:r w:rsidRPr="00643719">
        <w:rPr>
          <w:rFonts w:ascii="Book Antiqua" w:hAnsi="Book Antiqua"/>
          <w:szCs w:val="24"/>
        </w:rPr>
        <w:t xml:space="preserve">113.13 </w:t>
      </w:r>
      <w:proofErr w:type="spellStart"/>
      <w:r w:rsidRPr="00643719">
        <w:rPr>
          <w:rFonts w:ascii="Book Antiqua" w:hAnsi="Book Antiqua"/>
          <w:szCs w:val="24"/>
        </w:rPr>
        <w:t>mo</w:t>
      </w:r>
      <w:proofErr w:type="spellEnd"/>
      <w:r w:rsidRPr="00643719">
        <w:rPr>
          <w:rFonts w:ascii="Book Antiqua" w:hAnsi="Book Antiqua"/>
          <w:szCs w:val="24"/>
        </w:rPr>
        <w:t>). Recurrences were confirmed by computed tomography, tumor markers, and endoscopic examinations. Overall survival (OS) was defined as the time from the date of surgery to patient death (including surgery-associated death or hospital death), or the date of last available information concerning vital status. Cause-specific survival (CSS) is cancer survival in the absence of other cause of death or death from other cancers.</w:t>
      </w:r>
      <w:r w:rsidR="00272F9F" w:rsidRPr="00643719">
        <w:rPr>
          <w:rFonts w:ascii="Book Antiqua" w:hAnsi="Book Antiqua"/>
          <w:szCs w:val="24"/>
        </w:rPr>
        <w:t xml:space="preserve"> </w:t>
      </w:r>
      <w:r w:rsidR="007B4778" w:rsidRPr="00643719">
        <w:rPr>
          <w:rFonts w:ascii="Book Antiqua" w:hAnsi="Book Antiqua"/>
          <w:szCs w:val="24"/>
        </w:rPr>
        <w:t xml:space="preserve">CSS and OS were evaluated after IPTW method. </w:t>
      </w:r>
      <w:r w:rsidRPr="00643719">
        <w:rPr>
          <w:rFonts w:ascii="Book Antiqua" w:hAnsi="Book Antiqua"/>
          <w:szCs w:val="24"/>
        </w:rPr>
        <w:t xml:space="preserve">This study was approved by our institute’s committee on human </w:t>
      </w:r>
      <w:r w:rsidR="008C0003" w:rsidRPr="00643719">
        <w:rPr>
          <w:rFonts w:ascii="Book Antiqua" w:hAnsi="Book Antiqua"/>
          <w:szCs w:val="24"/>
        </w:rPr>
        <w:t>research (</w:t>
      </w:r>
      <w:r w:rsidR="008E10D7" w:rsidRPr="00643719">
        <w:rPr>
          <w:rFonts w:ascii="Book Antiqua" w:hAnsi="Book Antiqua"/>
          <w:szCs w:val="24"/>
        </w:rPr>
        <w:t>Approval No.399)</w:t>
      </w:r>
      <w:r w:rsidR="007A3C64" w:rsidRPr="00643719">
        <w:rPr>
          <w:rFonts w:ascii="Book Antiqua" w:hAnsi="Book Antiqua"/>
          <w:szCs w:val="24"/>
        </w:rPr>
        <w:t>:</w:t>
      </w:r>
      <w:r w:rsidRPr="00643719">
        <w:rPr>
          <w:rFonts w:ascii="Book Antiqua" w:hAnsi="Book Antiqua"/>
          <w:szCs w:val="24"/>
        </w:rPr>
        <w:t xml:space="preserve"> </w:t>
      </w:r>
      <w:r w:rsidR="007A3C64" w:rsidRPr="00643719">
        <w:rPr>
          <w:rFonts w:ascii="Book Antiqua" w:hAnsi="Book Antiqua"/>
          <w:szCs w:val="24"/>
        </w:rPr>
        <w:t>comprehensive informed</w:t>
      </w:r>
      <w:r w:rsidRPr="00643719">
        <w:rPr>
          <w:rFonts w:ascii="Book Antiqua" w:hAnsi="Book Antiqua"/>
          <w:szCs w:val="24"/>
        </w:rPr>
        <w:t xml:space="preserve"> consent</w:t>
      </w:r>
      <w:r w:rsidR="007A3C64" w:rsidRPr="00643719">
        <w:rPr>
          <w:rFonts w:ascii="Book Antiqua" w:hAnsi="Book Antiqua"/>
          <w:szCs w:val="24"/>
        </w:rPr>
        <w:t xml:space="preserve"> was obtained from all patients when they admitt</w:t>
      </w:r>
      <w:r w:rsidR="00AA2652" w:rsidRPr="00643719">
        <w:rPr>
          <w:rFonts w:ascii="Book Antiqua" w:hAnsi="Book Antiqua"/>
          <w:szCs w:val="24"/>
        </w:rPr>
        <w:t>ed our hospital prior to surgery.</w:t>
      </w:r>
    </w:p>
    <w:p w14:paraId="20F92ADA" w14:textId="77777777" w:rsidR="00576095" w:rsidRPr="00643719" w:rsidRDefault="00576095" w:rsidP="004D6F19">
      <w:pPr>
        <w:spacing w:line="360" w:lineRule="auto"/>
        <w:rPr>
          <w:rFonts w:ascii="Book Antiqua" w:eastAsia="宋体" w:hAnsi="Book Antiqua"/>
          <w:b/>
          <w:i/>
          <w:szCs w:val="24"/>
          <w:lang w:eastAsia="zh-CN"/>
        </w:rPr>
      </w:pPr>
    </w:p>
    <w:p w14:paraId="11EDA1F3" w14:textId="77777777" w:rsidR="00AA6207" w:rsidRPr="00643719" w:rsidRDefault="008C0003" w:rsidP="004D6F19">
      <w:pPr>
        <w:spacing w:line="360" w:lineRule="auto"/>
        <w:rPr>
          <w:rFonts w:ascii="Book Antiqua" w:hAnsi="Book Antiqua"/>
          <w:szCs w:val="24"/>
        </w:rPr>
      </w:pPr>
      <w:r w:rsidRPr="00643719">
        <w:rPr>
          <w:rFonts w:ascii="Book Antiqua" w:hAnsi="Book Antiqua"/>
          <w:b/>
          <w:i/>
          <w:szCs w:val="24"/>
        </w:rPr>
        <w:t>Statistical analysis</w:t>
      </w:r>
    </w:p>
    <w:p w14:paraId="646A95F5" w14:textId="77777777" w:rsidR="00D62FEE" w:rsidRPr="00643719" w:rsidRDefault="00D62FEE" w:rsidP="004D6F19">
      <w:pPr>
        <w:spacing w:line="360" w:lineRule="auto"/>
        <w:rPr>
          <w:rFonts w:ascii="Book Antiqua" w:hAnsi="Book Antiqua"/>
          <w:szCs w:val="24"/>
        </w:rPr>
      </w:pPr>
      <w:r w:rsidRPr="00643719">
        <w:rPr>
          <w:rFonts w:ascii="Book Antiqua" w:hAnsi="Book Antiqua"/>
          <w:szCs w:val="24"/>
        </w:rPr>
        <w:t xml:space="preserve">Clinicopathological variables between two groups were compared using the Mann–Whitney test or chi-square test. Survival analysis was carried out using Kaplan–Meier methods, and log-rank test was used to assess survival differences. </w:t>
      </w:r>
      <w:r w:rsidRPr="00643719">
        <w:rPr>
          <w:rFonts w:ascii="Book Antiqua" w:hAnsi="Book Antiqua"/>
          <w:i/>
          <w:szCs w:val="24"/>
        </w:rPr>
        <w:t>P</w:t>
      </w:r>
      <w:r w:rsidR="008C0003" w:rsidRPr="00643719">
        <w:rPr>
          <w:rFonts w:ascii="Book Antiqua" w:hAnsi="Book Antiqua"/>
          <w:szCs w:val="24"/>
        </w:rPr>
        <w:t xml:space="preserve"> </w:t>
      </w:r>
      <w:r w:rsidRPr="00643719">
        <w:rPr>
          <w:rFonts w:ascii="Book Antiqua" w:hAnsi="Book Antiqua"/>
          <w:szCs w:val="24"/>
        </w:rPr>
        <w:t>&lt;</w:t>
      </w:r>
      <w:r w:rsidR="008C0003" w:rsidRPr="00643719">
        <w:rPr>
          <w:rFonts w:ascii="Book Antiqua" w:hAnsi="Book Antiqua"/>
          <w:szCs w:val="24"/>
        </w:rPr>
        <w:t xml:space="preserve"> </w:t>
      </w:r>
      <w:r w:rsidRPr="00643719">
        <w:rPr>
          <w:rFonts w:ascii="Book Antiqua" w:hAnsi="Book Antiqua"/>
          <w:szCs w:val="24"/>
        </w:rPr>
        <w:t xml:space="preserve">0.05 was considered significant. The propensity score (PS) was calculated using a multivariable logistic regression model with the two age groups as the dependent variables, and sex, cancer site, </w:t>
      </w:r>
      <w:proofErr w:type="spellStart"/>
      <w:r w:rsidRPr="00643719">
        <w:rPr>
          <w:rFonts w:ascii="Book Antiqua" w:hAnsi="Book Antiqua"/>
          <w:szCs w:val="24"/>
        </w:rPr>
        <w:t>cT</w:t>
      </w:r>
      <w:proofErr w:type="spellEnd"/>
      <w:r w:rsidRPr="00643719">
        <w:rPr>
          <w:rFonts w:ascii="Book Antiqua" w:hAnsi="Book Antiqua"/>
          <w:szCs w:val="24"/>
        </w:rPr>
        <w:t xml:space="preserve"> (14</w:t>
      </w:r>
      <w:r w:rsidRPr="00643719">
        <w:rPr>
          <w:rFonts w:ascii="Book Antiqua" w:hAnsi="Book Antiqua"/>
          <w:szCs w:val="24"/>
          <w:vertAlign w:val="superscript"/>
        </w:rPr>
        <w:t xml:space="preserve">th </w:t>
      </w:r>
      <w:r w:rsidRPr="00643719">
        <w:rPr>
          <w:rFonts w:ascii="Book Antiqua" w:hAnsi="Book Antiqua"/>
          <w:szCs w:val="24"/>
        </w:rPr>
        <w:t xml:space="preserve">edition), </w:t>
      </w:r>
      <w:proofErr w:type="spellStart"/>
      <w:r w:rsidRPr="00643719">
        <w:rPr>
          <w:rFonts w:ascii="Book Antiqua" w:hAnsi="Book Antiqua"/>
          <w:szCs w:val="24"/>
        </w:rPr>
        <w:t>cN</w:t>
      </w:r>
      <w:proofErr w:type="spellEnd"/>
      <w:r w:rsidRPr="00643719">
        <w:rPr>
          <w:rFonts w:ascii="Book Antiqua" w:hAnsi="Book Antiqua"/>
          <w:szCs w:val="24"/>
        </w:rPr>
        <w:t xml:space="preserve">, clinical stage, operative procedures, and histological type (Lauren classification) as independent variables. Inverse probability of treatment weight (IPTW) was then </w:t>
      </w:r>
      <w:r w:rsidR="00F13AB4" w:rsidRPr="00643719">
        <w:rPr>
          <w:rFonts w:ascii="Book Antiqua" w:hAnsi="Book Antiqua"/>
          <w:szCs w:val="24"/>
        </w:rPr>
        <w:t>calculated</w:t>
      </w:r>
      <w:r w:rsidR="00E52B13" w:rsidRPr="00643719">
        <w:rPr>
          <w:rFonts w:ascii="Book Antiqua" w:hAnsi="Book Antiqua"/>
          <w:szCs w:val="24"/>
        </w:rPr>
        <w:t xml:space="preserve"> using PS</w:t>
      </w:r>
      <w:r w:rsidRPr="00643719">
        <w:rPr>
          <w:rFonts w:ascii="Book Antiqua" w:hAnsi="Book Antiqua"/>
          <w:szCs w:val="24"/>
        </w:rPr>
        <w:t xml:space="preserve">. To evaluate the sensitivity and specificity of age in </w:t>
      </w:r>
      <w:r w:rsidRPr="00643719">
        <w:rPr>
          <w:rFonts w:ascii="Book Antiqua" w:hAnsi="Book Antiqua"/>
          <w:szCs w:val="24"/>
        </w:rPr>
        <w:lastRenderedPageBreak/>
        <w:t>predicting 3-year</w:t>
      </w:r>
      <w:r w:rsidR="008C0003" w:rsidRPr="00643719">
        <w:rPr>
          <w:rFonts w:ascii="Book Antiqua" w:hAnsi="Book Antiqua"/>
          <w:szCs w:val="24"/>
        </w:rPr>
        <w:t xml:space="preserve"> OS</w:t>
      </w:r>
      <w:r w:rsidRPr="00643719">
        <w:rPr>
          <w:rFonts w:ascii="Book Antiqua" w:hAnsi="Book Antiqua"/>
          <w:szCs w:val="24"/>
        </w:rPr>
        <w:t xml:space="preserve">, a time-dependent receiver operating characteristic (ROC) curve was calculated, and </w:t>
      </w:r>
      <w:proofErr w:type="spellStart"/>
      <w:r w:rsidRPr="00643719">
        <w:rPr>
          <w:rFonts w:ascii="Book Antiqua" w:hAnsi="Book Antiqua"/>
          <w:szCs w:val="24"/>
        </w:rPr>
        <w:t>Youden’s</w:t>
      </w:r>
      <w:proofErr w:type="spellEnd"/>
      <w:r w:rsidRPr="00643719">
        <w:rPr>
          <w:rFonts w:ascii="Book Antiqua" w:hAnsi="Book Antiqua"/>
          <w:szCs w:val="24"/>
        </w:rPr>
        <w:t xml:space="preserve"> index was estimated to determine the optimal cutoff age. Univariate and multivariate analyses used the Cox proportion</w:t>
      </w:r>
      <w:r w:rsidR="00E52B13" w:rsidRPr="00643719">
        <w:rPr>
          <w:rFonts w:ascii="Book Antiqua" w:hAnsi="Book Antiqua"/>
          <w:szCs w:val="24"/>
        </w:rPr>
        <w:t>al hazard model for OS after IPTW method</w:t>
      </w:r>
      <w:r w:rsidRPr="00643719">
        <w:rPr>
          <w:rFonts w:ascii="Book Antiqua" w:hAnsi="Book Antiqua"/>
          <w:szCs w:val="24"/>
        </w:rPr>
        <w:t>. A stepwise method was used to estimate predictive variables for OS in multivariate analysis. Statistical analysis was performed using STATA version 14 (</w:t>
      </w:r>
      <w:proofErr w:type="spellStart"/>
      <w:r w:rsidRPr="00643719">
        <w:rPr>
          <w:rFonts w:ascii="Book Antiqua" w:hAnsi="Book Antiqua"/>
          <w:szCs w:val="24"/>
        </w:rPr>
        <w:t>Stata</w:t>
      </w:r>
      <w:proofErr w:type="spellEnd"/>
      <w:r w:rsidRPr="00643719">
        <w:rPr>
          <w:rFonts w:ascii="Book Antiqua" w:hAnsi="Book Antiqua"/>
          <w:szCs w:val="24"/>
        </w:rPr>
        <w:t xml:space="preserve"> Corp LP, College Station, TX, U</w:t>
      </w:r>
      <w:r w:rsidR="008C0003" w:rsidRPr="00643719">
        <w:rPr>
          <w:rFonts w:ascii="Book Antiqua" w:hAnsi="Book Antiqua"/>
          <w:szCs w:val="24"/>
        </w:rPr>
        <w:t>nited States</w:t>
      </w:r>
      <w:r w:rsidRPr="00643719">
        <w:rPr>
          <w:rFonts w:ascii="Book Antiqua" w:hAnsi="Book Antiqua"/>
          <w:szCs w:val="24"/>
        </w:rPr>
        <w:t>), R version 3.1.0 (R Project for Statistical Computing, Vienna, Austria), and SPSS Statistics version 22 (IBM, Tokyo, Japan).</w:t>
      </w:r>
    </w:p>
    <w:p w14:paraId="6807B80F" w14:textId="77777777" w:rsidR="00AA6207" w:rsidRPr="00643719" w:rsidRDefault="00AA6207" w:rsidP="004D6F19">
      <w:pPr>
        <w:spacing w:line="360" w:lineRule="auto"/>
        <w:rPr>
          <w:rFonts w:ascii="Book Antiqua" w:hAnsi="Book Antiqua"/>
          <w:szCs w:val="24"/>
        </w:rPr>
      </w:pPr>
    </w:p>
    <w:p w14:paraId="0B2D1269" w14:textId="77777777" w:rsidR="00AA6207" w:rsidRPr="00643719" w:rsidRDefault="00D62FEE" w:rsidP="004D6F19">
      <w:pPr>
        <w:spacing w:line="360" w:lineRule="auto"/>
        <w:rPr>
          <w:rFonts w:ascii="Book Antiqua" w:hAnsi="Book Antiqua"/>
          <w:b/>
          <w:szCs w:val="24"/>
        </w:rPr>
      </w:pPr>
      <w:r w:rsidRPr="00643719">
        <w:rPr>
          <w:rFonts w:ascii="Book Antiqua" w:hAnsi="Book Antiqua"/>
          <w:b/>
          <w:szCs w:val="24"/>
        </w:rPr>
        <w:t>RESULTS</w:t>
      </w:r>
    </w:p>
    <w:p w14:paraId="5B27FC64" w14:textId="77777777" w:rsidR="00F01600" w:rsidRPr="00643719" w:rsidRDefault="00F01600" w:rsidP="004D6F19">
      <w:pPr>
        <w:spacing w:line="360" w:lineRule="auto"/>
        <w:rPr>
          <w:rFonts w:ascii="Book Antiqua" w:hAnsi="Book Antiqua"/>
          <w:szCs w:val="24"/>
        </w:rPr>
      </w:pPr>
      <w:r w:rsidRPr="00643719">
        <w:rPr>
          <w:rFonts w:ascii="Book Antiqua" w:hAnsi="Book Antiqua"/>
          <w:szCs w:val="24"/>
        </w:rPr>
        <w:t>Patients’ characteristics are shown in Table 1. Degree of lymph node dissection was significantly more extensive in Group B (</w:t>
      </w:r>
      <w:r w:rsidRPr="00643719">
        <w:rPr>
          <w:rFonts w:ascii="Book Antiqua" w:hAnsi="Book Antiqua"/>
          <w:i/>
          <w:szCs w:val="24"/>
        </w:rPr>
        <w:t>P</w:t>
      </w:r>
      <w:r w:rsidR="008C0003" w:rsidRPr="00643719">
        <w:rPr>
          <w:rFonts w:ascii="Book Antiqua" w:hAnsi="Book Antiqua"/>
          <w:szCs w:val="24"/>
        </w:rPr>
        <w:t xml:space="preserve"> </w:t>
      </w:r>
      <w:r w:rsidRPr="00643719">
        <w:rPr>
          <w:rFonts w:ascii="Book Antiqua" w:hAnsi="Book Antiqua"/>
          <w:szCs w:val="24"/>
        </w:rPr>
        <w:t>&lt;</w:t>
      </w:r>
      <w:r w:rsidR="008C0003" w:rsidRPr="00643719">
        <w:rPr>
          <w:rFonts w:ascii="Book Antiqua" w:hAnsi="Book Antiqua"/>
          <w:szCs w:val="24"/>
        </w:rPr>
        <w:t xml:space="preserve"> </w:t>
      </w:r>
      <w:r w:rsidR="005F6F7B" w:rsidRPr="00643719">
        <w:rPr>
          <w:rFonts w:ascii="Book Antiqua" w:hAnsi="Book Antiqua"/>
          <w:szCs w:val="24"/>
        </w:rPr>
        <w:t>0.05)</w:t>
      </w:r>
      <w:r w:rsidRPr="00643719">
        <w:rPr>
          <w:rFonts w:ascii="Book Antiqua" w:hAnsi="Book Antiqua"/>
          <w:szCs w:val="24"/>
        </w:rPr>
        <w:t>, and non-curative dissection was more frequency in Group A (</w:t>
      </w:r>
      <w:r w:rsidR="008C0003" w:rsidRPr="00643719">
        <w:rPr>
          <w:rFonts w:ascii="Book Antiqua" w:hAnsi="Book Antiqua"/>
          <w:i/>
          <w:szCs w:val="24"/>
        </w:rPr>
        <w:t>P</w:t>
      </w:r>
      <w:r w:rsidR="008C0003" w:rsidRPr="00643719">
        <w:rPr>
          <w:rFonts w:ascii="Book Antiqua" w:hAnsi="Book Antiqua"/>
          <w:szCs w:val="24"/>
        </w:rPr>
        <w:t xml:space="preserve"> </w:t>
      </w:r>
      <w:r w:rsidRPr="00643719">
        <w:rPr>
          <w:rFonts w:ascii="Book Antiqua" w:hAnsi="Book Antiqua"/>
          <w:szCs w:val="24"/>
        </w:rPr>
        <w:t>&lt;</w:t>
      </w:r>
      <w:r w:rsidR="008C0003" w:rsidRPr="00643719">
        <w:rPr>
          <w:rFonts w:ascii="Book Antiqua" w:hAnsi="Book Antiqua"/>
          <w:szCs w:val="24"/>
        </w:rPr>
        <w:t xml:space="preserve"> </w:t>
      </w:r>
      <w:r w:rsidRPr="00643719">
        <w:rPr>
          <w:rFonts w:ascii="Book Antiqua" w:hAnsi="Book Antiqua"/>
          <w:szCs w:val="24"/>
        </w:rPr>
        <w:t xml:space="preserve">0.05). Optimal cutoff age for </w:t>
      </w:r>
      <w:proofErr w:type="spellStart"/>
      <w:r w:rsidRPr="00643719">
        <w:rPr>
          <w:rFonts w:ascii="Book Antiqua" w:hAnsi="Book Antiqua"/>
          <w:szCs w:val="24"/>
        </w:rPr>
        <w:t>gastrectomy</w:t>
      </w:r>
      <w:proofErr w:type="spellEnd"/>
      <w:r w:rsidRPr="00643719">
        <w:rPr>
          <w:rFonts w:ascii="Book Antiqua" w:hAnsi="Book Antiqua"/>
          <w:szCs w:val="24"/>
        </w:rPr>
        <w:t xml:space="preserve"> in terms of </w:t>
      </w:r>
      <w:r w:rsidR="005F6F7B" w:rsidRPr="00643719">
        <w:rPr>
          <w:rFonts w:ascii="Book Antiqua" w:hAnsi="Book Antiqua"/>
          <w:szCs w:val="24"/>
        </w:rPr>
        <w:t>OS was</w:t>
      </w:r>
      <w:r w:rsidRPr="00643719">
        <w:rPr>
          <w:rFonts w:ascii="Book Antiqua" w:hAnsi="Book Antiqua"/>
          <w:szCs w:val="24"/>
        </w:rPr>
        <w:t xml:space="preserve"> </w:t>
      </w:r>
      <w:r w:rsidR="00791495" w:rsidRPr="00643719">
        <w:rPr>
          <w:rFonts w:ascii="Book Antiqua" w:hAnsi="Book Antiqua"/>
          <w:szCs w:val="24"/>
        </w:rPr>
        <w:t>79.2</w:t>
      </w:r>
      <w:r w:rsidRPr="00643719">
        <w:rPr>
          <w:rFonts w:ascii="Book Antiqua" w:hAnsi="Book Antiqua"/>
          <w:szCs w:val="24"/>
        </w:rPr>
        <w:t xml:space="preserve"> years old (AUC</w:t>
      </w:r>
      <w:r w:rsidR="008C0003" w:rsidRPr="00643719">
        <w:rPr>
          <w:rFonts w:ascii="Book Antiqua" w:hAnsi="Book Antiqua"/>
          <w:szCs w:val="24"/>
        </w:rPr>
        <w:t xml:space="preserve"> </w:t>
      </w:r>
      <w:r w:rsidRPr="00643719">
        <w:rPr>
          <w:rFonts w:ascii="Book Antiqua" w:hAnsi="Book Antiqua"/>
          <w:szCs w:val="24"/>
        </w:rPr>
        <w:t>=</w:t>
      </w:r>
      <w:r w:rsidR="008C0003" w:rsidRPr="00643719">
        <w:rPr>
          <w:rFonts w:ascii="Book Antiqua" w:hAnsi="Book Antiqua"/>
          <w:szCs w:val="24"/>
        </w:rPr>
        <w:t xml:space="preserve"> </w:t>
      </w:r>
      <w:r w:rsidR="00791495" w:rsidRPr="00643719">
        <w:rPr>
          <w:rFonts w:ascii="Book Antiqua" w:hAnsi="Book Antiqua"/>
          <w:szCs w:val="24"/>
        </w:rPr>
        <w:t>0.642</w:t>
      </w:r>
      <w:r w:rsidRPr="00643719">
        <w:rPr>
          <w:rFonts w:ascii="Book Antiqua" w:hAnsi="Book Antiqua"/>
          <w:szCs w:val="24"/>
        </w:rPr>
        <w:t>, TP</w:t>
      </w:r>
      <w:r w:rsidR="008C0003" w:rsidRPr="00643719">
        <w:rPr>
          <w:rFonts w:ascii="Book Antiqua" w:hAnsi="Book Antiqua"/>
          <w:szCs w:val="24"/>
        </w:rPr>
        <w:t xml:space="preserve"> </w:t>
      </w:r>
      <w:r w:rsidRPr="00643719">
        <w:rPr>
          <w:rFonts w:ascii="Book Antiqua" w:hAnsi="Book Antiqua"/>
          <w:szCs w:val="24"/>
        </w:rPr>
        <w:t>=</w:t>
      </w:r>
      <w:r w:rsidR="008C0003" w:rsidRPr="00643719">
        <w:rPr>
          <w:rFonts w:ascii="Book Antiqua" w:hAnsi="Book Antiqua"/>
          <w:szCs w:val="24"/>
        </w:rPr>
        <w:t xml:space="preserve"> </w:t>
      </w:r>
      <w:r w:rsidR="00791495" w:rsidRPr="00643719">
        <w:rPr>
          <w:rFonts w:ascii="Book Antiqua" w:hAnsi="Book Antiqua"/>
          <w:szCs w:val="24"/>
        </w:rPr>
        <w:t>0.536</w:t>
      </w:r>
      <w:r w:rsidRPr="00643719">
        <w:rPr>
          <w:rFonts w:ascii="Book Antiqua" w:hAnsi="Book Antiqua"/>
          <w:szCs w:val="24"/>
        </w:rPr>
        <w:t>, FP</w:t>
      </w:r>
      <w:r w:rsidR="008C0003" w:rsidRPr="00643719">
        <w:rPr>
          <w:rFonts w:ascii="Book Antiqua" w:hAnsi="Book Antiqua"/>
          <w:szCs w:val="24"/>
        </w:rPr>
        <w:t xml:space="preserve"> </w:t>
      </w:r>
      <w:r w:rsidRPr="00643719">
        <w:rPr>
          <w:rFonts w:ascii="Book Antiqua" w:hAnsi="Book Antiqua"/>
          <w:szCs w:val="24"/>
        </w:rPr>
        <w:t>=</w:t>
      </w:r>
      <w:r w:rsidR="008C0003" w:rsidRPr="00643719">
        <w:rPr>
          <w:rFonts w:ascii="Book Antiqua" w:hAnsi="Book Antiqua"/>
          <w:szCs w:val="24"/>
        </w:rPr>
        <w:t xml:space="preserve"> </w:t>
      </w:r>
      <w:r w:rsidR="00791495" w:rsidRPr="00643719">
        <w:rPr>
          <w:rFonts w:ascii="Book Antiqua" w:hAnsi="Book Antiqua"/>
          <w:szCs w:val="24"/>
        </w:rPr>
        <w:t>0.248</w:t>
      </w:r>
      <w:r w:rsidR="00CA3EAC" w:rsidRPr="00643719">
        <w:rPr>
          <w:rFonts w:ascii="Book Antiqua" w:hAnsi="Book Antiqua"/>
          <w:szCs w:val="24"/>
        </w:rPr>
        <w:t>,</w:t>
      </w:r>
      <w:r w:rsidR="008C0003" w:rsidRPr="00643719">
        <w:rPr>
          <w:rFonts w:ascii="Book Antiqua" w:hAnsi="Book Antiqua"/>
          <w:szCs w:val="24"/>
        </w:rPr>
        <w:t xml:space="preserve"> </w:t>
      </w:r>
      <w:r w:rsidR="00CA3EAC" w:rsidRPr="00643719">
        <w:rPr>
          <w:rFonts w:ascii="Book Antiqua" w:hAnsi="Book Antiqua"/>
          <w:szCs w:val="24"/>
        </w:rPr>
        <w:t>Fig</w:t>
      </w:r>
      <w:r w:rsidR="008C0003" w:rsidRPr="00643719">
        <w:rPr>
          <w:rFonts w:ascii="Book Antiqua" w:hAnsi="Book Antiqua"/>
          <w:szCs w:val="24"/>
        </w:rPr>
        <w:t>ure 1</w:t>
      </w:r>
      <w:r w:rsidRPr="00643719">
        <w:rPr>
          <w:rFonts w:ascii="Book Antiqua" w:hAnsi="Book Antiqua"/>
          <w:szCs w:val="24"/>
        </w:rPr>
        <w:t>). Therefore, we set t</w:t>
      </w:r>
      <w:r w:rsidR="008C0003" w:rsidRPr="00643719">
        <w:rPr>
          <w:rFonts w:ascii="Book Antiqua" w:hAnsi="Book Antiqua"/>
          <w:szCs w:val="24"/>
        </w:rPr>
        <w:t>he cut-off age at 80 years old.</w:t>
      </w:r>
    </w:p>
    <w:p w14:paraId="280A75A6" w14:textId="77777777" w:rsidR="00F01600" w:rsidRPr="00643719" w:rsidRDefault="00F01600" w:rsidP="008C0003">
      <w:pPr>
        <w:spacing w:line="360" w:lineRule="auto"/>
        <w:ind w:firstLineChars="100" w:firstLine="240"/>
        <w:rPr>
          <w:rFonts w:ascii="Book Antiqua" w:hAnsi="Book Antiqua"/>
          <w:szCs w:val="24"/>
        </w:rPr>
      </w:pPr>
      <w:r w:rsidRPr="00643719">
        <w:rPr>
          <w:rFonts w:ascii="Book Antiqua" w:hAnsi="Book Antiqua"/>
          <w:szCs w:val="24"/>
        </w:rPr>
        <w:t>Postoperative complications are shown in Table 2. Respiratory complications and hospital death (including surgery-associated death) were more common in G</w:t>
      </w:r>
      <w:r w:rsidR="006F6C25" w:rsidRPr="00643719">
        <w:rPr>
          <w:rFonts w:ascii="Book Antiqua" w:hAnsi="Book Antiqua"/>
          <w:szCs w:val="24"/>
        </w:rPr>
        <w:t>roup A (</w:t>
      </w:r>
      <w:r w:rsidR="008C0003" w:rsidRPr="00643719">
        <w:rPr>
          <w:rFonts w:ascii="Book Antiqua" w:hAnsi="Book Antiqua"/>
          <w:i/>
          <w:szCs w:val="24"/>
        </w:rPr>
        <w:t>P</w:t>
      </w:r>
      <w:r w:rsidR="008C0003" w:rsidRPr="00643719">
        <w:rPr>
          <w:rFonts w:ascii="Book Antiqua" w:hAnsi="Book Antiqua"/>
          <w:szCs w:val="24"/>
        </w:rPr>
        <w:t xml:space="preserve"> </w:t>
      </w:r>
      <w:r w:rsidR="006F6C25" w:rsidRPr="00643719">
        <w:rPr>
          <w:rFonts w:ascii="Book Antiqua" w:hAnsi="Book Antiqua"/>
          <w:szCs w:val="24"/>
        </w:rPr>
        <w:t>&lt;</w:t>
      </w:r>
      <w:r w:rsidR="008C0003" w:rsidRPr="00643719">
        <w:rPr>
          <w:rFonts w:ascii="Book Antiqua" w:hAnsi="Book Antiqua"/>
          <w:szCs w:val="24"/>
        </w:rPr>
        <w:t xml:space="preserve"> </w:t>
      </w:r>
      <w:r w:rsidR="006F6C25" w:rsidRPr="00643719">
        <w:rPr>
          <w:rFonts w:ascii="Book Antiqua" w:hAnsi="Book Antiqua"/>
          <w:szCs w:val="24"/>
        </w:rPr>
        <w:t>0.05). After</w:t>
      </w:r>
      <w:r w:rsidRPr="00643719">
        <w:rPr>
          <w:rFonts w:ascii="Book Antiqua" w:hAnsi="Book Antiqua"/>
          <w:szCs w:val="24"/>
        </w:rPr>
        <w:t xml:space="preserve"> IPTW</w:t>
      </w:r>
      <w:r w:rsidR="006F6C25" w:rsidRPr="00643719">
        <w:rPr>
          <w:rFonts w:ascii="Book Antiqua" w:hAnsi="Book Antiqua"/>
          <w:szCs w:val="24"/>
        </w:rPr>
        <w:t xml:space="preserve"> method</w:t>
      </w:r>
      <w:r w:rsidRPr="00643719">
        <w:rPr>
          <w:rFonts w:ascii="Book Antiqua" w:hAnsi="Book Antiqua"/>
          <w:szCs w:val="24"/>
        </w:rPr>
        <w:t>, we found OS was significantly lower in Group A patients (</w:t>
      </w:r>
      <w:r w:rsidR="008C0003" w:rsidRPr="00643719">
        <w:rPr>
          <w:rFonts w:ascii="Book Antiqua" w:hAnsi="Book Antiqua"/>
          <w:i/>
          <w:szCs w:val="24"/>
        </w:rPr>
        <w:t>P</w:t>
      </w:r>
      <w:r w:rsidR="008C0003" w:rsidRPr="00643719">
        <w:rPr>
          <w:rFonts w:ascii="Book Antiqua" w:hAnsi="Book Antiqua"/>
          <w:szCs w:val="24"/>
        </w:rPr>
        <w:t xml:space="preserve"> </w:t>
      </w:r>
      <w:r w:rsidRPr="00643719">
        <w:rPr>
          <w:rFonts w:ascii="Book Antiqua" w:hAnsi="Book Antiqua"/>
          <w:szCs w:val="24"/>
        </w:rPr>
        <w:t>&lt;</w:t>
      </w:r>
      <w:r w:rsidR="008C0003" w:rsidRPr="00643719">
        <w:rPr>
          <w:rFonts w:ascii="Book Antiqua" w:hAnsi="Book Antiqua"/>
          <w:szCs w:val="24"/>
        </w:rPr>
        <w:t xml:space="preserve"> </w:t>
      </w:r>
      <w:r w:rsidRPr="00643719">
        <w:rPr>
          <w:rFonts w:ascii="Book Antiqua" w:hAnsi="Book Antiqua"/>
          <w:szCs w:val="24"/>
        </w:rPr>
        <w:t>0.05; Fig</w:t>
      </w:r>
      <w:r w:rsidR="008C0003" w:rsidRPr="00643719">
        <w:rPr>
          <w:rFonts w:ascii="Book Antiqua" w:hAnsi="Book Antiqua"/>
          <w:szCs w:val="24"/>
        </w:rPr>
        <w:t>ure</w:t>
      </w:r>
      <w:r w:rsidRPr="00643719">
        <w:rPr>
          <w:rFonts w:ascii="Book Antiqua" w:hAnsi="Book Antiqua"/>
          <w:szCs w:val="24"/>
        </w:rPr>
        <w:t xml:space="preserve"> </w:t>
      </w:r>
      <w:r w:rsidR="00E63AD3" w:rsidRPr="00643719">
        <w:rPr>
          <w:rFonts w:ascii="Book Antiqua" w:hAnsi="Book Antiqua"/>
          <w:szCs w:val="24"/>
        </w:rPr>
        <w:t>2A</w:t>
      </w:r>
      <w:r w:rsidRPr="00643719">
        <w:rPr>
          <w:rFonts w:ascii="Book Antiqua" w:hAnsi="Book Antiqua"/>
          <w:szCs w:val="24"/>
        </w:rPr>
        <w:t>). The OS rates for Group A were 3-year: 46.6%, 5-year: 36.8%; those for Group B were 3-year: 74.8%, 5-year: 68.8%. Also, estimated CSS rates were significantly lower in Group A patients at 3-year,</w:t>
      </w:r>
      <w:r w:rsidR="008C0003" w:rsidRPr="00643719">
        <w:rPr>
          <w:rFonts w:ascii="Book Antiqua" w:hAnsi="Book Antiqua"/>
          <w:szCs w:val="24"/>
        </w:rPr>
        <w:t xml:space="preserve"> </w:t>
      </w:r>
      <w:r w:rsidRPr="00643719">
        <w:rPr>
          <w:rFonts w:ascii="Book Antiqua" w:hAnsi="Book Antiqua"/>
          <w:szCs w:val="24"/>
        </w:rPr>
        <w:t>5-year: 59.7%</w:t>
      </w:r>
      <w:r w:rsidR="00272F9F" w:rsidRPr="00643719">
        <w:rPr>
          <w:rFonts w:ascii="Book Antiqua" w:hAnsi="Book Antiqua"/>
          <w:szCs w:val="24"/>
        </w:rPr>
        <w:t xml:space="preserve"> </w:t>
      </w:r>
      <w:r w:rsidRPr="00643719">
        <w:rPr>
          <w:rFonts w:ascii="Book Antiqua" w:hAnsi="Book Antiqua"/>
          <w:szCs w:val="24"/>
        </w:rPr>
        <w:t>for Group A; and 3-year: 74.9%, 5-year: 69.1% in Group B (</w:t>
      </w:r>
      <w:r w:rsidR="008C0003" w:rsidRPr="00643719">
        <w:rPr>
          <w:rFonts w:ascii="Book Antiqua" w:hAnsi="Book Antiqua"/>
          <w:i/>
          <w:szCs w:val="24"/>
        </w:rPr>
        <w:t>P</w:t>
      </w:r>
      <w:r w:rsidR="008C0003" w:rsidRPr="00643719">
        <w:rPr>
          <w:rFonts w:ascii="Book Antiqua" w:hAnsi="Book Antiqua"/>
          <w:szCs w:val="24"/>
        </w:rPr>
        <w:t xml:space="preserve"> </w:t>
      </w:r>
      <w:r w:rsidRPr="00643719">
        <w:rPr>
          <w:rFonts w:ascii="Book Antiqua" w:hAnsi="Book Antiqua"/>
          <w:szCs w:val="24"/>
        </w:rPr>
        <w:t>&lt;</w:t>
      </w:r>
      <w:r w:rsidR="008C0003" w:rsidRPr="00643719">
        <w:rPr>
          <w:rFonts w:ascii="Book Antiqua" w:hAnsi="Book Antiqua"/>
          <w:szCs w:val="24"/>
        </w:rPr>
        <w:t xml:space="preserve"> </w:t>
      </w:r>
      <w:r w:rsidRPr="00643719">
        <w:rPr>
          <w:rFonts w:ascii="Book Antiqua" w:hAnsi="Book Antiqua"/>
          <w:szCs w:val="24"/>
        </w:rPr>
        <w:t>0.05, Fig</w:t>
      </w:r>
      <w:r w:rsidR="008C0003" w:rsidRPr="00643719">
        <w:rPr>
          <w:rFonts w:ascii="Book Antiqua" w:hAnsi="Book Antiqua"/>
          <w:szCs w:val="24"/>
        </w:rPr>
        <w:t xml:space="preserve">ure </w:t>
      </w:r>
      <w:r w:rsidR="00E63AD3" w:rsidRPr="00643719">
        <w:rPr>
          <w:rFonts w:ascii="Book Antiqua" w:hAnsi="Book Antiqua"/>
          <w:szCs w:val="24"/>
        </w:rPr>
        <w:t>2B</w:t>
      </w:r>
      <w:r w:rsidRPr="00643719">
        <w:rPr>
          <w:rFonts w:ascii="Book Antiqua" w:hAnsi="Book Antiqua"/>
          <w:szCs w:val="24"/>
        </w:rPr>
        <w:t xml:space="preserve">). Among patients with </w:t>
      </w:r>
      <w:proofErr w:type="spellStart"/>
      <w:r w:rsidRPr="00643719">
        <w:rPr>
          <w:rFonts w:ascii="Book Antiqua" w:hAnsi="Book Antiqua"/>
          <w:szCs w:val="24"/>
        </w:rPr>
        <w:t>pStage</w:t>
      </w:r>
      <w:proofErr w:type="spellEnd"/>
      <w:r w:rsidRPr="00643719">
        <w:rPr>
          <w:rFonts w:ascii="Book Antiqua" w:hAnsi="Book Antiqua"/>
          <w:szCs w:val="24"/>
        </w:rPr>
        <w:t xml:space="preserve"> I disease, OS</w:t>
      </w:r>
      <w:r w:rsidR="00272F9F" w:rsidRPr="00643719">
        <w:rPr>
          <w:rFonts w:ascii="Book Antiqua" w:hAnsi="Book Antiqua"/>
          <w:szCs w:val="24"/>
        </w:rPr>
        <w:t xml:space="preserve"> </w:t>
      </w:r>
      <w:r w:rsidRPr="00643719">
        <w:rPr>
          <w:rFonts w:ascii="Book Antiqua" w:hAnsi="Book Antiqua"/>
          <w:szCs w:val="24"/>
        </w:rPr>
        <w:t>was significantly lower in Group A (</w:t>
      </w:r>
      <w:r w:rsidR="008C0003" w:rsidRPr="00643719">
        <w:rPr>
          <w:rFonts w:ascii="Book Antiqua" w:hAnsi="Book Antiqua"/>
          <w:i/>
          <w:szCs w:val="24"/>
        </w:rPr>
        <w:t>P</w:t>
      </w:r>
      <w:r w:rsidR="008C0003" w:rsidRPr="00643719">
        <w:rPr>
          <w:rFonts w:ascii="Book Antiqua" w:hAnsi="Book Antiqua"/>
          <w:szCs w:val="24"/>
        </w:rPr>
        <w:t xml:space="preserve"> </w:t>
      </w:r>
      <w:r w:rsidRPr="00643719">
        <w:rPr>
          <w:rFonts w:ascii="Book Antiqua" w:hAnsi="Book Antiqua"/>
          <w:szCs w:val="24"/>
        </w:rPr>
        <w:t>&lt;</w:t>
      </w:r>
      <w:r w:rsidR="008C0003" w:rsidRPr="00643719">
        <w:rPr>
          <w:rFonts w:ascii="Book Antiqua" w:hAnsi="Book Antiqua"/>
          <w:szCs w:val="24"/>
        </w:rPr>
        <w:t xml:space="preserve"> </w:t>
      </w:r>
      <w:r w:rsidRPr="00643719">
        <w:rPr>
          <w:rFonts w:ascii="Book Antiqua" w:hAnsi="Book Antiqua"/>
          <w:szCs w:val="24"/>
        </w:rPr>
        <w:t>0.05, Fig</w:t>
      </w:r>
      <w:r w:rsidR="008C0003" w:rsidRPr="00643719">
        <w:rPr>
          <w:rFonts w:ascii="Book Antiqua" w:hAnsi="Book Antiqua"/>
          <w:szCs w:val="24"/>
        </w:rPr>
        <w:t>ure</w:t>
      </w:r>
      <w:r w:rsidRPr="00643719">
        <w:rPr>
          <w:rFonts w:ascii="Book Antiqua" w:hAnsi="Book Antiqua"/>
          <w:szCs w:val="24"/>
        </w:rPr>
        <w:t xml:space="preserve"> </w:t>
      </w:r>
      <w:r w:rsidR="00E63AD3" w:rsidRPr="00643719">
        <w:rPr>
          <w:rFonts w:ascii="Book Antiqua" w:hAnsi="Book Antiqua"/>
          <w:szCs w:val="24"/>
        </w:rPr>
        <w:t>3A</w:t>
      </w:r>
      <w:r w:rsidRPr="00643719">
        <w:rPr>
          <w:rFonts w:ascii="Book Antiqua" w:hAnsi="Book Antiqua"/>
          <w:szCs w:val="24"/>
        </w:rPr>
        <w:t>), whereas CSS was almost equal in both groups (Fig</w:t>
      </w:r>
      <w:r w:rsidR="008C0003" w:rsidRPr="00643719">
        <w:rPr>
          <w:rFonts w:ascii="Book Antiqua" w:hAnsi="Book Antiqua"/>
          <w:szCs w:val="24"/>
        </w:rPr>
        <w:t>ure</w:t>
      </w:r>
      <w:r w:rsidRPr="00643719">
        <w:rPr>
          <w:rFonts w:ascii="Book Antiqua" w:hAnsi="Book Antiqua"/>
          <w:szCs w:val="24"/>
        </w:rPr>
        <w:t xml:space="preserve"> </w:t>
      </w:r>
      <w:r w:rsidR="00E63AD3" w:rsidRPr="00643719">
        <w:rPr>
          <w:rFonts w:ascii="Book Antiqua" w:hAnsi="Book Antiqua"/>
          <w:szCs w:val="24"/>
        </w:rPr>
        <w:t>3B</w:t>
      </w:r>
      <w:r w:rsidRPr="00643719">
        <w:rPr>
          <w:rFonts w:ascii="Book Antiqua" w:hAnsi="Book Antiqua"/>
          <w:szCs w:val="24"/>
        </w:rPr>
        <w:t>); their estimated 5-year CSS and OS rates were CSS: 92.07%, OS: 62.18% in Group A and CSS,</w:t>
      </w:r>
      <w:r w:rsidR="008C0003" w:rsidRPr="00643719">
        <w:rPr>
          <w:rFonts w:ascii="Book Antiqua" w:hAnsi="Book Antiqua"/>
          <w:szCs w:val="24"/>
        </w:rPr>
        <w:t xml:space="preserve"> </w:t>
      </w:r>
      <w:r w:rsidRPr="00643719">
        <w:rPr>
          <w:rFonts w:ascii="Book Antiqua" w:hAnsi="Book Antiqua"/>
          <w:szCs w:val="24"/>
        </w:rPr>
        <w:t>OS: 94.7%</w:t>
      </w:r>
      <w:r w:rsidR="00272F9F" w:rsidRPr="00643719">
        <w:rPr>
          <w:rFonts w:ascii="Book Antiqua" w:hAnsi="Book Antiqua"/>
          <w:szCs w:val="24"/>
        </w:rPr>
        <w:t xml:space="preserve"> </w:t>
      </w:r>
      <w:r w:rsidRPr="00643719">
        <w:rPr>
          <w:rFonts w:ascii="Book Antiqua" w:hAnsi="Book Antiqua"/>
          <w:szCs w:val="24"/>
        </w:rPr>
        <w:t>in Group B. OS was lower in Group A because of death by other cancers and other diseases, included pneumonia.</w:t>
      </w:r>
    </w:p>
    <w:p w14:paraId="34503BAB" w14:textId="77777777" w:rsidR="00F01600" w:rsidRPr="00643719" w:rsidRDefault="00F01600" w:rsidP="008C0003">
      <w:pPr>
        <w:spacing w:line="360" w:lineRule="auto"/>
        <w:ind w:firstLineChars="100" w:firstLine="240"/>
        <w:rPr>
          <w:rFonts w:ascii="Book Antiqua" w:hAnsi="Book Antiqua"/>
          <w:szCs w:val="24"/>
        </w:rPr>
      </w:pPr>
      <w:r w:rsidRPr="00643719">
        <w:rPr>
          <w:rFonts w:ascii="Book Antiqua" w:hAnsi="Book Antiqua"/>
          <w:szCs w:val="24"/>
        </w:rPr>
        <w:t xml:space="preserve">Among patients with </w:t>
      </w:r>
      <w:proofErr w:type="spellStart"/>
      <w:r w:rsidRPr="00643719">
        <w:rPr>
          <w:rFonts w:ascii="Book Antiqua" w:hAnsi="Book Antiqua"/>
          <w:szCs w:val="24"/>
        </w:rPr>
        <w:t>pStage</w:t>
      </w:r>
      <w:proofErr w:type="spellEnd"/>
      <w:r w:rsidRPr="00643719">
        <w:rPr>
          <w:rFonts w:ascii="Book Antiqua" w:hAnsi="Book Antiqua"/>
          <w:szCs w:val="24"/>
        </w:rPr>
        <w:t xml:space="preserve"> II–III disease, CSS and OS rates were almost equal in the two group</w:t>
      </w:r>
      <w:r w:rsidR="00AA1DF9" w:rsidRPr="00643719">
        <w:rPr>
          <w:rFonts w:ascii="Book Antiqua" w:hAnsi="Book Antiqua"/>
          <w:szCs w:val="24"/>
        </w:rPr>
        <w:t>s. The 5-year estimated CSS /</w:t>
      </w:r>
      <w:r w:rsidRPr="00643719">
        <w:rPr>
          <w:rFonts w:ascii="Book Antiqua" w:hAnsi="Book Antiqua"/>
          <w:szCs w:val="24"/>
        </w:rPr>
        <w:t>OS rates</w:t>
      </w:r>
      <w:r w:rsidR="008C0003" w:rsidRPr="00643719">
        <w:rPr>
          <w:rFonts w:ascii="Book Antiqua" w:hAnsi="Book Antiqua"/>
          <w:szCs w:val="24"/>
        </w:rPr>
        <w:t xml:space="preserve"> </w:t>
      </w:r>
      <w:r w:rsidR="00AA1DF9" w:rsidRPr="00643719">
        <w:rPr>
          <w:rFonts w:ascii="Book Antiqua" w:hAnsi="Book Antiqua"/>
          <w:szCs w:val="24"/>
        </w:rPr>
        <w:t>(same rates)</w:t>
      </w:r>
      <w:r w:rsidRPr="00643719">
        <w:rPr>
          <w:rFonts w:ascii="Book Antiqua" w:hAnsi="Book Antiqua"/>
          <w:szCs w:val="24"/>
        </w:rPr>
        <w:t xml:space="preserve"> for patients with </w:t>
      </w:r>
      <w:proofErr w:type="spellStart"/>
      <w:r w:rsidRPr="00643719">
        <w:rPr>
          <w:rFonts w:ascii="Book Antiqua" w:hAnsi="Book Antiqua"/>
          <w:szCs w:val="24"/>
        </w:rPr>
        <w:t>pStage</w:t>
      </w:r>
      <w:proofErr w:type="spellEnd"/>
      <w:r w:rsidRPr="00643719">
        <w:rPr>
          <w:rFonts w:ascii="Book Antiqua" w:hAnsi="Book Antiqua"/>
          <w:szCs w:val="24"/>
        </w:rPr>
        <w:t xml:space="preserve"> II disease were 67.5% in Group A and 67.96%</w:t>
      </w:r>
      <w:r w:rsidR="00272F9F" w:rsidRPr="00643719">
        <w:rPr>
          <w:rFonts w:ascii="Book Antiqua" w:hAnsi="Book Antiqua"/>
          <w:szCs w:val="24"/>
        </w:rPr>
        <w:t xml:space="preserve"> </w:t>
      </w:r>
      <w:r w:rsidRPr="00643719">
        <w:rPr>
          <w:rFonts w:ascii="Book Antiqua" w:hAnsi="Book Antiqua"/>
          <w:szCs w:val="24"/>
        </w:rPr>
        <w:t xml:space="preserve">in Group </w:t>
      </w:r>
      <w:proofErr w:type="gramStart"/>
      <w:r w:rsidRPr="00643719">
        <w:rPr>
          <w:rFonts w:ascii="Book Antiqua" w:hAnsi="Book Antiqua"/>
          <w:szCs w:val="24"/>
        </w:rPr>
        <w:t>B</w:t>
      </w:r>
      <w:r w:rsidR="00AA1DF9" w:rsidRPr="00643719">
        <w:rPr>
          <w:rFonts w:ascii="Book Antiqua" w:hAnsi="Book Antiqua"/>
          <w:szCs w:val="24"/>
        </w:rPr>
        <w:t xml:space="preserve"> </w:t>
      </w:r>
      <w:r w:rsidRPr="00643719">
        <w:rPr>
          <w:rFonts w:ascii="Book Antiqua" w:hAnsi="Book Antiqua"/>
          <w:szCs w:val="24"/>
        </w:rPr>
        <w:t>.</w:t>
      </w:r>
      <w:proofErr w:type="gramEnd"/>
      <w:r w:rsidRPr="00643719">
        <w:rPr>
          <w:rFonts w:ascii="Book Antiqua" w:hAnsi="Book Antiqua"/>
          <w:szCs w:val="24"/>
        </w:rPr>
        <w:t xml:space="preserve"> </w:t>
      </w:r>
      <w:r w:rsidRPr="00643719">
        <w:rPr>
          <w:rFonts w:ascii="Book Antiqua" w:hAnsi="Book Antiqua"/>
          <w:szCs w:val="24"/>
        </w:rPr>
        <w:lastRenderedPageBreak/>
        <w:t xml:space="preserve">Estimated 5-year CSS and OS rates for patients with </w:t>
      </w:r>
      <w:proofErr w:type="spellStart"/>
      <w:r w:rsidRPr="00643719">
        <w:rPr>
          <w:rFonts w:ascii="Book Antiqua" w:hAnsi="Book Antiqua"/>
          <w:szCs w:val="24"/>
        </w:rPr>
        <w:t>pStage</w:t>
      </w:r>
      <w:proofErr w:type="spellEnd"/>
      <w:r w:rsidRPr="00643719">
        <w:rPr>
          <w:rFonts w:ascii="Book Antiqua" w:hAnsi="Book Antiqua"/>
          <w:szCs w:val="24"/>
        </w:rPr>
        <w:t xml:space="preserve"> III disease were CSS: 42.4%, OS: 22.16% in Group A and </w:t>
      </w:r>
      <w:r w:rsidR="00AA1DF9" w:rsidRPr="00643719">
        <w:rPr>
          <w:rFonts w:ascii="Book Antiqua" w:hAnsi="Book Antiqua"/>
          <w:szCs w:val="24"/>
        </w:rPr>
        <w:t>CSS,</w:t>
      </w:r>
      <w:r w:rsidR="008C0003" w:rsidRPr="00643719">
        <w:rPr>
          <w:rFonts w:ascii="Book Antiqua" w:hAnsi="Book Antiqua"/>
          <w:szCs w:val="24"/>
        </w:rPr>
        <w:t xml:space="preserve"> </w:t>
      </w:r>
      <w:r w:rsidRPr="00643719">
        <w:rPr>
          <w:rFonts w:ascii="Book Antiqua" w:hAnsi="Book Antiqua"/>
          <w:szCs w:val="24"/>
        </w:rPr>
        <w:t>OS: 23.23%</w:t>
      </w:r>
      <w:r w:rsidR="00272F9F" w:rsidRPr="00643719">
        <w:rPr>
          <w:rFonts w:ascii="Book Antiqua" w:hAnsi="Book Antiqua"/>
          <w:szCs w:val="24"/>
        </w:rPr>
        <w:t xml:space="preserve"> </w:t>
      </w:r>
      <w:r w:rsidRPr="00643719">
        <w:rPr>
          <w:rFonts w:ascii="Book Antiqua" w:hAnsi="Book Antiqua"/>
          <w:szCs w:val="24"/>
        </w:rPr>
        <w:t xml:space="preserve">in Group B. However, among patients with </w:t>
      </w:r>
      <w:proofErr w:type="spellStart"/>
      <w:r w:rsidRPr="00643719">
        <w:rPr>
          <w:rFonts w:ascii="Book Antiqua" w:hAnsi="Book Antiqua"/>
          <w:szCs w:val="24"/>
        </w:rPr>
        <w:t>pSt</w:t>
      </w:r>
      <w:r w:rsidR="008C0003" w:rsidRPr="00643719">
        <w:rPr>
          <w:rFonts w:ascii="Book Antiqua" w:hAnsi="Book Antiqua"/>
          <w:szCs w:val="24"/>
        </w:rPr>
        <w:t>age</w:t>
      </w:r>
      <w:proofErr w:type="spellEnd"/>
      <w:r w:rsidR="008C0003" w:rsidRPr="00643719">
        <w:rPr>
          <w:rFonts w:ascii="Book Antiqua" w:hAnsi="Book Antiqua"/>
          <w:szCs w:val="24"/>
        </w:rPr>
        <w:t xml:space="preserve"> IV disease, estimated OS</w:t>
      </w:r>
      <w:r w:rsidR="00AA1DF9" w:rsidRPr="00643719">
        <w:rPr>
          <w:rFonts w:ascii="Book Antiqua" w:hAnsi="Book Antiqua"/>
          <w:szCs w:val="24"/>
        </w:rPr>
        <w:t>/</w:t>
      </w:r>
      <w:r w:rsidRPr="00643719">
        <w:rPr>
          <w:rFonts w:ascii="Book Antiqua" w:hAnsi="Book Antiqua"/>
          <w:szCs w:val="24"/>
        </w:rPr>
        <w:t>CSS</w:t>
      </w:r>
      <w:r w:rsidR="008C0003" w:rsidRPr="00643719">
        <w:rPr>
          <w:rFonts w:ascii="Book Antiqua" w:hAnsi="Book Antiqua"/>
          <w:szCs w:val="24"/>
        </w:rPr>
        <w:t xml:space="preserve"> </w:t>
      </w:r>
      <w:r w:rsidR="00AA1DF9" w:rsidRPr="00643719">
        <w:rPr>
          <w:rFonts w:ascii="Book Antiqua" w:hAnsi="Book Antiqua"/>
          <w:szCs w:val="24"/>
        </w:rPr>
        <w:t>(same rates)</w:t>
      </w:r>
      <w:r w:rsidRPr="00643719">
        <w:rPr>
          <w:rFonts w:ascii="Book Antiqua" w:hAnsi="Book Antiqua"/>
          <w:szCs w:val="24"/>
        </w:rPr>
        <w:t xml:space="preserve"> were significantly lower in Group A than in Group B; estimated 5-year C</w:t>
      </w:r>
      <w:r w:rsidR="0064669B" w:rsidRPr="00643719">
        <w:rPr>
          <w:rFonts w:ascii="Book Antiqua" w:hAnsi="Book Antiqua"/>
          <w:szCs w:val="24"/>
        </w:rPr>
        <w:t>SS/</w:t>
      </w:r>
      <w:r w:rsidR="00AA1DF9" w:rsidRPr="00643719">
        <w:rPr>
          <w:rFonts w:ascii="Book Antiqua" w:hAnsi="Book Antiqua"/>
          <w:szCs w:val="24"/>
        </w:rPr>
        <w:t>OS were 27, 1% in Group B and 0% in Group A</w:t>
      </w:r>
      <w:r w:rsidRPr="00643719">
        <w:rPr>
          <w:rFonts w:ascii="Book Antiqua" w:hAnsi="Book Antiqua"/>
          <w:szCs w:val="24"/>
        </w:rPr>
        <w:t>, respectively</w:t>
      </w:r>
      <w:r w:rsidR="00272F9F" w:rsidRPr="00643719">
        <w:rPr>
          <w:rFonts w:ascii="Book Antiqua" w:hAnsi="Book Antiqua"/>
          <w:szCs w:val="24"/>
        </w:rPr>
        <w:t xml:space="preserve"> </w:t>
      </w:r>
      <w:r w:rsidRPr="00643719">
        <w:rPr>
          <w:rFonts w:ascii="Book Antiqua" w:hAnsi="Book Antiqua"/>
          <w:szCs w:val="24"/>
        </w:rPr>
        <w:t>(Fig</w:t>
      </w:r>
      <w:r w:rsidR="008C0003" w:rsidRPr="00643719">
        <w:rPr>
          <w:rFonts w:ascii="Book Antiqua" w:hAnsi="Book Antiqua"/>
          <w:szCs w:val="24"/>
        </w:rPr>
        <w:t xml:space="preserve">ure </w:t>
      </w:r>
      <w:r w:rsidR="00E63AD3" w:rsidRPr="00643719">
        <w:rPr>
          <w:rFonts w:ascii="Book Antiqua" w:hAnsi="Book Antiqua"/>
          <w:szCs w:val="24"/>
        </w:rPr>
        <w:t>4</w:t>
      </w:r>
      <w:r w:rsidRPr="00643719">
        <w:rPr>
          <w:rFonts w:ascii="Book Antiqua" w:hAnsi="Book Antiqua"/>
          <w:szCs w:val="24"/>
        </w:rPr>
        <w:t>).</w:t>
      </w:r>
    </w:p>
    <w:p w14:paraId="050DEB36" w14:textId="77777777" w:rsidR="00F01600" w:rsidRPr="00643719" w:rsidRDefault="00AA1DF9" w:rsidP="008C0003">
      <w:pPr>
        <w:spacing w:line="360" w:lineRule="auto"/>
        <w:ind w:firstLineChars="100" w:firstLine="240"/>
        <w:rPr>
          <w:rFonts w:ascii="Book Antiqua" w:hAnsi="Book Antiqua"/>
          <w:szCs w:val="24"/>
        </w:rPr>
      </w:pPr>
      <w:r w:rsidRPr="00643719">
        <w:rPr>
          <w:rFonts w:ascii="Book Antiqua" w:hAnsi="Book Antiqua"/>
          <w:szCs w:val="24"/>
        </w:rPr>
        <w:t>Univariate analysis of prognostic factors for OS in Group A is sh</w:t>
      </w:r>
      <w:r w:rsidR="008C0003" w:rsidRPr="00643719">
        <w:rPr>
          <w:rFonts w:ascii="Book Antiqua" w:hAnsi="Book Antiqua"/>
          <w:szCs w:val="24"/>
        </w:rPr>
        <w:t xml:space="preserve">own in Table 3. We found </w:t>
      </w:r>
      <w:proofErr w:type="spellStart"/>
      <w:r w:rsidR="008C0003" w:rsidRPr="00643719">
        <w:rPr>
          <w:rFonts w:ascii="Book Antiqua" w:hAnsi="Book Antiqua"/>
          <w:szCs w:val="24"/>
        </w:rPr>
        <w:t>pStage</w:t>
      </w:r>
      <w:proofErr w:type="spellEnd"/>
      <w:r w:rsidR="008C0003" w:rsidRPr="00643719">
        <w:rPr>
          <w:rFonts w:ascii="Book Antiqua" w:hAnsi="Book Antiqua"/>
          <w:szCs w:val="24"/>
        </w:rPr>
        <w:t xml:space="preserve">, </w:t>
      </w:r>
      <w:proofErr w:type="spellStart"/>
      <w:r w:rsidR="008C0003" w:rsidRPr="00643719">
        <w:rPr>
          <w:rFonts w:ascii="Book Antiqua" w:hAnsi="Book Antiqua"/>
          <w:szCs w:val="24"/>
        </w:rPr>
        <w:t>radicality</w:t>
      </w:r>
      <w:proofErr w:type="spellEnd"/>
      <w:r w:rsidRPr="00643719">
        <w:rPr>
          <w:rFonts w:ascii="Book Antiqua" w:hAnsi="Book Antiqua"/>
          <w:szCs w:val="24"/>
        </w:rPr>
        <w:t>, lymph node metastasis and histology significantly affected prognoses (</w:t>
      </w:r>
      <w:r w:rsidR="008C0003" w:rsidRPr="00643719">
        <w:rPr>
          <w:rFonts w:ascii="Book Antiqua" w:hAnsi="Book Antiqua"/>
          <w:i/>
          <w:szCs w:val="24"/>
        </w:rPr>
        <w:t>P</w:t>
      </w:r>
      <w:r w:rsidR="008C0003" w:rsidRPr="00643719">
        <w:rPr>
          <w:rFonts w:ascii="Book Antiqua" w:hAnsi="Book Antiqua"/>
          <w:szCs w:val="24"/>
        </w:rPr>
        <w:t xml:space="preserve"> </w:t>
      </w:r>
      <w:r w:rsidRPr="00643719">
        <w:rPr>
          <w:rFonts w:ascii="Book Antiqua" w:hAnsi="Book Antiqua"/>
          <w:szCs w:val="24"/>
        </w:rPr>
        <w:t>&lt;</w:t>
      </w:r>
      <w:r w:rsidR="008C0003" w:rsidRPr="00643719">
        <w:rPr>
          <w:rFonts w:ascii="Book Antiqua" w:hAnsi="Book Antiqua"/>
          <w:szCs w:val="24"/>
        </w:rPr>
        <w:t xml:space="preserve"> </w:t>
      </w:r>
      <w:r w:rsidRPr="00643719">
        <w:rPr>
          <w:rFonts w:ascii="Book Antiqua" w:hAnsi="Book Antiqua"/>
          <w:szCs w:val="24"/>
        </w:rPr>
        <w:t>0.05). I</w:t>
      </w:r>
      <w:r w:rsidR="008C0003" w:rsidRPr="00643719">
        <w:rPr>
          <w:rFonts w:ascii="Book Antiqua" w:hAnsi="Book Antiqua"/>
          <w:szCs w:val="24"/>
        </w:rPr>
        <w:t xml:space="preserve">n multivariate analysis, </w:t>
      </w:r>
      <w:proofErr w:type="spellStart"/>
      <w:r w:rsidR="008C0003" w:rsidRPr="00643719">
        <w:rPr>
          <w:rFonts w:ascii="Book Antiqua" w:hAnsi="Book Antiqua"/>
          <w:szCs w:val="24"/>
        </w:rPr>
        <w:t>pStage</w:t>
      </w:r>
      <w:proofErr w:type="spellEnd"/>
      <w:r w:rsidRPr="00643719">
        <w:rPr>
          <w:rFonts w:ascii="Book Antiqua" w:hAnsi="Book Antiqua"/>
          <w:szCs w:val="24"/>
        </w:rPr>
        <w:t>, histology, and extent of lymph node dissection were independent prognostic values for OS (Table 4).</w:t>
      </w:r>
    </w:p>
    <w:p w14:paraId="0205332A" w14:textId="77777777" w:rsidR="00BF6538" w:rsidRPr="00643719" w:rsidRDefault="00BF6538" w:rsidP="004D6F19">
      <w:pPr>
        <w:spacing w:line="360" w:lineRule="auto"/>
        <w:rPr>
          <w:rFonts w:ascii="Book Antiqua" w:hAnsi="Book Antiqua"/>
          <w:szCs w:val="24"/>
        </w:rPr>
      </w:pPr>
    </w:p>
    <w:p w14:paraId="1C887CBF" w14:textId="77777777" w:rsidR="00BF6538" w:rsidRPr="00643719" w:rsidRDefault="00BF6538" w:rsidP="004D6F19">
      <w:pPr>
        <w:spacing w:line="360" w:lineRule="auto"/>
        <w:rPr>
          <w:rFonts w:ascii="Book Antiqua" w:hAnsi="Book Antiqua"/>
          <w:b/>
          <w:szCs w:val="24"/>
        </w:rPr>
      </w:pPr>
      <w:r w:rsidRPr="00643719">
        <w:rPr>
          <w:rFonts w:ascii="Book Antiqua" w:hAnsi="Book Antiqua"/>
          <w:b/>
          <w:szCs w:val="24"/>
        </w:rPr>
        <w:t>DISCUSSION</w:t>
      </w:r>
    </w:p>
    <w:p w14:paraId="3B265E7E" w14:textId="77777777" w:rsidR="006D1F65" w:rsidRPr="00643719" w:rsidRDefault="006D1F65" w:rsidP="004D6F19">
      <w:pPr>
        <w:spacing w:line="360" w:lineRule="auto"/>
        <w:rPr>
          <w:rFonts w:ascii="Book Antiqua" w:hAnsi="Book Antiqua"/>
          <w:szCs w:val="24"/>
        </w:rPr>
      </w:pPr>
      <w:r w:rsidRPr="00643719">
        <w:rPr>
          <w:rFonts w:ascii="Book Antiqua" w:hAnsi="Book Antiqua"/>
          <w:szCs w:val="24"/>
        </w:rPr>
        <w:t xml:space="preserve">In the present study, we evaluated clinicopathological features and survival of patients aged 80 years and older, compared with patients aged 79 years and younger </w:t>
      </w:r>
      <w:proofErr w:type="spellStart"/>
      <w:r w:rsidRPr="00643719">
        <w:rPr>
          <w:rFonts w:ascii="Book Antiqua" w:hAnsi="Book Antiqua"/>
          <w:szCs w:val="24"/>
        </w:rPr>
        <w:t>after</w:t>
      </w:r>
      <w:r w:rsidR="009A6189" w:rsidRPr="00643719">
        <w:rPr>
          <w:rFonts w:ascii="Book Antiqua" w:hAnsi="Book Antiqua"/>
          <w:szCs w:val="24"/>
        </w:rPr>
        <w:t>IPTW</w:t>
      </w:r>
      <w:proofErr w:type="spellEnd"/>
      <w:r w:rsidRPr="00643719">
        <w:rPr>
          <w:rFonts w:ascii="Book Antiqua" w:hAnsi="Book Antiqua"/>
          <w:szCs w:val="24"/>
        </w:rPr>
        <w:t>.</w:t>
      </w:r>
    </w:p>
    <w:p w14:paraId="4A03CD9B" w14:textId="77777777" w:rsidR="006D1F65" w:rsidRPr="00643719" w:rsidRDefault="006D1F65" w:rsidP="008C0003">
      <w:pPr>
        <w:spacing w:line="360" w:lineRule="auto"/>
        <w:ind w:firstLineChars="100" w:firstLine="240"/>
        <w:rPr>
          <w:rFonts w:ascii="Book Antiqua" w:hAnsi="Book Antiqua"/>
          <w:szCs w:val="24"/>
        </w:rPr>
      </w:pPr>
      <w:r w:rsidRPr="00643719">
        <w:rPr>
          <w:rFonts w:ascii="Book Antiqua" w:hAnsi="Book Antiqua"/>
          <w:szCs w:val="24"/>
        </w:rPr>
        <w:t xml:space="preserve">The optimal cut-off age for </w:t>
      </w:r>
      <w:proofErr w:type="spellStart"/>
      <w:r w:rsidRPr="00643719">
        <w:rPr>
          <w:rFonts w:ascii="Book Antiqua" w:hAnsi="Book Antiqua"/>
          <w:szCs w:val="24"/>
        </w:rPr>
        <w:t>gastrectomies</w:t>
      </w:r>
      <w:proofErr w:type="spellEnd"/>
      <w:r w:rsidRPr="00643719">
        <w:rPr>
          <w:rFonts w:ascii="Book Antiqua" w:hAnsi="Book Antiqua"/>
          <w:szCs w:val="24"/>
        </w:rPr>
        <w:t xml:space="preserve"> in elderly patients is controversial. The WHO classification defines “elderly” as older than 65 years old, “young-old” as 65</w:t>
      </w:r>
      <w:r w:rsidR="008C0003" w:rsidRPr="00643719">
        <w:rPr>
          <w:rFonts w:ascii="Book Antiqua" w:hAnsi="Book Antiqua"/>
          <w:szCs w:val="24"/>
        </w:rPr>
        <w:t>-</w:t>
      </w:r>
      <w:r w:rsidRPr="00643719">
        <w:rPr>
          <w:rFonts w:ascii="Book Antiqua" w:hAnsi="Book Antiqua"/>
          <w:szCs w:val="24"/>
        </w:rPr>
        <w:t>75 years old and “</w:t>
      </w:r>
      <w:r w:rsidR="008C0003" w:rsidRPr="00643719">
        <w:rPr>
          <w:rFonts w:ascii="Book Antiqua" w:hAnsi="Book Antiqua"/>
          <w:szCs w:val="24"/>
        </w:rPr>
        <w:t>old-old” as older than 75 years</w:t>
      </w:r>
      <w:r w:rsidR="005A42D9" w:rsidRPr="00643719">
        <w:rPr>
          <w:rFonts w:ascii="Book Antiqua" w:hAnsi="Book Antiqua"/>
          <w:szCs w:val="24"/>
        </w:rPr>
        <w:fldChar w:fldCharType="begin"/>
      </w:r>
      <w:r w:rsidR="00660C2E" w:rsidRPr="00643719">
        <w:rPr>
          <w:rFonts w:ascii="Book Antiqua" w:hAnsi="Book Antiqua"/>
          <w:szCs w:val="24"/>
        </w:rPr>
        <w:instrText xml:space="preserve"> ADDIN EN.CITE &lt;EndNote&gt;&lt;Cite&gt;&lt;RecNum&gt;52&lt;/RecNum&gt;&lt;DisplayText&gt;&lt;style face="superscript"&gt;[23]&lt;/style&gt;&lt;/DisplayText&gt;&lt;record&gt;&lt;rec-number&gt;52&lt;/rec-number&gt;&lt;foreign-keys&gt;&lt;key app="EN" db-id="0vpedtwx3ze0aref5sv59segapw5p2z52vdr"&gt;52&lt;/key&gt;&lt;/foreign-keys&gt;&lt;ref-type name="Web Page"&gt;12&lt;/ref-type&gt;&lt;contributors&gt;&lt;/contributors&gt;&lt;titles&gt;&lt;title&gt;Proposed working definition of an older person in Africa for the MDS Project&lt;/title&gt;&lt;/titles&gt;&lt;number&gt;Acccessed 26th, November,2016&lt;/number&gt;&lt;dates&gt;&lt;/dates&gt;&lt;urls&gt;&lt;related-urls&gt;&lt;url&gt;http://www.who.int/healthinfo/survey/ageingdefnolder/en/&lt;/url&gt;&lt;/related-urls&gt;&lt;/urls&gt;&lt;/record&gt;&lt;/Cite&gt;&lt;/EndNote&gt;</w:instrText>
      </w:r>
      <w:r w:rsidR="005A42D9" w:rsidRPr="00643719">
        <w:rPr>
          <w:rFonts w:ascii="Book Antiqua" w:hAnsi="Book Antiqua"/>
          <w:szCs w:val="24"/>
        </w:rPr>
        <w:fldChar w:fldCharType="separate"/>
      </w:r>
      <w:r w:rsidR="00660C2E" w:rsidRPr="00643719">
        <w:rPr>
          <w:rFonts w:ascii="Book Antiqua" w:hAnsi="Book Antiqua"/>
          <w:noProof/>
          <w:szCs w:val="24"/>
          <w:vertAlign w:val="superscript"/>
        </w:rPr>
        <w:t>[</w:t>
      </w:r>
      <w:hyperlink w:anchor="_ENREF_23" w:tooltip=",  #52" w:history="1">
        <w:r w:rsidR="00660C2E" w:rsidRPr="00643719">
          <w:rPr>
            <w:rFonts w:ascii="Book Antiqua" w:hAnsi="Book Antiqua"/>
            <w:noProof/>
            <w:szCs w:val="24"/>
            <w:vertAlign w:val="superscript"/>
          </w:rPr>
          <w:t>23</w:t>
        </w:r>
      </w:hyperlink>
      <w:r w:rsidR="00660C2E" w:rsidRPr="00643719">
        <w:rPr>
          <w:rFonts w:ascii="Book Antiqua" w:hAnsi="Book Antiqua"/>
          <w:noProof/>
          <w:szCs w:val="24"/>
          <w:vertAlign w:val="superscript"/>
        </w:rPr>
        <w:t>]</w:t>
      </w:r>
      <w:r w:rsidR="005A42D9" w:rsidRPr="00643719">
        <w:rPr>
          <w:rFonts w:ascii="Book Antiqua" w:hAnsi="Book Antiqua"/>
          <w:szCs w:val="24"/>
        </w:rPr>
        <w:fldChar w:fldCharType="end"/>
      </w:r>
      <w:r w:rsidR="008230F8" w:rsidRPr="00643719">
        <w:rPr>
          <w:rFonts w:ascii="Book Antiqua" w:hAnsi="Book Antiqua"/>
          <w:szCs w:val="24"/>
        </w:rPr>
        <w:t>.</w:t>
      </w:r>
      <w:r w:rsidR="005A42D9" w:rsidRPr="00643719">
        <w:rPr>
          <w:rFonts w:ascii="Book Antiqua" w:hAnsi="Book Antiqua"/>
          <w:szCs w:val="24"/>
        </w:rPr>
        <w:t xml:space="preserve"> </w:t>
      </w:r>
      <w:r w:rsidR="0064669B" w:rsidRPr="00643719">
        <w:rPr>
          <w:rFonts w:ascii="Book Antiqua" w:hAnsi="Book Antiqua"/>
          <w:szCs w:val="24"/>
        </w:rPr>
        <w:t>I</w:t>
      </w:r>
      <w:r w:rsidRPr="00643719">
        <w:rPr>
          <w:rFonts w:ascii="Book Antiqua" w:hAnsi="Book Antiqua"/>
          <w:szCs w:val="24"/>
        </w:rPr>
        <w:t>n previously published studies of gastric cancer surgery in older patients , age thresholds ranged from 65 to 80 years old, so “elderly person” was not defined with regard to stomach cancer</w:t>
      </w:r>
      <w:r w:rsidR="00B65FC1" w:rsidRPr="00643719">
        <w:rPr>
          <w:rFonts w:ascii="Book Antiqua" w:hAnsi="Book Antiqua"/>
          <w:szCs w:val="24"/>
        </w:rPr>
        <w:fldChar w:fldCharType="begin">
          <w:fldData xml:space="preserve">PEVuZE5vdGU+PENpdGU+PEF1dGhvcj5UYWtlc2hpdGE8L0F1dGhvcj48WWVhcj4yMDEzPC9ZZWFy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yMi02PC9wYWdlcz48dm9sdW1lPjExPC92b2x1bWU+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=
</w:fldData>
        </w:fldChar>
      </w:r>
      <w:r w:rsidR="00660C2E" w:rsidRPr="00643719">
        <w:rPr>
          <w:rFonts w:ascii="Book Antiqua" w:hAnsi="Book Antiqua"/>
          <w:szCs w:val="24"/>
        </w:rPr>
        <w:instrText xml:space="preserve"> ADDIN EN.CITE </w:instrText>
      </w:r>
      <w:r w:rsidR="00660C2E" w:rsidRPr="00643719">
        <w:rPr>
          <w:rFonts w:ascii="Book Antiqua" w:hAnsi="Book Antiqua"/>
          <w:szCs w:val="24"/>
        </w:rPr>
        <w:fldChar w:fldCharType="begin">
          <w:fldData xml:space="preserve">PEVuZE5vdGU+PENpdGU+PEF1dGhvcj5UYWtlc2hpdGE8L0F1dGhvcj48WWVhcj4yMDEzPC9ZZWFy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yMi02PC9wYWdlcz48dm9sdW1lPjExPC92b2x1bWU+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=
</w:fldData>
        </w:fldChar>
      </w:r>
      <w:r w:rsidR="00660C2E" w:rsidRPr="00643719">
        <w:rPr>
          <w:rFonts w:ascii="Book Antiqua" w:hAnsi="Book Antiqua"/>
          <w:szCs w:val="24"/>
        </w:rPr>
        <w:instrText xml:space="preserve"> ADDIN EN.CITE.DATA </w:instrText>
      </w:r>
      <w:r w:rsidR="00660C2E" w:rsidRPr="00643719">
        <w:rPr>
          <w:rFonts w:ascii="Book Antiqua" w:hAnsi="Book Antiqua"/>
          <w:szCs w:val="24"/>
        </w:rPr>
      </w:r>
      <w:r w:rsidR="00660C2E" w:rsidRPr="00643719">
        <w:rPr>
          <w:rFonts w:ascii="Book Antiqua" w:hAnsi="Book Antiqua"/>
          <w:szCs w:val="24"/>
        </w:rPr>
        <w:fldChar w:fldCharType="end"/>
      </w:r>
      <w:r w:rsidR="00B65FC1" w:rsidRPr="00643719">
        <w:rPr>
          <w:rFonts w:ascii="Book Antiqua" w:hAnsi="Book Antiqua"/>
          <w:szCs w:val="24"/>
        </w:rPr>
      </w:r>
      <w:r w:rsidR="00B65FC1" w:rsidRPr="00643719">
        <w:rPr>
          <w:rFonts w:ascii="Book Antiqua" w:hAnsi="Book Antiqua"/>
          <w:szCs w:val="24"/>
        </w:rPr>
        <w:fldChar w:fldCharType="separate"/>
      </w:r>
      <w:r w:rsidR="00660C2E" w:rsidRPr="00643719">
        <w:rPr>
          <w:rFonts w:ascii="Book Antiqua" w:hAnsi="Book Antiqua"/>
          <w:noProof/>
          <w:szCs w:val="24"/>
          <w:vertAlign w:val="superscript"/>
        </w:rPr>
        <w:t>[</w:t>
      </w:r>
      <w:hyperlink w:anchor="_ENREF_4" w:tooltip="Eguchi, 2003 #17" w:history="1">
        <w:r w:rsidR="00660C2E" w:rsidRPr="00643719">
          <w:rPr>
            <w:rFonts w:ascii="Book Antiqua" w:hAnsi="Book Antiqua"/>
            <w:noProof/>
            <w:szCs w:val="24"/>
            <w:vertAlign w:val="superscript"/>
          </w:rPr>
          <w:t>4</w:t>
        </w:r>
      </w:hyperlink>
      <w:r w:rsidR="008C0003" w:rsidRPr="00643719">
        <w:rPr>
          <w:rFonts w:ascii="Book Antiqua" w:hAnsi="Book Antiqua"/>
          <w:noProof/>
          <w:szCs w:val="24"/>
          <w:vertAlign w:val="superscript"/>
        </w:rPr>
        <w:t>,</w:t>
      </w:r>
      <w:hyperlink w:anchor="_ENREF_5" w:tooltip="Hanazaki, 1998 #16" w:history="1">
        <w:r w:rsidR="00660C2E" w:rsidRPr="00643719">
          <w:rPr>
            <w:rFonts w:ascii="Book Antiqua" w:hAnsi="Book Antiqua"/>
            <w:noProof/>
            <w:szCs w:val="24"/>
            <w:vertAlign w:val="superscript"/>
          </w:rPr>
          <w:t>5</w:t>
        </w:r>
      </w:hyperlink>
      <w:r w:rsidR="008C0003" w:rsidRPr="00643719">
        <w:rPr>
          <w:rFonts w:ascii="Book Antiqua" w:hAnsi="Book Antiqua"/>
          <w:noProof/>
          <w:szCs w:val="24"/>
          <w:vertAlign w:val="superscript"/>
        </w:rPr>
        <w:t>,</w:t>
      </w:r>
      <w:hyperlink w:anchor="_ENREF_7" w:tooltip="Kubota, 2000 #12" w:history="1">
        <w:r w:rsidR="00660C2E" w:rsidRPr="00643719">
          <w:rPr>
            <w:rFonts w:ascii="Book Antiqua" w:hAnsi="Book Antiqua"/>
            <w:noProof/>
            <w:szCs w:val="24"/>
            <w:vertAlign w:val="superscript"/>
          </w:rPr>
          <w:t>7</w:t>
        </w:r>
      </w:hyperlink>
      <w:r w:rsidR="008C0003" w:rsidRPr="00643719">
        <w:rPr>
          <w:rFonts w:ascii="Book Antiqua" w:hAnsi="Book Antiqua"/>
          <w:noProof/>
          <w:szCs w:val="24"/>
          <w:vertAlign w:val="superscript"/>
        </w:rPr>
        <w:t>,</w:t>
      </w:r>
      <w:hyperlink w:anchor="_ENREF_8" w:tooltip="Kunisaki, 2006 #9" w:history="1">
        <w:r w:rsidR="00660C2E" w:rsidRPr="00643719">
          <w:rPr>
            <w:rFonts w:ascii="Book Antiqua" w:hAnsi="Book Antiqua"/>
            <w:noProof/>
            <w:szCs w:val="24"/>
            <w:vertAlign w:val="superscript"/>
          </w:rPr>
          <w:t>8</w:t>
        </w:r>
      </w:hyperlink>
      <w:r w:rsidR="008C0003" w:rsidRPr="00643719">
        <w:rPr>
          <w:rFonts w:ascii="Book Antiqua" w:hAnsi="Book Antiqua"/>
          <w:noProof/>
          <w:szCs w:val="24"/>
          <w:vertAlign w:val="superscript"/>
        </w:rPr>
        <w:t>,</w:t>
      </w:r>
      <w:hyperlink w:anchor="_ENREF_11" w:tooltip="Saidi, 2004 #44" w:history="1">
        <w:r w:rsidR="00660C2E" w:rsidRPr="00643719">
          <w:rPr>
            <w:rFonts w:ascii="Book Antiqua" w:hAnsi="Book Antiqua"/>
            <w:noProof/>
            <w:szCs w:val="24"/>
            <w:vertAlign w:val="superscript"/>
          </w:rPr>
          <w:t>11-17</w:t>
        </w:r>
      </w:hyperlink>
      <w:r w:rsidR="008C0003" w:rsidRPr="00643719">
        <w:rPr>
          <w:rFonts w:ascii="Book Antiqua" w:hAnsi="Book Antiqua"/>
          <w:noProof/>
          <w:szCs w:val="24"/>
          <w:vertAlign w:val="superscript"/>
        </w:rPr>
        <w:t>,</w:t>
      </w:r>
      <w:hyperlink w:anchor="_ENREF_24" w:tooltip="Fujiwara, 2012 #20" w:history="1">
        <w:r w:rsidR="00660C2E" w:rsidRPr="00643719">
          <w:rPr>
            <w:rFonts w:ascii="Book Antiqua" w:hAnsi="Book Antiqua"/>
            <w:noProof/>
            <w:szCs w:val="24"/>
            <w:vertAlign w:val="superscript"/>
          </w:rPr>
          <w:t>24</w:t>
        </w:r>
      </w:hyperlink>
      <w:r w:rsidR="00660C2E" w:rsidRPr="00643719">
        <w:rPr>
          <w:rFonts w:ascii="Book Antiqua" w:hAnsi="Book Antiqua"/>
          <w:noProof/>
          <w:szCs w:val="24"/>
          <w:vertAlign w:val="superscript"/>
        </w:rPr>
        <w:t>]</w:t>
      </w:r>
      <w:r w:rsidR="00B65FC1" w:rsidRPr="00643719">
        <w:rPr>
          <w:rFonts w:ascii="Book Antiqua" w:hAnsi="Book Antiqua"/>
          <w:szCs w:val="24"/>
        </w:rPr>
        <w:fldChar w:fldCharType="end"/>
      </w:r>
      <w:r w:rsidR="00B65FC1" w:rsidRPr="00643719">
        <w:rPr>
          <w:rFonts w:ascii="Book Antiqua" w:hAnsi="Book Antiqua"/>
          <w:szCs w:val="24"/>
        </w:rPr>
        <w:t xml:space="preserve">. </w:t>
      </w:r>
      <w:r w:rsidRPr="00643719">
        <w:rPr>
          <w:rFonts w:ascii="Book Antiqua" w:hAnsi="Book Antiqua"/>
          <w:szCs w:val="24"/>
        </w:rPr>
        <w:t xml:space="preserve">In the present study, we therefore used a </w:t>
      </w:r>
      <w:r w:rsidR="0064669B" w:rsidRPr="00643719">
        <w:rPr>
          <w:rFonts w:ascii="Book Antiqua" w:hAnsi="Book Antiqua"/>
          <w:szCs w:val="24"/>
        </w:rPr>
        <w:t xml:space="preserve">survival </w:t>
      </w:r>
      <w:r w:rsidRPr="00643719">
        <w:rPr>
          <w:rFonts w:ascii="Book Antiqua" w:hAnsi="Book Antiqua"/>
          <w:szCs w:val="24"/>
        </w:rPr>
        <w:t xml:space="preserve">ROC curve in patients with gastric cancer in terms of OS to determine the borderline age for </w:t>
      </w:r>
      <w:proofErr w:type="spellStart"/>
      <w:r w:rsidRPr="00643719">
        <w:rPr>
          <w:rFonts w:ascii="Book Antiqua" w:hAnsi="Book Antiqua"/>
          <w:szCs w:val="24"/>
        </w:rPr>
        <w:t>gastrectomies</w:t>
      </w:r>
      <w:proofErr w:type="spellEnd"/>
      <w:r w:rsidRPr="00643719">
        <w:rPr>
          <w:rFonts w:ascii="Book Antiqua" w:hAnsi="Book Antiqua"/>
          <w:szCs w:val="24"/>
        </w:rPr>
        <w:t>, and concluded the optimal cut-off age is 80.6 years old, regardless of low AUC. Therefore, we divided the gastric cancer patients into two groups: 80 years and older (Group A, elderly group) and 79 years and younger (Group B, general population) in this study.</w:t>
      </w:r>
    </w:p>
    <w:p w14:paraId="0EF3983E" w14:textId="77777777" w:rsidR="00B223B7" w:rsidRPr="00643719" w:rsidRDefault="006D1F65" w:rsidP="004D6F19">
      <w:pPr>
        <w:spacing w:line="360" w:lineRule="auto"/>
        <w:ind w:firstLineChars="50" w:firstLine="120"/>
        <w:rPr>
          <w:rFonts w:ascii="Book Antiqua" w:hAnsi="Book Antiqua"/>
          <w:szCs w:val="24"/>
        </w:rPr>
      </w:pPr>
      <w:r w:rsidRPr="00643719">
        <w:rPr>
          <w:rFonts w:ascii="Book Antiqua" w:hAnsi="Book Antiqua"/>
          <w:szCs w:val="24"/>
        </w:rPr>
        <w:t xml:space="preserve">In general, morbidity and mortality of gastric cancer patients after </w:t>
      </w:r>
      <w:proofErr w:type="spellStart"/>
      <w:r w:rsidRPr="00643719">
        <w:rPr>
          <w:rFonts w:ascii="Book Antiqua" w:hAnsi="Book Antiqua"/>
          <w:szCs w:val="24"/>
        </w:rPr>
        <w:t>gastrectomy</w:t>
      </w:r>
      <w:proofErr w:type="spellEnd"/>
      <w:r w:rsidRPr="00643719">
        <w:rPr>
          <w:rFonts w:ascii="Book Antiqua" w:hAnsi="Book Antiqua"/>
          <w:szCs w:val="24"/>
        </w:rPr>
        <w:t xml:space="preserve"> is controversial; mortality rates for elderly patients with gastric cancer who undergo </w:t>
      </w:r>
      <w:proofErr w:type="spellStart"/>
      <w:r w:rsidRPr="00643719">
        <w:rPr>
          <w:rFonts w:ascii="Book Antiqua" w:hAnsi="Book Antiqua"/>
          <w:szCs w:val="24"/>
        </w:rPr>
        <w:t>gastrectomies</w:t>
      </w:r>
      <w:proofErr w:type="spellEnd"/>
      <w:r w:rsidRPr="00643719">
        <w:rPr>
          <w:rFonts w:ascii="Book Antiqua" w:hAnsi="Book Antiqua"/>
          <w:szCs w:val="24"/>
        </w:rPr>
        <w:t xml:space="preserve"> range from 2% to 8.3% in the published data, which is compatible with our results</w:t>
      </w:r>
      <w:r w:rsidR="00A01C35" w:rsidRPr="00643719">
        <w:rPr>
          <w:rFonts w:ascii="Book Antiqua" w:hAnsi="Book Antiqua"/>
          <w:szCs w:val="24"/>
        </w:rPr>
        <w:fldChar w:fldCharType="begin">
          <w:fldData xml:space="preserve">PEVuZE5vdGU+PENpdGU+PEF1dGhvcj5LYXRhaTwvQXV0aG9yPjxZZWFyPjE5OTg8L1llYXI+PFJl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</w:fldData>
        </w:fldChar>
      </w:r>
      <w:r w:rsidR="00660C2E" w:rsidRPr="00643719">
        <w:rPr>
          <w:rFonts w:ascii="Book Antiqua" w:hAnsi="Book Antiqua"/>
          <w:szCs w:val="24"/>
        </w:rPr>
        <w:instrText xml:space="preserve"> ADDIN EN.CITE </w:instrText>
      </w:r>
      <w:r w:rsidR="00660C2E" w:rsidRPr="00643719">
        <w:rPr>
          <w:rFonts w:ascii="Book Antiqua" w:hAnsi="Book Antiqua"/>
          <w:szCs w:val="24"/>
        </w:rPr>
        <w:fldChar w:fldCharType="begin">
          <w:fldData xml:space="preserve">PEVuZE5vdGU+PENpdGU+PEF1dGhvcj5LYXRhaTwvQXV0aG9yPjxZZWFyPjE5OTg8L1llYXI+PFJl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</w:fldData>
        </w:fldChar>
      </w:r>
      <w:r w:rsidR="00660C2E" w:rsidRPr="00643719">
        <w:rPr>
          <w:rFonts w:ascii="Book Antiqua" w:hAnsi="Book Antiqua"/>
          <w:szCs w:val="24"/>
        </w:rPr>
        <w:instrText xml:space="preserve"> ADDIN EN.CITE.DATA </w:instrText>
      </w:r>
      <w:r w:rsidR="00660C2E" w:rsidRPr="00643719">
        <w:rPr>
          <w:rFonts w:ascii="Book Antiqua" w:hAnsi="Book Antiqua"/>
          <w:szCs w:val="24"/>
        </w:rPr>
      </w:r>
      <w:r w:rsidR="00660C2E" w:rsidRPr="00643719">
        <w:rPr>
          <w:rFonts w:ascii="Book Antiqua" w:hAnsi="Book Antiqua"/>
          <w:szCs w:val="24"/>
        </w:rPr>
        <w:fldChar w:fldCharType="end"/>
      </w:r>
      <w:r w:rsidR="00A01C35" w:rsidRPr="00643719">
        <w:rPr>
          <w:rFonts w:ascii="Book Antiqua" w:hAnsi="Book Antiqua"/>
          <w:szCs w:val="24"/>
        </w:rPr>
      </w:r>
      <w:r w:rsidR="00A01C35" w:rsidRPr="00643719">
        <w:rPr>
          <w:rFonts w:ascii="Book Antiqua" w:hAnsi="Book Antiqua"/>
          <w:szCs w:val="24"/>
        </w:rPr>
        <w:fldChar w:fldCharType="separate"/>
      </w:r>
      <w:r w:rsidR="00660C2E" w:rsidRPr="00643719">
        <w:rPr>
          <w:rFonts w:ascii="Book Antiqua" w:hAnsi="Book Antiqua"/>
          <w:noProof/>
          <w:szCs w:val="24"/>
          <w:vertAlign w:val="superscript"/>
        </w:rPr>
        <w:t>[</w:t>
      </w:r>
      <w:hyperlink w:anchor="_ENREF_3" w:tooltip="Coniglio, 2004 #15" w:history="1">
        <w:r w:rsidR="00660C2E" w:rsidRPr="00643719">
          <w:rPr>
            <w:rFonts w:ascii="Book Antiqua" w:hAnsi="Book Antiqua"/>
            <w:noProof/>
            <w:szCs w:val="24"/>
            <w:vertAlign w:val="superscript"/>
          </w:rPr>
          <w:t>3-9</w:t>
        </w:r>
      </w:hyperlink>
      <w:r w:rsidR="008C0003" w:rsidRPr="00643719">
        <w:rPr>
          <w:rFonts w:ascii="Book Antiqua" w:hAnsi="Book Antiqua"/>
          <w:noProof/>
          <w:szCs w:val="24"/>
          <w:vertAlign w:val="superscript"/>
        </w:rPr>
        <w:t>,</w:t>
      </w:r>
      <w:hyperlink w:anchor="_ENREF_11" w:tooltip="Saidi, 2004 #44" w:history="1">
        <w:r w:rsidR="00660C2E" w:rsidRPr="00643719">
          <w:rPr>
            <w:rFonts w:ascii="Book Antiqua" w:hAnsi="Book Antiqua"/>
            <w:noProof/>
            <w:szCs w:val="24"/>
            <w:vertAlign w:val="superscript"/>
          </w:rPr>
          <w:t>11</w:t>
        </w:r>
      </w:hyperlink>
      <w:r w:rsidR="008C0003" w:rsidRPr="00643719">
        <w:rPr>
          <w:rFonts w:ascii="Book Antiqua" w:hAnsi="Book Antiqua"/>
          <w:noProof/>
          <w:szCs w:val="24"/>
          <w:vertAlign w:val="superscript"/>
        </w:rPr>
        <w:t>,</w:t>
      </w:r>
      <w:hyperlink w:anchor="_ENREF_15" w:tooltip="Takeshita, 2013 #8" w:history="1">
        <w:r w:rsidR="00660C2E" w:rsidRPr="00643719">
          <w:rPr>
            <w:rFonts w:ascii="Book Antiqua" w:hAnsi="Book Antiqua"/>
            <w:noProof/>
            <w:szCs w:val="24"/>
            <w:vertAlign w:val="superscript"/>
          </w:rPr>
          <w:t>15</w:t>
        </w:r>
      </w:hyperlink>
      <w:r w:rsidR="00660C2E" w:rsidRPr="00643719">
        <w:rPr>
          <w:rFonts w:ascii="Book Antiqua" w:hAnsi="Book Antiqua"/>
          <w:noProof/>
          <w:szCs w:val="24"/>
          <w:vertAlign w:val="superscript"/>
        </w:rPr>
        <w:t>]</w:t>
      </w:r>
      <w:r w:rsidR="00A01C35" w:rsidRPr="00643719">
        <w:rPr>
          <w:rFonts w:ascii="Book Antiqua" w:hAnsi="Book Antiqua"/>
          <w:szCs w:val="24"/>
        </w:rPr>
        <w:fldChar w:fldCharType="end"/>
      </w:r>
      <w:r w:rsidR="006717DF" w:rsidRPr="00643719">
        <w:rPr>
          <w:rFonts w:ascii="Book Antiqua" w:hAnsi="Book Antiqua"/>
          <w:szCs w:val="24"/>
        </w:rPr>
        <w:t xml:space="preserve">. </w:t>
      </w:r>
      <w:r w:rsidR="00F56A15" w:rsidRPr="00643719">
        <w:rPr>
          <w:rFonts w:ascii="Book Antiqua" w:hAnsi="Book Antiqua"/>
          <w:szCs w:val="24"/>
        </w:rPr>
        <w:t xml:space="preserve">Most reports did not find significant </w:t>
      </w:r>
      <w:r w:rsidR="00F56A15" w:rsidRPr="00643719">
        <w:rPr>
          <w:rFonts w:ascii="Book Antiqua" w:hAnsi="Book Antiqua"/>
          <w:szCs w:val="24"/>
        </w:rPr>
        <w:lastRenderedPageBreak/>
        <w:t>differences between the age groups, despite varying definitions of “elderly.”</w:t>
      </w:r>
      <w:r w:rsidR="00B223B7" w:rsidRPr="00643719">
        <w:rPr>
          <w:rFonts w:ascii="Book Antiqua" w:hAnsi="Book Antiqua"/>
          <w:szCs w:val="24"/>
        </w:rPr>
        <w:t xml:space="preserve"> In the present study, surgical mortality was significantly higher in Group A (4.8%) than in Group B (0.9%), possibly because the mortality rate of Group B was less than 1% in our institution. Among postoperative complications, respiratory complications were more frequent in Group A in the present study. Although postoperative respiratory complications in elderly patients have been reported, only two reports noted a high complication rate specifically in elderly patients with gastric cancer</w:t>
      </w:r>
      <w:r w:rsidR="00D62A3B" w:rsidRPr="00643719">
        <w:rPr>
          <w:rFonts w:ascii="Book Antiqua" w:hAnsi="Book Antiqua"/>
          <w:szCs w:val="24"/>
        </w:rPr>
        <w:fldChar w:fldCharType="begin">
          <w:fldData xml:space="preserve">PEVuZE5vdGU+PENpdGU+PEF1dGhvcj5UYWtlc2hpdGE8L0F1dGhvcj48WWVhcj4yMDEzPC9ZZWFy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</w:fldData>
        </w:fldChar>
      </w:r>
      <w:r w:rsidR="00660C2E" w:rsidRPr="00643719">
        <w:rPr>
          <w:rFonts w:ascii="Book Antiqua" w:hAnsi="Book Antiqua"/>
          <w:szCs w:val="24"/>
        </w:rPr>
        <w:instrText xml:space="preserve"> ADDIN EN.CITE </w:instrText>
      </w:r>
      <w:r w:rsidR="00660C2E" w:rsidRPr="00643719">
        <w:rPr>
          <w:rFonts w:ascii="Book Antiqua" w:hAnsi="Book Antiqua"/>
          <w:szCs w:val="24"/>
        </w:rPr>
        <w:fldChar w:fldCharType="begin">
          <w:fldData xml:space="preserve">PEVuZE5vdGU+PENpdGU+PEF1dGhvcj5UYWtlc2hpdGE8L0F1dGhvcj48WWVhcj4yMDEzPC9ZZWFy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</w:fldData>
        </w:fldChar>
      </w:r>
      <w:r w:rsidR="00660C2E" w:rsidRPr="00643719">
        <w:rPr>
          <w:rFonts w:ascii="Book Antiqua" w:hAnsi="Book Antiqua"/>
          <w:szCs w:val="24"/>
        </w:rPr>
        <w:instrText xml:space="preserve"> ADDIN EN.CITE.DATA </w:instrText>
      </w:r>
      <w:r w:rsidR="00660C2E" w:rsidRPr="00643719">
        <w:rPr>
          <w:rFonts w:ascii="Book Antiqua" w:hAnsi="Book Antiqua"/>
          <w:szCs w:val="24"/>
        </w:rPr>
      </w:r>
      <w:r w:rsidR="00660C2E" w:rsidRPr="00643719">
        <w:rPr>
          <w:rFonts w:ascii="Book Antiqua" w:hAnsi="Book Antiqua"/>
          <w:szCs w:val="24"/>
        </w:rPr>
        <w:fldChar w:fldCharType="end"/>
      </w:r>
      <w:r w:rsidR="00D62A3B" w:rsidRPr="00643719">
        <w:rPr>
          <w:rFonts w:ascii="Book Antiqua" w:hAnsi="Book Antiqua"/>
          <w:szCs w:val="24"/>
        </w:rPr>
      </w:r>
      <w:r w:rsidR="00D62A3B" w:rsidRPr="00643719">
        <w:rPr>
          <w:rFonts w:ascii="Book Antiqua" w:hAnsi="Book Antiqua"/>
          <w:szCs w:val="24"/>
        </w:rPr>
        <w:fldChar w:fldCharType="separate"/>
      </w:r>
      <w:r w:rsidR="00660C2E" w:rsidRPr="00643719">
        <w:rPr>
          <w:rFonts w:ascii="Book Antiqua" w:hAnsi="Book Antiqua"/>
          <w:noProof/>
          <w:szCs w:val="24"/>
          <w:vertAlign w:val="superscript"/>
        </w:rPr>
        <w:t>[</w:t>
      </w:r>
      <w:hyperlink w:anchor="_ENREF_4" w:tooltip="Eguchi, 2003 #17" w:history="1">
        <w:r w:rsidR="00660C2E" w:rsidRPr="00643719">
          <w:rPr>
            <w:rFonts w:ascii="Book Antiqua" w:hAnsi="Book Antiqua"/>
            <w:noProof/>
            <w:szCs w:val="24"/>
            <w:vertAlign w:val="superscript"/>
          </w:rPr>
          <w:t>4</w:t>
        </w:r>
      </w:hyperlink>
      <w:r w:rsidR="008C0003" w:rsidRPr="00643719">
        <w:rPr>
          <w:rFonts w:ascii="Book Antiqua" w:hAnsi="Book Antiqua"/>
          <w:noProof/>
          <w:szCs w:val="24"/>
          <w:vertAlign w:val="superscript"/>
        </w:rPr>
        <w:t>,</w:t>
      </w:r>
      <w:hyperlink w:anchor="_ENREF_6" w:tooltip="Katai, 1998 #19" w:history="1">
        <w:r w:rsidR="00660C2E" w:rsidRPr="00643719">
          <w:rPr>
            <w:rFonts w:ascii="Book Antiqua" w:hAnsi="Book Antiqua"/>
            <w:noProof/>
            <w:szCs w:val="24"/>
            <w:vertAlign w:val="superscript"/>
          </w:rPr>
          <w:t>6</w:t>
        </w:r>
      </w:hyperlink>
      <w:r w:rsidR="008C0003" w:rsidRPr="00643719">
        <w:rPr>
          <w:rFonts w:ascii="Book Antiqua" w:hAnsi="Book Antiqua"/>
          <w:noProof/>
          <w:szCs w:val="24"/>
          <w:vertAlign w:val="superscript"/>
        </w:rPr>
        <w:t>,</w:t>
      </w:r>
      <w:hyperlink w:anchor="_ENREF_8" w:tooltip="Kunisaki, 2006 #9" w:history="1">
        <w:r w:rsidR="00660C2E" w:rsidRPr="00643719">
          <w:rPr>
            <w:rFonts w:ascii="Book Antiqua" w:hAnsi="Book Antiqua"/>
            <w:noProof/>
            <w:szCs w:val="24"/>
            <w:vertAlign w:val="superscript"/>
          </w:rPr>
          <w:t>8</w:t>
        </w:r>
      </w:hyperlink>
      <w:r w:rsidR="008C0003" w:rsidRPr="00643719">
        <w:rPr>
          <w:rFonts w:ascii="Book Antiqua" w:hAnsi="Book Antiqua"/>
          <w:noProof/>
          <w:szCs w:val="24"/>
          <w:vertAlign w:val="superscript"/>
        </w:rPr>
        <w:t>,</w:t>
      </w:r>
      <w:hyperlink w:anchor="_ENREF_11" w:tooltip="Saidi, 2004 #44" w:history="1">
        <w:r w:rsidR="00660C2E" w:rsidRPr="00643719">
          <w:rPr>
            <w:rFonts w:ascii="Book Antiqua" w:hAnsi="Book Antiqua"/>
            <w:noProof/>
            <w:szCs w:val="24"/>
            <w:vertAlign w:val="superscript"/>
          </w:rPr>
          <w:t>11</w:t>
        </w:r>
      </w:hyperlink>
      <w:r w:rsidR="008C0003" w:rsidRPr="00643719">
        <w:rPr>
          <w:rFonts w:ascii="Book Antiqua" w:hAnsi="Book Antiqua"/>
          <w:noProof/>
          <w:szCs w:val="24"/>
          <w:vertAlign w:val="superscript"/>
        </w:rPr>
        <w:t>,</w:t>
      </w:r>
      <w:hyperlink w:anchor="_ENREF_15" w:tooltip="Takeshita, 2013 #8" w:history="1">
        <w:r w:rsidR="00660C2E" w:rsidRPr="00643719">
          <w:rPr>
            <w:rFonts w:ascii="Book Antiqua" w:hAnsi="Book Antiqua"/>
            <w:noProof/>
            <w:szCs w:val="24"/>
            <w:vertAlign w:val="superscript"/>
          </w:rPr>
          <w:t>15</w:t>
        </w:r>
      </w:hyperlink>
      <w:r w:rsidR="00660C2E" w:rsidRPr="00643719">
        <w:rPr>
          <w:rFonts w:ascii="Book Antiqua" w:hAnsi="Book Antiqua"/>
          <w:noProof/>
          <w:szCs w:val="24"/>
          <w:vertAlign w:val="superscript"/>
        </w:rPr>
        <w:t>]</w:t>
      </w:r>
      <w:r w:rsidR="00D62A3B" w:rsidRPr="00643719">
        <w:rPr>
          <w:rFonts w:ascii="Book Antiqua" w:hAnsi="Book Antiqua"/>
          <w:szCs w:val="24"/>
        </w:rPr>
        <w:fldChar w:fldCharType="end"/>
      </w:r>
      <w:r w:rsidR="0028111D" w:rsidRPr="00643719">
        <w:rPr>
          <w:rFonts w:ascii="Book Antiqua" w:hAnsi="Book Antiqua"/>
          <w:szCs w:val="24"/>
        </w:rPr>
        <w:t xml:space="preserve">. </w:t>
      </w:r>
      <w:r w:rsidR="009E0EBE" w:rsidRPr="00643719">
        <w:rPr>
          <w:rFonts w:ascii="Book Antiqua" w:hAnsi="Book Antiqua"/>
          <w:szCs w:val="24"/>
        </w:rPr>
        <w:t>Postoperative respiratory complications of elderly gastric cancer patients might be associated with surgical mortality; they therefore warrant more careful postoperative attention.</w:t>
      </w:r>
    </w:p>
    <w:p w14:paraId="32242956" w14:textId="77777777" w:rsidR="009E0EBE" w:rsidRPr="00643719" w:rsidRDefault="009E0EBE" w:rsidP="008C0003">
      <w:pPr>
        <w:spacing w:line="360" w:lineRule="auto"/>
        <w:ind w:firstLineChars="100" w:firstLine="240"/>
        <w:rPr>
          <w:rFonts w:ascii="Book Antiqua" w:hAnsi="Book Antiqua"/>
          <w:szCs w:val="24"/>
        </w:rPr>
      </w:pPr>
      <w:r w:rsidRPr="00643719">
        <w:rPr>
          <w:rFonts w:ascii="Book Antiqua" w:hAnsi="Book Antiqua"/>
          <w:szCs w:val="24"/>
        </w:rPr>
        <w:t>In analyzing survival of patients with gastric cancer, we matched the two age groups using propensity scores; IPTW is considered to be a reliable statistical method for evaluating propensity scores</w:t>
      </w:r>
      <w:r w:rsidR="00660C2E" w:rsidRPr="00643719">
        <w:rPr>
          <w:rFonts w:ascii="Book Antiqua" w:hAnsi="Book Antiqua"/>
          <w:szCs w:val="24"/>
        </w:rPr>
        <w:fldChar w:fldCharType="begin"/>
      </w:r>
      <w:r w:rsidR="00660C2E" w:rsidRPr="00643719">
        <w:rPr>
          <w:rFonts w:ascii="Book Antiqua" w:hAnsi="Book Antiqua"/>
          <w:szCs w:val="24"/>
        </w:rPr>
        <w:instrText xml:space="preserve"> ADDIN EN.CITE &lt;EndNote&gt;&lt;Cite&gt;&lt;Author&gt;Austin&lt;/Author&gt;&lt;Year&gt;2010&lt;/Year&gt;&lt;RecNum&gt;55&lt;/RecNum&gt;&lt;DisplayText&gt;&lt;style face="superscript"&gt;[25]&lt;/style&gt;&lt;/DisplayText&gt;&lt;record&gt;&lt;rec-number&gt;55&lt;/rec-number&gt;&lt;foreign-keys&gt;&lt;key app="EN" db-id="0vpedtwx3ze0aref5sv59segapw5p2z52vdr"&gt;55&lt;/key&gt;&lt;/foreign-keys&gt;&lt;ref-type name="Journal Article"&gt;17&lt;/ref-type&gt;&lt;contributors&gt;&lt;authors&gt;&lt;author&gt;Austin, P. C.&lt;/author&gt;&lt;/authors&gt;&lt;/contributors&gt;&lt;auth-address&gt;Institute for Clinical Evaluative Sciences, Toronto, ON, Canada. peter.austin@ices.on.ca&lt;/auth-address&gt;&lt;titles&gt;&lt;title&gt;The performance of different propensity-score methods for estimating differences in proportions (risk differences or absolute risk reductions) in observational studie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2137-48&lt;/pages&gt;&lt;volume&gt;29&lt;/volume&gt;&lt;number&gt;20&lt;/number&gt;&lt;edition&gt;2010/01/29&lt;/edition&gt;&lt;keywords&gt;&lt;keyword&gt;Adrenergic beta-Antagonists/therapeutic use&lt;/keyword&gt;&lt;keyword&gt;Analysis of Variance&lt;/keyword&gt;&lt;keyword&gt;Bias (Epidemiology)&lt;/keyword&gt;&lt;keyword&gt;Biostatistics&lt;/keyword&gt;&lt;keyword&gt;Confidence Intervals&lt;/keyword&gt;&lt;keyword&gt;Databases, Factual&lt;/keyword&gt;&lt;keyword&gt;Heart Failure/drug therapy/mortality&lt;/keyword&gt;&lt;keyword&gt;Humans&lt;/keyword&gt;&lt;keyword&gt;Models, Statistical&lt;/keyword&gt;&lt;keyword&gt;Monte Carlo Method&lt;/keyword&gt;&lt;keyword&gt;Odds Ratio&lt;/keyword&gt;&lt;keyword&gt;Propensity Score&lt;/keyword&gt;&lt;keyword&gt;Risk&lt;/keyword&gt;&lt;/keywords&gt;&lt;dates&gt;&lt;year&gt;2010&lt;/year&gt;&lt;pub-dates&gt;&lt;date&gt;Sep 10&lt;/date&gt;&lt;/pub-dates&gt;&lt;/dates&gt;&lt;isbn&gt;1097-0258 (Electronic)&amp;#xD;0277-6715 (Linking)&lt;/isbn&gt;&lt;accession-num&gt;20108233&lt;/accession-num&gt;&lt;urls&gt;&lt;/urls&gt;&lt;custom2&gt;3068290&lt;/custom2&gt;&lt;electronic-resource-num&gt;10.1002/sim.3854&lt;/electronic-resource-num&gt;&lt;remote-database-provider&gt;NLM&lt;/remote-database-provider&gt;&lt;language&gt;Eng&lt;/language&gt;&lt;/record&gt;&lt;/Cite&gt;&lt;/EndNote&gt;</w:instrText>
      </w:r>
      <w:r w:rsidR="00660C2E" w:rsidRPr="00643719">
        <w:rPr>
          <w:rFonts w:ascii="Book Antiqua" w:hAnsi="Book Antiqua"/>
          <w:szCs w:val="24"/>
        </w:rPr>
        <w:fldChar w:fldCharType="separate"/>
      </w:r>
      <w:r w:rsidR="00660C2E" w:rsidRPr="00643719">
        <w:rPr>
          <w:rFonts w:ascii="Book Antiqua" w:hAnsi="Book Antiqua"/>
          <w:noProof/>
          <w:szCs w:val="24"/>
          <w:vertAlign w:val="superscript"/>
        </w:rPr>
        <w:t>[</w:t>
      </w:r>
      <w:hyperlink w:anchor="_ENREF_25" w:tooltip="Austin, 2010 #55" w:history="1">
        <w:r w:rsidR="00660C2E" w:rsidRPr="00643719">
          <w:rPr>
            <w:rFonts w:ascii="Book Antiqua" w:hAnsi="Book Antiqua"/>
            <w:noProof/>
            <w:szCs w:val="24"/>
            <w:vertAlign w:val="superscript"/>
          </w:rPr>
          <w:t>25</w:t>
        </w:r>
      </w:hyperlink>
      <w:r w:rsidR="00660C2E" w:rsidRPr="00643719">
        <w:rPr>
          <w:rFonts w:ascii="Book Antiqua" w:hAnsi="Book Antiqua"/>
          <w:noProof/>
          <w:szCs w:val="24"/>
          <w:vertAlign w:val="superscript"/>
        </w:rPr>
        <w:t>]</w:t>
      </w:r>
      <w:r w:rsidR="00660C2E" w:rsidRPr="00643719">
        <w:rPr>
          <w:rFonts w:ascii="Book Antiqua" w:hAnsi="Book Antiqua"/>
          <w:szCs w:val="24"/>
        </w:rPr>
        <w:fldChar w:fldCharType="end"/>
      </w:r>
      <w:r w:rsidR="00AE569A" w:rsidRPr="00643719">
        <w:rPr>
          <w:rFonts w:ascii="Book Antiqua" w:hAnsi="Book Antiqua"/>
          <w:szCs w:val="24"/>
        </w:rPr>
        <w:t>.</w:t>
      </w:r>
      <w:r w:rsidR="008C0003" w:rsidRPr="00643719">
        <w:rPr>
          <w:rFonts w:ascii="Book Antiqua" w:hAnsi="Book Antiqua"/>
          <w:szCs w:val="24"/>
        </w:rPr>
        <w:t xml:space="preserve"> </w:t>
      </w:r>
      <w:r w:rsidRPr="00643719">
        <w:rPr>
          <w:rFonts w:ascii="Book Antiqua" w:hAnsi="Book Antiqua"/>
          <w:szCs w:val="24"/>
        </w:rPr>
        <w:t xml:space="preserve">Among patients with </w:t>
      </w:r>
      <w:proofErr w:type="spellStart"/>
      <w:r w:rsidRPr="00643719">
        <w:rPr>
          <w:rFonts w:ascii="Book Antiqua" w:hAnsi="Book Antiqua"/>
          <w:szCs w:val="24"/>
        </w:rPr>
        <w:t>pStage</w:t>
      </w:r>
      <w:proofErr w:type="spellEnd"/>
      <w:r w:rsidRPr="00643719">
        <w:rPr>
          <w:rFonts w:ascii="Book Antiqua" w:hAnsi="Book Antiqua"/>
          <w:szCs w:val="24"/>
        </w:rPr>
        <w:t xml:space="preserve"> I disease, OS was significantly lower in Group A, but CSS was not significantly different. Lower OS for elderly </w:t>
      </w:r>
      <w:proofErr w:type="spellStart"/>
      <w:r w:rsidRPr="00643719">
        <w:rPr>
          <w:rFonts w:ascii="Book Antiqua" w:hAnsi="Book Antiqua"/>
          <w:szCs w:val="24"/>
        </w:rPr>
        <w:t>pStage</w:t>
      </w:r>
      <w:proofErr w:type="spellEnd"/>
      <w:r w:rsidRPr="00643719">
        <w:rPr>
          <w:rFonts w:ascii="Book Antiqua" w:hAnsi="Book Antiqua"/>
          <w:szCs w:val="24"/>
        </w:rPr>
        <w:t xml:space="preserve"> I patients was due to surgical mortality, other causes of death, and death from other cancers. Therefore, careful observation after </w:t>
      </w:r>
      <w:proofErr w:type="spellStart"/>
      <w:r w:rsidRPr="00643719">
        <w:rPr>
          <w:rFonts w:ascii="Book Antiqua" w:hAnsi="Book Antiqua"/>
          <w:szCs w:val="24"/>
        </w:rPr>
        <w:t>gastrectomy</w:t>
      </w:r>
      <w:proofErr w:type="spellEnd"/>
      <w:r w:rsidRPr="00643719">
        <w:rPr>
          <w:rFonts w:ascii="Book Antiqua" w:hAnsi="Book Antiqua"/>
          <w:szCs w:val="24"/>
        </w:rPr>
        <w:t xml:space="preserve"> might improve survival of elderly patients with gastric cancer.</w:t>
      </w:r>
    </w:p>
    <w:p w14:paraId="3052A587" w14:textId="77777777" w:rsidR="009E0EBE" w:rsidRPr="00643719" w:rsidRDefault="009E0EBE" w:rsidP="008C0003">
      <w:pPr>
        <w:spacing w:line="360" w:lineRule="auto"/>
        <w:ind w:firstLineChars="100" w:firstLine="240"/>
        <w:rPr>
          <w:rFonts w:ascii="Book Antiqua" w:hAnsi="Book Antiqua"/>
          <w:szCs w:val="24"/>
        </w:rPr>
      </w:pPr>
      <w:r w:rsidRPr="00643719">
        <w:rPr>
          <w:rFonts w:ascii="Book Antiqua" w:hAnsi="Book Antiqua"/>
          <w:szCs w:val="24"/>
        </w:rPr>
        <w:t xml:space="preserve">In multivariate analysis, we found that extent of lymph node dissection </w:t>
      </w:r>
      <w:r w:rsidR="00302F00" w:rsidRPr="00643719">
        <w:rPr>
          <w:rFonts w:ascii="Book Antiqua" w:hAnsi="Book Antiqua"/>
          <w:szCs w:val="24"/>
        </w:rPr>
        <w:t xml:space="preserve">was </w:t>
      </w:r>
      <w:r w:rsidRPr="00643719">
        <w:rPr>
          <w:rFonts w:ascii="Book Antiqua" w:hAnsi="Book Antiqua"/>
          <w:szCs w:val="24"/>
        </w:rPr>
        <w:t xml:space="preserve">independent prognostic factors in elderly patients with gastric cancer. </w:t>
      </w:r>
      <w:r w:rsidR="00302F00" w:rsidRPr="00643719">
        <w:rPr>
          <w:rFonts w:ascii="Book Antiqua" w:hAnsi="Book Antiqua"/>
          <w:szCs w:val="24"/>
        </w:rPr>
        <w:t xml:space="preserve">Also, postoperative complications, especially respiratory complication and hospital death were more common in elderly group. </w:t>
      </w:r>
      <w:r w:rsidRPr="00643719">
        <w:rPr>
          <w:rFonts w:ascii="Book Antiqua" w:hAnsi="Book Antiqua"/>
          <w:szCs w:val="24"/>
        </w:rPr>
        <w:t xml:space="preserve">However, relationships between extent of lymph node dissection and postoperative morbidity, mortality and prognosis in elderly gastric cancer patients are </w:t>
      </w:r>
      <w:r w:rsidR="008C0003" w:rsidRPr="00643719">
        <w:rPr>
          <w:rFonts w:ascii="Book Antiqua" w:hAnsi="Book Antiqua"/>
          <w:szCs w:val="24"/>
        </w:rPr>
        <w:t>controversial in the literature</w:t>
      </w:r>
      <w:r w:rsidR="001B1BC8" w:rsidRPr="00643719">
        <w:rPr>
          <w:rFonts w:ascii="Book Antiqua" w:hAnsi="Book Antiqua"/>
          <w:szCs w:val="24"/>
        </w:rPr>
        <w:fldChar w:fldCharType="begin">
          <w:fldData xml:space="preserve">PEVuZE5vdGU+PENpdGU+PEF1dGhvcj5LdWJvdGE8L0F1dGhvcj48WWVhcj4yMDAwPC9ZZWFyPjxS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</w:fldData>
        </w:fldChar>
      </w:r>
      <w:r w:rsidR="00660C2E" w:rsidRPr="00643719">
        <w:rPr>
          <w:rFonts w:ascii="Book Antiqua" w:hAnsi="Book Antiqua"/>
          <w:szCs w:val="24"/>
        </w:rPr>
        <w:instrText xml:space="preserve"> ADDIN EN.CITE </w:instrText>
      </w:r>
      <w:r w:rsidR="00660C2E" w:rsidRPr="00643719">
        <w:rPr>
          <w:rFonts w:ascii="Book Antiqua" w:hAnsi="Book Antiqua"/>
          <w:szCs w:val="24"/>
        </w:rPr>
        <w:fldChar w:fldCharType="begin">
          <w:fldData xml:space="preserve">PEVuZE5vdGU+PENpdGU+PEF1dGhvcj5LdWJvdGE8L0F1dGhvcj48WWVhcj4yMDAwPC9ZZWFyPjxS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</w:fldData>
        </w:fldChar>
      </w:r>
      <w:r w:rsidR="00660C2E" w:rsidRPr="00643719">
        <w:rPr>
          <w:rFonts w:ascii="Book Antiqua" w:hAnsi="Book Antiqua"/>
          <w:szCs w:val="24"/>
        </w:rPr>
        <w:instrText xml:space="preserve"> ADDIN EN.CITE.DATA </w:instrText>
      </w:r>
      <w:r w:rsidR="00660C2E" w:rsidRPr="00643719">
        <w:rPr>
          <w:rFonts w:ascii="Book Antiqua" w:hAnsi="Book Antiqua"/>
          <w:szCs w:val="24"/>
        </w:rPr>
      </w:r>
      <w:r w:rsidR="00660C2E" w:rsidRPr="00643719">
        <w:rPr>
          <w:rFonts w:ascii="Book Antiqua" w:hAnsi="Book Antiqua"/>
          <w:szCs w:val="24"/>
        </w:rPr>
        <w:fldChar w:fldCharType="end"/>
      </w:r>
      <w:r w:rsidR="001B1BC8" w:rsidRPr="00643719">
        <w:rPr>
          <w:rFonts w:ascii="Book Antiqua" w:hAnsi="Book Antiqua"/>
          <w:szCs w:val="24"/>
        </w:rPr>
      </w:r>
      <w:r w:rsidR="001B1BC8" w:rsidRPr="00643719">
        <w:rPr>
          <w:rFonts w:ascii="Book Antiqua" w:hAnsi="Book Antiqua"/>
          <w:szCs w:val="24"/>
        </w:rPr>
        <w:fldChar w:fldCharType="separate"/>
      </w:r>
      <w:r w:rsidR="00660C2E" w:rsidRPr="00643719">
        <w:rPr>
          <w:rFonts w:ascii="Book Antiqua" w:hAnsi="Book Antiqua"/>
          <w:noProof/>
          <w:szCs w:val="24"/>
          <w:vertAlign w:val="superscript"/>
        </w:rPr>
        <w:t>[</w:t>
      </w:r>
      <w:hyperlink w:anchor="_ENREF_3" w:tooltip="Coniglio, 2004 #15" w:history="1">
        <w:r w:rsidR="00660C2E" w:rsidRPr="00643719">
          <w:rPr>
            <w:rFonts w:ascii="Book Antiqua" w:hAnsi="Book Antiqua"/>
            <w:noProof/>
            <w:szCs w:val="24"/>
            <w:vertAlign w:val="superscript"/>
          </w:rPr>
          <w:t>3</w:t>
        </w:r>
      </w:hyperlink>
      <w:r w:rsidR="008C0003" w:rsidRPr="00643719">
        <w:rPr>
          <w:rFonts w:ascii="Book Antiqua" w:hAnsi="Book Antiqua"/>
          <w:noProof/>
          <w:szCs w:val="24"/>
          <w:vertAlign w:val="superscript"/>
        </w:rPr>
        <w:t>,</w:t>
      </w:r>
      <w:hyperlink w:anchor="_ENREF_4" w:tooltip="Eguchi, 2003 #17" w:history="1">
        <w:r w:rsidR="00660C2E" w:rsidRPr="00643719">
          <w:rPr>
            <w:rFonts w:ascii="Book Antiqua" w:hAnsi="Book Antiqua"/>
            <w:noProof/>
            <w:szCs w:val="24"/>
            <w:vertAlign w:val="superscript"/>
          </w:rPr>
          <w:t>4</w:t>
        </w:r>
      </w:hyperlink>
      <w:r w:rsidR="008C0003" w:rsidRPr="00643719">
        <w:rPr>
          <w:rFonts w:ascii="Book Antiqua" w:hAnsi="Book Antiqua"/>
          <w:noProof/>
          <w:szCs w:val="24"/>
          <w:vertAlign w:val="superscript"/>
        </w:rPr>
        <w:t>,</w:t>
      </w:r>
      <w:hyperlink w:anchor="_ENREF_7" w:tooltip="Kubota, 2000 #12" w:history="1">
        <w:r w:rsidR="00660C2E" w:rsidRPr="00643719">
          <w:rPr>
            <w:rFonts w:ascii="Book Antiqua" w:hAnsi="Book Antiqua"/>
            <w:noProof/>
            <w:szCs w:val="24"/>
            <w:vertAlign w:val="superscript"/>
          </w:rPr>
          <w:t>7</w:t>
        </w:r>
      </w:hyperlink>
      <w:r w:rsidR="008C0003" w:rsidRPr="00643719">
        <w:rPr>
          <w:rFonts w:ascii="Book Antiqua" w:hAnsi="Book Antiqua"/>
          <w:noProof/>
          <w:szCs w:val="24"/>
          <w:vertAlign w:val="superscript"/>
        </w:rPr>
        <w:t>,</w:t>
      </w:r>
      <w:hyperlink w:anchor="_ENREF_11" w:tooltip="Saidi, 2004 #44" w:history="1">
        <w:r w:rsidR="00660C2E" w:rsidRPr="00643719">
          <w:rPr>
            <w:rFonts w:ascii="Book Antiqua" w:hAnsi="Book Antiqua"/>
            <w:noProof/>
            <w:szCs w:val="24"/>
            <w:vertAlign w:val="superscript"/>
          </w:rPr>
          <w:t>11</w:t>
        </w:r>
      </w:hyperlink>
      <w:r w:rsidR="00660C2E" w:rsidRPr="00643719">
        <w:rPr>
          <w:rFonts w:ascii="Book Antiqua" w:hAnsi="Book Antiqua"/>
          <w:noProof/>
          <w:szCs w:val="24"/>
          <w:vertAlign w:val="superscript"/>
        </w:rPr>
        <w:t>]</w:t>
      </w:r>
      <w:r w:rsidR="001B1BC8" w:rsidRPr="00643719">
        <w:rPr>
          <w:rFonts w:ascii="Book Antiqua" w:hAnsi="Book Antiqua"/>
          <w:szCs w:val="24"/>
        </w:rPr>
        <w:fldChar w:fldCharType="end"/>
      </w:r>
      <w:proofErr w:type="gramStart"/>
      <w:r w:rsidR="001B1BC8" w:rsidRPr="00643719">
        <w:rPr>
          <w:rFonts w:ascii="Book Antiqua" w:hAnsi="Book Antiqua"/>
          <w:szCs w:val="24"/>
        </w:rPr>
        <w:t xml:space="preserve"> .</w:t>
      </w:r>
      <w:proofErr w:type="gramEnd"/>
    </w:p>
    <w:p w14:paraId="6DA50B59" w14:textId="77777777" w:rsidR="009E0EBE" w:rsidRPr="00643719" w:rsidRDefault="009E0EBE" w:rsidP="008C0003">
      <w:pPr>
        <w:spacing w:line="360" w:lineRule="auto"/>
        <w:ind w:firstLineChars="100" w:firstLine="240"/>
        <w:rPr>
          <w:rFonts w:ascii="Book Antiqua" w:hAnsi="Book Antiqua"/>
          <w:szCs w:val="24"/>
        </w:rPr>
      </w:pPr>
      <w:r w:rsidRPr="00643719">
        <w:rPr>
          <w:rFonts w:ascii="Book Antiqua" w:hAnsi="Book Antiqua"/>
          <w:szCs w:val="24"/>
        </w:rPr>
        <w:t>Most of these reports showed that more extended lymphadenectomy in elderly patients did not affect postoperative c</w:t>
      </w:r>
      <w:r w:rsidR="008C0003" w:rsidRPr="00643719">
        <w:rPr>
          <w:rFonts w:ascii="Book Antiqua" w:hAnsi="Book Antiqua"/>
          <w:szCs w:val="24"/>
        </w:rPr>
        <w:t>omplication rates or prognosis.</w:t>
      </w:r>
    </w:p>
    <w:p w14:paraId="6FB15754" w14:textId="77777777" w:rsidR="009E0EBE" w:rsidRPr="00643719" w:rsidRDefault="009E0EBE" w:rsidP="008C0003">
      <w:pPr>
        <w:spacing w:line="360" w:lineRule="auto"/>
        <w:ind w:firstLineChars="100" w:firstLine="240"/>
        <w:rPr>
          <w:rFonts w:ascii="Book Antiqua" w:hAnsi="Book Antiqua"/>
          <w:szCs w:val="24"/>
        </w:rPr>
      </w:pPr>
      <w:r w:rsidRPr="00643719">
        <w:rPr>
          <w:rFonts w:ascii="Book Antiqua" w:hAnsi="Book Antiqua"/>
          <w:szCs w:val="24"/>
        </w:rPr>
        <w:t xml:space="preserve">Only </w:t>
      </w:r>
      <w:proofErr w:type="spellStart"/>
      <w:r w:rsidRPr="00643719">
        <w:rPr>
          <w:rFonts w:ascii="Book Antiqua" w:hAnsi="Book Antiqua"/>
          <w:szCs w:val="24"/>
        </w:rPr>
        <w:t>Eguchi</w:t>
      </w:r>
      <w:proofErr w:type="spellEnd"/>
      <w:r w:rsidRPr="00643719">
        <w:rPr>
          <w:rFonts w:ascii="Book Antiqua" w:hAnsi="Book Antiqua"/>
          <w:szCs w:val="24"/>
        </w:rPr>
        <w:t xml:space="preserve"> </w:t>
      </w:r>
      <w:r w:rsidRPr="00643719">
        <w:rPr>
          <w:rFonts w:ascii="Book Antiqua" w:hAnsi="Book Antiqua"/>
          <w:i/>
          <w:szCs w:val="24"/>
        </w:rPr>
        <w:t>et al</w:t>
      </w:r>
      <w:r w:rsidR="008C0003" w:rsidRPr="00643719">
        <w:rPr>
          <w:rFonts w:ascii="Book Antiqua" w:hAnsi="Book Antiqua"/>
          <w:szCs w:val="24"/>
        </w:rPr>
        <w:fldChar w:fldCharType="begin"/>
      </w:r>
      <w:r w:rsidR="008C0003" w:rsidRPr="00643719">
        <w:rPr>
          <w:rFonts w:ascii="Book Antiqua" w:hAnsi="Book Antiqua"/>
          <w:szCs w:val="24"/>
        </w:rPr>
        <w:instrText xml:space="preserve"> ADDIN EN.CITE &lt;EndNote&gt;&lt;Cite&gt;&lt;Author&gt;Eguchi&lt;/Author&gt;&lt;Year&gt;2003&lt;/Year&gt;&lt;RecNum&gt;17&lt;/RecNum&gt;&lt;DisplayText&gt;&lt;style face="superscript"&gt;[4]&lt;/style&gt;&lt;/DisplayText&gt;&lt;record&gt;&lt;rec-number&gt;17&lt;/rec-number&gt;&lt;foreign-keys&gt;&lt;key app="EN" db-id="0vpedtwx3ze0aref5sv59segapw5p2z52vdr"&gt;17&lt;/key&gt;&lt;/foreign-keys&gt;&lt;ref-type name="Journal Article"&gt;17&lt;/ref-type&gt;&lt;contributors&gt;&lt;authors&gt;&lt;author&gt;Eguchi, T.&lt;/author&gt;&lt;author&gt;Fujii, M.&lt;/author&gt;&lt;author&gt;Takayama, T.&lt;/author&gt;&lt;/authors&gt;&lt;/contributors&gt;&lt;auth-address&gt;3rd Department of Surgery, Nihon University School of Medicine, Tokyo, Japan. teruo@med.nihon-u.ac.jp&lt;/auth-address&gt;&lt;titles&gt;&lt;title&gt;Mortality for gastric cancer in elderly patients&lt;/title&gt;&lt;secondary-title&gt;J Surg Oncol&lt;/secondary-title&gt;&lt;alt-title&gt;Journal of surgical oncology&lt;/alt-title&gt;&lt;/titles&gt;&lt;pages&gt;132-6&lt;/pages&gt;&lt;volume&gt;84&lt;/volume&gt;&lt;number&gt;3&lt;/number&gt;&lt;edition&gt;2003/11/05&lt;/edition&gt;&lt;keywords&gt;&lt;keyword&gt;Adult&lt;/keyword&gt;&lt;keyword&gt;Age Factors&lt;/keyword&gt;&lt;keyword&gt;Aged&lt;/keyword&gt;&lt;keyword&gt;Aged, 80 and over&lt;/keyword&gt;&lt;keyword&gt;Disease-Free Survival&lt;/keyword&gt;&lt;keyword&gt;Gastrectomy/mortality&lt;/keyword&gt;&lt;keyword&gt;Humans&lt;/keyword&gt;&lt;keyword&gt;Lymphatic Metastasis&lt;/keyword&gt;&lt;keyword&gt;Middle Aged&lt;/keyword&gt;&lt;keyword&gt;Morbidity&lt;/keyword&gt;&lt;keyword&gt;Neoplasm Staging&lt;/keyword&gt;&lt;keyword&gt;Prevalence&lt;/keyword&gt;&lt;keyword&gt;Prognosis&lt;/keyword&gt;&lt;keyword&gt;Retrospective Studies&lt;/keyword&gt;&lt;keyword&gt;Stomach Neoplasms/ mortality/pathology/surgery&lt;/keyword&gt;&lt;keyword&gt;Survival Rate&lt;/keyword&gt;&lt;/keywords&gt;&lt;dates&gt;&lt;year&gt;2003&lt;/year&gt;&lt;pub-dates&gt;&lt;date&gt;Nov&lt;/date&gt;&lt;/pub-dates&gt;&lt;/dates&gt;&lt;isbn&gt;0022-4790 (Print)&amp;#xD;0022-4790 (Linking)&lt;/isbn&gt;&lt;accession-num&gt;14598356&lt;/accession-num&gt;&lt;urls&gt;&lt;/urls&gt;&lt;electronic-resource-num&gt;10.1002/jso.10303&lt;/electronic-resource-num&gt;&lt;remote-database-provider&gt;NLM&lt;/remote-database-provider&gt;&lt;language&gt;eng&lt;/language&gt;&lt;/record&gt;&lt;/Cite&gt;&lt;/EndNote&gt;</w:instrText>
      </w:r>
      <w:r w:rsidR="008C0003" w:rsidRPr="00643719">
        <w:rPr>
          <w:rFonts w:ascii="Book Antiqua" w:hAnsi="Book Antiqua"/>
          <w:szCs w:val="24"/>
        </w:rPr>
        <w:fldChar w:fldCharType="separate"/>
      </w:r>
      <w:r w:rsidR="008C0003" w:rsidRPr="00643719">
        <w:rPr>
          <w:rFonts w:ascii="Book Antiqua" w:hAnsi="Book Antiqua"/>
          <w:noProof/>
          <w:szCs w:val="24"/>
          <w:vertAlign w:val="superscript"/>
        </w:rPr>
        <w:t>[</w:t>
      </w:r>
      <w:hyperlink w:anchor="_ENREF_4" w:tooltip="Eguchi, 2003 #17" w:history="1">
        <w:r w:rsidR="008C0003" w:rsidRPr="00643719">
          <w:rPr>
            <w:rFonts w:ascii="Book Antiqua" w:hAnsi="Book Antiqua"/>
            <w:noProof/>
            <w:szCs w:val="24"/>
            <w:vertAlign w:val="superscript"/>
          </w:rPr>
          <w:t>4</w:t>
        </w:r>
      </w:hyperlink>
      <w:r w:rsidR="008C0003" w:rsidRPr="00643719">
        <w:rPr>
          <w:rFonts w:ascii="Book Antiqua" w:hAnsi="Book Antiqua"/>
          <w:noProof/>
          <w:szCs w:val="24"/>
          <w:vertAlign w:val="superscript"/>
        </w:rPr>
        <w:t>]</w:t>
      </w:r>
      <w:r w:rsidR="008C0003" w:rsidRPr="00643719">
        <w:rPr>
          <w:rFonts w:ascii="Book Antiqua" w:hAnsi="Book Antiqua"/>
          <w:szCs w:val="24"/>
        </w:rPr>
        <w:fldChar w:fldCharType="end"/>
      </w:r>
      <w:r w:rsidR="008C0003" w:rsidRPr="00643719">
        <w:rPr>
          <w:rFonts w:ascii="Book Antiqua" w:hAnsi="Book Antiqua"/>
          <w:szCs w:val="24"/>
        </w:rPr>
        <w:t xml:space="preserve"> </w:t>
      </w:r>
      <w:r w:rsidRPr="00643719">
        <w:rPr>
          <w:rFonts w:ascii="Book Antiqua" w:hAnsi="Book Antiqua"/>
          <w:szCs w:val="24"/>
        </w:rPr>
        <w:t>reported the extent of lymph node dissection in elderly gastric cancer patients to have influenced postoperative complications</w:t>
      </w:r>
      <w:r w:rsidR="0079066A" w:rsidRPr="00643719">
        <w:rPr>
          <w:rFonts w:ascii="Book Antiqua" w:hAnsi="Book Antiqua"/>
          <w:szCs w:val="24"/>
        </w:rPr>
        <w:t>.</w:t>
      </w:r>
      <w:r w:rsidRPr="00643719">
        <w:rPr>
          <w:rFonts w:ascii="Book Antiqua" w:hAnsi="Book Antiqua"/>
          <w:szCs w:val="24"/>
        </w:rPr>
        <w:t xml:space="preserve"> Our findings indicate that more extended lymphadenectomy might improve </w:t>
      </w:r>
      <w:r w:rsidRPr="00643719">
        <w:rPr>
          <w:rFonts w:ascii="Book Antiqua" w:hAnsi="Book Antiqua"/>
          <w:szCs w:val="24"/>
        </w:rPr>
        <w:lastRenderedPageBreak/>
        <w:t>survival in these patients if postoperative complications could be avoided.</w:t>
      </w:r>
    </w:p>
    <w:p w14:paraId="0170376B" w14:textId="77D72165" w:rsidR="009E0EBE" w:rsidRPr="00643719" w:rsidRDefault="009E0EBE" w:rsidP="008C0003">
      <w:pPr>
        <w:spacing w:line="360" w:lineRule="auto"/>
        <w:ind w:firstLineChars="100" w:firstLine="240"/>
        <w:rPr>
          <w:rFonts w:ascii="Book Antiqua" w:eastAsia="宋体" w:hAnsi="Book Antiqua"/>
          <w:szCs w:val="24"/>
          <w:lang w:eastAsia="zh-CN"/>
        </w:rPr>
      </w:pPr>
      <w:r w:rsidRPr="00643719">
        <w:rPr>
          <w:rFonts w:ascii="Book Antiqua" w:hAnsi="Book Antiqua"/>
          <w:szCs w:val="24"/>
        </w:rPr>
        <w:t>In conclusion, our retrospective</w:t>
      </w:r>
      <w:r w:rsidR="00B16FD5" w:rsidRPr="00643719">
        <w:rPr>
          <w:rFonts w:ascii="Book Antiqua" w:hAnsi="Book Antiqua"/>
          <w:szCs w:val="24"/>
        </w:rPr>
        <w:t xml:space="preserve"> study indicated that optimal cut-off ages for elderly patients with gastric cancer was eighty years old, and</w:t>
      </w:r>
      <w:r w:rsidRPr="00643719">
        <w:rPr>
          <w:rFonts w:ascii="Book Antiqua" w:hAnsi="Book Antiqua"/>
          <w:szCs w:val="24"/>
        </w:rPr>
        <w:t xml:space="preserve"> suggests that even if curative surgery is performed for </w:t>
      </w:r>
      <w:proofErr w:type="spellStart"/>
      <w:r w:rsidRPr="00643719">
        <w:rPr>
          <w:rFonts w:ascii="Book Antiqua" w:hAnsi="Book Antiqua"/>
          <w:szCs w:val="24"/>
        </w:rPr>
        <w:t>pStage</w:t>
      </w:r>
      <w:proofErr w:type="spellEnd"/>
      <w:r w:rsidRPr="00643719">
        <w:rPr>
          <w:rFonts w:ascii="Book Antiqua" w:hAnsi="Book Antiqua"/>
          <w:szCs w:val="24"/>
        </w:rPr>
        <w:t xml:space="preserve"> I disease in </w:t>
      </w:r>
      <w:r w:rsidR="008C0003" w:rsidRPr="00643719">
        <w:rPr>
          <w:rFonts w:ascii="Book Antiqua" w:hAnsi="Book Antiqua"/>
          <w:szCs w:val="24"/>
        </w:rPr>
        <w:t>elderly gastric cancer patients</w:t>
      </w:r>
      <w:r w:rsidRPr="00643719">
        <w:rPr>
          <w:rFonts w:ascii="Book Antiqua" w:hAnsi="Book Antiqua"/>
          <w:szCs w:val="24"/>
        </w:rPr>
        <w:t>, careful follow up is needed to stay abreast of other disease</w:t>
      </w:r>
      <w:r w:rsidR="003038F6">
        <w:rPr>
          <w:rFonts w:ascii="Book Antiqua" w:hAnsi="Book Antiqua"/>
          <w:szCs w:val="24"/>
        </w:rPr>
        <w:t>s, other cancers as outpatients</w:t>
      </w:r>
      <w:r w:rsidRPr="00643719">
        <w:rPr>
          <w:rFonts w:ascii="Book Antiqua" w:hAnsi="Book Antiqua"/>
          <w:szCs w:val="24"/>
        </w:rPr>
        <w:t>. Additionally, more extensive lymph node dissection might improve prognosis of elderly patients with gastric cancer if postoperative complications could be minimized.</w:t>
      </w:r>
      <w:r w:rsidR="00F20625" w:rsidRPr="00643719">
        <w:rPr>
          <w:rFonts w:ascii="Book Antiqua" w:hAnsi="Book Antiqua"/>
          <w:szCs w:val="24"/>
        </w:rPr>
        <w:t xml:space="preserve"> However, postoperative complications lead to hospital death should be noted.</w:t>
      </w:r>
    </w:p>
    <w:p w14:paraId="490AA7C3" w14:textId="77777777" w:rsidR="00576095" w:rsidRPr="00643719" w:rsidRDefault="00576095" w:rsidP="004D6F19">
      <w:pPr>
        <w:spacing w:line="360" w:lineRule="auto"/>
        <w:rPr>
          <w:rFonts w:ascii="Book Antiqua" w:eastAsia="宋体" w:hAnsi="Book Antiqua"/>
          <w:szCs w:val="24"/>
          <w:lang w:eastAsia="zh-CN"/>
        </w:rPr>
      </w:pPr>
    </w:p>
    <w:p w14:paraId="38D2BDE8" w14:textId="77777777" w:rsidR="00576095" w:rsidRPr="00643719" w:rsidRDefault="00576095" w:rsidP="004D6F19">
      <w:pPr>
        <w:snapToGrid w:val="0"/>
        <w:spacing w:line="360" w:lineRule="auto"/>
        <w:rPr>
          <w:rFonts w:ascii="Book Antiqua" w:hAnsi="Book Antiqua"/>
          <w:b/>
          <w:szCs w:val="24"/>
        </w:rPr>
      </w:pPr>
      <w:bookmarkStart w:id="65" w:name="OLE_LINK677"/>
      <w:bookmarkStart w:id="66" w:name="OLE_LINK678"/>
      <w:bookmarkStart w:id="67" w:name="OLE_LINK733"/>
      <w:bookmarkStart w:id="68" w:name="OLE_LINK861"/>
      <w:bookmarkStart w:id="69" w:name="OLE_LINK937"/>
      <w:bookmarkStart w:id="70" w:name="OLE_LINK961"/>
      <w:bookmarkStart w:id="71" w:name="OLE_LINK990"/>
      <w:bookmarkStart w:id="72" w:name="OLE_LINK399"/>
      <w:bookmarkStart w:id="73" w:name="OLE_LINK546"/>
      <w:bookmarkStart w:id="74" w:name="OLE_LINK594"/>
      <w:bookmarkStart w:id="75" w:name="OLE_LINK621"/>
      <w:bookmarkStart w:id="76" w:name="OLE_LINK953"/>
      <w:bookmarkStart w:id="77" w:name="OLE_LINK1019"/>
      <w:bookmarkStart w:id="78" w:name="OLE_LINK610"/>
      <w:bookmarkStart w:id="79" w:name="OLE_LINK967"/>
      <w:r w:rsidRPr="00643719">
        <w:rPr>
          <w:rFonts w:ascii="Book Antiqua" w:hAnsi="Book Antiqua"/>
          <w:b/>
          <w:szCs w:val="24"/>
        </w:rPr>
        <w:t>COMMENTS</w:t>
      </w:r>
    </w:p>
    <w:p w14:paraId="07CC38F6" w14:textId="77777777" w:rsidR="00576095" w:rsidRPr="00643719" w:rsidRDefault="00576095" w:rsidP="004D6F19">
      <w:pPr>
        <w:autoSpaceDE w:val="0"/>
        <w:autoSpaceDN w:val="0"/>
        <w:adjustRightInd w:val="0"/>
        <w:snapToGrid w:val="0"/>
        <w:spacing w:line="360" w:lineRule="auto"/>
        <w:rPr>
          <w:rFonts w:ascii="Book Antiqua" w:hAnsi="Book Antiqua" w:cs="Book Antiqua"/>
          <w:b/>
          <w:i/>
          <w:iCs/>
          <w:szCs w:val="24"/>
        </w:rPr>
      </w:pPr>
      <w:bookmarkStart w:id="80" w:name="OLE_LINK729"/>
      <w:bookmarkStart w:id="81" w:name="OLE_LINK730"/>
      <w:r w:rsidRPr="00643719">
        <w:rPr>
          <w:rFonts w:ascii="Book Antiqua" w:hAnsi="Book Antiqua" w:cs="Book Antiqua"/>
          <w:b/>
          <w:i/>
          <w:iCs/>
          <w:szCs w:val="24"/>
        </w:rPr>
        <w:t>Background</w:t>
      </w:r>
    </w:p>
    <w:p w14:paraId="40B1FA60" w14:textId="77777777" w:rsidR="008868C3" w:rsidRPr="00643719" w:rsidRDefault="008868C3" w:rsidP="004D6F19">
      <w:pPr>
        <w:autoSpaceDE w:val="0"/>
        <w:autoSpaceDN w:val="0"/>
        <w:adjustRightInd w:val="0"/>
        <w:snapToGrid w:val="0"/>
        <w:spacing w:line="360" w:lineRule="auto"/>
        <w:rPr>
          <w:rFonts w:ascii="Book Antiqua" w:hAnsi="Book Antiqua" w:cs="Book Antiqua"/>
          <w:iCs/>
          <w:szCs w:val="24"/>
        </w:rPr>
      </w:pPr>
      <w:r w:rsidRPr="00643719">
        <w:rPr>
          <w:rFonts w:ascii="Book Antiqua" w:hAnsi="Book Antiqua" w:cs="Book Antiqua"/>
          <w:iCs/>
          <w:szCs w:val="24"/>
        </w:rPr>
        <w:t xml:space="preserve">In the past decade, incidence of gastric cancer in elderly patients has increased in Japan. </w:t>
      </w:r>
      <w:r w:rsidR="002957A3" w:rsidRPr="00643719">
        <w:rPr>
          <w:rFonts w:ascii="Book Antiqua" w:hAnsi="Book Antiqua" w:cs="Book Antiqua"/>
          <w:iCs/>
          <w:szCs w:val="24"/>
        </w:rPr>
        <w:t>There was no randomized study</w:t>
      </w:r>
      <w:r w:rsidR="00272F9F" w:rsidRPr="00643719">
        <w:rPr>
          <w:rFonts w:ascii="Book Antiqua" w:hAnsi="Book Antiqua" w:cs="Book Antiqua"/>
          <w:iCs/>
          <w:szCs w:val="24"/>
        </w:rPr>
        <w:t xml:space="preserve"> </w:t>
      </w:r>
      <w:r w:rsidR="002957A3" w:rsidRPr="00643719">
        <w:rPr>
          <w:rFonts w:ascii="Book Antiqua" w:hAnsi="Book Antiqua" w:cs="Book Antiqua"/>
          <w:iCs/>
          <w:szCs w:val="24"/>
        </w:rPr>
        <w:t>compare the prognosis, morbidity and mortality of elderly gastric cancer patients and that of younger populations.</w:t>
      </w:r>
    </w:p>
    <w:p w14:paraId="06DF19E2" w14:textId="77777777" w:rsidR="008868C3" w:rsidRPr="00643719" w:rsidRDefault="008C0003" w:rsidP="004D6F19">
      <w:pPr>
        <w:autoSpaceDE w:val="0"/>
        <w:autoSpaceDN w:val="0"/>
        <w:adjustRightInd w:val="0"/>
        <w:snapToGrid w:val="0"/>
        <w:spacing w:line="360" w:lineRule="auto"/>
        <w:rPr>
          <w:rFonts w:ascii="Book Antiqua" w:hAnsi="Book Antiqua" w:cs="Book Antiqua"/>
          <w:iCs/>
          <w:szCs w:val="24"/>
        </w:rPr>
      </w:pPr>
      <w:r w:rsidRPr="00643719">
        <w:rPr>
          <w:rFonts w:ascii="Book Antiqua" w:hAnsi="Book Antiqua" w:cs="Book Antiqua"/>
          <w:iCs/>
          <w:szCs w:val="24"/>
        </w:rPr>
        <w:t xml:space="preserve">Propensity score matching </w:t>
      </w:r>
      <w:r w:rsidR="008868C3" w:rsidRPr="00643719">
        <w:rPr>
          <w:rFonts w:ascii="Book Antiqua" w:hAnsi="Book Antiqua" w:cs="Book Antiqua"/>
          <w:iCs/>
          <w:szCs w:val="24"/>
        </w:rPr>
        <w:t>(</w:t>
      </w:r>
      <w:r w:rsidRPr="00643719">
        <w:rPr>
          <w:rFonts w:ascii="Book Antiqua" w:hAnsi="Book Antiqua" w:cs="Book Antiqua"/>
          <w:iCs/>
          <w:szCs w:val="24"/>
        </w:rPr>
        <w:t>PSM</w:t>
      </w:r>
      <w:r w:rsidR="008868C3" w:rsidRPr="00643719">
        <w:rPr>
          <w:rFonts w:ascii="Book Antiqua" w:hAnsi="Book Antiqua" w:cs="Book Antiqua"/>
          <w:iCs/>
          <w:szCs w:val="24"/>
        </w:rPr>
        <w:t xml:space="preserve">) and </w:t>
      </w:r>
      <w:r w:rsidRPr="00643719">
        <w:rPr>
          <w:rFonts w:ascii="Book Antiqua" w:hAnsi="Book Antiqua" w:cs="Book Antiqua"/>
          <w:iCs/>
          <w:szCs w:val="24"/>
        </w:rPr>
        <w:t xml:space="preserve">inversed probability of treatment weighting </w:t>
      </w:r>
      <w:r w:rsidR="008868C3" w:rsidRPr="00643719">
        <w:rPr>
          <w:rFonts w:ascii="Book Antiqua" w:hAnsi="Book Antiqua" w:cs="Book Antiqua"/>
          <w:iCs/>
          <w:szCs w:val="24"/>
        </w:rPr>
        <w:t>(</w:t>
      </w:r>
      <w:r w:rsidRPr="00643719">
        <w:rPr>
          <w:rFonts w:ascii="Book Antiqua" w:hAnsi="Book Antiqua" w:cs="Book Antiqua"/>
          <w:iCs/>
          <w:szCs w:val="24"/>
        </w:rPr>
        <w:t>IPTW</w:t>
      </w:r>
      <w:r w:rsidR="008868C3" w:rsidRPr="00643719">
        <w:rPr>
          <w:rFonts w:ascii="Book Antiqua" w:hAnsi="Book Antiqua" w:cs="Book Antiqua"/>
          <w:iCs/>
          <w:szCs w:val="24"/>
        </w:rPr>
        <w:t>)</w:t>
      </w:r>
      <w:r w:rsidRPr="00643719">
        <w:rPr>
          <w:rFonts w:ascii="Book Antiqua" w:hAnsi="Book Antiqua" w:cs="Book Antiqua"/>
          <w:iCs/>
          <w:szCs w:val="24"/>
        </w:rPr>
        <w:t xml:space="preserve"> </w:t>
      </w:r>
      <w:r w:rsidR="008868C3" w:rsidRPr="00643719">
        <w:rPr>
          <w:rFonts w:ascii="Book Antiqua" w:hAnsi="Book Antiqua" w:cs="Book Antiqua"/>
          <w:iCs/>
          <w:szCs w:val="24"/>
        </w:rPr>
        <w:t>attempts to reduce bias due to confounding variables in estimates of treatment effects. We</w:t>
      </w:r>
      <w:r w:rsidR="00272F9F" w:rsidRPr="00643719">
        <w:rPr>
          <w:rFonts w:ascii="Book Antiqua" w:hAnsi="Book Antiqua" w:cs="Book Antiqua"/>
          <w:iCs/>
          <w:szCs w:val="24"/>
        </w:rPr>
        <w:t xml:space="preserve"> </w:t>
      </w:r>
      <w:r w:rsidR="008868C3" w:rsidRPr="00643719">
        <w:rPr>
          <w:rFonts w:ascii="Book Antiqua" w:hAnsi="Book Antiqua" w:cs="Book Antiqua"/>
          <w:iCs/>
          <w:szCs w:val="24"/>
        </w:rPr>
        <w:t>evaluated the clinicopathological features and surgical outcomes of gastric cancer treated in our department among patients aged 80 years and older, and compared them with those of patients aged 79 years and younger, after IPTW.</w:t>
      </w:r>
    </w:p>
    <w:p w14:paraId="37F0A0E2" w14:textId="77777777" w:rsidR="008C0003" w:rsidRPr="00643719" w:rsidRDefault="008C0003" w:rsidP="004D6F19">
      <w:pPr>
        <w:autoSpaceDE w:val="0"/>
        <w:autoSpaceDN w:val="0"/>
        <w:adjustRightInd w:val="0"/>
        <w:snapToGrid w:val="0"/>
        <w:spacing w:line="360" w:lineRule="auto"/>
        <w:rPr>
          <w:rFonts w:ascii="Book Antiqua" w:hAnsi="Book Antiqua" w:cs="Book Antiqua"/>
          <w:b/>
          <w:i/>
          <w:iCs/>
          <w:szCs w:val="24"/>
        </w:rPr>
      </w:pPr>
    </w:p>
    <w:p w14:paraId="2558D745" w14:textId="77777777" w:rsidR="00576095" w:rsidRPr="00643719" w:rsidRDefault="00576095" w:rsidP="004D6F19">
      <w:pPr>
        <w:autoSpaceDE w:val="0"/>
        <w:autoSpaceDN w:val="0"/>
        <w:adjustRightInd w:val="0"/>
        <w:snapToGrid w:val="0"/>
        <w:spacing w:line="360" w:lineRule="auto"/>
        <w:rPr>
          <w:rFonts w:ascii="Book Antiqua" w:hAnsi="Book Antiqua" w:cs="Book Antiqua"/>
          <w:b/>
          <w:i/>
          <w:iCs/>
          <w:szCs w:val="24"/>
        </w:rPr>
      </w:pPr>
      <w:r w:rsidRPr="00643719">
        <w:rPr>
          <w:rFonts w:ascii="Book Antiqua" w:hAnsi="Book Antiqua" w:cs="Book Antiqua"/>
          <w:b/>
          <w:i/>
          <w:iCs/>
          <w:szCs w:val="24"/>
        </w:rPr>
        <w:t>Research frontiers</w:t>
      </w:r>
    </w:p>
    <w:p w14:paraId="5C472B63" w14:textId="77777777" w:rsidR="00576095" w:rsidRPr="00643719" w:rsidRDefault="008868C3" w:rsidP="004D6F19">
      <w:pPr>
        <w:autoSpaceDE w:val="0"/>
        <w:autoSpaceDN w:val="0"/>
        <w:adjustRightInd w:val="0"/>
        <w:snapToGrid w:val="0"/>
        <w:spacing w:line="360" w:lineRule="auto"/>
        <w:rPr>
          <w:rFonts w:ascii="Book Antiqua" w:hAnsi="Book Antiqua" w:cs="Book Antiqua"/>
          <w:szCs w:val="24"/>
        </w:rPr>
      </w:pPr>
      <w:r w:rsidRPr="00643719">
        <w:rPr>
          <w:rFonts w:ascii="Book Antiqua" w:hAnsi="Book Antiqua" w:cs="Book Antiqua"/>
          <w:szCs w:val="24"/>
        </w:rPr>
        <w:t xml:space="preserve">There were some retrospective studies compared the outcomes of elderly gastric cancer patients to that of general populations, but the effects of age on morbidity, mortality from </w:t>
      </w:r>
      <w:proofErr w:type="spellStart"/>
      <w:r w:rsidRPr="00643719">
        <w:rPr>
          <w:rFonts w:ascii="Book Antiqua" w:hAnsi="Book Antiqua" w:cs="Book Antiqua"/>
          <w:szCs w:val="24"/>
        </w:rPr>
        <w:t>gastrectomy</w:t>
      </w:r>
      <w:proofErr w:type="spellEnd"/>
      <w:r w:rsidRPr="00643719">
        <w:rPr>
          <w:rFonts w:ascii="Book Antiqua" w:hAnsi="Book Antiqua" w:cs="Book Antiqua"/>
          <w:szCs w:val="24"/>
        </w:rPr>
        <w:t xml:space="preserve"> and/or prognosis are controversial, as no randomized studies have been conducted to our knowledge.</w:t>
      </w:r>
    </w:p>
    <w:p w14:paraId="31584D15" w14:textId="77777777" w:rsidR="008C0003" w:rsidRPr="00643719" w:rsidRDefault="008C0003" w:rsidP="004D6F19">
      <w:pPr>
        <w:snapToGrid w:val="0"/>
        <w:spacing w:line="360" w:lineRule="auto"/>
        <w:rPr>
          <w:rFonts w:ascii="Book Antiqua" w:hAnsi="Book Antiqua" w:cs="Book Antiqua"/>
          <w:b/>
          <w:i/>
          <w:iCs/>
          <w:szCs w:val="24"/>
        </w:rPr>
      </w:pPr>
    </w:p>
    <w:p w14:paraId="2391E97C" w14:textId="77777777" w:rsidR="00576095" w:rsidRPr="00643719" w:rsidRDefault="00576095" w:rsidP="004D6F19">
      <w:pPr>
        <w:snapToGrid w:val="0"/>
        <w:spacing w:line="360" w:lineRule="auto"/>
        <w:rPr>
          <w:rFonts w:ascii="Book Antiqua" w:hAnsi="Book Antiqua" w:cs="Book Antiqua"/>
          <w:b/>
          <w:i/>
          <w:iCs/>
          <w:szCs w:val="24"/>
        </w:rPr>
      </w:pPr>
      <w:r w:rsidRPr="00643719">
        <w:rPr>
          <w:rFonts w:ascii="Book Antiqua" w:hAnsi="Book Antiqua" w:cs="Book Antiqua"/>
          <w:b/>
          <w:i/>
          <w:iCs/>
          <w:szCs w:val="24"/>
        </w:rPr>
        <w:t>Innovations and breakthrough</w:t>
      </w:r>
    </w:p>
    <w:p w14:paraId="2FB6FF22" w14:textId="77777777" w:rsidR="00576095" w:rsidRPr="00643719" w:rsidRDefault="002957A3" w:rsidP="004D6F19">
      <w:pPr>
        <w:snapToGrid w:val="0"/>
        <w:spacing w:line="360" w:lineRule="auto"/>
        <w:rPr>
          <w:rFonts w:ascii="Book Antiqua" w:hAnsi="Book Antiqua" w:cs="Book Antiqua"/>
          <w:szCs w:val="24"/>
        </w:rPr>
      </w:pPr>
      <w:r w:rsidRPr="00643719">
        <w:rPr>
          <w:rFonts w:ascii="Book Antiqua" w:hAnsi="Book Antiqua" w:cs="Book Antiqua"/>
          <w:szCs w:val="24"/>
        </w:rPr>
        <w:t>PSM</w:t>
      </w:r>
      <w:r w:rsidR="008C0003" w:rsidRPr="00643719">
        <w:rPr>
          <w:rFonts w:ascii="Book Antiqua" w:hAnsi="Book Antiqua" w:cs="Book Antiqua"/>
          <w:szCs w:val="24"/>
        </w:rPr>
        <w:t xml:space="preserve"> </w:t>
      </w:r>
      <w:r w:rsidRPr="00643719">
        <w:rPr>
          <w:rFonts w:ascii="Book Antiqua" w:hAnsi="Book Antiqua" w:cs="Book Antiqua"/>
          <w:szCs w:val="24"/>
        </w:rPr>
        <w:t>and IPTW attempt</w:t>
      </w:r>
      <w:r w:rsidR="00904D05" w:rsidRPr="00643719">
        <w:rPr>
          <w:rFonts w:ascii="Book Antiqua" w:hAnsi="Book Antiqua" w:cs="Book Antiqua"/>
          <w:szCs w:val="24"/>
        </w:rPr>
        <w:t xml:space="preserve"> </w:t>
      </w:r>
      <w:r w:rsidRPr="00643719">
        <w:rPr>
          <w:rFonts w:ascii="Book Antiqua" w:hAnsi="Book Antiqua" w:cs="Book Antiqua"/>
          <w:szCs w:val="24"/>
        </w:rPr>
        <w:t xml:space="preserve">to reduce bias due to confounding variables in </w:t>
      </w:r>
      <w:r w:rsidRPr="00643719">
        <w:rPr>
          <w:rFonts w:ascii="Book Antiqua" w:hAnsi="Book Antiqua" w:cs="Book Antiqua"/>
          <w:szCs w:val="24"/>
        </w:rPr>
        <w:lastRenderedPageBreak/>
        <w:t>estimates of treatment effects.</w:t>
      </w:r>
      <w:r w:rsidR="00086DBC" w:rsidRPr="00643719">
        <w:rPr>
          <w:rFonts w:ascii="Book Antiqua" w:hAnsi="Book Antiqua" w:cs="Book Antiqua"/>
          <w:szCs w:val="24"/>
        </w:rPr>
        <w:t xml:space="preserve"> </w:t>
      </w:r>
      <w:r w:rsidRPr="00643719">
        <w:rPr>
          <w:rFonts w:ascii="Book Antiqua" w:hAnsi="Book Antiqua" w:cs="Book Antiqua"/>
          <w:szCs w:val="24"/>
        </w:rPr>
        <w:t>Quasi randomization is possible when we compared elderly group</w:t>
      </w:r>
      <w:r w:rsidR="00272F9F" w:rsidRPr="00643719">
        <w:rPr>
          <w:rFonts w:ascii="Book Antiqua" w:hAnsi="Book Antiqua" w:cs="Book Antiqua"/>
          <w:szCs w:val="24"/>
        </w:rPr>
        <w:t xml:space="preserve"> </w:t>
      </w:r>
      <w:r w:rsidRPr="00643719">
        <w:rPr>
          <w:rFonts w:ascii="Book Antiqua" w:hAnsi="Book Antiqua" w:cs="Book Antiqua"/>
          <w:szCs w:val="24"/>
        </w:rPr>
        <w:t>an</w:t>
      </w:r>
      <w:r w:rsidR="008C0003" w:rsidRPr="00643719">
        <w:rPr>
          <w:rFonts w:ascii="Book Antiqua" w:hAnsi="Book Antiqua" w:cs="Book Antiqua"/>
          <w:szCs w:val="24"/>
        </w:rPr>
        <w:t>d younger group, statistically.</w:t>
      </w:r>
    </w:p>
    <w:p w14:paraId="1A6680F6" w14:textId="77777777" w:rsidR="008C0003" w:rsidRPr="00643719" w:rsidRDefault="008C0003" w:rsidP="004D6F19">
      <w:pPr>
        <w:snapToGrid w:val="0"/>
        <w:spacing w:line="360" w:lineRule="auto"/>
        <w:rPr>
          <w:rFonts w:ascii="Book Antiqua" w:hAnsi="Book Antiqua" w:cs="Book Antiqua"/>
          <w:b/>
          <w:i/>
          <w:iCs/>
          <w:szCs w:val="24"/>
        </w:rPr>
      </w:pPr>
    </w:p>
    <w:p w14:paraId="696E2D63" w14:textId="77777777" w:rsidR="00576095" w:rsidRPr="00643719" w:rsidRDefault="00576095" w:rsidP="004D6F19">
      <w:pPr>
        <w:snapToGrid w:val="0"/>
        <w:spacing w:line="360" w:lineRule="auto"/>
        <w:rPr>
          <w:rFonts w:ascii="Book Antiqua" w:hAnsi="Book Antiqua" w:cs="Book Antiqua"/>
          <w:b/>
          <w:i/>
          <w:iCs/>
          <w:szCs w:val="24"/>
        </w:rPr>
      </w:pPr>
      <w:r w:rsidRPr="00643719">
        <w:rPr>
          <w:rFonts w:ascii="Book Antiqua" w:hAnsi="Book Antiqua" w:cs="Book Antiqua"/>
          <w:b/>
          <w:i/>
          <w:iCs/>
          <w:szCs w:val="24"/>
        </w:rPr>
        <w:t>Applications</w:t>
      </w:r>
    </w:p>
    <w:p w14:paraId="42D02EDE" w14:textId="77777777" w:rsidR="00576095" w:rsidRPr="00643719" w:rsidRDefault="00FF10A2" w:rsidP="004D6F19">
      <w:pPr>
        <w:snapToGrid w:val="0"/>
        <w:spacing w:line="360" w:lineRule="auto"/>
        <w:rPr>
          <w:rFonts w:ascii="Book Antiqua" w:hAnsi="Book Antiqua" w:cs="Book Antiqua"/>
          <w:iCs/>
          <w:szCs w:val="24"/>
        </w:rPr>
      </w:pPr>
      <w:r w:rsidRPr="00643719">
        <w:rPr>
          <w:rFonts w:ascii="Book Antiqua" w:hAnsi="Book Antiqua" w:cs="Book Antiqua"/>
          <w:iCs/>
          <w:szCs w:val="24"/>
        </w:rPr>
        <w:t xml:space="preserve">The clinical significance of elderly gastric cancer patients received </w:t>
      </w:r>
      <w:proofErr w:type="spellStart"/>
      <w:r w:rsidRPr="00643719">
        <w:rPr>
          <w:rFonts w:ascii="Book Antiqua" w:hAnsi="Book Antiqua" w:cs="Book Antiqua"/>
          <w:iCs/>
          <w:szCs w:val="24"/>
        </w:rPr>
        <w:t>gastrectomy</w:t>
      </w:r>
      <w:proofErr w:type="spellEnd"/>
      <w:r w:rsidRPr="00643719">
        <w:rPr>
          <w:rFonts w:ascii="Book Antiqua" w:hAnsi="Book Antiqua" w:cs="Book Antiqua"/>
          <w:iCs/>
          <w:szCs w:val="24"/>
        </w:rPr>
        <w:t xml:space="preserve"> were evaluated and revealed the higher postoperative complications an</w:t>
      </w:r>
      <w:r w:rsidR="00086DBC" w:rsidRPr="00643719">
        <w:rPr>
          <w:rFonts w:ascii="Book Antiqua" w:hAnsi="Book Antiqua" w:cs="Book Antiqua"/>
          <w:iCs/>
          <w:szCs w:val="24"/>
        </w:rPr>
        <w:t>d mortality in elderly patients</w:t>
      </w:r>
      <w:r w:rsidRPr="00643719">
        <w:rPr>
          <w:rFonts w:ascii="Book Antiqua" w:hAnsi="Book Antiqua" w:cs="Book Antiqua"/>
          <w:iCs/>
          <w:szCs w:val="24"/>
        </w:rPr>
        <w:t>,</w:t>
      </w:r>
      <w:r w:rsidR="00086DBC" w:rsidRPr="00643719">
        <w:rPr>
          <w:rFonts w:ascii="Book Antiqua" w:hAnsi="Book Antiqua" w:cs="Book Antiqua"/>
          <w:iCs/>
          <w:szCs w:val="24"/>
        </w:rPr>
        <w:t xml:space="preserve"> </w:t>
      </w:r>
      <w:r w:rsidRPr="00643719">
        <w:rPr>
          <w:rFonts w:ascii="Book Antiqua" w:hAnsi="Book Antiqua" w:cs="Book Antiqua"/>
          <w:iCs/>
          <w:szCs w:val="24"/>
        </w:rPr>
        <w:t>and more extensive lymph node dissection might improve prognosis of elderly patients with gastric cancer.</w:t>
      </w:r>
    </w:p>
    <w:p w14:paraId="47A2D6CF" w14:textId="77777777" w:rsidR="00086DBC" w:rsidRPr="00643719" w:rsidRDefault="00086DBC" w:rsidP="004D6F19">
      <w:pPr>
        <w:snapToGrid w:val="0"/>
        <w:spacing w:line="360" w:lineRule="auto"/>
        <w:rPr>
          <w:rFonts w:ascii="Book Antiqua" w:hAnsi="Book Antiqua" w:cs="Book Antiqua"/>
          <w:b/>
          <w:i/>
          <w:iCs/>
          <w:szCs w:val="24"/>
        </w:rPr>
      </w:pPr>
    </w:p>
    <w:p w14:paraId="4D17AD13" w14:textId="77777777" w:rsidR="00576095" w:rsidRPr="00643719" w:rsidRDefault="00576095" w:rsidP="004D6F19">
      <w:pPr>
        <w:snapToGrid w:val="0"/>
        <w:spacing w:line="360" w:lineRule="auto"/>
        <w:rPr>
          <w:rFonts w:ascii="Book Antiqua" w:hAnsi="Book Antiqua" w:cs="Times New Roman"/>
          <w:szCs w:val="24"/>
          <w:lang w:val="en-GB"/>
        </w:rPr>
      </w:pPr>
      <w:bookmarkStart w:id="82" w:name="OLE_LINK493"/>
      <w:bookmarkStart w:id="83" w:name="OLE_LINK494"/>
      <w:r w:rsidRPr="00643719">
        <w:rPr>
          <w:rFonts w:ascii="Book Antiqua" w:hAnsi="Book Antiqua" w:cs="Book Antiqua"/>
          <w:b/>
          <w:i/>
          <w:iCs/>
          <w:szCs w:val="24"/>
        </w:rPr>
        <w:t>Peer-review</w:t>
      </w:r>
      <w:bookmarkEnd w:id="65"/>
      <w:bookmarkEnd w:id="66"/>
      <w:bookmarkEnd w:id="67"/>
      <w:bookmarkEnd w:id="68"/>
      <w:bookmarkEnd w:id="69"/>
      <w:bookmarkEnd w:id="70"/>
      <w:bookmarkEnd w:id="71"/>
      <w:bookmarkEnd w:id="72"/>
      <w:bookmarkEnd w:id="73"/>
      <w:bookmarkEnd w:id="74"/>
      <w:bookmarkEnd w:id="75"/>
      <w:bookmarkEnd w:id="76"/>
      <w:bookmarkEnd w:id="77"/>
      <w:bookmarkEnd w:id="80"/>
      <w:bookmarkEnd w:id="81"/>
      <w:bookmarkEnd w:id="82"/>
      <w:bookmarkEnd w:id="83"/>
    </w:p>
    <w:bookmarkEnd w:id="78"/>
    <w:bookmarkEnd w:id="79"/>
    <w:p w14:paraId="20577EA2" w14:textId="77777777" w:rsidR="00362071" w:rsidRPr="00643719" w:rsidRDefault="00086DBC" w:rsidP="004D6F19">
      <w:pPr>
        <w:spacing w:line="360" w:lineRule="auto"/>
        <w:rPr>
          <w:rFonts w:ascii="Book Antiqua" w:hAnsi="Book Antiqua"/>
          <w:szCs w:val="24"/>
        </w:rPr>
      </w:pPr>
      <w:r w:rsidRPr="00643719">
        <w:rPr>
          <w:rFonts w:ascii="Book Antiqua" w:hAnsi="Book Antiqua"/>
          <w:szCs w:val="24"/>
        </w:rPr>
        <w:t xml:space="preserve">This is interesting to report the effects of age on survival and morbidity in gastric cancer patients undergoing </w:t>
      </w:r>
      <w:proofErr w:type="spellStart"/>
      <w:r w:rsidRPr="00643719">
        <w:rPr>
          <w:rFonts w:ascii="Book Antiqua" w:hAnsi="Book Antiqua"/>
          <w:szCs w:val="24"/>
        </w:rPr>
        <w:t>gastrectomy</w:t>
      </w:r>
      <w:proofErr w:type="spellEnd"/>
      <w:r w:rsidRPr="00643719">
        <w:rPr>
          <w:rFonts w:ascii="Book Antiqua" w:hAnsi="Book Antiqua"/>
          <w:szCs w:val="24"/>
        </w:rPr>
        <w:t xml:space="preserve">. </w:t>
      </w:r>
      <w:r w:rsidR="00362071" w:rsidRPr="00643719">
        <w:rPr>
          <w:rFonts w:ascii="Book Antiqua" w:hAnsi="Book Antiqua"/>
          <w:szCs w:val="24"/>
        </w:rPr>
        <w:t xml:space="preserve">The author of this manuscript evaluated the gastric cancer patients received </w:t>
      </w:r>
      <w:proofErr w:type="spellStart"/>
      <w:r w:rsidR="00362071" w:rsidRPr="00643719">
        <w:rPr>
          <w:rFonts w:ascii="Book Antiqua" w:hAnsi="Book Antiqua"/>
          <w:szCs w:val="24"/>
        </w:rPr>
        <w:t>gastrectomy</w:t>
      </w:r>
      <w:proofErr w:type="spellEnd"/>
      <w:r w:rsidR="00362071" w:rsidRPr="00643719">
        <w:rPr>
          <w:rFonts w:ascii="Book Antiqua" w:hAnsi="Book Antiqua"/>
          <w:szCs w:val="24"/>
        </w:rPr>
        <w:t xml:space="preserve"> in elderly compared to that in younger population.</w:t>
      </w:r>
      <w:r w:rsidR="00272F9F" w:rsidRPr="00643719">
        <w:rPr>
          <w:rFonts w:ascii="Book Antiqua" w:hAnsi="Book Antiqua"/>
          <w:szCs w:val="24"/>
        </w:rPr>
        <w:t xml:space="preserve"> </w:t>
      </w:r>
      <w:r w:rsidR="00362071" w:rsidRPr="00643719">
        <w:rPr>
          <w:rFonts w:ascii="Book Antiqua" w:hAnsi="Book Antiqua"/>
          <w:szCs w:val="24"/>
        </w:rPr>
        <w:t>Notably, this manuscript was compared the results of these patients used propensity score.</w:t>
      </w:r>
    </w:p>
    <w:p w14:paraId="57A1C054" w14:textId="77777777" w:rsidR="00576095" w:rsidRPr="00643719" w:rsidRDefault="00576095" w:rsidP="004D6F19">
      <w:pPr>
        <w:widowControl/>
        <w:spacing w:line="360" w:lineRule="auto"/>
        <w:rPr>
          <w:rFonts w:ascii="Book Antiqua" w:hAnsi="Book Antiqua"/>
          <w:szCs w:val="24"/>
        </w:rPr>
      </w:pPr>
      <w:r w:rsidRPr="00643719">
        <w:rPr>
          <w:rFonts w:ascii="Book Antiqua" w:hAnsi="Book Antiqua"/>
          <w:szCs w:val="24"/>
        </w:rPr>
        <w:br w:type="page"/>
      </w:r>
    </w:p>
    <w:p w14:paraId="735C282F" w14:textId="77777777" w:rsidR="006E3221" w:rsidRPr="00643719" w:rsidRDefault="006E3221" w:rsidP="00086DBC">
      <w:pPr>
        <w:spacing w:line="360" w:lineRule="auto"/>
        <w:rPr>
          <w:rFonts w:ascii="Book Antiqua" w:hAnsi="Book Antiqua"/>
          <w:b/>
          <w:szCs w:val="24"/>
        </w:rPr>
      </w:pPr>
      <w:r w:rsidRPr="00643719">
        <w:rPr>
          <w:rFonts w:ascii="Book Antiqua" w:hAnsi="Book Antiqua"/>
          <w:b/>
          <w:szCs w:val="24"/>
        </w:rPr>
        <w:lastRenderedPageBreak/>
        <w:t>REFERENCES</w:t>
      </w:r>
    </w:p>
    <w:p w14:paraId="317E92D4" w14:textId="77777777" w:rsidR="00F463E6" w:rsidRPr="00643719" w:rsidRDefault="00F463E6" w:rsidP="00F463E6">
      <w:pPr>
        <w:widowControl/>
        <w:spacing w:line="360" w:lineRule="auto"/>
        <w:rPr>
          <w:rFonts w:ascii="Book Antiqua" w:eastAsia="宋体" w:hAnsi="Book Antiqua" w:cs="宋体"/>
          <w:kern w:val="0"/>
          <w:szCs w:val="24"/>
          <w:lang w:eastAsia="zh-CN"/>
        </w:rPr>
      </w:pPr>
      <w:r w:rsidRPr="00643719">
        <w:rPr>
          <w:rFonts w:ascii="Book Antiqua" w:eastAsia="宋体" w:hAnsi="Book Antiqua" w:cs="宋体"/>
          <w:kern w:val="0"/>
          <w:szCs w:val="24"/>
          <w:lang w:eastAsia="zh-CN"/>
        </w:rPr>
        <w:t>1 </w:t>
      </w:r>
      <w:proofErr w:type="spellStart"/>
      <w:r w:rsidRPr="00643719">
        <w:rPr>
          <w:rFonts w:ascii="Book Antiqua" w:eastAsia="宋体" w:hAnsi="Book Antiqua" w:cs="宋体"/>
          <w:b/>
          <w:bCs/>
          <w:kern w:val="0"/>
          <w:szCs w:val="24"/>
          <w:lang w:eastAsia="zh-CN"/>
        </w:rPr>
        <w:t>Ferlay</w:t>
      </w:r>
      <w:proofErr w:type="spellEnd"/>
      <w:r w:rsidRPr="00643719">
        <w:rPr>
          <w:rFonts w:ascii="Book Antiqua" w:eastAsia="宋体" w:hAnsi="Book Antiqua" w:cs="宋体"/>
          <w:b/>
          <w:bCs/>
          <w:kern w:val="0"/>
          <w:szCs w:val="24"/>
          <w:lang w:eastAsia="zh-CN"/>
        </w:rPr>
        <w:t xml:space="preserve"> J</w:t>
      </w:r>
      <w:r w:rsidRPr="00643719">
        <w:rPr>
          <w:rFonts w:ascii="Book Antiqua" w:eastAsia="宋体" w:hAnsi="Book Antiqua" w:cs="宋体"/>
          <w:kern w:val="0"/>
          <w:szCs w:val="24"/>
          <w:lang w:eastAsia="zh-CN"/>
        </w:rPr>
        <w:t xml:space="preserve">, </w:t>
      </w:r>
      <w:proofErr w:type="spellStart"/>
      <w:r w:rsidRPr="00643719">
        <w:rPr>
          <w:rFonts w:ascii="Book Antiqua" w:eastAsia="宋体" w:hAnsi="Book Antiqua" w:cs="宋体"/>
          <w:kern w:val="0"/>
          <w:szCs w:val="24"/>
          <w:lang w:eastAsia="zh-CN"/>
        </w:rPr>
        <w:t>Soerjomataram</w:t>
      </w:r>
      <w:proofErr w:type="spellEnd"/>
      <w:r w:rsidRPr="00643719">
        <w:rPr>
          <w:rFonts w:ascii="Book Antiqua" w:eastAsia="宋体" w:hAnsi="Book Antiqua" w:cs="宋体"/>
          <w:kern w:val="0"/>
          <w:szCs w:val="24"/>
          <w:lang w:eastAsia="zh-CN"/>
        </w:rPr>
        <w:t xml:space="preserve"> I, </w:t>
      </w:r>
      <w:proofErr w:type="spellStart"/>
      <w:r w:rsidRPr="00643719">
        <w:rPr>
          <w:rFonts w:ascii="Book Antiqua" w:eastAsia="宋体" w:hAnsi="Book Antiqua" w:cs="宋体"/>
          <w:kern w:val="0"/>
          <w:szCs w:val="24"/>
          <w:lang w:eastAsia="zh-CN"/>
        </w:rPr>
        <w:t>Dikshit</w:t>
      </w:r>
      <w:proofErr w:type="spellEnd"/>
      <w:r w:rsidRPr="00643719">
        <w:rPr>
          <w:rFonts w:ascii="Book Antiqua" w:eastAsia="宋体" w:hAnsi="Book Antiqua" w:cs="宋体"/>
          <w:kern w:val="0"/>
          <w:szCs w:val="24"/>
          <w:lang w:eastAsia="zh-CN"/>
        </w:rPr>
        <w:t xml:space="preserve"> R, </w:t>
      </w:r>
      <w:proofErr w:type="spellStart"/>
      <w:r w:rsidRPr="00643719">
        <w:rPr>
          <w:rFonts w:ascii="Book Antiqua" w:eastAsia="宋体" w:hAnsi="Book Antiqua" w:cs="宋体"/>
          <w:kern w:val="0"/>
          <w:szCs w:val="24"/>
          <w:lang w:eastAsia="zh-CN"/>
        </w:rPr>
        <w:t>Eser</w:t>
      </w:r>
      <w:proofErr w:type="spellEnd"/>
      <w:r w:rsidRPr="00643719">
        <w:rPr>
          <w:rFonts w:ascii="Book Antiqua" w:eastAsia="宋体" w:hAnsi="Book Antiqua" w:cs="宋体"/>
          <w:kern w:val="0"/>
          <w:szCs w:val="24"/>
          <w:lang w:eastAsia="zh-CN"/>
        </w:rPr>
        <w:t xml:space="preserve"> S, </w:t>
      </w:r>
      <w:proofErr w:type="spellStart"/>
      <w:r w:rsidRPr="00643719">
        <w:rPr>
          <w:rFonts w:ascii="Book Antiqua" w:eastAsia="宋体" w:hAnsi="Book Antiqua" w:cs="宋体"/>
          <w:kern w:val="0"/>
          <w:szCs w:val="24"/>
          <w:lang w:eastAsia="zh-CN"/>
        </w:rPr>
        <w:t>Mathers</w:t>
      </w:r>
      <w:proofErr w:type="spellEnd"/>
      <w:r w:rsidRPr="00643719">
        <w:rPr>
          <w:rFonts w:ascii="Book Antiqua" w:eastAsia="宋体" w:hAnsi="Book Antiqua" w:cs="宋体"/>
          <w:kern w:val="0"/>
          <w:szCs w:val="24"/>
          <w:lang w:eastAsia="zh-CN"/>
        </w:rPr>
        <w:t xml:space="preserve"> C, </w:t>
      </w:r>
      <w:proofErr w:type="spellStart"/>
      <w:r w:rsidRPr="00643719">
        <w:rPr>
          <w:rFonts w:ascii="Book Antiqua" w:eastAsia="宋体" w:hAnsi="Book Antiqua" w:cs="宋体"/>
          <w:kern w:val="0"/>
          <w:szCs w:val="24"/>
          <w:lang w:eastAsia="zh-CN"/>
        </w:rPr>
        <w:t>Rebelo</w:t>
      </w:r>
      <w:proofErr w:type="spellEnd"/>
      <w:r w:rsidRPr="00643719">
        <w:rPr>
          <w:rFonts w:ascii="Book Antiqua" w:eastAsia="宋体" w:hAnsi="Book Antiqua" w:cs="宋体"/>
          <w:kern w:val="0"/>
          <w:szCs w:val="24"/>
          <w:lang w:eastAsia="zh-CN"/>
        </w:rPr>
        <w:t xml:space="preserve"> M, </w:t>
      </w:r>
      <w:proofErr w:type="spellStart"/>
      <w:r w:rsidRPr="00643719">
        <w:rPr>
          <w:rFonts w:ascii="Book Antiqua" w:eastAsia="宋体" w:hAnsi="Book Antiqua" w:cs="宋体"/>
          <w:kern w:val="0"/>
          <w:szCs w:val="24"/>
          <w:lang w:eastAsia="zh-CN"/>
        </w:rPr>
        <w:t>Parkin</w:t>
      </w:r>
      <w:proofErr w:type="spellEnd"/>
      <w:r w:rsidRPr="00643719">
        <w:rPr>
          <w:rFonts w:ascii="Book Antiqua" w:eastAsia="宋体" w:hAnsi="Book Antiqua" w:cs="宋体"/>
          <w:kern w:val="0"/>
          <w:szCs w:val="24"/>
          <w:lang w:eastAsia="zh-CN"/>
        </w:rPr>
        <w:t xml:space="preserve"> DM, Forman D, Bray F. Cancer incidence and mortality worldwide: sources, methods and major patterns in GLOBOCAN 2012. </w:t>
      </w:r>
      <w:proofErr w:type="spellStart"/>
      <w:r w:rsidRPr="00643719">
        <w:rPr>
          <w:rFonts w:ascii="Book Antiqua" w:eastAsia="宋体" w:hAnsi="Book Antiqua" w:cs="宋体"/>
          <w:i/>
          <w:iCs/>
          <w:kern w:val="0"/>
          <w:szCs w:val="24"/>
          <w:lang w:eastAsia="zh-CN"/>
        </w:rPr>
        <w:t>Int</w:t>
      </w:r>
      <w:proofErr w:type="spellEnd"/>
      <w:r w:rsidRPr="00643719">
        <w:rPr>
          <w:rFonts w:ascii="Book Antiqua" w:eastAsia="宋体" w:hAnsi="Book Antiqua" w:cs="宋体"/>
          <w:i/>
          <w:iCs/>
          <w:kern w:val="0"/>
          <w:szCs w:val="24"/>
          <w:lang w:eastAsia="zh-CN"/>
        </w:rPr>
        <w:t xml:space="preserve"> J Cancer</w:t>
      </w:r>
      <w:r w:rsidRPr="00643719">
        <w:rPr>
          <w:rFonts w:ascii="Book Antiqua" w:eastAsia="宋体" w:hAnsi="Book Antiqua" w:cs="宋体"/>
          <w:kern w:val="0"/>
          <w:szCs w:val="24"/>
          <w:lang w:eastAsia="zh-CN"/>
        </w:rPr>
        <w:t> 2015; </w:t>
      </w:r>
      <w:r w:rsidRPr="00643719">
        <w:rPr>
          <w:rFonts w:ascii="Book Antiqua" w:eastAsia="宋体" w:hAnsi="Book Antiqua" w:cs="宋体"/>
          <w:b/>
          <w:bCs/>
          <w:kern w:val="0"/>
          <w:szCs w:val="24"/>
          <w:lang w:eastAsia="zh-CN"/>
        </w:rPr>
        <w:t>136</w:t>
      </w:r>
      <w:r w:rsidRPr="00643719">
        <w:rPr>
          <w:rFonts w:ascii="Book Antiqua" w:eastAsia="宋体" w:hAnsi="Book Antiqua" w:cs="宋体"/>
          <w:kern w:val="0"/>
          <w:szCs w:val="24"/>
          <w:lang w:eastAsia="zh-CN"/>
        </w:rPr>
        <w:t>: E359-E386 [PMID: 25220842 DOI: 10.1002/ijc.29210]</w:t>
      </w:r>
    </w:p>
    <w:p w14:paraId="5446FF25" w14:textId="552AA619" w:rsidR="00CC37BF" w:rsidRPr="00643719" w:rsidRDefault="00F463E6" w:rsidP="00F463E6">
      <w:pPr>
        <w:widowControl/>
        <w:spacing w:line="360" w:lineRule="auto"/>
        <w:rPr>
          <w:rFonts w:ascii="Book Antiqua" w:eastAsia="宋体" w:hAnsi="Book Antiqua" w:cs="宋体"/>
          <w:kern w:val="0"/>
          <w:szCs w:val="24"/>
          <w:lang w:eastAsia="zh-CN"/>
        </w:rPr>
      </w:pPr>
      <w:r w:rsidRPr="00643719">
        <w:rPr>
          <w:rFonts w:ascii="Book Antiqua" w:eastAsia="宋体" w:hAnsi="Book Antiqua" w:cs="宋体"/>
          <w:kern w:val="0"/>
          <w:szCs w:val="24"/>
          <w:lang w:eastAsia="zh-CN"/>
        </w:rPr>
        <w:t>2</w:t>
      </w:r>
      <w:r w:rsidR="00643719" w:rsidRPr="00643719">
        <w:rPr>
          <w:rFonts w:ascii="Book Antiqua" w:eastAsia="宋体" w:hAnsi="Book Antiqua" w:cs="宋体" w:hint="eastAsia"/>
          <w:kern w:val="0"/>
          <w:szCs w:val="24"/>
          <w:lang w:eastAsia="zh-CN"/>
        </w:rPr>
        <w:t xml:space="preserve"> </w:t>
      </w:r>
      <w:r w:rsidRPr="00643719">
        <w:rPr>
          <w:rFonts w:ascii="Book Antiqua" w:eastAsia="宋体" w:hAnsi="Book Antiqua" w:cs="宋体"/>
          <w:kern w:val="0"/>
          <w:szCs w:val="24"/>
          <w:lang w:eastAsia="zh-CN"/>
        </w:rPr>
        <w:t>National Cancer Center,</w:t>
      </w:r>
      <w:r w:rsidRPr="00643719">
        <w:rPr>
          <w:rFonts w:ascii="Book Antiqua" w:eastAsia="宋体" w:hAnsi="Book Antiqua" w:cs="宋体" w:hint="eastAsia"/>
          <w:kern w:val="0"/>
          <w:szCs w:val="24"/>
          <w:lang w:eastAsia="zh-CN"/>
        </w:rPr>
        <w:t xml:space="preserve"> </w:t>
      </w:r>
      <w:proofErr w:type="spellStart"/>
      <w:r w:rsidRPr="00643719">
        <w:rPr>
          <w:rFonts w:ascii="Book Antiqua" w:eastAsia="宋体" w:hAnsi="Book Antiqua" w:cs="宋体"/>
          <w:kern w:val="0"/>
          <w:szCs w:val="24"/>
          <w:lang w:eastAsia="zh-CN"/>
        </w:rPr>
        <w:t>Ganjoho</w:t>
      </w:r>
      <w:proofErr w:type="spellEnd"/>
      <w:r w:rsidRPr="00643719">
        <w:rPr>
          <w:rFonts w:ascii="Book Antiqua" w:eastAsia="宋体" w:hAnsi="Book Antiqua" w:cs="宋体"/>
          <w:kern w:val="0"/>
          <w:szCs w:val="24"/>
          <w:lang w:eastAsia="zh-CN"/>
        </w:rPr>
        <w:t xml:space="preserve"> </w:t>
      </w:r>
      <w:proofErr w:type="spellStart"/>
      <w:r w:rsidRPr="00643719">
        <w:rPr>
          <w:rFonts w:ascii="Book Antiqua" w:eastAsia="宋体" w:hAnsi="Book Antiqua" w:cs="宋体"/>
          <w:kern w:val="0"/>
          <w:szCs w:val="24"/>
          <w:lang w:eastAsia="zh-CN"/>
        </w:rPr>
        <w:t>jp</w:t>
      </w:r>
      <w:proofErr w:type="spellEnd"/>
      <w:r w:rsidRPr="00643719">
        <w:rPr>
          <w:rFonts w:ascii="Book Antiqua" w:eastAsia="宋体" w:hAnsi="Book Antiqua" w:cs="宋体"/>
          <w:kern w:val="0"/>
          <w:szCs w:val="24"/>
          <w:lang w:eastAsia="zh-CN"/>
        </w:rPr>
        <w:t>.</w:t>
      </w:r>
      <w:r w:rsidR="00643719" w:rsidRPr="00643719">
        <w:rPr>
          <w:rFonts w:ascii="Book Antiqua" w:eastAsia="宋体" w:hAnsi="Book Antiqua" w:cs="宋体" w:hint="eastAsia"/>
          <w:kern w:val="0"/>
          <w:szCs w:val="24"/>
          <w:lang w:eastAsia="zh-CN"/>
        </w:rPr>
        <w:t xml:space="preserve"> </w:t>
      </w:r>
      <w:r w:rsidR="00CC37BF" w:rsidRPr="00643719">
        <w:rPr>
          <w:rFonts w:ascii="Book Antiqua" w:eastAsia="宋体" w:hAnsi="Book Antiqua" w:cs="宋体"/>
          <w:kern w:val="0"/>
          <w:szCs w:val="24"/>
          <w:lang w:eastAsia="zh-CN"/>
        </w:rPr>
        <w:t>Available from</w:t>
      </w:r>
      <w:r w:rsidR="00643719" w:rsidRPr="00643719">
        <w:rPr>
          <w:rFonts w:ascii="Book Antiqua" w:eastAsia="宋体" w:hAnsi="Book Antiqua" w:cs="宋体" w:hint="eastAsia"/>
          <w:kern w:val="0"/>
          <w:szCs w:val="24"/>
          <w:lang w:eastAsia="zh-CN"/>
        </w:rPr>
        <w:t>: URL:</w:t>
      </w:r>
      <w:r w:rsidR="00643719" w:rsidRPr="00643719">
        <w:rPr>
          <w:rFonts w:ascii="Book Antiqua" w:eastAsia="宋体" w:hAnsi="Book Antiqua" w:cs="宋体"/>
          <w:kern w:val="0"/>
          <w:szCs w:val="24"/>
          <w:lang w:eastAsia="zh-CN"/>
        </w:rPr>
        <w:t xml:space="preserve"> </w:t>
      </w:r>
      <w:r w:rsidR="00CC37BF" w:rsidRPr="00643719">
        <w:rPr>
          <w:rFonts w:ascii="Book Antiqua" w:eastAsia="宋体" w:hAnsi="Book Antiqua" w:cs="宋体"/>
          <w:kern w:val="0"/>
          <w:szCs w:val="24"/>
          <w:lang w:eastAsia="zh-CN"/>
        </w:rPr>
        <w:t xml:space="preserve"> </w:t>
      </w:r>
      <w:hyperlink r:id="rId10" w:history="1">
        <w:r w:rsidR="00643719" w:rsidRPr="00643719">
          <w:rPr>
            <w:rStyle w:val="Hyperlink"/>
            <w:rFonts w:ascii="Book Antiqua" w:eastAsia="宋体" w:hAnsi="Book Antiqua" w:cs="宋体"/>
            <w:color w:val="auto"/>
            <w:kern w:val="0"/>
            <w:szCs w:val="24"/>
            <w:lang w:eastAsia="zh-CN"/>
          </w:rPr>
          <w:t>http://ganjoho.jp/public/cancer/stomach/</w:t>
        </w:r>
      </w:hyperlink>
      <w:r w:rsidR="00643719" w:rsidRPr="00643719">
        <w:rPr>
          <w:rFonts w:ascii="Book Antiqua" w:eastAsia="宋体" w:hAnsi="Book Antiqua" w:cs="宋体" w:hint="eastAsia"/>
          <w:kern w:val="0"/>
          <w:szCs w:val="24"/>
          <w:lang w:eastAsia="zh-CN"/>
        </w:rPr>
        <w:t xml:space="preserve"> </w:t>
      </w:r>
    </w:p>
    <w:p w14:paraId="42B71CA9" w14:textId="77777777" w:rsidR="00F463E6" w:rsidRPr="00643719" w:rsidRDefault="00F463E6" w:rsidP="00F463E6">
      <w:pPr>
        <w:widowControl/>
        <w:spacing w:line="360" w:lineRule="auto"/>
        <w:rPr>
          <w:rFonts w:ascii="Book Antiqua" w:eastAsia="宋体" w:hAnsi="Book Antiqua" w:cs="宋体"/>
          <w:kern w:val="0"/>
          <w:szCs w:val="24"/>
          <w:lang w:eastAsia="zh-CN"/>
        </w:rPr>
      </w:pPr>
      <w:r w:rsidRPr="00643719">
        <w:rPr>
          <w:rFonts w:ascii="Book Antiqua" w:eastAsia="宋体" w:hAnsi="Book Antiqua" w:cs="宋体"/>
          <w:kern w:val="0"/>
          <w:szCs w:val="24"/>
          <w:lang w:eastAsia="zh-CN"/>
        </w:rPr>
        <w:t>3 </w:t>
      </w:r>
      <w:proofErr w:type="spellStart"/>
      <w:r w:rsidRPr="00643719">
        <w:rPr>
          <w:rFonts w:ascii="Book Antiqua" w:eastAsia="宋体" w:hAnsi="Book Antiqua" w:cs="宋体"/>
          <w:b/>
          <w:bCs/>
          <w:kern w:val="0"/>
          <w:szCs w:val="24"/>
          <w:lang w:eastAsia="zh-CN"/>
        </w:rPr>
        <w:t>Coniglio</w:t>
      </w:r>
      <w:proofErr w:type="spellEnd"/>
      <w:r w:rsidRPr="00643719">
        <w:rPr>
          <w:rFonts w:ascii="Book Antiqua" w:eastAsia="宋体" w:hAnsi="Book Antiqua" w:cs="宋体"/>
          <w:b/>
          <w:bCs/>
          <w:kern w:val="0"/>
          <w:szCs w:val="24"/>
          <w:lang w:eastAsia="zh-CN"/>
        </w:rPr>
        <w:t xml:space="preserve"> A</w:t>
      </w:r>
      <w:r w:rsidRPr="00643719">
        <w:rPr>
          <w:rFonts w:ascii="Book Antiqua" w:eastAsia="宋体" w:hAnsi="Book Antiqua" w:cs="宋体"/>
          <w:kern w:val="0"/>
          <w:szCs w:val="24"/>
          <w:lang w:eastAsia="zh-CN"/>
        </w:rPr>
        <w:t xml:space="preserve">, </w:t>
      </w:r>
      <w:proofErr w:type="spellStart"/>
      <w:r w:rsidRPr="00643719">
        <w:rPr>
          <w:rFonts w:ascii="Book Antiqua" w:eastAsia="宋体" w:hAnsi="Book Antiqua" w:cs="宋体"/>
          <w:kern w:val="0"/>
          <w:szCs w:val="24"/>
          <w:lang w:eastAsia="zh-CN"/>
        </w:rPr>
        <w:t>Tiberio</w:t>
      </w:r>
      <w:proofErr w:type="spellEnd"/>
      <w:r w:rsidRPr="00643719">
        <w:rPr>
          <w:rFonts w:ascii="Book Antiqua" w:eastAsia="宋体" w:hAnsi="Book Antiqua" w:cs="宋体"/>
          <w:kern w:val="0"/>
          <w:szCs w:val="24"/>
          <w:lang w:eastAsia="zh-CN"/>
        </w:rPr>
        <w:t xml:space="preserve"> GA, </w:t>
      </w:r>
      <w:proofErr w:type="spellStart"/>
      <w:r w:rsidRPr="00643719">
        <w:rPr>
          <w:rFonts w:ascii="Book Antiqua" w:eastAsia="宋体" w:hAnsi="Book Antiqua" w:cs="宋体"/>
          <w:kern w:val="0"/>
          <w:szCs w:val="24"/>
          <w:lang w:eastAsia="zh-CN"/>
        </w:rPr>
        <w:t>Busti</w:t>
      </w:r>
      <w:proofErr w:type="spellEnd"/>
      <w:r w:rsidRPr="00643719">
        <w:rPr>
          <w:rFonts w:ascii="Book Antiqua" w:eastAsia="宋体" w:hAnsi="Book Antiqua" w:cs="宋体"/>
          <w:kern w:val="0"/>
          <w:szCs w:val="24"/>
          <w:lang w:eastAsia="zh-CN"/>
        </w:rPr>
        <w:t xml:space="preserve"> M, </w:t>
      </w:r>
      <w:proofErr w:type="spellStart"/>
      <w:r w:rsidRPr="00643719">
        <w:rPr>
          <w:rFonts w:ascii="Book Antiqua" w:eastAsia="宋体" w:hAnsi="Book Antiqua" w:cs="宋体"/>
          <w:kern w:val="0"/>
          <w:szCs w:val="24"/>
          <w:lang w:eastAsia="zh-CN"/>
        </w:rPr>
        <w:t>Gaverini</w:t>
      </w:r>
      <w:proofErr w:type="spellEnd"/>
      <w:r w:rsidRPr="00643719">
        <w:rPr>
          <w:rFonts w:ascii="Book Antiqua" w:eastAsia="宋体" w:hAnsi="Book Antiqua" w:cs="宋体"/>
          <w:kern w:val="0"/>
          <w:szCs w:val="24"/>
          <w:lang w:eastAsia="zh-CN"/>
        </w:rPr>
        <w:t xml:space="preserve"> G, </w:t>
      </w:r>
      <w:proofErr w:type="spellStart"/>
      <w:r w:rsidRPr="00643719">
        <w:rPr>
          <w:rFonts w:ascii="Book Antiqua" w:eastAsia="宋体" w:hAnsi="Book Antiqua" w:cs="宋体"/>
          <w:kern w:val="0"/>
          <w:szCs w:val="24"/>
          <w:lang w:eastAsia="zh-CN"/>
        </w:rPr>
        <w:t>Baiocchi</w:t>
      </w:r>
      <w:proofErr w:type="spellEnd"/>
      <w:r w:rsidRPr="00643719">
        <w:rPr>
          <w:rFonts w:ascii="Book Antiqua" w:eastAsia="宋体" w:hAnsi="Book Antiqua" w:cs="宋体"/>
          <w:kern w:val="0"/>
          <w:szCs w:val="24"/>
          <w:lang w:eastAsia="zh-CN"/>
        </w:rPr>
        <w:t xml:space="preserve"> L, </w:t>
      </w:r>
      <w:proofErr w:type="spellStart"/>
      <w:r w:rsidRPr="00643719">
        <w:rPr>
          <w:rFonts w:ascii="Book Antiqua" w:eastAsia="宋体" w:hAnsi="Book Antiqua" w:cs="宋体"/>
          <w:kern w:val="0"/>
          <w:szCs w:val="24"/>
          <w:lang w:eastAsia="zh-CN"/>
        </w:rPr>
        <w:t>Piardi</w:t>
      </w:r>
      <w:proofErr w:type="spellEnd"/>
      <w:r w:rsidRPr="00643719">
        <w:rPr>
          <w:rFonts w:ascii="Book Antiqua" w:eastAsia="宋体" w:hAnsi="Book Antiqua" w:cs="宋体"/>
          <w:kern w:val="0"/>
          <w:szCs w:val="24"/>
          <w:lang w:eastAsia="zh-CN"/>
        </w:rPr>
        <w:t xml:space="preserve"> T, </w:t>
      </w:r>
      <w:proofErr w:type="spellStart"/>
      <w:r w:rsidRPr="00643719">
        <w:rPr>
          <w:rFonts w:ascii="Book Antiqua" w:eastAsia="宋体" w:hAnsi="Book Antiqua" w:cs="宋体"/>
          <w:kern w:val="0"/>
          <w:szCs w:val="24"/>
          <w:lang w:eastAsia="zh-CN"/>
        </w:rPr>
        <w:t>Ronconi</w:t>
      </w:r>
      <w:proofErr w:type="spellEnd"/>
      <w:r w:rsidRPr="00643719">
        <w:rPr>
          <w:rFonts w:ascii="Book Antiqua" w:eastAsia="宋体" w:hAnsi="Book Antiqua" w:cs="宋体"/>
          <w:kern w:val="0"/>
          <w:szCs w:val="24"/>
          <w:lang w:eastAsia="zh-CN"/>
        </w:rPr>
        <w:t xml:space="preserve"> M, </w:t>
      </w:r>
      <w:proofErr w:type="spellStart"/>
      <w:r w:rsidRPr="00643719">
        <w:rPr>
          <w:rFonts w:ascii="Book Antiqua" w:eastAsia="宋体" w:hAnsi="Book Antiqua" w:cs="宋体"/>
          <w:kern w:val="0"/>
          <w:szCs w:val="24"/>
          <w:lang w:eastAsia="zh-CN"/>
        </w:rPr>
        <w:t>Giulini</w:t>
      </w:r>
      <w:proofErr w:type="spellEnd"/>
      <w:r w:rsidRPr="00643719">
        <w:rPr>
          <w:rFonts w:ascii="Book Antiqua" w:eastAsia="宋体" w:hAnsi="Book Antiqua" w:cs="宋体"/>
          <w:kern w:val="0"/>
          <w:szCs w:val="24"/>
          <w:lang w:eastAsia="zh-CN"/>
        </w:rPr>
        <w:t xml:space="preserve"> SM. Surgical treatment for gastric carcinoma in the elderly. </w:t>
      </w:r>
      <w:r w:rsidRPr="00643719">
        <w:rPr>
          <w:rFonts w:ascii="Book Antiqua" w:eastAsia="宋体" w:hAnsi="Book Antiqua" w:cs="宋体"/>
          <w:i/>
          <w:iCs/>
          <w:kern w:val="0"/>
          <w:szCs w:val="24"/>
          <w:lang w:eastAsia="zh-CN"/>
        </w:rPr>
        <w:t xml:space="preserve">J </w:t>
      </w:r>
      <w:proofErr w:type="spellStart"/>
      <w:r w:rsidRPr="00643719">
        <w:rPr>
          <w:rFonts w:ascii="Book Antiqua" w:eastAsia="宋体" w:hAnsi="Book Antiqua" w:cs="宋体"/>
          <w:i/>
          <w:iCs/>
          <w:kern w:val="0"/>
          <w:szCs w:val="24"/>
          <w:lang w:eastAsia="zh-CN"/>
        </w:rPr>
        <w:t>Surg</w:t>
      </w:r>
      <w:proofErr w:type="spellEnd"/>
      <w:r w:rsidRPr="00643719">
        <w:rPr>
          <w:rFonts w:ascii="Book Antiqua" w:eastAsia="宋体" w:hAnsi="Book Antiqua" w:cs="宋体"/>
          <w:i/>
          <w:iCs/>
          <w:kern w:val="0"/>
          <w:szCs w:val="24"/>
          <w:lang w:eastAsia="zh-CN"/>
        </w:rPr>
        <w:t xml:space="preserve"> </w:t>
      </w:r>
      <w:proofErr w:type="spellStart"/>
      <w:r w:rsidRPr="00643719">
        <w:rPr>
          <w:rFonts w:ascii="Book Antiqua" w:eastAsia="宋体" w:hAnsi="Book Antiqua" w:cs="宋体"/>
          <w:i/>
          <w:iCs/>
          <w:kern w:val="0"/>
          <w:szCs w:val="24"/>
          <w:lang w:eastAsia="zh-CN"/>
        </w:rPr>
        <w:t>Oncol</w:t>
      </w:r>
      <w:proofErr w:type="spellEnd"/>
      <w:r w:rsidRPr="00643719">
        <w:rPr>
          <w:rFonts w:ascii="Book Antiqua" w:eastAsia="宋体" w:hAnsi="Book Antiqua" w:cs="宋体" w:hint="eastAsia"/>
          <w:kern w:val="0"/>
          <w:szCs w:val="24"/>
          <w:lang w:eastAsia="zh-CN"/>
        </w:rPr>
        <w:t xml:space="preserve"> </w:t>
      </w:r>
      <w:r w:rsidRPr="00643719">
        <w:rPr>
          <w:rFonts w:ascii="Book Antiqua" w:eastAsia="宋体" w:hAnsi="Book Antiqua" w:cs="宋体"/>
          <w:kern w:val="0"/>
          <w:szCs w:val="24"/>
          <w:lang w:eastAsia="zh-CN"/>
        </w:rPr>
        <w:t>2004; </w:t>
      </w:r>
      <w:r w:rsidRPr="00643719">
        <w:rPr>
          <w:rFonts w:ascii="Book Antiqua" w:eastAsia="宋体" w:hAnsi="Book Antiqua" w:cs="宋体"/>
          <w:b/>
          <w:bCs/>
          <w:kern w:val="0"/>
          <w:szCs w:val="24"/>
          <w:lang w:eastAsia="zh-CN"/>
        </w:rPr>
        <w:t>88</w:t>
      </w:r>
      <w:r w:rsidRPr="00643719">
        <w:rPr>
          <w:rFonts w:ascii="Book Antiqua" w:eastAsia="宋体" w:hAnsi="Book Antiqua" w:cs="宋体"/>
          <w:kern w:val="0"/>
          <w:szCs w:val="24"/>
          <w:lang w:eastAsia="zh-CN"/>
        </w:rPr>
        <w:t>: 201-205 [PMID: 15565628 DOI: 10.1002/jso.20153]</w:t>
      </w:r>
    </w:p>
    <w:p w14:paraId="05D360A8" w14:textId="77777777" w:rsidR="00F463E6" w:rsidRPr="00643719" w:rsidRDefault="00F463E6" w:rsidP="00F463E6">
      <w:pPr>
        <w:widowControl/>
        <w:spacing w:line="360" w:lineRule="auto"/>
        <w:rPr>
          <w:rFonts w:ascii="Book Antiqua" w:eastAsia="宋体" w:hAnsi="Book Antiqua" w:cs="宋体"/>
          <w:kern w:val="0"/>
          <w:szCs w:val="24"/>
          <w:lang w:eastAsia="zh-CN"/>
        </w:rPr>
      </w:pPr>
      <w:r w:rsidRPr="00643719">
        <w:rPr>
          <w:rFonts w:ascii="Book Antiqua" w:eastAsia="宋体" w:hAnsi="Book Antiqua" w:cs="宋体"/>
          <w:kern w:val="0"/>
          <w:szCs w:val="24"/>
          <w:lang w:eastAsia="zh-CN"/>
        </w:rPr>
        <w:t>4 </w:t>
      </w:r>
      <w:proofErr w:type="spellStart"/>
      <w:r w:rsidRPr="00643719">
        <w:rPr>
          <w:rFonts w:ascii="Book Antiqua" w:eastAsia="宋体" w:hAnsi="Book Antiqua" w:cs="宋体"/>
          <w:b/>
          <w:bCs/>
          <w:kern w:val="0"/>
          <w:szCs w:val="24"/>
          <w:lang w:eastAsia="zh-CN"/>
        </w:rPr>
        <w:t>Eguchi</w:t>
      </w:r>
      <w:proofErr w:type="spellEnd"/>
      <w:r w:rsidRPr="00643719">
        <w:rPr>
          <w:rFonts w:ascii="Book Antiqua" w:eastAsia="宋体" w:hAnsi="Book Antiqua" w:cs="宋体"/>
          <w:b/>
          <w:bCs/>
          <w:kern w:val="0"/>
          <w:szCs w:val="24"/>
          <w:lang w:eastAsia="zh-CN"/>
        </w:rPr>
        <w:t xml:space="preserve"> T</w:t>
      </w:r>
      <w:r w:rsidRPr="00643719">
        <w:rPr>
          <w:rFonts w:ascii="Book Antiqua" w:eastAsia="宋体" w:hAnsi="Book Antiqua" w:cs="宋体"/>
          <w:kern w:val="0"/>
          <w:szCs w:val="24"/>
          <w:lang w:eastAsia="zh-CN"/>
        </w:rPr>
        <w:t xml:space="preserve">, </w:t>
      </w:r>
      <w:proofErr w:type="spellStart"/>
      <w:r w:rsidRPr="00643719">
        <w:rPr>
          <w:rFonts w:ascii="Book Antiqua" w:eastAsia="宋体" w:hAnsi="Book Antiqua" w:cs="宋体"/>
          <w:kern w:val="0"/>
          <w:szCs w:val="24"/>
          <w:lang w:eastAsia="zh-CN"/>
        </w:rPr>
        <w:t>Fujii</w:t>
      </w:r>
      <w:proofErr w:type="spellEnd"/>
      <w:r w:rsidRPr="00643719">
        <w:rPr>
          <w:rFonts w:ascii="Book Antiqua" w:eastAsia="宋体" w:hAnsi="Book Antiqua" w:cs="宋体"/>
          <w:kern w:val="0"/>
          <w:szCs w:val="24"/>
          <w:lang w:eastAsia="zh-CN"/>
        </w:rPr>
        <w:t xml:space="preserve"> M, </w:t>
      </w:r>
      <w:proofErr w:type="spellStart"/>
      <w:r w:rsidRPr="00643719">
        <w:rPr>
          <w:rFonts w:ascii="Book Antiqua" w:eastAsia="宋体" w:hAnsi="Book Antiqua" w:cs="宋体"/>
          <w:kern w:val="0"/>
          <w:szCs w:val="24"/>
          <w:lang w:eastAsia="zh-CN"/>
        </w:rPr>
        <w:t>Takayama</w:t>
      </w:r>
      <w:proofErr w:type="spellEnd"/>
      <w:r w:rsidRPr="00643719">
        <w:rPr>
          <w:rFonts w:ascii="Book Antiqua" w:eastAsia="宋体" w:hAnsi="Book Antiqua" w:cs="宋体"/>
          <w:kern w:val="0"/>
          <w:szCs w:val="24"/>
          <w:lang w:eastAsia="zh-CN"/>
        </w:rPr>
        <w:t xml:space="preserve"> T. Mortality for gastric cancer in elderly patients.</w:t>
      </w:r>
      <w:r w:rsidRPr="00643719">
        <w:rPr>
          <w:rFonts w:ascii="Book Antiqua" w:eastAsia="宋体" w:hAnsi="Book Antiqua" w:cs="宋体" w:hint="eastAsia"/>
          <w:kern w:val="0"/>
          <w:szCs w:val="24"/>
          <w:lang w:eastAsia="zh-CN"/>
        </w:rPr>
        <w:t xml:space="preserve"> </w:t>
      </w:r>
      <w:r w:rsidRPr="00643719">
        <w:rPr>
          <w:rFonts w:ascii="Book Antiqua" w:eastAsia="宋体" w:hAnsi="Book Antiqua" w:cs="宋体"/>
          <w:i/>
          <w:iCs/>
          <w:kern w:val="0"/>
          <w:szCs w:val="24"/>
          <w:lang w:eastAsia="zh-CN"/>
        </w:rPr>
        <w:t xml:space="preserve">J </w:t>
      </w:r>
      <w:proofErr w:type="spellStart"/>
      <w:r w:rsidRPr="00643719">
        <w:rPr>
          <w:rFonts w:ascii="Book Antiqua" w:eastAsia="宋体" w:hAnsi="Book Antiqua" w:cs="宋体"/>
          <w:i/>
          <w:iCs/>
          <w:kern w:val="0"/>
          <w:szCs w:val="24"/>
          <w:lang w:eastAsia="zh-CN"/>
        </w:rPr>
        <w:t>Surg</w:t>
      </w:r>
      <w:proofErr w:type="spellEnd"/>
      <w:r w:rsidRPr="00643719">
        <w:rPr>
          <w:rFonts w:ascii="Book Antiqua" w:eastAsia="宋体" w:hAnsi="Book Antiqua" w:cs="宋体"/>
          <w:i/>
          <w:iCs/>
          <w:kern w:val="0"/>
          <w:szCs w:val="24"/>
          <w:lang w:eastAsia="zh-CN"/>
        </w:rPr>
        <w:t xml:space="preserve"> </w:t>
      </w:r>
      <w:proofErr w:type="spellStart"/>
      <w:r w:rsidRPr="00643719">
        <w:rPr>
          <w:rFonts w:ascii="Book Antiqua" w:eastAsia="宋体" w:hAnsi="Book Antiqua" w:cs="宋体"/>
          <w:i/>
          <w:iCs/>
          <w:kern w:val="0"/>
          <w:szCs w:val="24"/>
          <w:lang w:eastAsia="zh-CN"/>
        </w:rPr>
        <w:t>Oncol</w:t>
      </w:r>
      <w:proofErr w:type="spellEnd"/>
      <w:r w:rsidRPr="00643719">
        <w:rPr>
          <w:rFonts w:ascii="Book Antiqua" w:eastAsia="宋体" w:hAnsi="Book Antiqua" w:cs="宋体"/>
          <w:kern w:val="0"/>
          <w:szCs w:val="24"/>
          <w:lang w:eastAsia="zh-CN"/>
        </w:rPr>
        <w:t> 2003; </w:t>
      </w:r>
      <w:r w:rsidRPr="00643719">
        <w:rPr>
          <w:rFonts w:ascii="Book Antiqua" w:eastAsia="宋体" w:hAnsi="Book Antiqua" w:cs="宋体"/>
          <w:b/>
          <w:bCs/>
          <w:kern w:val="0"/>
          <w:szCs w:val="24"/>
          <w:lang w:eastAsia="zh-CN"/>
        </w:rPr>
        <w:t>84</w:t>
      </w:r>
      <w:r w:rsidRPr="00643719">
        <w:rPr>
          <w:rFonts w:ascii="Book Antiqua" w:eastAsia="宋体" w:hAnsi="Book Antiqua" w:cs="宋体"/>
          <w:kern w:val="0"/>
          <w:szCs w:val="24"/>
          <w:lang w:eastAsia="zh-CN"/>
        </w:rPr>
        <w:t>: 132-136 [PMID: 14598356 DOI: 10.1002/jso.10303]</w:t>
      </w:r>
    </w:p>
    <w:p w14:paraId="192FB7AB" w14:textId="77777777" w:rsidR="00F463E6" w:rsidRPr="00643719" w:rsidRDefault="00F463E6" w:rsidP="00F463E6">
      <w:pPr>
        <w:widowControl/>
        <w:spacing w:line="360" w:lineRule="auto"/>
        <w:rPr>
          <w:rFonts w:ascii="Book Antiqua" w:eastAsia="宋体" w:hAnsi="Book Antiqua" w:cs="宋体"/>
          <w:kern w:val="0"/>
          <w:szCs w:val="24"/>
          <w:lang w:eastAsia="zh-CN"/>
        </w:rPr>
      </w:pPr>
      <w:r w:rsidRPr="00643719">
        <w:rPr>
          <w:rFonts w:ascii="Book Antiqua" w:eastAsia="宋体" w:hAnsi="Book Antiqua" w:cs="宋体"/>
          <w:kern w:val="0"/>
          <w:szCs w:val="24"/>
          <w:lang w:eastAsia="zh-CN"/>
        </w:rPr>
        <w:t>5 </w:t>
      </w:r>
      <w:proofErr w:type="spellStart"/>
      <w:r w:rsidRPr="00643719">
        <w:rPr>
          <w:rFonts w:ascii="Book Antiqua" w:eastAsia="宋体" w:hAnsi="Book Antiqua" w:cs="宋体"/>
          <w:b/>
          <w:bCs/>
          <w:kern w:val="0"/>
          <w:szCs w:val="24"/>
          <w:lang w:eastAsia="zh-CN"/>
        </w:rPr>
        <w:t>Hanazaki</w:t>
      </w:r>
      <w:proofErr w:type="spellEnd"/>
      <w:r w:rsidRPr="00643719">
        <w:rPr>
          <w:rFonts w:ascii="Book Antiqua" w:eastAsia="宋体" w:hAnsi="Book Antiqua" w:cs="宋体"/>
          <w:b/>
          <w:bCs/>
          <w:kern w:val="0"/>
          <w:szCs w:val="24"/>
          <w:lang w:eastAsia="zh-CN"/>
        </w:rPr>
        <w:t xml:space="preserve"> K</w:t>
      </w:r>
      <w:r w:rsidRPr="00643719">
        <w:rPr>
          <w:rFonts w:ascii="Book Antiqua" w:eastAsia="宋体" w:hAnsi="Book Antiqua" w:cs="宋体"/>
          <w:kern w:val="0"/>
          <w:szCs w:val="24"/>
          <w:lang w:eastAsia="zh-CN"/>
        </w:rPr>
        <w:t xml:space="preserve">, Wakabayashi M, </w:t>
      </w:r>
      <w:proofErr w:type="spellStart"/>
      <w:r w:rsidRPr="00643719">
        <w:rPr>
          <w:rFonts w:ascii="Book Antiqua" w:eastAsia="宋体" w:hAnsi="Book Antiqua" w:cs="宋体"/>
          <w:kern w:val="0"/>
          <w:szCs w:val="24"/>
          <w:lang w:eastAsia="zh-CN"/>
        </w:rPr>
        <w:t>Sodeyama</w:t>
      </w:r>
      <w:proofErr w:type="spellEnd"/>
      <w:r w:rsidRPr="00643719">
        <w:rPr>
          <w:rFonts w:ascii="Book Antiqua" w:eastAsia="宋体" w:hAnsi="Book Antiqua" w:cs="宋体"/>
          <w:kern w:val="0"/>
          <w:szCs w:val="24"/>
          <w:lang w:eastAsia="zh-CN"/>
        </w:rPr>
        <w:t xml:space="preserve"> H, Miyazawa M, Yokoyama S, </w:t>
      </w:r>
      <w:proofErr w:type="spellStart"/>
      <w:r w:rsidRPr="00643719">
        <w:rPr>
          <w:rFonts w:ascii="Book Antiqua" w:eastAsia="宋体" w:hAnsi="Book Antiqua" w:cs="宋体"/>
          <w:kern w:val="0"/>
          <w:szCs w:val="24"/>
          <w:lang w:eastAsia="zh-CN"/>
        </w:rPr>
        <w:t>Sode</w:t>
      </w:r>
      <w:proofErr w:type="spellEnd"/>
      <w:r w:rsidRPr="00643719">
        <w:rPr>
          <w:rFonts w:ascii="Book Antiqua" w:eastAsia="宋体" w:hAnsi="Book Antiqua" w:cs="宋体"/>
          <w:kern w:val="0"/>
          <w:szCs w:val="24"/>
          <w:lang w:eastAsia="zh-CN"/>
        </w:rPr>
        <w:t xml:space="preserve"> Y, Kawamura N, </w:t>
      </w:r>
      <w:proofErr w:type="spellStart"/>
      <w:r w:rsidRPr="00643719">
        <w:rPr>
          <w:rFonts w:ascii="Book Antiqua" w:eastAsia="宋体" w:hAnsi="Book Antiqua" w:cs="宋体"/>
          <w:kern w:val="0"/>
          <w:szCs w:val="24"/>
          <w:lang w:eastAsia="zh-CN"/>
        </w:rPr>
        <w:t>Ohtsuka</w:t>
      </w:r>
      <w:proofErr w:type="spellEnd"/>
      <w:r w:rsidRPr="00643719">
        <w:rPr>
          <w:rFonts w:ascii="Book Antiqua" w:eastAsia="宋体" w:hAnsi="Book Antiqua" w:cs="宋体"/>
          <w:kern w:val="0"/>
          <w:szCs w:val="24"/>
          <w:lang w:eastAsia="zh-CN"/>
        </w:rPr>
        <w:t xml:space="preserve"> M, Miyazaki T. Surgery for gastric cancer in patients older than 80 years of age. </w:t>
      </w:r>
      <w:proofErr w:type="spellStart"/>
      <w:r w:rsidRPr="00643719">
        <w:rPr>
          <w:rFonts w:ascii="Book Antiqua" w:eastAsia="宋体" w:hAnsi="Book Antiqua" w:cs="宋体"/>
          <w:i/>
          <w:iCs/>
          <w:kern w:val="0"/>
          <w:szCs w:val="24"/>
          <w:lang w:eastAsia="zh-CN"/>
        </w:rPr>
        <w:t>Hepatogastroenterology</w:t>
      </w:r>
      <w:proofErr w:type="spellEnd"/>
      <w:r w:rsidRPr="00643719">
        <w:rPr>
          <w:rFonts w:ascii="Book Antiqua" w:eastAsia="宋体" w:hAnsi="Book Antiqua" w:cs="宋体"/>
          <w:kern w:val="0"/>
          <w:szCs w:val="24"/>
          <w:lang w:eastAsia="zh-CN"/>
        </w:rPr>
        <w:t> </w:t>
      </w:r>
      <w:r w:rsidRPr="00643719">
        <w:rPr>
          <w:rFonts w:ascii="Book Antiqua" w:eastAsia="宋体" w:hAnsi="Book Antiqua" w:cs="宋体" w:hint="eastAsia"/>
          <w:kern w:val="0"/>
          <w:szCs w:val="24"/>
          <w:lang w:eastAsia="zh-CN"/>
        </w:rPr>
        <w:t>1998</w:t>
      </w:r>
      <w:r w:rsidRPr="00643719">
        <w:rPr>
          <w:rFonts w:ascii="Book Antiqua" w:eastAsia="宋体" w:hAnsi="Book Antiqua" w:cs="宋体"/>
          <w:kern w:val="0"/>
          <w:szCs w:val="24"/>
          <w:lang w:eastAsia="zh-CN"/>
        </w:rPr>
        <w:t>; </w:t>
      </w:r>
      <w:r w:rsidRPr="00643719">
        <w:rPr>
          <w:rFonts w:ascii="Book Antiqua" w:eastAsia="宋体" w:hAnsi="Book Antiqua" w:cs="宋体"/>
          <w:b/>
          <w:bCs/>
          <w:kern w:val="0"/>
          <w:szCs w:val="24"/>
          <w:lang w:eastAsia="zh-CN"/>
        </w:rPr>
        <w:t>45</w:t>
      </w:r>
      <w:r w:rsidRPr="00643719">
        <w:rPr>
          <w:rFonts w:ascii="Book Antiqua" w:eastAsia="宋体" w:hAnsi="Book Antiqua" w:cs="宋体"/>
          <w:kern w:val="0"/>
          <w:szCs w:val="24"/>
          <w:lang w:eastAsia="zh-CN"/>
        </w:rPr>
        <w:t>: 268-275 [PMID: 9496525]</w:t>
      </w:r>
    </w:p>
    <w:p w14:paraId="56A5DC28" w14:textId="77777777" w:rsidR="00F463E6" w:rsidRPr="00643719" w:rsidRDefault="00F463E6" w:rsidP="00F463E6">
      <w:pPr>
        <w:widowControl/>
        <w:spacing w:line="360" w:lineRule="auto"/>
        <w:rPr>
          <w:rFonts w:ascii="Book Antiqua" w:eastAsia="宋体" w:hAnsi="Book Antiqua" w:cs="宋体"/>
          <w:kern w:val="0"/>
          <w:szCs w:val="24"/>
          <w:lang w:eastAsia="zh-CN"/>
        </w:rPr>
      </w:pPr>
      <w:r w:rsidRPr="00643719">
        <w:rPr>
          <w:rFonts w:ascii="Book Antiqua" w:eastAsia="宋体" w:hAnsi="Book Antiqua" w:cs="宋体"/>
          <w:kern w:val="0"/>
          <w:szCs w:val="24"/>
          <w:lang w:eastAsia="zh-CN"/>
        </w:rPr>
        <w:t>6 </w:t>
      </w:r>
      <w:proofErr w:type="spellStart"/>
      <w:r w:rsidRPr="00643719">
        <w:rPr>
          <w:rFonts w:ascii="Book Antiqua" w:eastAsia="宋体" w:hAnsi="Book Antiqua" w:cs="宋体"/>
          <w:b/>
          <w:bCs/>
          <w:kern w:val="0"/>
          <w:szCs w:val="24"/>
          <w:lang w:eastAsia="zh-CN"/>
        </w:rPr>
        <w:t>Katai</w:t>
      </w:r>
      <w:proofErr w:type="spellEnd"/>
      <w:r w:rsidRPr="00643719">
        <w:rPr>
          <w:rFonts w:ascii="Book Antiqua" w:eastAsia="宋体" w:hAnsi="Book Antiqua" w:cs="宋体"/>
          <w:b/>
          <w:bCs/>
          <w:kern w:val="0"/>
          <w:szCs w:val="24"/>
          <w:lang w:eastAsia="zh-CN"/>
        </w:rPr>
        <w:t xml:space="preserve"> H</w:t>
      </w:r>
      <w:r w:rsidRPr="00643719">
        <w:rPr>
          <w:rFonts w:ascii="Book Antiqua" w:eastAsia="宋体" w:hAnsi="Book Antiqua" w:cs="宋体"/>
          <w:kern w:val="0"/>
          <w:szCs w:val="24"/>
          <w:lang w:eastAsia="zh-CN"/>
        </w:rPr>
        <w:t xml:space="preserve">, </w:t>
      </w:r>
      <w:proofErr w:type="spellStart"/>
      <w:r w:rsidRPr="00643719">
        <w:rPr>
          <w:rFonts w:ascii="Book Antiqua" w:eastAsia="宋体" w:hAnsi="Book Antiqua" w:cs="宋体"/>
          <w:kern w:val="0"/>
          <w:szCs w:val="24"/>
          <w:lang w:eastAsia="zh-CN"/>
        </w:rPr>
        <w:t>Sasako</w:t>
      </w:r>
      <w:proofErr w:type="spellEnd"/>
      <w:r w:rsidRPr="00643719">
        <w:rPr>
          <w:rFonts w:ascii="Book Antiqua" w:eastAsia="宋体" w:hAnsi="Book Antiqua" w:cs="宋体"/>
          <w:kern w:val="0"/>
          <w:szCs w:val="24"/>
          <w:lang w:eastAsia="zh-CN"/>
        </w:rPr>
        <w:t xml:space="preserve"> M, Sano T, Maruyama K. </w:t>
      </w:r>
      <w:proofErr w:type="gramStart"/>
      <w:r w:rsidRPr="00643719">
        <w:rPr>
          <w:rFonts w:ascii="Book Antiqua" w:eastAsia="宋体" w:hAnsi="Book Antiqua" w:cs="宋体"/>
          <w:kern w:val="0"/>
          <w:szCs w:val="24"/>
          <w:lang w:eastAsia="zh-CN"/>
        </w:rPr>
        <w:t>The outcome of surgical treatment for gastric carcinoma in the elderly.</w:t>
      </w:r>
      <w:proofErr w:type="gramEnd"/>
      <w:r w:rsidRPr="00643719">
        <w:rPr>
          <w:rFonts w:ascii="Book Antiqua" w:eastAsia="宋体" w:hAnsi="Book Antiqua" w:cs="宋体"/>
          <w:kern w:val="0"/>
          <w:szCs w:val="24"/>
          <w:lang w:eastAsia="zh-CN"/>
        </w:rPr>
        <w:t> </w:t>
      </w:r>
      <w:proofErr w:type="spellStart"/>
      <w:r w:rsidRPr="00643719">
        <w:rPr>
          <w:rFonts w:ascii="Book Antiqua" w:eastAsia="宋体" w:hAnsi="Book Antiqua" w:cs="宋体"/>
          <w:i/>
          <w:iCs/>
          <w:kern w:val="0"/>
          <w:szCs w:val="24"/>
          <w:lang w:eastAsia="zh-CN"/>
        </w:rPr>
        <w:t>Jpn</w:t>
      </w:r>
      <w:proofErr w:type="spellEnd"/>
      <w:r w:rsidRPr="00643719">
        <w:rPr>
          <w:rFonts w:ascii="Book Antiqua" w:eastAsia="宋体" w:hAnsi="Book Antiqua" w:cs="宋体"/>
          <w:i/>
          <w:iCs/>
          <w:kern w:val="0"/>
          <w:szCs w:val="24"/>
          <w:lang w:eastAsia="zh-CN"/>
        </w:rPr>
        <w:t xml:space="preserve"> J </w:t>
      </w:r>
      <w:proofErr w:type="spellStart"/>
      <w:r w:rsidRPr="00643719">
        <w:rPr>
          <w:rFonts w:ascii="Book Antiqua" w:eastAsia="宋体" w:hAnsi="Book Antiqua" w:cs="宋体"/>
          <w:i/>
          <w:iCs/>
          <w:kern w:val="0"/>
          <w:szCs w:val="24"/>
          <w:lang w:eastAsia="zh-CN"/>
        </w:rPr>
        <w:t>Clin</w:t>
      </w:r>
      <w:proofErr w:type="spellEnd"/>
      <w:r w:rsidRPr="00643719">
        <w:rPr>
          <w:rFonts w:ascii="Book Antiqua" w:eastAsia="宋体" w:hAnsi="Book Antiqua" w:cs="宋体"/>
          <w:i/>
          <w:iCs/>
          <w:kern w:val="0"/>
          <w:szCs w:val="24"/>
          <w:lang w:eastAsia="zh-CN"/>
        </w:rPr>
        <w:t xml:space="preserve"> </w:t>
      </w:r>
      <w:proofErr w:type="spellStart"/>
      <w:r w:rsidRPr="00643719">
        <w:rPr>
          <w:rFonts w:ascii="Book Antiqua" w:eastAsia="宋体" w:hAnsi="Book Antiqua" w:cs="宋体"/>
          <w:i/>
          <w:iCs/>
          <w:kern w:val="0"/>
          <w:szCs w:val="24"/>
          <w:lang w:eastAsia="zh-CN"/>
        </w:rPr>
        <w:t>Oncol</w:t>
      </w:r>
      <w:proofErr w:type="spellEnd"/>
      <w:r w:rsidRPr="00643719">
        <w:rPr>
          <w:rFonts w:ascii="Book Antiqua" w:eastAsia="宋体" w:hAnsi="Book Antiqua" w:cs="宋体"/>
          <w:kern w:val="0"/>
          <w:szCs w:val="24"/>
          <w:lang w:eastAsia="zh-CN"/>
        </w:rPr>
        <w:t> 1998; </w:t>
      </w:r>
      <w:r w:rsidRPr="00643719">
        <w:rPr>
          <w:rFonts w:ascii="Book Antiqua" w:eastAsia="宋体" w:hAnsi="Book Antiqua" w:cs="宋体"/>
          <w:b/>
          <w:bCs/>
          <w:kern w:val="0"/>
          <w:szCs w:val="24"/>
          <w:lang w:eastAsia="zh-CN"/>
        </w:rPr>
        <w:t>28</w:t>
      </w:r>
      <w:r w:rsidRPr="00643719">
        <w:rPr>
          <w:rFonts w:ascii="Book Antiqua" w:eastAsia="宋体" w:hAnsi="Book Antiqua" w:cs="宋体"/>
          <w:kern w:val="0"/>
          <w:szCs w:val="24"/>
          <w:lang w:eastAsia="zh-CN"/>
        </w:rPr>
        <w:t>: 112-115 [PMID: 9544826]</w:t>
      </w:r>
    </w:p>
    <w:p w14:paraId="33FBDDD9" w14:textId="77777777" w:rsidR="00F463E6" w:rsidRPr="00643719" w:rsidRDefault="00F463E6" w:rsidP="00F463E6">
      <w:pPr>
        <w:widowControl/>
        <w:spacing w:line="360" w:lineRule="auto"/>
        <w:rPr>
          <w:rFonts w:ascii="Book Antiqua" w:eastAsia="宋体" w:hAnsi="Book Antiqua" w:cs="宋体"/>
          <w:kern w:val="0"/>
          <w:szCs w:val="24"/>
          <w:lang w:eastAsia="zh-CN"/>
        </w:rPr>
      </w:pPr>
      <w:r w:rsidRPr="00643719">
        <w:rPr>
          <w:rFonts w:ascii="Book Antiqua" w:eastAsia="宋体" w:hAnsi="Book Antiqua" w:cs="宋体"/>
          <w:kern w:val="0"/>
          <w:szCs w:val="24"/>
          <w:lang w:eastAsia="zh-CN"/>
        </w:rPr>
        <w:t>7 </w:t>
      </w:r>
      <w:r w:rsidRPr="00643719">
        <w:rPr>
          <w:rFonts w:ascii="Book Antiqua" w:eastAsia="宋体" w:hAnsi="Book Antiqua" w:cs="宋体"/>
          <w:b/>
          <w:bCs/>
          <w:kern w:val="0"/>
          <w:szCs w:val="24"/>
          <w:lang w:eastAsia="zh-CN"/>
        </w:rPr>
        <w:t>Kubota H</w:t>
      </w:r>
      <w:r w:rsidRPr="00643719">
        <w:rPr>
          <w:rFonts w:ascii="Book Antiqua" w:eastAsia="宋体" w:hAnsi="Book Antiqua" w:cs="宋体"/>
          <w:kern w:val="0"/>
          <w:szCs w:val="24"/>
          <w:lang w:eastAsia="zh-CN"/>
        </w:rPr>
        <w:t xml:space="preserve">, </w:t>
      </w:r>
      <w:proofErr w:type="spellStart"/>
      <w:r w:rsidRPr="00643719">
        <w:rPr>
          <w:rFonts w:ascii="Book Antiqua" w:eastAsia="宋体" w:hAnsi="Book Antiqua" w:cs="宋体"/>
          <w:kern w:val="0"/>
          <w:szCs w:val="24"/>
          <w:lang w:eastAsia="zh-CN"/>
        </w:rPr>
        <w:t>Kotoh</w:t>
      </w:r>
      <w:proofErr w:type="spellEnd"/>
      <w:r w:rsidRPr="00643719">
        <w:rPr>
          <w:rFonts w:ascii="Book Antiqua" w:eastAsia="宋体" w:hAnsi="Book Antiqua" w:cs="宋体"/>
          <w:kern w:val="0"/>
          <w:szCs w:val="24"/>
          <w:lang w:eastAsia="zh-CN"/>
        </w:rPr>
        <w:t xml:space="preserve"> T, </w:t>
      </w:r>
      <w:proofErr w:type="spellStart"/>
      <w:r w:rsidRPr="00643719">
        <w:rPr>
          <w:rFonts w:ascii="Book Antiqua" w:eastAsia="宋体" w:hAnsi="Book Antiqua" w:cs="宋体"/>
          <w:kern w:val="0"/>
          <w:szCs w:val="24"/>
          <w:lang w:eastAsia="zh-CN"/>
        </w:rPr>
        <w:t>Dhar</w:t>
      </w:r>
      <w:proofErr w:type="spellEnd"/>
      <w:r w:rsidRPr="00643719">
        <w:rPr>
          <w:rFonts w:ascii="Book Antiqua" w:eastAsia="宋体" w:hAnsi="Book Antiqua" w:cs="宋体"/>
          <w:kern w:val="0"/>
          <w:szCs w:val="24"/>
          <w:lang w:eastAsia="zh-CN"/>
        </w:rPr>
        <w:t xml:space="preserve"> DK, </w:t>
      </w:r>
      <w:proofErr w:type="spellStart"/>
      <w:r w:rsidRPr="00643719">
        <w:rPr>
          <w:rFonts w:ascii="Book Antiqua" w:eastAsia="宋体" w:hAnsi="Book Antiqua" w:cs="宋体"/>
          <w:kern w:val="0"/>
          <w:szCs w:val="24"/>
          <w:lang w:eastAsia="zh-CN"/>
        </w:rPr>
        <w:t>Masunaga</w:t>
      </w:r>
      <w:proofErr w:type="spellEnd"/>
      <w:r w:rsidRPr="00643719">
        <w:rPr>
          <w:rFonts w:ascii="Book Antiqua" w:eastAsia="宋体" w:hAnsi="Book Antiqua" w:cs="宋体"/>
          <w:kern w:val="0"/>
          <w:szCs w:val="24"/>
          <w:lang w:eastAsia="zh-CN"/>
        </w:rPr>
        <w:t xml:space="preserve"> R, Tachibana M, </w:t>
      </w:r>
      <w:proofErr w:type="spellStart"/>
      <w:r w:rsidRPr="00643719">
        <w:rPr>
          <w:rFonts w:ascii="Book Antiqua" w:eastAsia="宋体" w:hAnsi="Book Antiqua" w:cs="宋体"/>
          <w:kern w:val="0"/>
          <w:szCs w:val="24"/>
          <w:lang w:eastAsia="zh-CN"/>
        </w:rPr>
        <w:t>Tabara</w:t>
      </w:r>
      <w:proofErr w:type="spellEnd"/>
      <w:r w:rsidRPr="00643719">
        <w:rPr>
          <w:rFonts w:ascii="Book Antiqua" w:eastAsia="宋体" w:hAnsi="Book Antiqua" w:cs="宋体"/>
          <w:kern w:val="0"/>
          <w:szCs w:val="24"/>
          <w:lang w:eastAsia="zh-CN"/>
        </w:rPr>
        <w:t xml:space="preserve"> H, Kohno H, </w:t>
      </w:r>
      <w:proofErr w:type="spellStart"/>
      <w:r w:rsidRPr="00643719">
        <w:rPr>
          <w:rFonts w:ascii="Book Antiqua" w:eastAsia="宋体" w:hAnsi="Book Antiqua" w:cs="宋体"/>
          <w:kern w:val="0"/>
          <w:szCs w:val="24"/>
          <w:lang w:eastAsia="zh-CN"/>
        </w:rPr>
        <w:t>Nagasue</w:t>
      </w:r>
      <w:proofErr w:type="spellEnd"/>
      <w:r w:rsidRPr="00643719">
        <w:rPr>
          <w:rFonts w:ascii="Book Antiqua" w:eastAsia="宋体" w:hAnsi="Book Antiqua" w:cs="宋体"/>
          <w:kern w:val="0"/>
          <w:szCs w:val="24"/>
          <w:lang w:eastAsia="zh-CN"/>
        </w:rPr>
        <w:t xml:space="preserve"> N. Gastric resection in the aged (&amp; </w:t>
      </w:r>
      <w:proofErr w:type="spellStart"/>
      <w:r w:rsidRPr="00643719">
        <w:rPr>
          <w:rFonts w:ascii="Book Antiqua" w:eastAsia="宋体" w:hAnsi="Book Antiqua" w:cs="宋体"/>
          <w:kern w:val="0"/>
          <w:szCs w:val="24"/>
          <w:lang w:eastAsia="zh-CN"/>
        </w:rPr>
        <w:t>gt</w:t>
      </w:r>
      <w:proofErr w:type="spellEnd"/>
      <w:r w:rsidRPr="00643719">
        <w:rPr>
          <w:rFonts w:ascii="Book Antiqua" w:eastAsia="宋体" w:hAnsi="Book Antiqua" w:cs="宋体"/>
          <w:kern w:val="0"/>
          <w:szCs w:val="24"/>
          <w:lang w:eastAsia="zh-CN"/>
        </w:rPr>
        <w:t>; or = 80 years) with gastric carcinoma: a multivariate analysis of prognostic factors. </w:t>
      </w:r>
      <w:proofErr w:type="spellStart"/>
      <w:r w:rsidRPr="00643719">
        <w:rPr>
          <w:rFonts w:ascii="Book Antiqua" w:eastAsia="宋体" w:hAnsi="Book Antiqua" w:cs="宋体"/>
          <w:i/>
          <w:iCs/>
          <w:kern w:val="0"/>
          <w:szCs w:val="24"/>
          <w:lang w:eastAsia="zh-CN"/>
        </w:rPr>
        <w:t>Aust</w:t>
      </w:r>
      <w:proofErr w:type="spellEnd"/>
      <w:r w:rsidRPr="00643719">
        <w:rPr>
          <w:rFonts w:ascii="Book Antiqua" w:eastAsia="宋体" w:hAnsi="Book Antiqua" w:cs="宋体"/>
          <w:i/>
          <w:iCs/>
          <w:kern w:val="0"/>
          <w:szCs w:val="24"/>
          <w:lang w:eastAsia="zh-CN"/>
        </w:rPr>
        <w:t xml:space="preserve"> N Z J </w:t>
      </w:r>
      <w:proofErr w:type="spellStart"/>
      <w:r w:rsidRPr="00643719">
        <w:rPr>
          <w:rFonts w:ascii="Book Antiqua" w:eastAsia="宋体" w:hAnsi="Book Antiqua" w:cs="宋体"/>
          <w:i/>
          <w:iCs/>
          <w:kern w:val="0"/>
          <w:szCs w:val="24"/>
          <w:lang w:eastAsia="zh-CN"/>
        </w:rPr>
        <w:t>Surg</w:t>
      </w:r>
      <w:proofErr w:type="spellEnd"/>
      <w:r w:rsidRPr="00643719">
        <w:rPr>
          <w:rFonts w:ascii="Book Antiqua" w:eastAsia="宋体" w:hAnsi="Book Antiqua" w:cs="宋体" w:hint="eastAsia"/>
          <w:kern w:val="0"/>
          <w:szCs w:val="24"/>
          <w:lang w:eastAsia="zh-CN"/>
        </w:rPr>
        <w:t xml:space="preserve"> </w:t>
      </w:r>
      <w:r w:rsidRPr="00643719">
        <w:rPr>
          <w:rFonts w:ascii="Book Antiqua" w:eastAsia="宋体" w:hAnsi="Book Antiqua" w:cs="宋体"/>
          <w:kern w:val="0"/>
          <w:szCs w:val="24"/>
          <w:lang w:eastAsia="zh-CN"/>
        </w:rPr>
        <w:t>2000;</w:t>
      </w:r>
      <w:r w:rsidRPr="00643719">
        <w:rPr>
          <w:rFonts w:ascii="Book Antiqua" w:eastAsia="宋体" w:hAnsi="Book Antiqua" w:cs="宋体" w:hint="eastAsia"/>
          <w:kern w:val="0"/>
          <w:szCs w:val="24"/>
          <w:lang w:eastAsia="zh-CN"/>
        </w:rPr>
        <w:t xml:space="preserve"> </w:t>
      </w:r>
      <w:r w:rsidRPr="00643719">
        <w:rPr>
          <w:rFonts w:ascii="Book Antiqua" w:eastAsia="宋体" w:hAnsi="Book Antiqua" w:cs="宋体"/>
          <w:b/>
          <w:bCs/>
          <w:kern w:val="0"/>
          <w:szCs w:val="24"/>
          <w:lang w:eastAsia="zh-CN"/>
        </w:rPr>
        <w:t>70</w:t>
      </w:r>
      <w:r w:rsidRPr="00643719">
        <w:rPr>
          <w:rFonts w:ascii="Book Antiqua" w:eastAsia="宋体" w:hAnsi="Book Antiqua" w:cs="宋体"/>
          <w:kern w:val="0"/>
          <w:szCs w:val="24"/>
          <w:lang w:eastAsia="zh-CN"/>
        </w:rPr>
        <w:t>: 254-257 [PMID: 10779055]</w:t>
      </w:r>
    </w:p>
    <w:p w14:paraId="607A9636" w14:textId="77777777" w:rsidR="00F463E6" w:rsidRPr="00643719" w:rsidRDefault="00F463E6" w:rsidP="00F463E6">
      <w:pPr>
        <w:widowControl/>
        <w:spacing w:line="360" w:lineRule="auto"/>
        <w:rPr>
          <w:rFonts w:ascii="Book Antiqua" w:eastAsia="宋体" w:hAnsi="Book Antiqua" w:cs="宋体"/>
          <w:kern w:val="0"/>
          <w:szCs w:val="24"/>
          <w:lang w:eastAsia="zh-CN"/>
        </w:rPr>
      </w:pPr>
      <w:r w:rsidRPr="00643719">
        <w:rPr>
          <w:rFonts w:ascii="Book Antiqua" w:eastAsia="宋体" w:hAnsi="Book Antiqua" w:cs="宋体"/>
          <w:kern w:val="0"/>
          <w:szCs w:val="24"/>
          <w:lang w:eastAsia="zh-CN"/>
        </w:rPr>
        <w:t>8 </w:t>
      </w:r>
      <w:proofErr w:type="spellStart"/>
      <w:r w:rsidRPr="00643719">
        <w:rPr>
          <w:rFonts w:ascii="Book Antiqua" w:eastAsia="宋体" w:hAnsi="Book Antiqua" w:cs="宋体"/>
          <w:b/>
          <w:bCs/>
          <w:kern w:val="0"/>
          <w:szCs w:val="24"/>
          <w:lang w:eastAsia="zh-CN"/>
        </w:rPr>
        <w:t>Kunisaki</w:t>
      </w:r>
      <w:proofErr w:type="spellEnd"/>
      <w:r w:rsidRPr="00643719">
        <w:rPr>
          <w:rFonts w:ascii="Book Antiqua" w:eastAsia="宋体" w:hAnsi="Book Antiqua" w:cs="宋体"/>
          <w:b/>
          <w:bCs/>
          <w:kern w:val="0"/>
          <w:szCs w:val="24"/>
          <w:lang w:eastAsia="zh-CN"/>
        </w:rPr>
        <w:t xml:space="preserve"> C</w:t>
      </w:r>
      <w:r w:rsidRPr="00643719">
        <w:rPr>
          <w:rFonts w:ascii="Book Antiqua" w:eastAsia="宋体" w:hAnsi="Book Antiqua" w:cs="宋体"/>
          <w:kern w:val="0"/>
          <w:szCs w:val="24"/>
          <w:lang w:eastAsia="zh-CN"/>
        </w:rPr>
        <w:t xml:space="preserve">, Akiyama H, Nomura M, Matsuda G, </w:t>
      </w:r>
      <w:proofErr w:type="spellStart"/>
      <w:r w:rsidRPr="00643719">
        <w:rPr>
          <w:rFonts w:ascii="Book Antiqua" w:eastAsia="宋体" w:hAnsi="Book Antiqua" w:cs="宋体"/>
          <w:kern w:val="0"/>
          <w:szCs w:val="24"/>
          <w:lang w:eastAsia="zh-CN"/>
        </w:rPr>
        <w:t>Otsuka</w:t>
      </w:r>
      <w:proofErr w:type="spellEnd"/>
      <w:r w:rsidRPr="00643719">
        <w:rPr>
          <w:rFonts w:ascii="Book Antiqua" w:eastAsia="宋体" w:hAnsi="Book Antiqua" w:cs="宋体"/>
          <w:kern w:val="0"/>
          <w:szCs w:val="24"/>
          <w:lang w:eastAsia="zh-CN"/>
        </w:rPr>
        <w:t xml:space="preserve"> Y, Ono HA, Shimada H. Comparison of surgical outcomes of gastric cancer in elderly and middle-aged patients. </w:t>
      </w:r>
      <w:r w:rsidRPr="00643719">
        <w:rPr>
          <w:rFonts w:ascii="Book Antiqua" w:eastAsia="宋体" w:hAnsi="Book Antiqua" w:cs="宋体"/>
          <w:i/>
          <w:iCs/>
          <w:kern w:val="0"/>
          <w:szCs w:val="24"/>
          <w:lang w:eastAsia="zh-CN"/>
        </w:rPr>
        <w:t xml:space="preserve">Am J </w:t>
      </w:r>
      <w:proofErr w:type="spellStart"/>
      <w:r w:rsidRPr="00643719">
        <w:rPr>
          <w:rFonts w:ascii="Book Antiqua" w:eastAsia="宋体" w:hAnsi="Book Antiqua" w:cs="宋体"/>
          <w:i/>
          <w:iCs/>
          <w:kern w:val="0"/>
          <w:szCs w:val="24"/>
          <w:lang w:eastAsia="zh-CN"/>
        </w:rPr>
        <w:t>Surg</w:t>
      </w:r>
      <w:proofErr w:type="spellEnd"/>
      <w:r w:rsidRPr="00643719">
        <w:rPr>
          <w:rFonts w:ascii="Book Antiqua" w:eastAsia="宋体" w:hAnsi="Book Antiqua" w:cs="宋体"/>
          <w:kern w:val="0"/>
          <w:szCs w:val="24"/>
          <w:lang w:eastAsia="zh-CN"/>
        </w:rPr>
        <w:t> 2006; </w:t>
      </w:r>
      <w:r w:rsidRPr="00643719">
        <w:rPr>
          <w:rFonts w:ascii="Book Antiqua" w:eastAsia="宋体" w:hAnsi="Book Antiqua" w:cs="宋体"/>
          <w:b/>
          <w:bCs/>
          <w:kern w:val="0"/>
          <w:szCs w:val="24"/>
          <w:lang w:eastAsia="zh-CN"/>
        </w:rPr>
        <w:t>191</w:t>
      </w:r>
      <w:r w:rsidRPr="00643719">
        <w:rPr>
          <w:rFonts w:ascii="Book Antiqua" w:eastAsia="宋体" w:hAnsi="Book Antiqua" w:cs="宋体"/>
          <w:kern w:val="0"/>
          <w:szCs w:val="24"/>
          <w:lang w:eastAsia="zh-CN"/>
        </w:rPr>
        <w:t>: 216-224 [PMID: 16442949 DOI: 10.1016/j.amjsurg.2005.09.001]</w:t>
      </w:r>
    </w:p>
    <w:p w14:paraId="59E1814A" w14:textId="77777777" w:rsidR="00F463E6" w:rsidRPr="00643719" w:rsidRDefault="00F463E6" w:rsidP="00F463E6">
      <w:pPr>
        <w:widowControl/>
        <w:spacing w:line="360" w:lineRule="auto"/>
        <w:rPr>
          <w:rFonts w:ascii="Book Antiqua" w:eastAsia="宋体" w:hAnsi="Book Antiqua" w:cs="宋体"/>
          <w:kern w:val="0"/>
          <w:szCs w:val="24"/>
          <w:lang w:eastAsia="zh-CN"/>
        </w:rPr>
      </w:pPr>
      <w:r w:rsidRPr="00643719">
        <w:rPr>
          <w:rFonts w:ascii="Book Antiqua" w:eastAsia="宋体" w:hAnsi="Book Antiqua" w:cs="宋体"/>
          <w:kern w:val="0"/>
          <w:szCs w:val="24"/>
          <w:lang w:eastAsia="zh-CN"/>
        </w:rPr>
        <w:t>9 </w:t>
      </w:r>
      <w:proofErr w:type="spellStart"/>
      <w:r w:rsidRPr="00643719">
        <w:rPr>
          <w:rFonts w:ascii="Book Antiqua" w:eastAsia="宋体" w:hAnsi="Book Antiqua" w:cs="宋体"/>
          <w:b/>
          <w:bCs/>
          <w:kern w:val="0"/>
          <w:szCs w:val="24"/>
          <w:lang w:eastAsia="zh-CN"/>
        </w:rPr>
        <w:t>Orsenigo</w:t>
      </w:r>
      <w:proofErr w:type="spellEnd"/>
      <w:r w:rsidRPr="00643719">
        <w:rPr>
          <w:rFonts w:ascii="Book Antiqua" w:eastAsia="宋体" w:hAnsi="Book Antiqua" w:cs="宋体"/>
          <w:b/>
          <w:bCs/>
          <w:kern w:val="0"/>
          <w:szCs w:val="24"/>
          <w:lang w:eastAsia="zh-CN"/>
        </w:rPr>
        <w:t xml:space="preserve"> E</w:t>
      </w:r>
      <w:r w:rsidRPr="00643719">
        <w:rPr>
          <w:rFonts w:ascii="Book Antiqua" w:eastAsia="宋体" w:hAnsi="Book Antiqua" w:cs="宋体"/>
          <w:kern w:val="0"/>
          <w:szCs w:val="24"/>
          <w:lang w:eastAsia="zh-CN"/>
        </w:rPr>
        <w:t xml:space="preserve">, </w:t>
      </w:r>
      <w:proofErr w:type="spellStart"/>
      <w:r w:rsidRPr="00643719">
        <w:rPr>
          <w:rFonts w:ascii="Book Antiqua" w:eastAsia="宋体" w:hAnsi="Book Antiqua" w:cs="宋体"/>
          <w:kern w:val="0"/>
          <w:szCs w:val="24"/>
          <w:lang w:eastAsia="zh-CN"/>
        </w:rPr>
        <w:t>Tomajer</w:t>
      </w:r>
      <w:proofErr w:type="spellEnd"/>
      <w:r w:rsidRPr="00643719">
        <w:rPr>
          <w:rFonts w:ascii="Book Antiqua" w:eastAsia="宋体" w:hAnsi="Book Antiqua" w:cs="宋体"/>
          <w:kern w:val="0"/>
          <w:szCs w:val="24"/>
          <w:lang w:eastAsia="zh-CN"/>
        </w:rPr>
        <w:t xml:space="preserve"> V, Palo SD, Carlucci M, </w:t>
      </w:r>
      <w:proofErr w:type="spellStart"/>
      <w:r w:rsidRPr="00643719">
        <w:rPr>
          <w:rFonts w:ascii="Book Antiqua" w:eastAsia="宋体" w:hAnsi="Book Antiqua" w:cs="宋体"/>
          <w:kern w:val="0"/>
          <w:szCs w:val="24"/>
          <w:lang w:eastAsia="zh-CN"/>
        </w:rPr>
        <w:t>Vignali</w:t>
      </w:r>
      <w:proofErr w:type="spellEnd"/>
      <w:r w:rsidRPr="00643719">
        <w:rPr>
          <w:rFonts w:ascii="Book Antiqua" w:eastAsia="宋体" w:hAnsi="Book Antiqua" w:cs="宋体"/>
          <w:kern w:val="0"/>
          <w:szCs w:val="24"/>
          <w:lang w:eastAsia="zh-CN"/>
        </w:rPr>
        <w:t xml:space="preserve"> A, </w:t>
      </w:r>
      <w:proofErr w:type="spellStart"/>
      <w:r w:rsidRPr="00643719">
        <w:rPr>
          <w:rFonts w:ascii="Book Antiqua" w:eastAsia="宋体" w:hAnsi="Book Antiqua" w:cs="宋体"/>
          <w:kern w:val="0"/>
          <w:szCs w:val="24"/>
          <w:lang w:eastAsia="zh-CN"/>
        </w:rPr>
        <w:t>Tamburini</w:t>
      </w:r>
      <w:proofErr w:type="spellEnd"/>
      <w:r w:rsidRPr="00643719">
        <w:rPr>
          <w:rFonts w:ascii="Book Antiqua" w:eastAsia="宋体" w:hAnsi="Book Antiqua" w:cs="宋体"/>
          <w:kern w:val="0"/>
          <w:szCs w:val="24"/>
          <w:lang w:eastAsia="zh-CN"/>
        </w:rPr>
        <w:t xml:space="preserve"> A, </w:t>
      </w:r>
      <w:proofErr w:type="spellStart"/>
      <w:r w:rsidRPr="00643719">
        <w:rPr>
          <w:rFonts w:ascii="Book Antiqua" w:eastAsia="宋体" w:hAnsi="Book Antiqua" w:cs="宋体"/>
          <w:kern w:val="0"/>
          <w:szCs w:val="24"/>
          <w:lang w:eastAsia="zh-CN"/>
        </w:rPr>
        <w:t>Staudacher</w:t>
      </w:r>
      <w:proofErr w:type="spellEnd"/>
      <w:r w:rsidRPr="00643719">
        <w:rPr>
          <w:rFonts w:ascii="Book Antiqua" w:eastAsia="宋体" w:hAnsi="Book Antiqua" w:cs="宋体"/>
          <w:kern w:val="0"/>
          <w:szCs w:val="24"/>
          <w:lang w:eastAsia="zh-CN"/>
        </w:rPr>
        <w:t xml:space="preserve"> C. Impact of age on postoperative outcomes in 1118 gastric cancer </w:t>
      </w:r>
      <w:r w:rsidRPr="00643719">
        <w:rPr>
          <w:rFonts w:ascii="Book Antiqua" w:eastAsia="宋体" w:hAnsi="Book Antiqua" w:cs="宋体"/>
          <w:kern w:val="0"/>
          <w:szCs w:val="24"/>
          <w:lang w:eastAsia="zh-CN"/>
        </w:rPr>
        <w:lastRenderedPageBreak/>
        <w:t>patients undergoing surgical treatment. </w:t>
      </w:r>
      <w:r w:rsidRPr="00643719">
        <w:rPr>
          <w:rFonts w:ascii="Book Antiqua" w:eastAsia="宋体" w:hAnsi="Book Antiqua" w:cs="宋体"/>
          <w:i/>
          <w:iCs/>
          <w:kern w:val="0"/>
          <w:szCs w:val="24"/>
          <w:lang w:eastAsia="zh-CN"/>
        </w:rPr>
        <w:t>Gastric Cancer</w:t>
      </w:r>
      <w:r w:rsidRPr="00643719">
        <w:rPr>
          <w:rFonts w:ascii="Book Antiqua" w:eastAsia="宋体" w:hAnsi="Book Antiqua" w:cs="宋体"/>
          <w:kern w:val="0"/>
          <w:szCs w:val="24"/>
          <w:lang w:eastAsia="zh-CN"/>
        </w:rPr>
        <w:t> 2007; </w:t>
      </w:r>
      <w:r w:rsidRPr="00643719">
        <w:rPr>
          <w:rFonts w:ascii="Book Antiqua" w:eastAsia="宋体" w:hAnsi="Book Antiqua" w:cs="宋体"/>
          <w:b/>
          <w:bCs/>
          <w:kern w:val="0"/>
          <w:szCs w:val="24"/>
          <w:lang w:eastAsia="zh-CN"/>
        </w:rPr>
        <w:t>10</w:t>
      </w:r>
      <w:r w:rsidRPr="00643719">
        <w:rPr>
          <w:rFonts w:ascii="Book Antiqua" w:eastAsia="宋体" w:hAnsi="Book Antiqua" w:cs="宋体"/>
          <w:kern w:val="0"/>
          <w:szCs w:val="24"/>
          <w:lang w:eastAsia="zh-CN"/>
        </w:rPr>
        <w:t>: 39-44 [PMID: 17334717 DOI: 10.1007/s10120-006-0409-0]</w:t>
      </w:r>
    </w:p>
    <w:p w14:paraId="3B29CE66" w14:textId="77777777" w:rsidR="00F463E6" w:rsidRPr="00643719" w:rsidRDefault="00F463E6" w:rsidP="00F463E6">
      <w:pPr>
        <w:widowControl/>
        <w:spacing w:line="360" w:lineRule="auto"/>
        <w:rPr>
          <w:rFonts w:ascii="Book Antiqua" w:eastAsia="宋体" w:hAnsi="Book Antiqua" w:cs="宋体"/>
          <w:kern w:val="0"/>
          <w:szCs w:val="24"/>
          <w:lang w:eastAsia="zh-CN"/>
        </w:rPr>
      </w:pPr>
      <w:r w:rsidRPr="00643719">
        <w:rPr>
          <w:rFonts w:ascii="Book Antiqua" w:eastAsia="宋体" w:hAnsi="Book Antiqua" w:cs="宋体"/>
          <w:kern w:val="0"/>
          <w:szCs w:val="24"/>
          <w:lang w:eastAsia="zh-CN"/>
        </w:rPr>
        <w:t>10 </w:t>
      </w:r>
      <w:proofErr w:type="spellStart"/>
      <w:r w:rsidRPr="00643719">
        <w:rPr>
          <w:rFonts w:ascii="Book Antiqua" w:eastAsia="宋体" w:hAnsi="Book Antiqua" w:cs="宋体"/>
          <w:b/>
          <w:bCs/>
          <w:kern w:val="0"/>
          <w:szCs w:val="24"/>
          <w:lang w:eastAsia="zh-CN"/>
        </w:rPr>
        <w:t>Sasada</w:t>
      </w:r>
      <w:proofErr w:type="spellEnd"/>
      <w:r w:rsidRPr="00643719">
        <w:rPr>
          <w:rFonts w:ascii="Book Antiqua" w:eastAsia="宋体" w:hAnsi="Book Antiqua" w:cs="宋体"/>
          <w:b/>
          <w:bCs/>
          <w:kern w:val="0"/>
          <w:szCs w:val="24"/>
          <w:lang w:eastAsia="zh-CN"/>
        </w:rPr>
        <w:t xml:space="preserve"> S</w:t>
      </w:r>
      <w:r w:rsidRPr="00643719">
        <w:rPr>
          <w:rFonts w:ascii="Book Antiqua" w:eastAsia="宋体" w:hAnsi="Book Antiqua" w:cs="宋体"/>
          <w:kern w:val="0"/>
          <w:szCs w:val="24"/>
          <w:lang w:eastAsia="zh-CN"/>
        </w:rPr>
        <w:t xml:space="preserve">, Ikeda Y, </w:t>
      </w:r>
      <w:proofErr w:type="spellStart"/>
      <w:r w:rsidRPr="00643719">
        <w:rPr>
          <w:rFonts w:ascii="Book Antiqua" w:eastAsia="宋体" w:hAnsi="Book Antiqua" w:cs="宋体"/>
          <w:kern w:val="0"/>
          <w:szCs w:val="24"/>
          <w:lang w:eastAsia="zh-CN"/>
        </w:rPr>
        <w:t>Saitsu</w:t>
      </w:r>
      <w:proofErr w:type="spellEnd"/>
      <w:r w:rsidRPr="00643719">
        <w:rPr>
          <w:rFonts w:ascii="Book Antiqua" w:eastAsia="宋体" w:hAnsi="Book Antiqua" w:cs="宋体"/>
          <w:kern w:val="0"/>
          <w:szCs w:val="24"/>
          <w:lang w:eastAsia="zh-CN"/>
        </w:rPr>
        <w:t xml:space="preserve"> H, </w:t>
      </w:r>
      <w:proofErr w:type="spellStart"/>
      <w:r w:rsidRPr="00643719">
        <w:rPr>
          <w:rFonts w:ascii="Book Antiqua" w:eastAsia="宋体" w:hAnsi="Book Antiqua" w:cs="宋体"/>
          <w:kern w:val="0"/>
          <w:szCs w:val="24"/>
          <w:lang w:eastAsia="zh-CN"/>
        </w:rPr>
        <w:t>Saku</w:t>
      </w:r>
      <w:proofErr w:type="spellEnd"/>
      <w:r w:rsidRPr="00643719">
        <w:rPr>
          <w:rFonts w:ascii="Book Antiqua" w:eastAsia="宋体" w:hAnsi="Book Antiqua" w:cs="宋体"/>
          <w:kern w:val="0"/>
          <w:szCs w:val="24"/>
          <w:lang w:eastAsia="zh-CN"/>
        </w:rPr>
        <w:t xml:space="preserve"> M. Characteristics of gastric cancer in patients over 80-years-old. </w:t>
      </w:r>
      <w:proofErr w:type="spellStart"/>
      <w:r w:rsidRPr="00643719">
        <w:rPr>
          <w:rFonts w:ascii="Book Antiqua" w:eastAsia="宋体" w:hAnsi="Book Antiqua" w:cs="宋体"/>
          <w:i/>
          <w:iCs/>
          <w:kern w:val="0"/>
          <w:szCs w:val="24"/>
          <w:lang w:eastAsia="zh-CN"/>
        </w:rPr>
        <w:t>Hepatogastroenterology</w:t>
      </w:r>
      <w:proofErr w:type="spellEnd"/>
      <w:r w:rsidRPr="00643719">
        <w:rPr>
          <w:rFonts w:ascii="Book Antiqua" w:eastAsia="宋体" w:hAnsi="Book Antiqua" w:cs="宋体"/>
          <w:kern w:val="0"/>
          <w:szCs w:val="24"/>
          <w:lang w:eastAsia="zh-CN"/>
        </w:rPr>
        <w:t> </w:t>
      </w:r>
      <w:r w:rsidRPr="00643719">
        <w:rPr>
          <w:rFonts w:ascii="Book Antiqua" w:eastAsia="宋体" w:hAnsi="Book Antiqua" w:cs="宋体" w:hint="eastAsia"/>
          <w:kern w:val="0"/>
          <w:szCs w:val="24"/>
          <w:lang w:eastAsia="zh-CN"/>
        </w:rPr>
        <w:t>2008</w:t>
      </w:r>
      <w:r w:rsidRPr="00643719">
        <w:rPr>
          <w:rFonts w:ascii="Book Antiqua" w:eastAsia="宋体" w:hAnsi="Book Antiqua" w:cs="宋体"/>
          <w:kern w:val="0"/>
          <w:szCs w:val="24"/>
          <w:lang w:eastAsia="zh-CN"/>
        </w:rPr>
        <w:t>; </w:t>
      </w:r>
      <w:r w:rsidRPr="00643719">
        <w:rPr>
          <w:rFonts w:ascii="Book Antiqua" w:eastAsia="宋体" w:hAnsi="Book Antiqua" w:cs="宋体"/>
          <w:b/>
          <w:bCs/>
          <w:kern w:val="0"/>
          <w:szCs w:val="24"/>
          <w:lang w:eastAsia="zh-CN"/>
        </w:rPr>
        <w:t>55</w:t>
      </w:r>
      <w:r w:rsidRPr="00643719">
        <w:rPr>
          <w:rFonts w:ascii="Book Antiqua" w:eastAsia="宋体" w:hAnsi="Book Antiqua" w:cs="宋体"/>
          <w:kern w:val="0"/>
          <w:szCs w:val="24"/>
          <w:lang w:eastAsia="zh-CN"/>
        </w:rPr>
        <w:t>: 1931-1934 [PMID: 19102425]</w:t>
      </w:r>
    </w:p>
    <w:p w14:paraId="4DDFE2B7" w14:textId="77777777" w:rsidR="00F463E6" w:rsidRPr="00643719" w:rsidRDefault="00F463E6" w:rsidP="00F463E6">
      <w:pPr>
        <w:widowControl/>
        <w:spacing w:line="360" w:lineRule="auto"/>
        <w:rPr>
          <w:rFonts w:ascii="Book Antiqua" w:eastAsia="宋体" w:hAnsi="Book Antiqua" w:cs="宋体"/>
          <w:kern w:val="0"/>
          <w:szCs w:val="24"/>
          <w:lang w:eastAsia="zh-CN"/>
        </w:rPr>
      </w:pPr>
      <w:r w:rsidRPr="00643719">
        <w:rPr>
          <w:rFonts w:ascii="Book Antiqua" w:eastAsia="宋体" w:hAnsi="Book Antiqua" w:cs="宋体"/>
          <w:kern w:val="0"/>
          <w:szCs w:val="24"/>
          <w:lang w:eastAsia="zh-CN"/>
        </w:rPr>
        <w:t>11 </w:t>
      </w:r>
      <w:proofErr w:type="spellStart"/>
      <w:r w:rsidRPr="00643719">
        <w:rPr>
          <w:rFonts w:ascii="Book Antiqua" w:eastAsia="宋体" w:hAnsi="Book Antiqua" w:cs="宋体"/>
          <w:b/>
          <w:bCs/>
          <w:kern w:val="0"/>
          <w:szCs w:val="24"/>
          <w:lang w:eastAsia="zh-CN"/>
        </w:rPr>
        <w:t>Saidi</w:t>
      </w:r>
      <w:proofErr w:type="spellEnd"/>
      <w:r w:rsidRPr="00643719">
        <w:rPr>
          <w:rFonts w:ascii="Book Antiqua" w:eastAsia="宋体" w:hAnsi="Book Antiqua" w:cs="宋体"/>
          <w:b/>
          <w:bCs/>
          <w:kern w:val="0"/>
          <w:szCs w:val="24"/>
          <w:lang w:eastAsia="zh-CN"/>
        </w:rPr>
        <w:t xml:space="preserve"> RF</w:t>
      </w:r>
      <w:r w:rsidRPr="00643719">
        <w:rPr>
          <w:rFonts w:ascii="Book Antiqua" w:eastAsia="宋体" w:hAnsi="Book Antiqua" w:cs="宋体"/>
          <w:kern w:val="0"/>
          <w:szCs w:val="24"/>
          <w:lang w:eastAsia="zh-CN"/>
        </w:rPr>
        <w:t xml:space="preserve">, Bell JL, </w:t>
      </w:r>
      <w:proofErr w:type="spellStart"/>
      <w:r w:rsidRPr="00643719">
        <w:rPr>
          <w:rFonts w:ascii="Book Antiqua" w:eastAsia="宋体" w:hAnsi="Book Antiqua" w:cs="宋体"/>
          <w:kern w:val="0"/>
          <w:szCs w:val="24"/>
          <w:lang w:eastAsia="zh-CN"/>
        </w:rPr>
        <w:t>Dudrick</w:t>
      </w:r>
      <w:proofErr w:type="spellEnd"/>
      <w:r w:rsidRPr="00643719">
        <w:rPr>
          <w:rFonts w:ascii="Book Antiqua" w:eastAsia="宋体" w:hAnsi="Book Antiqua" w:cs="宋体"/>
          <w:kern w:val="0"/>
          <w:szCs w:val="24"/>
          <w:lang w:eastAsia="zh-CN"/>
        </w:rPr>
        <w:t xml:space="preserve"> PS. Surgical resection for gastric cancer in elderly patients: is there a difference in outcome? </w:t>
      </w:r>
      <w:r w:rsidRPr="00643719">
        <w:rPr>
          <w:rFonts w:ascii="Book Antiqua" w:eastAsia="宋体" w:hAnsi="Book Antiqua" w:cs="宋体"/>
          <w:i/>
          <w:iCs/>
          <w:kern w:val="0"/>
          <w:szCs w:val="24"/>
          <w:lang w:eastAsia="zh-CN"/>
        </w:rPr>
        <w:t xml:space="preserve">J </w:t>
      </w:r>
      <w:proofErr w:type="spellStart"/>
      <w:r w:rsidRPr="00643719">
        <w:rPr>
          <w:rFonts w:ascii="Book Antiqua" w:eastAsia="宋体" w:hAnsi="Book Antiqua" w:cs="宋体"/>
          <w:i/>
          <w:iCs/>
          <w:kern w:val="0"/>
          <w:szCs w:val="24"/>
          <w:lang w:eastAsia="zh-CN"/>
        </w:rPr>
        <w:t>Surg</w:t>
      </w:r>
      <w:proofErr w:type="spellEnd"/>
      <w:r w:rsidRPr="00643719">
        <w:rPr>
          <w:rFonts w:ascii="Book Antiqua" w:eastAsia="宋体" w:hAnsi="Book Antiqua" w:cs="宋体"/>
          <w:i/>
          <w:iCs/>
          <w:kern w:val="0"/>
          <w:szCs w:val="24"/>
          <w:lang w:eastAsia="zh-CN"/>
        </w:rPr>
        <w:t xml:space="preserve"> Res</w:t>
      </w:r>
      <w:r w:rsidRPr="00643719">
        <w:rPr>
          <w:rFonts w:ascii="Book Antiqua" w:eastAsia="宋体" w:hAnsi="Book Antiqua" w:cs="宋体"/>
          <w:kern w:val="0"/>
          <w:szCs w:val="24"/>
          <w:lang w:eastAsia="zh-CN"/>
        </w:rPr>
        <w:t> 2004; </w:t>
      </w:r>
      <w:r w:rsidRPr="00643719">
        <w:rPr>
          <w:rFonts w:ascii="Book Antiqua" w:eastAsia="宋体" w:hAnsi="Book Antiqua" w:cs="宋体"/>
          <w:b/>
          <w:bCs/>
          <w:kern w:val="0"/>
          <w:szCs w:val="24"/>
          <w:lang w:eastAsia="zh-CN"/>
        </w:rPr>
        <w:t>118</w:t>
      </w:r>
      <w:r w:rsidRPr="00643719">
        <w:rPr>
          <w:rFonts w:ascii="Book Antiqua" w:eastAsia="宋体" w:hAnsi="Book Antiqua" w:cs="宋体"/>
          <w:kern w:val="0"/>
          <w:szCs w:val="24"/>
          <w:lang w:eastAsia="zh-CN"/>
        </w:rPr>
        <w:t>: 15-20 [PMID: 15093711 DOI: 10.1016/s0022-4804(03)00353-6]</w:t>
      </w:r>
    </w:p>
    <w:p w14:paraId="21096125" w14:textId="77777777" w:rsidR="00F463E6" w:rsidRPr="00643719" w:rsidRDefault="00F463E6" w:rsidP="00F463E6">
      <w:pPr>
        <w:widowControl/>
        <w:spacing w:line="360" w:lineRule="auto"/>
        <w:rPr>
          <w:rFonts w:ascii="Book Antiqua" w:eastAsia="宋体" w:hAnsi="Book Antiqua" w:cs="宋体"/>
          <w:kern w:val="0"/>
          <w:szCs w:val="24"/>
          <w:lang w:eastAsia="zh-CN"/>
        </w:rPr>
      </w:pPr>
      <w:r w:rsidRPr="00643719">
        <w:rPr>
          <w:rFonts w:ascii="Book Antiqua" w:eastAsia="宋体" w:hAnsi="Book Antiqua" w:cs="宋体"/>
          <w:kern w:val="0"/>
          <w:szCs w:val="24"/>
          <w:lang w:eastAsia="zh-CN"/>
        </w:rPr>
        <w:t>12 </w:t>
      </w:r>
      <w:proofErr w:type="spellStart"/>
      <w:r w:rsidRPr="00643719">
        <w:rPr>
          <w:rFonts w:ascii="Book Antiqua" w:eastAsia="宋体" w:hAnsi="Book Antiqua" w:cs="宋体"/>
          <w:b/>
          <w:bCs/>
          <w:kern w:val="0"/>
          <w:szCs w:val="24"/>
          <w:lang w:eastAsia="zh-CN"/>
        </w:rPr>
        <w:t>Dittmar</w:t>
      </w:r>
      <w:proofErr w:type="spellEnd"/>
      <w:r w:rsidRPr="00643719">
        <w:rPr>
          <w:rFonts w:ascii="Book Antiqua" w:eastAsia="宋体" w:hAnsi="Book Antiqua" w:cs="宋体"/>
          <w:b/>
          <w:bCs/>
          <w:kern w:val="0"/>
          <w:szCs w:val="24"/>
          <w:lang w:eastAsia="zh-CN"/>
        </w:rPr>
        <w:t xml:space="preserve"> Y</w:t>
      </w:r>
      <w:r w:rsidRPr="00643719">
        <w:rPr>
          <w:rFonts w:ascii="Book Antiqua" w:eastAsia="宋体" w:hAnsi="Book Antiqua" w:cs="宋体"/>
          <w:kern w:val="0"/>
          <w:szCs w:val="24"/>
          <w:lang w:eastAsia="zh-CN"/>
        </w:rPr>
        <w:t xml:space="preserve">, </w:t>
      </w:r>
      <w:proofErr w:type="spellStart"/>
      <w:r w:rsidRPr="00643719">
        <w:rPr>
          <w:rFonts w:ascii="Book Antiqua" w:eastAsia="宋体" w:hAnsi="Book Antiqua" w:cs="宋体"/>
          <w:kern w:val="0"/>
          <w:szCs w:val="24"/>
          <w:lang w:eastAsia="zh-CN"/>
        </w:rPr>
        <w:t>Rauchfuss</w:t>
      </w:r>
      <w:proofErr w:type="spellEnd"/>
      <w:r w:rsidRPr="00643719">
        <w:rPr>
          <w:rFonts w:ascii="Book Antiqua" w:eastAsia="宋体" w:hAnsi="Book Antiqua" w:cs="宋体"/>
          <w:kern w:val="0"/>
          <w:szCs w:val="24"/>
          <w:lang w:eastAsia="zh-CN"/>
        </w:rPr>
        <w:t xml:space="preserve"> F, </w:t>
      </w:r>
      <w:proofErr w:type="spellStart"/>
      <w:r w:rsidRPr="00643719">
        <w:rPr>
          <w:rFonts w:ascii="Book Antiqua" w:eastAsia="宋体" w:hAnsi="Book Antiqua" w:cs="宋体"/>
          <w:kern w:val="0"/>
          <w:szCs w:val="24"/>
          <w:lang w:eastAsia="zh-CN"/>
        </w:rPr>
        <w:t>Götz</w:t>
      </w:r>
      <w:proofErr w:type="spellEnd"/>
      <w:r w:rsidRPr="00643719">
        <w:rPr>
          <w:rFonts w:ascii="Book Antiqua" w:eastAsia="宋体" w:hAnsi="Book Antiqua" w:cs="宋体"/>
          <w:kern w:val="0"/>
          <w:szCs w:val="24"/>
          <w:lang w:eastAsia="zh-CN"/>
        </w:rPr>
        <w:t xml:space="preserve"> M, </w:t>
      </w:r>
      <w:proofErr w:type="spellStart"/>
      <w:r w:rsidRPr="00643719">
        <w:rPr>
          <w:rFonts w:ascii="Book Antiqua" w:eastAsia="宋体" w:hAnsi="Book Antiqua" w:cs="宋体"/>
          <w:kern w:val="0"/>
          <w:szCs w:val="24"/>
          <w:lang w:eastAsia="zh-CN"/>
        </w:rPr>
        <w:t>Scheuerlein</w:t>
      </w:r>
      <w:proofErr w:type="spellEnd"/>
      <w:r w:rsidRPr="00643719">
        <w:rPr>
          <w:rFonts w:ascii="Book Antiqua" w:eastAsia="宋体" w:hAnsi="Book Antiqua" w:cs="宋体"/>
          <w:kern w:val="0"/>
          <w:szCs w:val="24"/>
          <w:lang w:eastAsia="zh-CN"/>
        </w:rPr>
        <w:t xml:space="preserve"> H, </w:t>
      </w:r>
      <w:proofErr w:type="spellStart"/>
      <w:r w:rsidRPr="00643719">
        <w:rPr>
          <w:rFonts w:ascii="Book Antiqua" w:eastAsia="宋体" w:hAnsi="Book Antiqua" w:cs="宋体"/>
          <w:kern w:val="0"/>
          <w:szCs w:val="24"/>
          <w:lang w:eastAsia="zh-CN"/>
        </w:rPr>
        <w:t>Jandt</w:t>
      </w:r>
      <w:proofErr w:type="spellEnd"/>
      <w:r w:rsidRPr="00643719">
        <w:rPr>
          <w:rFonts w:ascii="Book Antiqua" w:eastAsia="宋体" w:hAnsi="Book Antiqua" w:cs="宋体"/>
          <w:kern w:val="0"/>
          <w:szCs w:val="24"/>
          <w:lang w:eastAsia="zh-CN"/>
        </w:rPr>
        <w:t xml:space="preserve"> K, </w:t>
      </w:r>
      <w:proofErr w:type="spellStart"/>
      <w:r w:rsidRPr="00643719">
        <w:rPr>
          <w:rFonts w:ascii="Book Antiqua" w:eastAsia="宋体" w:hAnsi="Book Antiqua" w:cs="宋体"/>
          <w:kern w:val="0"/>
          <w:szCs w:val="24"/>
          <w:lang w:eastAsia="zh-CN"/>
        </w:rPr>
        <w:t>Settmacher</w:t>
      </w:r>
      <w:proofErr w:type="spellEnd"/>
      <w:r w:rsidRPr="00643719">
        <w:rPr>
          <w:rFonts w:ascii="Book Antiqua" w:eastAsia="宋体" w:hAnsi="Book Antiqua" w:cs="宋体"/>
          <w:kern w:val="0"/>
          <w:szCs w:val="24"/>
          <w:lang w:eastAsia="zh-CN"/>
        </w:rPr>
        <w:t xml:space="preserve"> U. Impact of clinical and </w:t>
      </w:r>
      <w:proofErr w:type="spellStart"/>
      <w:r w:rsidRPr="00643719">
        <w:rPr>
          <w:rFonts w:ascii="Book Antiqua" w:eastAsia="宋体" w:hAnsi="Book Antiqua" w:cs="宋体"/>
          <w:kern w:val="0"/>
          <w:szCs w:val="24"/>
          <w:lang w:eastAsia="zh-CN"/>
        </w:rPr>
        <w:t>pathohistological</w:t>
      </w:r>
      <w:proofErr w:type="spellEnd"/>
      <w:r w:rsidRPr="00643719">
        <w:rPr>
          <w:rFonts w:ascii="Book Antiqua" w:eastAsia="宋体" w:hAnsi="Book Antiqua" w:cs="宋体"/>
          <w:kern w:val="0"/>
          <w:szCs w:val="24"/>
          <w:lang w:eastAsia="zh-CN"/>
        </w:rPr>
        <w:t xml:space="preserve"> characteristics on the incidence of recurrence and survival in elderly patients with gastric cancer. </w:t>
      </w:r>
      <w:r w:rsidRPr="00643719">
        <w:rPr>
          <w:rFonts w:ascii="Book Antiqua" w:eastAsia="宋体" w:hAnsi="Book Antiqua" w:cs="宋体"/>
          <w:i/>
          <w:iCs/>
          <w:kern w:val="0"/>
          <w:szCs w:val="24"/>
          <w:lang w:eastAsia="zh-CN"/>
        </w:rPr>
        <w:t xml:space="preserve">World J </w:t>
      </w:r>
      <w:proofErr w:type="spellStart"/>
      <w:r w:rsidRPr="00643719">
        <w:rPr>
          <w:rFonts w:ascii="Book Antiqua" w:eastAsia="宋体" w:hAnsi="Book Antiqua" w:cs="宋体"/>
          <w:i/>
          <w:iCs/>
          <w:kern w:val="0"/>
          <w:szCs w:val="24"/>
          <w:lang w:eastAsia="zh-CN"/>
        </w:rPr>
        <w:t>Surg</w:t>
      </w:r>
      <w:proofErr w:type="spellEnd"/>
      <w:r w:rsidRPr="00643719">
        <w:rPr>
          <w:rFonts w:ascii="Book Antiqua" w:eastAsia="宋体" w:hAnsi="Book Antiqua" w:cs="宋体"/>
          <w:kern w:val="0"/>
          <w:szCs w:val="24"/>
          <w:lang w:eastAsia="zh-CN"/>
        </w:rPr>
        <w:t> 2012; </w:t>
      </w:r>
      <w:r w:rsidRPr="00643719">
        <w:rPr>
          <w:rFonts w:ascii="Book Antiqua" w:eastAsia="宋体" w:hAnsi="Book Antiqua" w:cs="宋体"/>
          <w:b/>
          <w:bCs/>
          <w:kern w:val="0"/>
          <w:szCs w:val="24"/>
          <w:lang w:eastAsia="zh-CN"/>
        </w:rPr>
        <w:t>36</w:t>
      </w:r>
      <w:r w:rsidRPr="00643719">
        <w:rPr>
          <w:rFonts w:ascii="Book Antiqua" w:eastAsia="宋体" w:hAnsi="Book Antiqua" w:cs="宋体"/>
          <w:kern w:val="0"/>
          <w:szCs w:val="24"/>
          <w:lang w:eastAsia="zh-CN"/>
        </w:rPr>
        <w:t>: 338-345 [PMID: 22205105 DOI: 10.1007/s00268-011-1395-x]</w:t>
      </w:r>
    </w:p>
    <w:p w14:paraId="7FE09A09" w14:textId="77777777" w:rsidR="00F463E6" w:rsidRPr="00643719" w:rsidRDefault="00F463E6" w:rsidP="00F463E6">
      <w:pPr>
        <w:widowControl/>
        <w:spacing w:line="360" w:lineRule="auto"/>
        <w:rPr>
          <w:rFonts w:ascii="Book Antiqua" w:eastAsia="宋体" w:hAnsi="Book Antiqua" w:cs="宋体"/>
          <w:kern w:val="0"/>
          <w:szCs w:val="24"/>
          <w:lang w:eastAsia="zh-CN"/>
        </w:rPr>
      </w:pPr>
      <w:proofErr w:type="gramStart"/>
      <w:r w:rsidRPr="00643719">
        <w:rPr>
          <w:rFonts w:ascii="Book Antiqua" w:eastAsia="宋体" w:hAnsi="Book Antiqua" w:cs="宋体"/>
          <w:kern w:val="0"/>
          <w:szCs w:val="24"/>
          <w:lang w:eastAsia="zh-CN"/>
        </w:rPr>
        <w:t>13 </w:t>
      </w:r>
      <w:r w:rsidRPr="00643719">
        <w:rPr>
          <w:rFonts w:ascii="Book Antiqua" w:eastAsia="宋体" w:hAnsi="Book Antiqua" w:cs="宋体"/>
          <w:b/>
          <w:bCs/>
          <w:kern w:val="0"/>
          <w:szCs w:val="24"/>
          <w:lang w:eastAsia="zh-CN"/>
        </w:rPr>
        <w:t>Wu CW</w:t>
      </w:r>
      <w:r w:rsidRPr="00643719">
        <w:rPr>
          <w:rFonts w:ascii="Book Antiqua" w:eastAsia="宋体" w:hAnsi="Book Antiqua" w:cs="宋体"/>
          <w:kern w:val="0"/>
          <w:szCs w:val="24"/>
          <w:lang w:eastAsia="zh-CN"/>
        </w:rPr>
        <w:t xml:space="preserve">, Lo SS, </w:t>
      </w:r>
      <w:proofErr w:type="spellStart"/>
      <w:r w:rsidRPr="00643719">
        <w:rPr>
          <w:rFonts w:ascii="Book Antiqua" w:eastAsia="宋体" w:hAnsi="Book Antiqua" w:cs="宋体"/>
          <w:kern w:val="0"/>
          <w:szCs w:val="24"/>
          <w:lang w:eastAsia="zh-CN"/>
        </w:rPr>
        <w:t>Shen</w:t>
      </w:r>
      <w:proofErr w:type="spellEnd"/>
      <w:r w:rsidRPr="00643719">
        <w:rPr>
          <w:rFonts w:ascii="Book Antiqua" w:eastAsia="宋体" w:hAnsi="Book Antiqua" w:cs="宋体"/>
          <w:kern w:val="0"/>
          <w:szCs w:val="24"/>
          <w:lang w:eastAsia="zh-CN"/>
        </w:rPr>
        <w:t xml:space="preserve"> KH, Hsieh MC, </w:t>
      </w:r>
      <w:proofErr w:type="spellStart"/>
      <w:r w:rsidRPr="00643719">
        <w:rPr>
          <w:rFonts w:ascii="Book Antiqua" w:eastAsia="宋体" w:hAnsi="Book Antiqua" w:cs="宋体"/>
          <w:kern w:val="0"/>
          <w:szCs w:val="24"/>
          <w:lang w:eastAsia="zh-CN"/>
        </w:rPr>
        <w:t>Lui</w:t>
      </w:r>
      <w:proofErr w:type="spellEnd"/>
      <w:r w:rsidRPr="00643719">
        <w:rPr>
          <w:rFonts w:ascii="Book Antiqua" w:eastAsia="宋体" w:hAnsi="Book Antiqua" w:cs="宋体"/>
          <w:kern w:val="0"/>
          <w:szCs w:val="24"/>
          <w:lang w:eastAsia="zh-CN"/>
        </w:rPr>
        <w:t xml:space="preserve"> WY, </w:t>
      </w:r>
      <w:proofErr w:type="spellStart"/>
      <w:r w:rsidRPr="00643719">
        <w:rPr>
          <w:rFonts w:ascii="Book Antiqua" w:eastAsia="宋体" w:hAnsi="Book Antiqua" w:cs="宋体"/>
          <w:kern w:val="0"/>
          <w:szCs w:val="24"/>
          <w:lang w:eastAsia="zh-CN"/>
        </w:rPr>
        <w:t>P'eng</w:t>
      </w:r>
      <w:proofErr w:type="spellEnd"/>
      <w:r w:rsidRPr="00643719">
        <w:rPr>
          <w:rFonts w:ascii="Book Antiqua" w:eastAsia="宋体" w:hAnsi="Book Antiqua" w:cs="宋体"/>
          <w:kern w:val="0"/>
          <w:szCs w:val="24"/>
          <w:lang w:eastAsia="zh-CN"/>
        </w:rPr>
        <w:t xml:space="preserve"> FK.</w:t>
      </w:r>
      <w:proofErr w:type="gramEnd"/>
      <w:r w:rsidRPr="00643719">
        <w:rPr>
          <w:rFonts w:ascii="Book Antiqua" w:eastAsia="宋体" w:hAnsi="Book Antiqua" w:cs="宋体"/>
          <w:kern w:val="0"/>
          <w:szCs w:val="24"/>
          <w:lang w:eastAsia="zh-CN"/>
        </w:rPr>
        <w:t xml:space="preserve"> </w:t>
      </w:r>
      <w:proofErr w:type="gramStart"/>
      <w:r w:rsidRPr="00643719">
        <w:rPr>
          <w:rFonts w:ascii="Book Antiqua" w:eastAsia="宋体" w:hAnsi="Book Antiqua" w:cs="宋体"/>
          <w:kern w:val="0"/>
          <w:szCs w:val="24"/>
          <w:lang w:eastAsia="zh-CN"/>
        </w:rPr>
        <w:t>Surgical mortality, survival, and quality of life after resection for gastric cancer in the elderly.</w:t>
      </w:r>
      <w:proofErr w:type="gramEnd"/>
      <w:r w:rsidRPr="00643719">
        <w:rPr>
          <w:rFonts w:ascii="Book Antiqua" w:eastAsia="宋体" w:hAnsi="Book Antiqua" w:cs="宋体"/>
          <w:kern w:val="0"/>
          <w:szCs w:val="24"/>
          <w:lang w:eastAsia="zh-CN"/>
        </w:rPr>
        <w:t> </w:t>
      </w:r>
      <w:r w:rsidRPr="00643719">
        <w:rPr>
          <w:rFonts w:ascii="Book Antiqua" w:eastAsia="宋体" w:hAnsi="Book Antiqua" w:cs="宋体"/>
          <w:i/>
          <w:iCs/>
          <w:kern w:val="0"/>
          <w:szCs w:val="24"/>
          <w:lang w:eastAsia="zh-CN"/>
        </w:rPr>
        <w:t xml:space="preserve">World J </w:t>
      </w:r>
      <w:proofErr w:type="spellStart"/>
      <w:r w:rsidRPr="00643719">
        <w:rPr>
          <w:rFonts w:ascii="Book Antiqua" w:eastAsia="宋体" w:hAnsi="Book Antiqua" w:cs="宋体"/>
          <w:i/>
          <w:iCs/>
          <w:kern w:val="0"/>
          <w:szCs w:val="24"/>
          <w:lang w:eastAsia="zh-CN"/>
        </w:rPr>
        <w:t>Surg</w:t>
      </w:r>
      <w:proofErr w:type="spellEnd"/>
      <w:r w:rsidRPr="00643719">
        <w:rPr>
          <w:rFonts w:ascii="Book Antiqua" w:eastAsia="宋体" w:hAnsi="Book Antiqua" w:cs="宋体"/>
          <w:kern w:val="0"/>
          <w:szCs w:val="24"/>
          <w:lang w:eastAsia="zh-CN"/>
        </w:rPr>
        <w:t> 2000; </w:t>
      </w:r>
      <w:r w:rsidRPr="00643719">
        <w:rPr>
          <w:rFonts w:ascii="Book Antiqua" w:eastAsia="宋体" w:hAnsi="Book Antiqua" w:cs="宋体"/>
          <w:b/>
          <w:bCs/>
          <w:kern w:val="0"/>
          <w:szCs w:val="24"/>
          <w:lang w:eastAsia="zh-CN"/>
        </w:rPr>
        <w:t>24</w:t>
      </w:r>
      <w:r w:rsidRPr="00643719">
        <w:rPr>
          <w:rFonts w:ascii="Book Antiqua" w:eastAsia="宋体" w:hAnsi="Book Antiqua" w:cs="宋体"/>
          <w:kern w:val="0"/>
          <w:szCs w:val="24"/>
          <w:lang w:eastAsia="zh-CN"/>
        </w:rPr>
        <w:t>: 465-472 [PMID: 10706921]</w:t>
      </w:r>
    </w:p>
    <w:p w14:paraId="6682440D" w14:textId="77777777" w:rsidR="00F463E6" w:rsidRPr="00643719" w:rsidRDefault="00F463E6" w:rsidP="00F463E6">
      <w:pPr>
        <w:widowControl/>
        <w:spacing w:line="360" w:lineRule="auto"/>
        <w:rPr>
          <w:rFonts w:ascii="Book Antiqua" w:eastAsia="宋体" w:hAnsi="Book Antiqua" w:cs="宋体"/>
          <w:kern w:val="0"/>
          <w:szCs w:val="24"/>
          <w:lang w:eastAsia="zh-CN"/>
        </w:rPr>
      </w:pPr>
      <w:r w:rsidRPr="00643719">
        <w:rPr>
          <w:rFonts w:ascii="Book Antiqua" w:eastAsia="宋体" w:hAnsi="Book Antiqua" w:cs="宋体"/>
          <w:kern w:val="0"/>
          <w:szCs w:val="24"/>
          <w:lang w:eastAsia="zh-CN"/>
        </w:rPr>
        <w:t>14 </w:t>
      </w:r>
      <w:r w:rsidRPr="00643719">
        <w:rPr>
          <w:rFonts w:ascii="Book Antiqua" w:eastAsia="宋体" w:hAnsi="Book Antiqua" w:cs="宋体"/>
          <w:b/>
          <w:bCs/>
          <w:kern w:val="0"/>
          <w:szCs w:val="24"/>
          <w:lang w:eastAsia="zh-CN"/>
        </w:rPr>
        <w:t>Yamada H</w:t>
      </w:r>
      <w:r w:rsidRPr="00643719">
        <w:rPr>
          <w:rFonts w:ascii="Book Antiqua" w:eastAsia="宋体" w:hAnsi="Book Antiqua" w:cs="宋体"/>
          <w:kern w:val="0"/>
          <w:szCs w:val="24"/>
          <w:lang w:eastAsia="zh-CN"/>
        </w:rPr>
        <w:t xml:space="preserve">, Shinohara T, </w:t>
      </w:r>
      <w:proofErr w:type="spellStart"/>
      <w:r w:rsidRPr="00643719">
        <w:rPr>
          <w:rFonts w:ascii="Book Antiqua" w:eastAsia="宋体" w:hAnsi="Book Antiqua" w:cs="宋体"/>
          <w:kern w:val="0"/>
          <w:szCs w:val="24"/>
          <w:lang w:eastAsia="zh-CN"/>
        </w:rPr>
        <w:t>Takeshita</w:t>
      </w:r>
      <w:proofErr w:type="spellEnd"/>
      <w:r w:rsidRPr="00643719">
        <w:rPr>
          <w:rFonts w:ascii="Book Antiqua" w:eastAsia="宋体" w:hAnsi="Book Antiqua" w:cs="宋体"/>
          <w:kern w:val="0"/>
          <w:szCs w:val="24"/>
          <w:lang w:eastAsia="zh-CN"/>
        </w:rPr>
        <w:t xml:space="preserve"> M, </w:t>
      </w:r>
      <w:proofErr w:type="spellStart"/>
      <w:r w:rsidRPr="00643719">
        <w:rPr>
          <w:rFonts w:ascii="Book Antiqua" w:eastAsia="宋体" w:hAnsi="Book Antiqua" w:cs="宋体"/>
          <w:kern w:val="0"/>
          <w:szCs w:val="24"/>
          <w:lang w:eastAsia="zh-CN"/>
        </w:rPr>
        <w:t>Umesaki</w:t>
      </w:r>
      <w:proofErr w:type="spellEnd"/>
      <w:r w:rsidRPr="00643719">
        <w:rPr>
          <w:rFonts w:ascii="Book Antiqua" w:eastAsia="宋体" w:hAnsi="Book Antiqua" w:cs="宋体"/>
          <w:kern w:val="0"/>
          <w:szCs w:val="24"/>
          <w:lang w:eastAsia="zh-CN"/>
        </w:rPr>
        <w:t xml:space="preserve"> T, Fujimori Y, </w:t>
      </w:r>
      <w:proofErr w:type="spellStart"/>
      <w:r w:rsidRPr="00643719">
        <w:rPr>
          <w:rFonts w:ascii="Book Antiqua" w:eastAsia="宋体" w:hAnsi="Book Antiqua" w:cs="宋体"/>
          <w:kern w:val="0"/>
          <w:szCs w:val="24"/>
          <w:lang w:eastAsia="zh-CN"/>
        </w:rPr>
        <w:t>Yamagishi</w:t>
      </w:r>
      <w:proofErr w:type="spellEnd"/>
      <w:r w:rsidRPr="00643719">
        <w:rPr>
          <w:rFonts w:ascii="Book Antiqua" w:eastAsia="宋体" w:hAnsi="Book Antiqua" w:cs="宋体"/>
          <w:kern w:val="0"/>
          <w:szCs w:val="24"/>
          <w:lang w:eastAsia="zh-CN"/>
        </w:rPr>
        <w:t xml:space="preserve"> K. Postoperative complications in the oldest old gastric cancer patients. </w:t>
      </w:r>
      <w:proofErr w:type="spellStart"/>
      <w:r w:rsidRPr="00643719">
        <w:rPr>
          <w:rFonts w:ascii="Book Antiqua" w:eastAsia="宋体" w:hAnsi="Book Antiqua" w:cs="宋体"/>
          <w:i/>
          <w:iCs/>
          <w:kern w:val="0"/>
          <w:szCs w:val="24"/>
          <w:lang w:eastAsia="zh-CN"/>
        </w:rPr>
        <w:t>Int</w:t>
      </w:r>
      <w:proofErr w:type="spellEnd"/>
      <w:r w:rsidRPr="00643719">
        <w:rPr>
          <w:rFonts w:ascii="Book Antiqua" w:eastAsia="宋体" w:hAnsi="Book Antiqua" w:cs="宋体"/>
          <w:i/>
          <w:iCs/>
          <w:kern w:val="0"/>
          <w:szCs w:val="24"/>
          <w:lang w:eastAsia="zh-CN"/>
        </w:rPr>
        <w:t xml:space="preserve"> J </w:t>
      </w:r>
      <w:proofErr w:type="spellStart"/>
      <w:r w:rsidRPr="00643719">
        <w:rPr>
          <w:rFonts w:ascii="Book Antiqua" w:eastAsia="宋体" w:hAnsi="Book Antiqua" w:cs="宋体"/>
          <w:i/>
          <w:iCs/>
          <w:kern w:val="0"/>
          <w:szCs w:val="24"/>
          <w:lang w:eastAsia="zh-CN"/>
        </w:rPr>
        <w:t>Surg</w:t>
      </w:r>
      <w:proofErr w:type="spellEnd"/>
      <w:r w:rsidRPr="00643719">
        <w:rPr>
          <w:rFonts w:ascii="Book Antiqua" w:eastAsia="宋体" w:hAnsi="Book Antiqua" w:cs="宋体"/>
          <w:kern w:val="0"/>
          <w:szCs w:val="24"/>
          <w:lang w:eastAsia="zh-CN"/>
        </w:rPr>
        <w:t> 2013; </w:t>
      </w:r>
      <w:r w:rsidRPr="00643719">
        <w:rPr>
          <w:rFonts w:ascii="Book Antiqua" w:eastAsia="宋体" w:hAnsi="Book Antiqua" w:cs="宋体"/>
          <w:b/>
          <w:bCs/>
          <w:kern w:val="0"/>
          <w:szCs w:val="24"/>
          <w:lang w:eastAsia="zh-CN"/>
        </w:rPr>
        <w:t>11</w:t>
      </w:r>
      <w:r w:rsidRPr="00643719">
        <w:rPr>
          <w:rFonts w:ascii="Book Antiqua" w:eastAsia="宋体" w:hAnsi="Book Antiqua" w:cs="宋体"/>
          <w:kern w:val="0"/>
          <w:szCs w:val="24"/>
          <w:lang w:eastAsia="zh-CN"/>
        </w:rPr>
        <w:t>: 467-471 [PMID: 23602896 DOI: 10.1016/j.ijsu.2013.04.005]</w:t>
      </w:r>
    </w:p>
    <w:p w14:paraId="2E799F6F" w14:textId="77777777" w:rsidR="00F463E6" w:rsidRPr="00643719" w:rsidRDefault="00F463E6" w:rsidP="00F463E6">
      <w:pPr>
        <w:widowControl/>
        <w:spacing w:line="360" w:lineRule="auto"/>
        <w:rPr>
          <w:rFonts w:ascii="Book Antiqua" w:eastAsia="宋体" w:hAnsi="Book Antiqua" w:cs="宋体"/>
          <w:kern w:val="0"/>
          <w:szCs w:val="24"/>
          <w:lang w:eastAsia="zh-CN"/>
        </w:rPr>
      </w:pPr>
      <w:r w:rsidRPr="00643719">
        <w:rPr>
          <w:rFonts w:ascii="Book Antiqua" w:eastAsia="宋体" w:hAnsi="Book Antiqua" w:cs="宋体"/>
          <w:kern w:val="0"/>
          <w:szCs w:val="24"/>
          <w:lang w:eastAsia="zh-CN"/>
        </w:rPr>
        <w:t>15 </w:t>
      </w:r>
      <w:proofErr w:type="spellStart"/>
      <w:r w:rsidRPr="00643719">
        <w:rPr>
          <w:rFonts w:ascii="Book Antiqua" w:eastAsia="宋体" w:hAnsi="Book Antiqua" w:cs="宋体"/>
          <w:b/>
          <w:bCs/>
          <w:kern w:val="0"/>
          <w:szCs w:val="24"/>
          <w:lang w:eastAsia="zh-CN"/>
        </w:rPr>
        <w:t>Takeshita</w:t>
      </w:r>
      <w:proofErr w:type="spellEnd"/>
      <w:r w:rsidRPr="00643719">
        <w:rPr>
          <w:rFonts w:ascii="Book Antiqua" w:eastAsia="宋体" w:hAnsi="Book Antiqua" w:cs="宋体"/>
          <w:b/>
          <w:bCs/>
          <w:kern w:val="0"/>
          <w:szCs w:val="24"/>
          <w:lang w:eastAsia="zh-CN"/>
        </w:rPr>
        <w:t xml:space="preserve"> H</w:t>
      </w:r>
      <w:r w:rsidRPr="00643719">
        <w:rPr>
          <w:rFonts w:ascii="Book Antiqua" w:eastAsia="宋体" w:hAnsi="Book Antiqua" w:cs="宋体"/>
          <w:kern w:val="0"/>
          <w:szCs w:val="24"/>
          <w:lang w:eastAsia="zh-CN"/>
        </w:rPr>
        <w:t xml:space="preserve">, Ichikawa D, Komatsu S, Kubota T, Okamoto K, </w:t>
      </w:r>
      <w:proofErr w:type="spellStart"/>
      <w:r w:rsidRPr="00643719">
        <w:rPr>
          <w:rFonts w:ascii="Book Antiqua" w:eastAsia="宋体" w:hAnsi="Book Antiqua" w:cs="宋体"/>
          <w:kern w:val="0"/>
          <w:szCs w:val="24"/>
          <w:lang w:eastAsia="zh-CN"/>
        </w:rPr>
        <w:t>Shiozaki</w:t>
      </w:r>
      <w:proofErr w:type="spellEnd"/>
      <w:r w:rsidRPr="00643719">
        <w:rPr>
          <w:rFonts w:ascii="Book Antiqua" w:eastAsia="宋体" w:hAnsi="Book Antiqua" w:cs="宋体"/>
          <w:kern w:val="0"/>
          <w:szCs w:val="24"/>
          <w:lang w:eastAsia="zh-CN"/>
        </w:rPr>
        <w:t xml:space="preserve"> A, Fujiwara H, </w:t>
      </w:r>
      <w:proofErr w:type="spellStart"/>
      <w:r w:rsidRPr="00643719">
        <w:rPr>
          <w:rFonts w:ascii="Book Antiqua" w:eastAsia="宋体" w:hAnsi="Book Antiqua" w:cs="宋体"/>
          <w:kern w:val="0"/>
          <w:szCs w:val="24"/>
          <w:lang w:eastAsia="zh-CN"/>
        </w:rPr>
        <w:t>Otsuji</w:t>
      </w:r>
      <w:proofErr w:type="spellEnd"/>
      <w:r w:rsidRPr="00643719">
        <w:rPr>
          <w:rFonts w:ascii="Book Antiqua" w:eastAsia="宋体" w:hAnsi="Book Antiqua" w:cs="宋体"/>
          <w:kern w:val="0"/>
          <w:szCs w:val="24"/>
          <w:lang w:eastAsia="zh-CN"/>
        </w:rPr>
        <w:t xml:space="preserve"> E. Surgical outcomes of </w:t>
      </w:r>
      <w:proofErr w:type="spellStart"/>
      <w:r w:rsidRPr="00643719">
        <w:rPr>
          <w:rFonts w:ascii="Book Antiqua" w:eastAsia="宋体" w:hAnsi="Book Antiqua" w:cs="宋体"/>
          <w:kern w:val="0"/>
          <w:szCs w:val="24"/>
          <w:lang w:eastAsia="zh-CN"/>
        </w:rPr>
        <w:t>gastrectomy</w:t>
      </w:r>
      <w:proofErr w:type="spellEnd"/>
      <w:r w:rsidRPr="00643719">
        <w:rPr>
          <w:rFonts w:ascii="Book Antiqua" w:eastAsia="宋体" w:hAnsi="Book Antiqua" w:cs="宋体"/>
          <w:kern w:val="0"/>
          <w:szCs w:val="24"/>
          <w:lang w:eastAsia="zh-CN"/>
        </w:rPr>
        <w:t xml:space="preserve"> for elderly patients with gastric cancer. </w:t>
      </w:r>
      <w:r w:rsidRPr="00643719">
        <w:rPr>
          <w:rFonts w:ascii="Book Antiqua" w:eastAsia="宋体" w:hAnsi="Book Antiqua" w:cs="宋体"/>
          <w:i/>
          <w:iCs/>
          <w:kern w:val="0"/>
          <w:szCs w:val="24"/>
          <w:lang w:eastAsia="zh-CN"/>
        </w:rPr>
        <w:t xml:space="preserve">World J </w:t>
      </w:r>
      <w:proofErr w:type="spellStart"/>
      <w:r w:rsidRPr="00643719">
        <w:rPr>
          <w:rFonts w:ascii="Book Antiqua" w:eastAsia="宋体" w:hAnsi="Book Antiqua" w:cs="宋体"/>
          <w:i/>
          <w:iCs/>
          <w:kern w:val="0"/>
          <w:szCs w:val="24"/>
          <w:lang w:eastAsia="zh-CN"/>
        </w:rPr>
        <w:t>Surg</w:t>
      </w:r>
      <w:proofErr w:type="spellEnd"/>
      <w:r w:rsidRPr="00643719">
        <w:rPr>
          <w:rFonts w:ascii="Book Antiqua" w:eastAsia="宋体" w:hAnsi="Book Antiqua" w:cs="宋体"/>
          <w:kern w:val="0"/>
          <w:szCs w:val="24"/>
          <w:lang w:eastAsia="zh-CN"/>
        </w:rPr>
        <w:t> 2013; </w:t>
      </w:r>
      <w:r w:rsidRPr="00643719">
        <w:rPr>
          <w:rFonts w:ascii="Book Antiqua" w:eastAsia="宋体" w:hAnsi="Book Antiqua" w:cs="宋体"/>
          <w:b/>
          <w:bCs/>
          <w:kern w:val="0"/>
          <w:szCs w:val="24"/>
          <w:lang w:eastAsia="zh-CN"/>
        </w:rPr>
        <w:t>37</w:t>
      </w:r>
      <w:r w:rsidRPr="00643719">
        <w:rPr>
          <w:rFonts w:ascii="Book Antiqua" w:eastAsia="宋体" w:hAnsi="Book Antiqua" w:cs="宋体"/>
          <w:kern w:val="0"/>
          <w:szCs w:val="24"/>
          <w:lang w:eastAsia="zh-CN"/>
        </w:rPr>
        <w:t>: 2891-2898 [PMID: 24081528 DOI: 10.1007/s00268-013-2210-7]</w:t>
      </w:r>
    </w:p>
    <w:p w14:paraId="0AE630B5" w14:textId="77777777" w:rsidR="00F463E6" w:rsidRPr="00643719" w:rsidRDefault="00F463E6" w:rsidP="00F463E6">
      <w:pPr>
        <w:widowControl/>
        <w:spacing w:line="360" w:lineRule="auto"/>
        <w:rPr>
          <w:rFonts w:ascii="Book Antiqua" w:eastAsia="宋体" w:hAnsi="Book Antiqua" w:cs="宋体"/>
          <w:kern w:val="0"/>
          <w:szCs w:val="24"/>
          <w:lang w:eastAsia="zh-CN"/>
        </w:rPr>
      </w:pPr>
      <w:r w:rsidRPr="00643719">
        <w:rPr>
          <w:rFonts w:ascii="Book Antiqua" w:eastAsia="宋体" w:hAnsi="Book Antiqua" w:cs="宋体"/>
          <w:kern w:val="0"/>
          <w:szCs w:val="24"/>
          <w:lang w:eastAsia="zh-CN"/>
        </w:rPr>
        <w:t>16 </w:t>
      </w:r>
      <w:r w:rsidRPr="00643719">
        <w:rPr>
          <w:rFonts w:ascii="Book Antiqua" w:eastAsia="宋体" w:hAnsi="Book Antiqua" w:cs="宋体"/>
          <w:b/>
          <w:bCs/>
          <w:kern w:val="0"/>
          <w:szCs w:val="24"/>
          <w:lang w:eastAsia="zh-CN"/>
        </w:rPr>
        <w:t>Kim DY</w:t>
      </w:r>
      <w:r w:rsidRPr="00643719">
        <w:rPr>
          <w:rFonts w:ascii="Book Antiqua" w:eastAsia="宋体" w:hAnsi="Book Antiqua" w:cs="宋体"/>
          <w:kern w:val="0"/>
          <w:szCs w:val="24"/>
          <w:lang w:eastAsia="zh-CN"/>
        </w:rPr>
        <w:t xml:space="preserve">, </w:t>
      </w:r>
      <w:proofErr w:type="spellStart"/>
      <w:r w:rsidRPr="00643719">
        <w:rPr>
          <w:rFonts w:ascii="Book Antiqua" w:eastAsia="宋体" w:hAnsi="Book Antiqua" w:cs="宋体"/>
          <w:kern w:val="0"/>
          <w:szCs w:val="24"/>
          <w:lang w:eastAsia="zh-CN"/>
        </w:rPr>
        <w:t>Joo</w:t>
      </w:r>
      <w:proofErr w:type="spellEnd"/>
      <w:r w:rsidRPr="00643719">
        <w:rPr>
          <w:rFonts w:ascii="Book Antiqua" w:eastAsia="宋体" w:hAnsi="Book Antiqua" w:cs="宋体"/>
          <w:kern w:val="0"/>
          <w:szCs w:val="24"/>
          <w:lang w:eastAsia="zh-CN"/>
        </w:rPr>
        <w:t xml:space="preserve"> JK, </w:t>
      </w:r>
      <w:proofErr w:type="spellStart"/>
      <w:r w:rsidRPr="00643719">
        <w:rPr>
          <w:rFonts w:ascii="Book Antiqua" w:eastAsia="宋体" w:hAnsi="Book Antiqua" w:cs="宋体"/>
          <w:kern w:val="0"/>
          <w:szCs w:val="24"/>
          <w:lang w:eastAsia="zh-CN"/>
        </w:rPr>
        <w:t>Ryu</w:t>
      </w:r>
      <w:proofErr w:type="spellEnd"/>
      <w:r w:rsidRPr="00643719">
        <w:rPr>
          <w:rFonts w:ascii="Book Antiqua" w:eastAsia="宋体" w:hAnsi="Book Antiqua" w:cs="宋体"/>
          <w:kern w:val="0"/>
          <w:szCs w:val="24"/>
          <w:lang w:eastAsia="zh-CN"/>
        </w:rPr>
        <w:t xml:space="preserve"> SY, Park YK, Kim YJ, Kim SK. </w:t>
      </w:r>
      <w:proofErr w:type="spellStart"/>
      <w:r w:rsidRPr="00643719">
        <w:rPr>
          <w:rFonts w:ascii="Book Antiqua" w:eastAsia="宋体" w:hAnsi="Book Antiqua" w:cs="宋体"/>
          <w:kern w:val="0"/>
          <w:szCs w:val="24"/>
          <w:lang w:eastAsia="zh-CN"/>
        </w:rPr>
        <w:t>Clinicopathologic</w:t>
      </w:r>
      <w:proofErr w:type="spellEnd"/>
      <w:r w:rsidRPr="00643719">
        <w:rPr>
          <w:rFonts w:ascii="Book Antiqua" w:eastAsia="宋体" w:hAnsi="Book Antiqua" w:cs="宋体"/>
          <w:kern w:val="0"/>
          <w:szCs w:val="24"/>
          <w:lang w:eastAsia="zh-CN"/>
        </w:rPr>
        <w:t xml:space="preserve"> characteristics of gastric carcinoma in elderly patients: a comparison with young patients. </w:t>
      </w:r>
      <w:r w:rsidRPr="00643719">
        <w:rPr>
          <w:rFonts w:ascii="Book Antiqua" w:eastAsia="宋体" w:hAnsi="Book Antiqua" w:cs="宋体"/>
          <w:i/>
          <w:iCs/>
          <w:kern w:val="0"/>
          <w:szCs w:val="24"/>
          <w:lang w:eastAsia="zh-CN"/>
        </w:rPr>
        <w:t xml:space="preserve">World J </w:t>
      </w:r>
      <w:proofErr w:type="spellStart"/>
      <w:r w:rsidRPr="00643719">
        <w:rPr>
          <w:rFonts w:ascii="Book Antiqua" w:eastAsia="宋体" w:hAnsi="Book Antiqua" w:cs="宋体"/>
          <w:i/>
          <w:iCs/>
          <w:kern w:val="0"/>
          <w:szCs w:val="24"/>
          <w:lang w:eastAsia="zh-CN"/>
        </w:rPr>
        <w:t>Gastroenterol</w:t>
      </w:r>
      <w:proofErr w:type="spellEnd"/>
      <w:r w:rsidRPr="00643719">
        <w:rPr>
          <w:rFonts w:ascii="Book Antiqua" w:eastAsia="宋体" w:hAnsi="Book Antiqua" w:cs="宋体"/>
          <w:kern w:val="0"/>
          <w:szCs w:val="24"/>
          <w:lang w:eastAsia="zh-CN"/>
        </w:rPr>
        <w:t> 2005; </w:t>
      </w:r>
      <w:r w:rsidRPr="00643719">
        <w:rPr>
          <w:rFonts w:ascii="Book Antiqua" w:eastAsia="宋体" w:hAnsi="Book Antiqua" w:cs="宋体"/>
          <w:b/>
          <w:bCs/>
          <w:kern w:val="0"/>
          <w:szCs w:val="24"/>
          <w:lang w:eastAsia="zh-CN"/>
        </w:rPr>
        <w:t>11</w:t>
      </w:r>
      <w:r w:rsidRPr="00643719">
        <w:rPr>
          <w:rFonts w:ascii="Book Antiqua" w:eastAsia="宋体" w:hAnsi="Book Antiqua" w:cs="宋体"/>
          <w:kern w:val="0"/>
          <w:szCs w:val="24"/>
          <w:lang w:eastAsia="zh-CN"/>
        </w:rPr>
        <w:t>: 22-26 [PMID: 15609390]</w:t>
      </w:r>
    </w:p>
    <w:p w14:paraId="3BE738E4" w14:textId="77777777" w:rsidR="00F463E6" w:rsidRPr="00643719" w:rsidRDefault="00F463E6" w:rsidP="00F463E6">
      <w:pPr>
        <w:widowControl/>
        <w:spacing w:line="360" w:lineRule="auto"/>
        <w:rPr>
          <w:rFonts w:ascii="Book Antiqua" w:eastAsia="宋体" w:hAnsi="Book Antiqua" w:cs="宋体"/>
          <w:kern w:val="0"/>
          <w:szCs w:val="24"/>
          <w:lang w:eastAsia="zh-CN"/>
        </w:rPr>
      </w:pPr>
      <w:r w:rsidRPr="00643719">
        <w:rPr>
          <w:rFonts w:ascii="Book Antiqua" w:eastAsia="宋体" w:hAnsi="Book Antiqua" w:cs="宋体"/>
          <w:kern w:val="0"/>
          <w:szCs w:val="24"/>
          <w:lang w:eastAsia="zh-CN"/>
        </w:rPr>
        <w:t>17 </w:t>
      </w:r>
      <w:r w:rsidRPr="00643719">
        <w:rPr>
          <w:rFonts w:ascii="Book Antiqua" w:eastAsia="宋体" w:hAnsi="Book Antiqua" w:cs="宋体"/>
          <w:b/>
          <w:bCs/>
          <w:kern w:val="0"/>
          <w:szCs w:val="24"/>
          <w:lang w:eastAsia="zh-CN"/>
        </w:rPr>
        <w:t>Hayashi T</w:t>
      </w:r>
      <w:r w:rsidRPr="00643719">
        <w:rPr>
          <w:rFonts w:ascii="Book Antiqua" w:eastAsia="宋体" w:hAnsi="Book Antiqua" w:cs="宋体"/>
          <w:kern w:val="0"/>
          <w:szCs w:val="24"/>
          <w:lang w:eastAsia="zh-CN"/>
        </w:rPr>
        <w:t xml:space="preserve">, Yoshikawa T, Aoyama T, Ogata T, Cho H, </w:t>
      </w:r>
      <w:proofErr w:type="spellStart"/>
      <w:r w:rsidRPr="00643719">
        <w:rPr>
          <w:rFonts w:ascii="Book Antiqua" w:eastAsia="宋体" w:hAnsi="Book Antiqua" w:cs="宋体"/>
          <w:kern w:val="0"/>
          <w:szCs w:val="24"/>
          <w:lang w:eastAsia="zh-CN"/>
        </w:rPr>
        <w:t>Tsuburaya</w:t>
      </w:r>
      <w:proofErr w:type="spellEnd"/>
      <w:r w:rsidRPr="00643719">
        <w:rPr>
          <w:rFonts w:ascii="Book Antiqua" w:eastAsia="宋体" w:hAnsi="Book Antiqua" w:cs="宋体"/>
          <w:kern w:val="0"/>
          <w:szCs w:val="24"/>
          <w:lang w:eastAsia="zh-CN"/>
        </w:rPr>
        <w:t xml:space="preserve"> A. Severity of complications after </w:t>
      </w:r>
      <w:proofErr w:type="spellStart"/>
      <w:r w:rsidRPr="00643719">
        <w:rPr>
          <w:rFonts w:ascii="Book Antiqua" w:eastAsia="宋体" w:hAnsi="Book Antiqua" w:cs="宋体"/>
          <w:kern w:val="0"/>
          <w:szCs w:val="24"/>
          <w:lang w:eastAsia="zh-CN"/>
        </w:rPr>
        <w:t>gastrectomy</w:t>
      </w:r>
      <w:proofErr w:type="spellEnd"/>
      <w:r w:rsidRPr="00643719">
        <w:rPr>
          <w:rFonts w:ascii="Book Antiqua" w:eastAsia="宋体" w:hAnsi="Book Antiqua" w:cs="宋体"/>
          <w:kern w:val="0"/>
          <w:szCs w:val="24"/>
          <w:lang w:eastAsia="zh-CN"/>
        </w:rPr>
        <w:t xml:space="preserve"> in elderly patients with gastric cancer.</w:t>
      </w:r>
      <w:r w:rsidRPr="00643719">
        <w:rPr>
          <w:rFonts w:ascii="Book Antiqua" w:eastAsia="宋体" w:hAnsi="Book Antiqua" w:cs="宋体" w:hint="eastAsia"/>
          <w:kern w:val="0"/>
          <w:szCs w:val="24"/>
          <w:lang w:eastAsia="zh-CN"/>
        </w:rPr>
        <w:t xml:space="preserve"> </w:t>
      </w:r>
      <w:r w:rsidRPr="00643719">
        <w:rPr>
          <w:rFonts w:ascii="Book Antiqua" w:eastAsia="宋体" w:hAnsi="Book Antiqua" w:cs="宋体"/>
          <w:i/>
          <w:iCs/>
          <w:kern w:val="0"/>
          <w:szCs w:val="24"/>
          <w:lang w:eastAsia="zh-CN"/>
        </w:rPr>
        <w:t xml:space="preserve">World J </w:t>
      </w:r>
      <w:proofErr w:type="spellStart"/>
      <w:r w:rsidRPr="00643719">
        <w:rPr>
          <w:rFonts w:ascii="Book Antiqua" w:eastAsia="宋体" w:hAnsi="Book Antiqua" w:cs="宋体"/>
          <w:i/>
          <w:iCs/>
          <w:kern w:val="0"/>
          <w:szCs w:val="24"/>
          <w:lang w:eastAsia="zh-CN"/>
        </w:rPr>
        <w:t>Surg</w:t>
      </w:r>
      <w:proofErr w:type="spellEnd"/>
      <w:r w:rsidRPr="00643719">
        <w:rPr>
          <w:rFonts w:ascii="Book Antiqua" w:eastAsia="宋体" w:hAnsi="Book Antiqua" w:cs="宋体"/>
          <w:kern w:val="0"/>
          <w:szCs w:val="24"/>
          <w:lang w:eastAsia="zh-CN"/>
        </w:rPr>
        <w:t> 2012; </w:t>
      </w:r>
      <w:r w:rsidRPr="00643719">
        <w:rPr>
          <w:rFonts w:ascii="Book Antiqua" w:eastAsia="宋体" w:hAnsi="Book Antiqua" w:cs="宋体"/>
          <w:b/>
          <w:bCs/>
          <w:kern w:val="0"/>
          <w:szCs w:val="24"/>
          <w:lang w:eastAsia="zh-CN"/>
        </w:rPr>
        <w:t>36</w:t>
      </w:r>
      <w:r w:rsidRPr="00643719">
        <w:rPr>
          <w:rFonts w:ascii="Book Antiqua" w:eastAsia="宋体" w:hAnsi="Book Antiqua" w:cs="宋体"/>
          <w:kern w:val="0"/>
          <w:szCs w:val="24"/>
          <w:lang w:eastAsia="zh-CN"/>
        </w:rPr>
        <w:t>: 2139-2145 [PMID: 22610266 DOI: 10.1007/s00268-012-1653-6]</w:t>
      </w:r>
    </w:p>
    <w:p w14:paraId="307E51F4" w14:textId="77777777" w:rsidR="00F463E6" w:rsidRPr="00643719" w:rsidRDefault="00F463E6" w:rsidP="00F463E6">
      <w:pPr>
        <w:widowControl/>
        <w:spacing w:line="360" w:lineRule="auto"/>
        <w:rPr>
          <w:rFonts w:ascii="Book Antiqua" w:eastAsia="宋体" w:hAnsi="Book Antiqua" w:cs="宋体"/>
          <w:kern w:val="0"/>
          <w:szCs w:val="24"/>
          <w:lang w:eastAsia="zh-CN"/>
        </w:rPr>
      </w:pPr>
      <w:r w:rsidRPr="00643719">
        <w:rPr>
          <w:rFonts w:ascii="Book Antiqua" w:eastAsia="宋体" w:hAnsi="Book Antiqua" w:cs="宋体"/>
          <w:kern w:val="0"/>
          <w:szCs w:val="24"/>
          <w:lang w:eastAsia="zh-CN"/>
        </w:rPr>
        <w:lastRenderedPageBreak/>
        <w:t>18 </w:t>
      </w:r>
      <w:proofErr w:type="spellStart"/>
      <w:r w:rsidRPr="00643719">
        <w:rPr>
          <w:rFonts w:ascii="Book Antiqua" w:eastAsia="宋体" w:hAnsi="Book Antiqua" w:cs="宋体"/>
          <w:b/>
          <w:bCs/>
          <w:kern w:val="0"/>
          <w:szCs w:val="24"/>
          <w:lang w:eastAsia="zh-CN"/>
        </w:rPr>
        <w:t>Gretschel</w:t>
      </w:r>
      <w:proofErr w:type="spellEnd"/>
      <w:r w:rsidRPr="00643719">
        <w:rPr>
          <w:rFonts w:ascii="Book Antiqua" w:eastAsia="宋体" w:hAnsi="Book Antiqua" w:cs="宋体"/>
          <w:b/>
          <w:bCs/>
          <w:kern w:val="0"/>
          <w:szCs w:val="24"/>
          <w:lang w:eastAsia="zh-CN"/>
        </w:rPr>
        <w:t xml:space="preserve"> S</w:t>
      </w:r>
      <w:r w:rsidRPr="00643719">
        <w:rPr>
          <w:rFonts w:ascii="Book Antiqua" w:eastAsia="宋体" w:hAnsi="Book Antiqua" w:cs="宋体"/>
          <w:kern w:val="0"/>
          <w:szCs w:val="24"/>
          <w:lang w:eastAsia="zh-CN"/>
        </w:rPr>
        <w:t xml:space="preserve">, Estevez-Schwarz L, </w:t>
      </w:r>
      <w:proofErr w:type="spellStart"/>
      <w:r w:rsidRPr="00643719">
        <w:rPr>
          <w:rFonts w:ascii="Book Antiqua" w:eastAsia="宋体" w:hAnsi="Book Antiqua" w:cs="宋体"/>
          <w:kern w:val="0"/>
          <w:szCs w:val="24"/>
          <w:lang w:eastAsia="zh-CN"/>
        </w:rPr>
        <w:t>Hünerbein</w:t>
      </w:r>
      <w:proofErr w:type="spellEnd"/>
      <w:r w:rsidRPr="00643719">
        <w:rPr>
          <w:rFonts w:ascii="Book Antiqua" w:eastAsia="宋体" w:hAnsi="Book Antiqua" w:cs="宋体"/>
          <w:kern w:val="0"/>
          <w:szCs w:val="24"/>
          <w:lang w:eastAsia="zh-CN"/>
        </w:rPr>
        <w:t xml:space="preserve"> M, Schneider U, </w:t>
      </w:r>
      <w:proofErr w:type="spellStart"/>
      <w:r w:rsidRPr="00643719">
        <w:rPr>
          <w:rFonts w:ascii="Book Antiqua" w:eastAsia="宋体" w:hAnsi="Book Antiqua" w:cs="宋体"/>
          <w:kern w:val="0"/>
          <w:szCs w:val="24"/>
          <w:lang w:eastAsia="zh-CN"/>
        </w:rPr>
        <w:t>Schlag</w:t>
      </w:r>
      <w:proofErr w:type="spellEnd"/>
      <w:r w:rsidRPr="00643719">
        <w:rPr>
          <w:rFonts w:ascii="Book Antiqua" w:eastAsia="宋体" w:hAnsi="Book Antiqua" w:cs="宋体"/>
          <w:kern w:val="0"/>
          <w:szCs w:val="24"/>
          <w:lang w:eastAsia="zh-CN"/>
        </w:rPr>
        <w:t xml:space="preserve"> PM. Gastric cancer surgery in elderly patients. </w:t>
      </w:r>
      <w:r w:rsidRPr="00643719">
        <w:rPr>
          <w:rFonts w:ascii="Book Antiqua" w:eastAsia="宋体" w:hAnsi="Book Antiqua" w:cs="宋体"/>
          <w:i/>
          <w:iCs/>
          <w:kern w:val="0"/>
          <w:szCs w:val="24"/>
          <w:lang w:eastAsia="zh-CN"/>
        </w:rPr>
        <w:t xml:space="preserve">World J </w:t>
      </w:r>
      <w:proofErr w:type="spellStart"/>
      <w:r w:rsidRPr="00643719">
        <w:rPr>
          <w:rFonts w:ascii="Book Antiqua" w:eastAsia="宋体" w:hAnsi="Book Antiqua" w:cs="宋体"/>
          <w:i/>
          <w:iCs/>
          <w:kern w:val="0"/>
          <w:szCs w:val="24"/>
          <w:lang w:eastAsia="zh-CN"/>
        </w:rPr>
        <w:t>Surg</w:t>
      </w:r>
      <w:proofErr w:type="spellEnd"/>
      <w:r w:rsidRPr="00643719">
        <w:rPr>
          <w:rFonts w:ascii="Book Antiqua" w:eastAsia="宋体" w:hAnsi="Book Antiqua" w:cs="宋体"/>
          <w:kern w:val="0"/>
          <w:szCs w:val="24"/>
          <w:lang w:eastAsia="zh-CN"/>
        </w:rPr>
        <w:t> 2006; </w:t>
      </w:r>
      <w:r w:rsidRPr="00643719">
        <w:rPr>
          <w:rFonts w:ascii="Book Antiqua" w:eastAsia="宋体" w:hAnsi="Book Antiqua" w:cs="宋体"/>
          <w:b/>
          <w:bCs/>
          <w:kern w:val="0"/>
          <w:szCs w:val="24"/>
          <w:lang w:eastAsia="zh-CN"/>
        </w:rPr>
        <w:t>30</w:t>
      </w:r>
      <w:r w:rsidRPr="00643719">
        <w:rPr>
          <w:rFonts w:ascii="Book Antiqua" w:eastAsia="宋体" w:hAnsi="Book Antiqua" w:cs="宋体"/>
          <w:kern w:val="0"/>
          <w:szCs w:val="24"/>
          <w:lang w:eastAsia="zh-CN"/>
        </w:rPr>
        <w:t>: 1468-1474 [PMID: 16850149 DOI: 10.1007/s00268-005-0633-5]</w:t>
      </w:r>
    </w:p>
    <w:p w14:paraId="791AD049" w14:textId="77777777" w:rsidR="00F463E6" w:rsidRPr="00643719" w:rsidRDefault="00F463E6" w:rsidP="00F463E6">
      <w:pPr>
        <w:widowControl/>
        <w:spacing w:line="360" w:lineRule="auto"/>
        <w:rPr>
          <w:rFonts w:ascii="Book Antiqua" w:eastAsia="宋体" w:hAnsi="Book Antiqua" w:cs="宋体"/>
          <w:kern w:val="0"/>
          <w:szCs w:val="24"/>
          <w:lang w:eastAsia="zh-CN"/>
        </w:rPr>
      </w:pPr>
      <w:r w:rsidRPr="00643719">
        <w:rPr>
          <w:rFonts w:ascii="Book Antiqua" w:eastAsia="宋体" w:hAnsi="Book Antiqua" w:cs="宋体"/>
          <w:kern w:val="0"/>
          <w:szCs w:val="24"/>
          <w:lang w:eastAsia="zh-CN"/>
        </w:rPr>
        <w:t xml:space="preserve">19 </w:t>
      </w:r>
      <w:r w:rsidRPr="00643719">
        <w:rPr>
          <w:rFonts w:ascii="Book Antiqua" w:eastAsia="宋体" w:hAnsi="Book Antiqua" w:cs="宋体"/>
          <w:b/>
          <w:kern w:val="0"/>
          <w:szCs w:val="24"/>
          <w:lang w:eastAsia="zh-CN"/>
        </w:rPr>
        <w:t>Rosenbaum PR</w:t>
      </w:r>
      <w:r w:rsidRPr="00643719">
        <w:rPr>
          <w:rFonts w:ascii="Book Antiqua" w:eastAsia="宋体" w:hAnsi="Book Antiqua" w:cs="宋体"/>
          <w:kern w:val="0"/>
          <w:szCs w:val="24"/>
          <w:lang w:eastAsia="zh-CN"/>
        </w:rPr>
        <w:t xml:space="preserve">, Rubin DB. The central role of the propensity score in observation studies for causal effects. </w:t>
      </w:r>
      <w:proofErr w:type="spellStart"/>
      <w:r w:rsidRPr="00643719">
        <w:rPr>
          <w:rFonts w:ascii="Book Antiqua" w:eastAsia="宋体" w:hAnsi="Book Antiqua" w:cs="宋体"/>
          <w:i/>
          <w:kern w:val="0"/>
          <w:szCs w:val="24"/>
          <w:lang w:eastAsia="zh-CN"/>
        </w:rPr>
        <w:t>Biometrika</w:t>
      </w:r>
      <w:proofErr w:type="spellEnd"/>
      <w:r w:rsidRPr="00643719">
        <w:rPr>
          <w:rFonts w:ascii="Book Antiqua" w:eastAsia="宋体" w:hAnsi="Book Antiqua" w:cs="宋体"/>
          <w:i/>
          <w:kern w:val="0"/>
          <w:szCs w:val="24"/>
          <w:lang w:eastAsia="zh-CN"/>
        </w:rPr>
        <w:t xml:space="preserve"> </w:t>
      </w:r>
      <w:r w:rsidRPr="00643719">
        <w:rPr>
          <w:rFonts w:ascii="Book Antiqua" w:eastAsia="宋体" w:hAnsi="Book Antiqua" w:cs="宋体"/>
          <w:kern w:val="0"/>
          <w:szCs w:val="24"/>
          <w:lang w:eastAsia="zh-CN"/>
        </w:rPr>
        <w:t xml:space="preserve">1983; </w:t>
      </w:r>
      <w:r w:rsidRPr="00643719">
        <w:rPr>
          <w:rFonts w:ascii="Book Antiqua" w:eastAsia="宋体" w:hAnsi="Book Antiqua" w:cs="宋体"/>
          <w:b/>
          <w:kern w:val="0"/>
          <w:szCs w:val="24"/>
          <w:lang w:eastAsia="zh-CN"/>
        </w:rPr>
        <w:t>70</w:t>
      </w:r>
      <w:r w:rsidRPr="00643719">
        <w:rPr>
          <w:rFonts w:ascii="Book Antiqua" w:eastAsia="宋体" w:hAnsi="Book Antiqua" w:cs="宋体"/>
          <w:kern w:val="0"/>
          <w:szCs w:val="24"/>
          <w:lang w:eastAsia="zh-CN"/>
        </w:rPr>
        <w:t>: 41-45</w:t>
      </w:r>
      <w:r w:rsidRPr="00643719">
        <w:rPr>
          <w:rFonts w:ascii="Book Antiqua" w:eastAsia="宋体" w:hAnsi="Book Antiqua" w:cs="宋体" w:hint="eastAsia"/>
          <w:kern w:val="0"/>
          <w:szCs w:val="24"/>
          <w:lang w:eastAsia="zh-CN"/>
        </w:rPr>
        <w:t xml:space="preserve"> </w:t>
      </w:r>
    </w:p>
    <w:p w14:paraId="0E5AD619" w14:textId="6899ED6F" w:rsidR="00CC37BF" w:rsidRPr="00643719" w:rsidRDefault="00F463E6" w:rsidP="00F463E6">
      <w:pPr>
        <w:widowControl/>
        <w:spacing w:line="360" w:lineRule="auto"/>
        <w:rPr>
          <w:rFonts w:ascii="Book Antiqua" w:eastAsia="宋体" w:hAnsi="Book Antiqua" w:cs="宋体"/>
          <w:kern w:val="0"/>
          <w:szCs w:val="24"/>
          <w:lang w:eastAsia="zh-CN"/>
        </w:rPr>
      </w:pPr>
      <w:r w:rsidRPr="00643719">
        <w:rPr>
          <w:rFonts w:ascii="Book Antiqua" w:eastAsia="宋体" w:hAnsi="Book Antiqua" w:cs="宋体"/>
          <w:kern w:val="0"/>
          <w:szCs w:val="24"/>
          <w:lang w:eastAsia="zh-CN"/>
        </w:rPr>
        <w:t>20</w:t>
      </w:r>
      <w:r w:rsidRPr="00643719">
        <w:rPr>
          <w:rFonts w:ascii="Book Antiqua" w:eastAsia="宋体" w:hAnsi="Book Antiqua" w:cs="宋体" w:hint="eastAsia"/>
          <w:kern w:val="0"/>
          <w:szCs w:val="24"/>
          <w:lang w:eastAsia="zh-CN"/>
        </w:rPr>
        <w:t xml:space="preserve"> </w:t>
      </w:r>
      <w:r w:rsidRPr="00643719">
        <w:rPr>
          <w:rFonts w:ascii="Book Antiqua" w:eastAsia="宋体" w:hAnsi="Book Antiqua" w:cs="宋体"/>
          <w:kern w:val="0"/>
          <w:szCs w:val="24"/>
          <w:lang w:eastAsia="zh-CN"/>
        </w:rPr>
        <w:t>Common Terminology</w:t>
      </w:r>
      <w:r w:rsidRPr="00643719">
        <w:rPr>
          <w:rFonts w:ascii="Book Antiqua" w:eastAsia="宋体" w:hAnsi="Book Antiqua" w:cs="宋体" w:hint="eastAsia"/>
          <w:kern w:val="0"/>
          <w:szCs w:val="24"/>
          <w:lang w:eastAsia="zh-CN"/>
        </w:rPr>
        <w:t xml:space="preserve"> </w:t>
      </w:r>
      <w:r w:rsidRPr="00643719">
        <w:rPr>
          <w:rFonts w:ascii="Book Antiqua" w:eastAsia="宋体" w:hAnsi="Book Antiqua" w:cs="宋体"/>
          <w:kern w:val="0"/>
          <w:szCs w:val="24"/>
          <w:lang w:eastAsia="zh-CN"/>
        </w:rPr>
        <w:t>Criteria for Adverse Events v3.0 (CTCAE)</w:t>
      </w:r>
      <w:r w:rsidR="00643719" w:rsidRPr="00643719">
        <w:rPr>
          <w:rFonts w:ascii="Book Antiqua" w:eastAsia="宋体" w:hAnsi="Book Antiqua" w:cs="宋体" w:hint="eastAsia"/>
          <w:kern w:val="0"/>
          <w:szCs w:val="24"/>
          <w:lang w:eastAsia="zh-CN"/>
        </w:rPr>
        <w:t xml:space="preserve">. </w:t>
      </w:r>
      <w:r w:rsidR="00CC37BF" w:rsidRPr="00643719">
        <w:rPr>
          <w:rFonts w:ascii="Book Antiqua" w:eastAsia="宋体" w:hAnsi="Book Antiqua" w:cs="宋体"/>
          <w:kern w:val="0"/>
          <w:szCs w:val="24"/>
          <w:lang w:eastAsia="zh-CN"/>
        </w:rPr>
        <w:t>Available from</w:t>
      </w:r>
      <w:r w:rsidR="00643719" w:rsidRPr="00643719">
        <w:rPr>
          <w:rFonts w:ascii="Book Antiqua" w:eastAsia="宋体" w:hAnsi="Book Antiqua" w:cs="宋体" w:hint="eastAsia"/>
          <w:kern w:val="0"/>
          <w:szCs w:val="24"/>
          <w:lang w:eastAsia="zh-CN"/>
        </w:rPr>
        <w:t>: URL:</w:t>
      </w:r>
      <w:r w:rsidR="00CC37BF" w:rsidRPr="00643719">
        <w:rPr>
          <w:rFonts w:ascii="Book Antiqua" w:eastAsia="宋体" w:hAnsi="Book Antiqua" w:cs="宋体"/>
          <w:kern w:val="0"/>
          <w:szCs w:val="24"/>
          <w:lang w:eastAsia="zh-CN"/>
        </w:rPr>
        <w:t xml:space="preserve"> </w:t>
      </w:r>
      <w:hyperlink r:id="rId11" w:history="1">
        <w:r w:rsidR="00643719" w:rsidRPr="00643719">
          <w:rPr>
            <w:rStyle w:val="Hyperlink"/>
            <w:rFonts w:ascii="Book Antiqua" w:eastAsia="宋体" w:hAnsi="Book Antiqua" w:cs="宋体"/>
            <w:color w:val="auto"/>
            <w:kern w:val="0"/>
            <w:szCs w:val="24"/>
            <w:lang w:eastAsia="zh-CN"/>
          </w:rPr>
          <w:t>https://ctep.cancer.gov/protocoldevelopment/electronic_applications/docs/ctcaev3.pdf</w:t>
        </w:r>
      </w:hyperlink>
      <w:r w:rsidR="00643719" w:rsidRPr="00643719">
        <w:rPr>
          <w:rFonts w:ascii="Book Antiqua" w:eastAsia="宋体" w:hAnsi="Book Antiqua" w:cs="宋体" w:hint="eastAsia"/>
          <w:kern w:val="0"/>
          <w:szCs w:val="24"/>
          <w:lang w:eastAsia="zh-CN"/>
        </w:rPr>
        <w:t xml:space="preserve"> </w:t>
      </w:r>
    </w:p>
    <w:p w14:paraId="4DD43547" w14:textId="0B4ACB43" w:rsidR="00F463E6" w:rsidRPr="00643719" w:rsidRDefault="00F463E6" w:rsidP="00F463E6">
      <w:pPr>
        <w:widowControl/>
        <w:spacing w:line="360" w:lineRule="auto"/>
        <w:rPr>
          <w:rFonts w:ascii="Book Antiqua" w:eastAsia="宋体" w:hAnsi="Book Antiqua" w:cs="宋体"/>
          <w:kern w:val="0"/>
          <w:szCs w:val="24"/>
          <w:lang w:eastAsia="zh-CN"/>
        </w:rPr>
      </w:pPr>
      <w:proofErr w:type="gramStart"/>
      <w:r w:rsidRPr="00643719">
        <w:rPr>
          <w:rFonts w:ascii="Book Antiqua" w:eastAsia="宋体" w:hAnsi="Book Antiqua" w:cs="宋体"/>
          <w:kern w:val="0"/>
          <w:szCs w:val="24"/>
          <w:lang w:eastAsia="zh-CN"/>
        </w:rPr>
        <w:t>21</w:t>
      </w:r>
      <w:r w:rsidRPr="00643719">
        <w:rPr>
          <w:rFonts w:ascii="Book Antiqua" w:eastAsia="宋体" w:hAnsi="Book Antiqua" w:cs="宋体" w:hint="eastAsia"/>
          <w:kern w:val="0"/>
          <w:szCs w:val="24"/>
          <w:lang w:eastAsia="zh-CN"/>
        </w:rPr>
        <w:t xml:space="preserve"> </w:t>
      </w:r>
      <w:r w:rsidRPr="00643719">
        <w:rPr>
          <w:rFonts w:ascii="Book Antiqua" w:eastAsia="宋体" w:hAnsi="Book Antiqua" w:cs="宋体"/>
          <w:b/>
          <w:kern w:val="0"/>
          <w:szCs w:val="24"/>
          <w:lang w:eastAsia="zh-CN"/>
        </w:rPr>
        <w:t>Japanese Gastric Cancer Association</w:t>
      </w:r>
      <w:r w:rsidRPr="00643719">
        <w:rPr>
          <w:rFonts w:ascii="Book Antiqua" w:eastAsia="宋体" w:hAnsi="Book Antiqua" w:cs="宋体"/>
          <w:kern w:val="0"/>
          <w:szCs w:val="24"/>
          <w:lang w:eastAsia="zh-CN"/>
        </w:rPr>
        <w:t>.</w:t>
      </w:r>
      <w:proofErr w:type="gramEnd"/>
      <w:r w:rsidRPr="00643719">
        <w:rPr>
          <w:rFonts w:ascii="Book Antiqua" w:eastAsia="宋体" w:hAnsi="Book Antiqua" w:cs="宋体"/>
          <w:kern w:val="0"/>
          <w:szCs w:val="24"/>
          <w:lang w:eastAsia="zh-CN"/>
        </w:rPr>
        <w:t xml:space="preserve"> Japanese Classification of Gastric Carcinoma</w:t>
      </w:r>
      <w:r w:rsidR="003038F6">
        <w:rPr>
          <w:rFonts w:ascii="Book Antiqua" w:eastAsia="宋体" w:hAnsi="Book Antiqua" w:cs="宋体"/>
          <w:kern w:val="0"/>
          <w:szCs w:val="24"/>
          <w:lang w:eastAsia="zh-CN"/>
        </w:rPr>
        <w:t>.</w:t>
      </w:r>
      <w:r w:rsidRPr="00643719">
        <w:rPr>
          <w:rFonts w:ascii="Book Antiqua" w:eastAsia="宋体" w:hAnsi="Book Antiqua" w:cs="宋体"/>
          <w:kern w:val="0"/>
          <w:szCs w:val="24"/>
          <w:lang w:eastAsia="zh-CN"/>
        </w:rPr>
        <w:t xml:space="preserve">13th </w:t>
      </w:r>
      <w:proofErr w:type="spellStart"/>
      <w:proofErr w:type="gramStart"/>
      <w:r w:rsidR="003038F6">
        <w:rPr>
          <w:rFonts w:ascii="Book Antiqua" w:eastAsia="宋体" w:hAnsi="Book Antiqua" w:cs="宋体"/>
          <w:kern w:val="0"/>
          <w:szCs w:val="24"/>
          <w:lang w:eastAsia="zh-CN"/>
        </w:rPr>
        <w:t>ed</w:t>
      </w:r>
      <w:proofErr w:type="spellEnd"/>
      <w:proofErr w:type="gramEnd"/>
      <w:r w:rsidRPr="00643719">
        <w:rPr>
          <w:rFonts w:ascii="Book Antiqua" w:eastAsia="宋体" w:hAnsi="Book Antiqua" w:cs="宋体"/>
          <w:kern w:val="0"/>
          <w:szCs w:val="24"/>
          <w:lang w:eastAsia="zh-CN"/>
        </w:rPr>
        <w:t xml:space="preserve"> (in Japanese)</w:t>
      </w:r>
      <w:r w:rsidR="003038F6">
        <w:rPr>
          <w:rFonts w:ascii="Book Antiqua" w:eastAsia="宋体" w:hAnsi="Book Antiqua" w:cs="宋体"/>
          <w:kern w:val="0"/>
          <w:szCs w:val="24"/>
          <w:lang w:eastAsia="zh-CN"/>
        </w:rPr>
        <w:t>.</w:t>
      </w:r>
      <w:r w:rsidRPr="00643719">
        <w:rPr>
          <w:rFonts w:ascii="Book Antiqua" w:eastAsia="宋体" w:hAnsi="Book Antiqua" w:cs="宋体" w:hint="eastAsia"/>
          <w:kern w:val="0"/>
          <w:szCs w:val="24"/>
          <w:lang w:eastAsia="zh-CN"/>
        </w:rPr>
        <w:t xml:space="preserve"> </w:t>
      </w:r>
      <w:proofErr w:type="spellStart"/>
      <w:r w:rsidRPr="00643719">
        <w:rPr>
          <w:rFonts w:ascii="Book Antiqua" w:eastAsia="宋体" w:hAnsi="Book Antiqua" w:cs="宋体"/>
          <w:kern w:val="0"/>
          <w:szCs w:val="24"/>
          <w:lang w:eastAsia="zh-CN"/>
        </w:rPr>
        <w:t>Kanehara</w:t>
      </w:r>
      <w:proofErr w:type="spellEnd"/>
      <w:r w:rsidRPr="00643719">
        <w:rPr>
          <w:rFonts w:ascii="Book Antiqua" w:eastAsia="宋体" w:hAnsi="Book Antiqua" w:cs="宋体"/>
          <w:kern w:val="0"/>
          <w:szCs w:val="24"/>
          <w:lang w:eastAsia="zh-CN"/>
        </w:rPr>
        <w:t>,</w:t>
      </w:r>
      <w:r w:rsidRPr="00643719">
        <w:rPr>
          <w:rFonts w:ascii="Book Antiqua" w:eastAsia="宋体" w:hAnsi="Book Antiqua" w:cs="宋体" w:hint="eastAsia"/>
          <w:kern w:val="0"/>
          <w:szCs w:val="24"/>
          <w:lang w:eastAsia="zh-CN"/>
        </w:rPr>
        <w:t xml:space="preserve"> </w:t>
      </w:r>
      <w:r w:rsidRPr="00643719">
        <w:rPr>
          <w:rFonts w:ascii="Book Antiqua" w:eastAsia="宋体" w:hAnsi="Book Antiqua" w:cs="宋体"/>
          <w:kern w:val="0"/>
          <w:szCs w:val="24"/>
          <w:lang w:eastAsia="zh-CN"/>
        </w:rPr>
        <w:t>Tokyo,</w:t>
      </w:r>
      <w:r w:rsidRPr="00643719">
        <w:rPr>
          <w:rFonts w:ascii="Book Antiqua" w:eastAsia="宋体" w:hAnsi="Book Antiqua" w:cs="宋体" w:hint="eastAsia"/>
          <w:kern w:val="0"/>
          <w:szCs w:val="24"/>
          <w:lang w:eastAsia="zh-CN"/>
        </w:rPr>
        <w:t xml:space="preserve"> </w:t>
      </w:r>
      <w:r w:rsidRPr="00643719">
        <w:rPr>
          <w:rFonts w:ascii="Book Antiqua" w:eastAsia="宋体" w:hAnsi="Book Antiqua" w:cs="宋体"/>
          <w:kern w:val="0"/>
          <w:szCs w:val="24"/>
          <w:lang w:eastAsia="zh-CN"/>
        </w:rPr>
        <w:t>Japan, 1999</w:t>
      </w:r>
    </w:p>
    <w:p w14:paraId="610CC779" w14:textId="5D9969A6" w:rsidR="00F463E6" w:rsidRPr="00643719" w:rsidRDefault="00F463E6" w:rsidP="00F463E6">
      <w:pPr>
        <w:widowControl/>
        <w:spacing w:line="360" w:lineRule="auto"/>
        <w:rPr>
          <w:rFonts w:ascii="Book Antiqua" w:eastAsia="宋体" w:hAnsi="Book Antiqua" w:cs="宋体"/>
          <w:kern w:val="0"/>
          <w:szCs w:val="24"/>
          <w:lang w:eastAsia="zh-CN"/>
        </w:rPr>
      </w:pPr>
      <w:proofErr w:type="gramStart"/>
      <w:r w:rsidRPr="00643719">
        <w:rPr>
          <w:rFonts w:ascii="Book Antiqua" w:eastAsia="宋体" w:hAnsi="Book Antiqua" w:cs="宋体"/>
          <w:kern w:val="0"/>
          <w:szCs w:val="24"/>
          <w:lang w:eastAsia="zh-CN"/>
        </w:rPr>
        <w:t xml:space="preserve">22 </w:t>
      </w:r>
      <w:r w:rsidRPr="00643719">
        <w:rPr>
          <w:rFonts w:ascii="Book Antiqua" w:eastAsia="宋体" w:hAnsi="Book Antiqua" w:cs="宋体"/>
          <w:b/>
          <w:kern w:val="0"/>
          <w:szCs w:val="24"/>
          <w:lang w:eastAsia="zh-CN"/>
        </w:rPr>
        <w:t>Japanese Gastric Cancer Association</w:t>
      </w:r>
      <w:r w:rsidRPr="00643719">
        <w:rPr>
          <w:rFonts w:ascii="Book Antiqua" w:eastAsia="宋体" w:hAnsi="Book Antiqua" w:cs="宋体"/>
          <w:kern w:val="0"/>
          <w:szCs w:val="24"/>
          <w:lang w:eastAsia="zh-CN"/>
        </w:rPr>
        <w:t>.</w:t>
      </w:r>
      <w:proofErr w:type="gramEnd"/>
      <w:r w:rsidRPr="00643719">
        <w:rPr>
          <w:rFonts w:ascii="Book Antiqua" w:eastAsia="宋体" w:hAnsi="Book Antiqua" w:cs="宋体"/>
          <w:kern w:val="0"/>
          <w:szCs w:val="24"/>
          <w:lang w:eastAsia="zh-CN"/>
        </w:rPr>
        <w:t xml:space="preserve"> </w:t>
      </w:r>
      <w:proofErr w:type="gramStart"/>
      <w:r w:rsidRPr="00643719">
        <w:rPr>
          <w:rFonts w:ascii="Book Antiqua" w:eastAsia="宋体" w:hAnsi="Book Antiqua" w:cs="宋体"/>
          <w:kern w:val="0"/>
          <w:szCs w:val="24"/>
          <w:lang w:eastAsia="zh-CN"/>
        </w:rPr>
        <w:t>Japanese Clas</w:t>
      </w:r>
      <w:r w:rsidR="003038F6">
        <w:rPr>
          <w:rFonts w:ascii="Book Antiqua" w:eastAsia="宋体" w:hAnsi="Book Antiqua" w:cs="宋体"/>
          <w:kern w:val="0"/>
          <w:szCs w:val="24"/>
          <w:lang w:eastAsia="zh-CN"/>
        </w:rPr>
        <w:t>sification of Gastric Carcinoma.</w:t>
      </w:r>
      <w:proofErr w:type="gramEnd"/>
      <w:r w:rsidR="003038F6">
        <w:rPr>
          <w:rFonts w:ascii="Book Antiqua" w:eastAsia="宋体" w:hAnsi="Book Antiqua" w:cs="宋体"/>
          <w:kern w:val="0"/>
          <w:szCs w:val="24"/>
          <w:lang w:eastAsia="zh-CN"/>
        </w:rPr>
        <w:t xml:space="preserve"> </w:t>
      </w:r>
      <w:r w:rsidR="003038F6" w:rsidRPr="00643719">
        <w:rPr>
          <w:rFonts w:ascii="Book Antiqua" w:eastAsia="宋体" w:hAnsi="Book Antiqua" w:cs="宋体"/>
          <w:kern w:val="0"/>
          <w:szCs w:val="24"/>
          <w:lang w:eastAsia="zh-CN"/>
        </w:rPr>
        <w:t>1</w:t>
      </w:r>
      <w:r w:rsidR="003038F6">
        <w:rPr>
          <w:rFonts w:ascii="Book Antiqua" w:eastAsia="宋体" w:hAnsi="Book Antiqua" w:cs="宋体"/>
          <w:kern w:val="0"/>
          <w:szCs w:val="24"/>
          <w:lang w:eastAsia="zh-CN"/>
        </w:rPr>
        <w:t>4</w:t>
      </w:r>
      <w:r w:rsidR="003038F6" w:rsidRPr="00643719">
        <w:rPr>
          <w:rFonts w:ascii="Book Antiqua" w:eastAsia="宋体" w:hAnsi="Book Antiqua" w:cs="宋体"/>
          <w:kern w:val="0"/>
          <w:szCs w:val="24"/>
          <w:lang w:eastAsia="zh-CN"/>
        </w:rPr>
        <w:t xml:space="preserve">th </w:t>
      </w:r>
      <w:proofErr w:type="spellStart"/>
      <w:r w:rsidR="003038F6">
        <w:rPr>
          <w:rFonts w:ascii="Book Antiqua" w:eastAsia="宋体" w:hAnsi="Book Antiqua" w:cs="宋体"/>
          <w:kern w:val="0"/>
          <w:szCs w:val="24"/>
          <w:lang w:eastAsia="zh-CN"/>
        </w:rPr>
        <w:t>ed</w:t>
      </w:r>
      <w:proofErr w:type="spellEnd"/>
      <w:r w:rsidR="003038F6">
        <w:rPr>
          <w:rFonts w:ascii="Book Antiqua" w:eastAsia="宋体" w:hAnsi="Book Antiqua" w:cs="宋体"/>
          <w:kern w:val="0"/>
          <w:szCs w:val="24"/>
          <w:lang w:eastAsia="zh-CN"/>
        </w:rPr>
        <w:t xml:space="preserve"> </w:t>
      </w:r>
      <w:bookmarkStart w:id="84" w:name="_GoBack"/>
      <w:bookmarkEnd w:id="84"/>
      <w:r w:rsidRPr="00643719">
        <w:rPr>
          <w:rFonts w:ascii="Book Antiqua" w:eastAsia="宋体" w:hAnsi="Book Antiqua" w:cs="宋体"/>
          <w:kern w:val="0"/>
          <w:szCs w:val="24"/>
          <w:lang w:eastAsia="zh-CN"/>
        </w:rPr>
        <w:t>(in Japanese)</w:t>
      </w:r>
      <w:r w:rsidR="003038F6">
        <w:rPr>
          <w:rFonts w:ascii="Book Antiqua" w:eastAsia="宋体" w:hAnsi="Book Antiqua" w:cs="宋体"/>
          <w:kern w:val="0"/>
          <w:szCs w:val="24"/>
          <w:lang w:eastAsia="zh-CN"/>
        </w:rPr>
        <w:t>.</w:t>
      </w:r>
      <w:r w:rsidRPr="00643719">
        <w:rPr>
          <w:rFonts w:ascii="Book Antiqua" w:eastAsia="宋体" w:hAnsi="Book Antiqua" w:cs="宋体"/>
          <w:kern w:val="0"/>
          <w:szCs w:val="24"/>
          <w:lang w:eastAsia="zh-CN"/>
        </w:rPr>
        <w:t xml:space="preserve"> </w:t>
      </w:r>
      <w:proofErr w:type="spellStart"/>
      <w:r w:rsidRPr="00643719">
        <w:rPr>
          <w:rFonts w:ascii="Book Antiqua" w:eastAsia="宋体" w:hAnsi="Book Antiqua" w:cs="宋体"/>
          <w:kern w:val="0"/>
          <w:szCs w:val="24"/>
          <w:lang w:eastAsia="zh-CN"/>
        </w:rPr>
        <w:t>Kanehara</w:t>
      </w:r>
      <w:proofErr w:type="spellEnd"/>
      <w:r w:rsidRPr="00643719">
        <w:rPr>
          <w:rFonts w:ascii="Book Antiqua" w:eastAsia="宋体" w:hAnsi="Book Antiqua" w:cs="宋体"/>
          <w:kern w:val="0"/>
          <w:szCs w:val="24"/>
          <w:lang w:eastAsia="zh-CN"/>
        </w:rPr>
        <w:t>,</w:t>
      </w:r>
      <w:r w:rsidRPr="00643719">
        <w:rPr>
          <w:rFonts w:ascii="Book Antiqua" w:eastAsia="宋体" w:hAnsi="Book Antiqua" w:cs="宋体" w:hint="eastAsia"/>
          <w:kern w:val="0"/>
          <w:szCs w:val="24"/>
          <w:lang w:eastAsia="zh-CN"/>
        </w:rPr>
        <w:t xml:space="preserve"> </w:t>
      </w:r>
      <w:r w:rsidRPr="00643719">
        <w:rPr>
          <w:rFonts w:ascii="Book Antiqua" w:eastAsia="宋体" w:hAnsi="Book Antiqua" w:cs="宋体"/>
          <w:kern w:val="0"/>
          <w:szCs w:val="24"/>
          <w:lang w:eastAsia="zh-CN"/>
        </w:rPr>
        <w:t>Tokyo,</w:t>
      </w:r>
      <w:r w:rsidRPr="00643719">
        <w:rPr>
          <w:rFonts w:ascii="Book Antiqua" w:eastAsia="宋体" w:hAnsi="Book Antiqua" w:cs="宋体" w:hint="eastAsia"/>
          <w:kern w:val="0"/>
          <w:szCs w:val="24"/>
          <w:lang w:eastAsia="zh-CN"/>
        </w:rPr>
        <w:t xml:space="preserve"> </w:t>
      </w:r>
      <w:r w:rsidRPr="00643719">
        <w:rPr>
          <w:rFonts w:ascii="Book Antiqua" w:eastAsia="宋体" w:hAnsi="Book Antiqua" w:cs="宋体"/>
          <w:kern w:val="0"/>
          <w:szCs w:val="24"/>
          <w:lang w:eastAsia="zh-CN"/>
        </w:rPr>
        <w:t>Japan, 2010</w:t>
      </w:r>
    </w:p>
    <w:p w14:paraId="424D4F43" w14:textId="7FCECBF3" w:rsidR="00F463E6" w:rsidRPr="00643719" w:rsidRDefault="00F463E6" w:rsidP="00F463E6">
      <w:pPr>
        <w:widowControl/>
        <w:spacing w:line="360" w:lineRule="auto"/>
        <w:rPr>
          <w:rFonts w:ascii="Book Antiqua" w:eastAsia="宋体" w:hAnsi="Book Antiqua" w:cs="宋体"/>
          <w:kern w:val="0"/>
          <w:szCs w:val="24"/>
          <w:lang w:eastAsia="zh-CN"/>
        </w:rPr>
      </w:pPr>
      <w:r w:rsidRPr="00643719">
        <w:rPr>
          <w:rFonts w:ascii="Book Antiqua" w:eastAsia="宋体" w:hAnsi="Book Antiqua" w:cs="宋体"/>
          <w:kern w:val="0"/>
          <w:szCs w:val="24"/>
          <w:lang w:eastAsia="zh-CN"/>
        </w:rPr>
        <w:t>23 Proposed working definition of an older person in Africa for the MDS Project.</w:t>
      </w:r>
      <w:r w:rsidR="00CC37BF" w:rsidRPr="00643719">
        <w:rPr>
          <w:rFonts w:ascii="Book Antiqua" w:eastAsia="宋体" w:hAnsi="Book Antiqua" w:cs="宋体"/>
          <w:kern w:val="0"/>
          <w:szCs w:val="24"/>
          <w:lang w:eastAsia="zh-CN"/>
        </w:rPr>
        <w:t xml:space="preserve"> Available from</w:t>
      </w:r>
      <w:r w:rsidR="00643719" w:rsidRPr="00643719">
        <w:rPr>
          <w:rFonts w:ascii="Book Antiqua" w:eastAsia="宋体" w:hAnsi="Book Antiqua" w:cs="宋体" w:hint="eastAsia"/>
          <w:kern w:val="0"/>
          <w:szCs w:val="24"/>
          <w:lang w:eastAsia="zh-CN"/>
        </w:rPr>
        <w:t>: URL:</w:t>
      </w:r>
      <w:r w:rsidR="00643719" w:rsidRPr="00643719">
        <w:rPr>
          <w:rFonts w:ascii="Book Antiqua" w:eastAsia="宋体" w:hAnsi="Book Antiqua" w:cs="宋体"/>
          <w:kern w:val="0"/>
          <w:szCs w:val="24"/>
          <w:lang w:eastAsia="zh-CN"/>
        </w:rPr>
        <w:t xml:space="preserve"> </w:t>
      </w:r>
      <w:r w:rsidR="00CC37BF" w:rsidRPr="00643719">
        <w:rPr>
          <w:rFonts w:ascii="Book Antiqua" w:eastAsia="宋体" w:hAnsi="Book Antiqua" w:cs="宋体"/>
          <w:kern w:val="0"/>
          <w:szCs w:val="24"/>
          <w:lang w:eastAsia="zh-CN"/>
        </w:rPr>
        <w:t xml:space="preserve"> </w:t>
      </w:r>
      <w:hyperlink r:id="rId12" w:history="1">
        <w:r w:rsidR="00643719" w:rsidRPr="00643719">
          <w:rPr>
            <w:rStyle w:val="Hyperlink"/>
            <w:rFonts w:ascii="Book Antiqua" w:eastAsia="宋体" w:hAnsi="Book Antiqua" w:cs="宋体"/>
            <w:color w:val="auto"/>
            <w:kern w:val="0"/>
            <w:szCs w:val="24"/>
            <w:lang w:eastAsia="zh-CN"/>
          </w:rPr>
          <w:t>http://www.who.int/healthinfo/survey/ageingdefnolder/en/</w:t>
        </w:r>
      </w:hyperlink>
      <w:r w:rsidR="00643719" w:rsidRPr="00643719">
        <w:rPr>
          <w:rFonts w:ascii="Book Antiqua" w:eastAsia="宋体" w:hAnsi="Book Antiqua" w:cs="宋体" w:hint="eastAsia"/>
          <w:kern w:val="0"/>
          <w:szCs w:val="24"/>
          <w:lang w:eastAsia="zh-CN"/>
        </w:rPr>
        <w:t xml:space="preserve"> </w:t>
      </w:r>
    </w:p>
    <w:p w14:paraId="2AE6A32B" w14:textId="77777777" w:rsidR="00F463E6" w:rsidRPr="00643719" w:rsidRDefault="00F463E6" w:rsidP="00F463E6">
      <w:pPr>
        <w:widowControl/>
        <w:spacing w:line="360" w:lineRule="auto"/>
        <w:rPr>
          <w:rFonts w:ascii="Book Antiqua" w:eastAsia="宋体" w:hAnsi="Book Antiqua" w:cs="宋体"/>
          <w:kern w:val="0"/>
          <w:szCs w:val="24"/>
          <w:lang w:eastAsia="zh-CN"/>
        </w:rPr>
      </w:pPr>
      <w:r w:rsidRPr="00643719">
        <w:rPr>
          <w:rFonts w:ascii="Book Antiqua" w:eastAsia="宋体" w:hAnsi="Book Antiqua" w:cs="宋体"/>
          <w:kern w:val="0"/>
          <w:szCs w:val="24"/>
          <w:lang w:eastAsia="zh-CN"/>
        </w:rPr>
        <w:t>24 </w:t>
      </w:r>
      <w:r w:rsidRPr="00643719">
        <w:rPr>
          <w:rFonts w:ascii="Book Antiqua" w:eastAsia="宋体" w:hAnsi="Book Antiqua" w:cs="宋体"/>
          <w:b/>
          <w:bCs/>
          <w:kern w:val="0"/>
          <w:szCs w:val="24"/>
          <w:lang w:eastAsia="zh-CN"/>
        </w:rPr>
        <w:t>Fujiwara S</w:t>
      </w:r>
      <w:r w:rsidRPr="00643719">
        <w:rPr>
          <w:rFonts w:ascii="Book Antiqua" w:eastAsia="宋体" w:hAnsi="Book Antiqua" w:cs="宋体"/>
          <w:kern w:val="0"/>
          <w:szCs w:val="24"/>
          <w:lang w:eastAsia="zh-CN"/>
        </w:rPr>
        <w:t>, Noguchi T, Harada K, Noguchi T, Wada S, Moriyama H. How should we treat gastric cancer in the very elderly?</w:t>
      </w:r>
      <w:r w:rsidRPr="00643719">
        <w:rPr>
          <w:rFonts w:ascii="Book Antiqua" w:eastAsia="宋体" w:hAnsi="Book Antiqua" w:cs="宋体" w:hint="eastAsia"/>
          <w:kern w:val="0"/>
          <w:szCs w:val="24"/>
          <w:lang w:eastAsia="zh-CN"/>
        </w:rPr>
        <w:t xml:space="preserve"> </w:t>
      </w:r>
      <w:proofErr w:type="spellStart"/>
      <w:r w:rsidRPr="00643719">
        <w:rPr>
          <w:rFonts w:ascii="Book Antiqua" w:eastAsia="宋体" w:hAnsi="Book Antiqua" w:cs="宋体"/>
          <w:i/>
          <w:iCs/>
          <w:kern w:val="0"/>
          <w:szCs w:val="24"/>
          <w:lang w:eastAsia="zh-CN"/>
        </w:rPr>
        <w:t>Hepatogastroenterology</w:t>
      </w:r>
      <w:proofErr w:type="spellEnd"/>
      <w:r w:rsidRPr="00643719">
        <w:rPr>
          <w:rFonts w:ascii="Book Antiqua" w:eastAsia="宋体" w:hAnsi="Book Antiqua" w:cs="宋体" w:hint="eastAsia"/>
          <w:kern w:val="0"/>
          <w:szCs w:val="24"/>
          <w:lang w:eastAsia="zh-CN"/>
        </w:rPr>
        <w:t xml:space="preserve"> 2012</w:t>
      </w:r>
      <w:r w:rsidRPr="00643719">
        <w:rPr>
          <w:rFonts w:ascii="Book Antiqua" w:eastAsia="宋体" w:hAnsi="Book Antiqua" w:cs="宋体"/>
          <w:kern w:val="0"/>
          <w:szCs w:val="24"/>
          <w:lang w:eastAsia="zh-CN"/>
        </w:rPr>
        <w:t>;</w:t>
      </w:r>
      <w:r w:rsidRPr="00643719">
        <w:rPr>
          <w:rFonts w:ascii="Book Antiqua" w:eastAsia="宋体" w:hAnsi="Book Antiqua" w:cs="宋体" w:hint="eastAsia"/>
          <w:kern w:val="0"/>
          <w:szCs w:val="24"/>
          <w:lang w:eastAsia="zh-CN"/>
        </w:rPr>
        <w:t xml:space="preserve"> </w:t>
      </w:r>
      <w:r w:rsidRPr="00643719">
        <w:rPr>
          <w:rFonts w:ascii="Book Antiqua" w:eastAsia="宋体" w:hAnsi="Book Antiqua" w:cs="宋体"/>
          <w:b/>
          <w:bCs/>
          <w:kern w:val="0"/>
          <w:szCs w:val="24"/>
          <w:lang w:eastAsia="zh-CN"/>
        </w:rPr>
        <w:t>59</w:t>
      </w:r>
      <w:r w:rsidRPr="00643719">
        <w:rPr>
          <w:rFonts w:ascii="Book Antiqua" w:eastAsia="宋体" w:hAnsi="Book Antiqua" w:cs="宋体"/>
          <w:kern w:val="0"/>
          <w:szCs w:val="24"/>
          <w:lang w:eastAsia="zh-CN"/>
        </w:rPr>
        <w:t>:</w:t>
      </w:r>
      <w:r w:rsidRPr="00643719">
        <w:rPr>
          <w:rFonts w:ascii="Book Antiqua" w:eastAsia="宋体" w:hAnsi="Book Antiqua" w:cs="宋体" w:hint="eastAsia"/>
          <w:kern w:val="0"/>
          <w:szCs w:val="24"/>
          <w:lang w:eastAsia="zh-CN"/>
        </w:rPr>
        <w:t xml:space="preserve"> </w:t>
      </w:r>
      <w:r w:rsidRPr="00643719">
        <w:rPr>
          <w:rFonts w:ascii="Book Antiqua" w:eastAsia="宋体" w:hAnsi="Book Antiqua" w:cs="宋体"/>
          <w:kern w:val="0"/>
          <w:szCs w:val="24"/>
          <w:lang w:eastAsia="zh-CN"/>
        </w:rPr>
        <w:t>620-622 [PMID: 22353531 DOI: 10.5754/hge10269]</w:t>
      </w:r>
    </w:p>
    <w:p w14:paraId="6D0E7CB0" w14:textId="77777777" w:rsidR="00F463E6" w:rsidRPr="00643719" w:rsidRDefault="00F463E6" w:rsidP="00F463E6">
      <w:pPr>
        <w:widowControl/>
        <w:spacing w:line="360" w:lineRule="auto"/>
        <w:rPr>
          <w:rFonts w:ascii="Book Antiqua" w:eastAsia="宋体" w:hAnsi="Book Antiqua" w:cs="宋体"/>
          <w:kern w:val="0"/>
          <w:szCs w:val="24"/>
          <w:lang w:eastAsia="zh-CN"/>
        </w:rPr>
      </w:pPr>
      <w:proofErr w:type="gramStart"/>
      <w:r w:rsidRPr="00643719">
        <w:rPr>
          <w:rFonts w:ascii="Book Antiqua" w:eastAsia="宋体" w:hAnsi="Book Antiqua" w:cs="宋体"/>
          <w:kern w:val="0"/>
          <w:szCs w:val="24"/>
          <w:lang w:eastAsia="zh-CN"/>
        </w:rPr>
        <w:t>25 </w:t>
      </w:r>
      <w:r w:rsidRPr="00643719">
        <w:rPr>
          <w:rFonts w:ascii="Book Antiqua" w:eastAsia="宋体" w:hAnsi="Book Antiqua" w:cs="宋体"/>
          <w:b/>
          <w:bCs/>
          <w:kern w:val="0"/>
          <w:szCs w:val="24"/>
          <w:lang w:eastAsia="zh-CN"/>
        </w:rPr>
        <w:t>Austin PC</w:t>
      </w:r>
      <w:r w:rsidRPr="00643719">
        <w:rPr>
          <w:rFonts w:ascii="Book Antiqua" w:eastAsia="宋体" w:hAnsi="Book Antiqua" w:cs="宋体"/>
          <w:kern w:val="0"/>
          <w:szCs w:val="24"/>
          <w:lang w:eastAsia="zh-CN"/>
        </w:rPr>
        <w:t>.</w:t>
      </w:r>
      <w:proofErr w:type="gramEnd"/>
      <w:r w:rsidRPr="00643719">
        <w:rPr>
          <w:rFonts w:ascii="Book Antiqua" w:eastAsia="宋体" w:hAnsi="Book Antiqua" w:cs="宋体"/>
          <w:kern w:val="0"/>
          <w:szCs w:val="24"/>
          <w:lang w:eastAsia="zh-CN"/>
        </w:rPr>
        <w:t xml:space="preserve"> </w:t>
      </w:r>
      <w:proofErr w:type="gramStart"/>
      <w:r w:rsidRPr="00643719">
        <w:rPr>
          <w:rFonts w:ascii="Book Antiqua" w:eastAsia="宋体" w:hAnsi="Book Antiqua" w:cs="宋体"/>
          <w:kern w:val="0"/>
          <w:szCs w:val="24"/>
          <w:lang w:eastAsia="zh-CN"/>
        </w:rPr>
        <w:t>The performance of different propensity-score methods for estimating differences in proportions (risk differences or absolute risk reductions) in observational studies.</w:t>
      </w:r>
      <w:proofErr w:type="gramEnd"/>
      <w:r w:rsidRPr="00643719">
        <w:rPr>
          <w:rFonts w:ascii="Book Antiqua" w:eastAsia="宋体" w:hAnsi="Book Antiqua" w:cs="宋体"/>
          <w:kern w:val="0"/>
          <w:szCs w:val="24"/>
          <w:lang w:eastAsia="zh-CN"/>
        </w:rPr>
        <w:t> </w:t>
      </w:r>
      <w:r w:rsidRPr="00643719">
        <w:rPr>
          <w:rFonts w:ascii="Book Antiqua" w:eastAsia="宋体" w:hAnsi="Book Antiqua" w:cs="宋体"/>
          <w:i/>
          <w:iCs/>
          <w:kern w:val="0"/>
          <w:szCs w:val="24"/>
          <w:lang w:eastAsia="zh-CN"/>
        </w:rPr>
        <w:t>Stat Med</w:t>
      </w:r>
      <w:r w:rsidRPr="00643719">
        <w:rPr>
          <w:rFonts w:ascii="Book Antiqua" w:eastAsia="宋体" w:hAnsi="Book Antiqua" w:cs="宋体"/>
          <w:kern w:val="0"/>
          <w:szCs w:val="24"/>
          <w:lang w:eastAsia="zh-CN"/>
        </w:rPr>
        <w:t> 2010; </w:t>
      </w:r>
      <w:r w:rsidRPr="00643719">
        <w:rPr>
          <w:rFonts w:ascii="Book Antiqua" w:eastAsia="宋体" w:hAnsi="Book Antiqua" w:cs="宋体"/>
          <w:b/>
          <w:bCs/>
          <w:kern w:val="0"/>
          <w:szCs w:val="24"/>
          <w:lang w:eastAsia="zh-CN"/>
        </w:rPr>
        <w:t>29</w:t>
      </w:r>
      <w:r w:rsidRPr="00643719">
        <w:rPr>
          <w:rFonts w:ascii="Book Antiqua" w:eastAsia="宋体" w:hAnsi="Book Antiqua" w:cs="宋体"/>
          <w:kern w:val="0"/>
          <w:szCs w:val="24"/>
          <w:lang w:eastAsia="zh-CN"/>
        </w:rPr>
        <w:t>: 2137-2148 [PMID: 20108233 DOI: 10.1002/sim.3854]</w:t>
      </w:r>
    </w:p>
    <w:p w14:paraId="5FD2647F" w14:textId="77777777" w:rsidR="00F463E6" w:rsidRPr="00643719" w:rsidRDefault="00F463E6" w:rsidP="00F463E6">
      <w:pPr>
        <w:widowControl/>
        <w:snapToGrid w:val="0"/>
        <w:spacing w:line="360" w:lineRule="auto"/>
        <w:jc w:val="right"/>
        <w:rPr>
          <w:rFonts w:ascii="Book Antiqua" w:eastAsia="宋体" w:hAnsi="Book Antiqua" w:cs="Times New Roman"/>
          <w:kern w:val="0"/>
          <w:szCs w:val="24"/>
          <w:lang w:eastAsia="zh-CN"/>
        </w:rPr>
      </w:pPr>
      <w:bookmarkStart w:id="85" w:name="OLE_LINK51"/>
      <w:bookmarkStart w:id="86" w:name="OLE_LINK52"/>
      <w:bookmarkStart w:id="87" w:name="OLE_LINK120"/>
      <w:bookmarkStart w:id="88" w:name="OLE_LINK148"/>
      <w:bookmarkStart w:id="89" w:name="OLE_LINK72"/>
      <w:bookmarkStart w:id="90" w:name="OLE_LINK112"/>
      <w:bookmarkStart w:id="91" w:name="OLE_LINK320"/>
      <w:bookmarkStart w:id="92" w:name="OLE_LINK387"/>
      <w:bookmarkStart w:id="93" w:name="OLE_LINK183"/>
      <w:bookmarkStart w:id="94" w:name="OLE_LINK254"/>
      <w:bookmarkStart w:id="95" w:name="OLE_LINK149"/>
      <w:bookmarkStart w:id="96" w:name="OLE_LINK225"/>
      <w:bookmarkStart w:id="97" w:name="OLE_LINK207"/>
      <w:bookmarkStart w:id="98" w:name="OLE_LINK226"/>
      <w:bookmarkStart w:id="99" w:name="OLE_LINK212"/>
      <w:bookmarkStart w:id="100" w:name="OLE_LINK250"/>
      <w:bookmarkStart w:id="101" w:name="OLE_LINK281"/>
      <w:bookmarkStart w:id="102" w:name="OLE_LINK282"/>
      <w:bookmarkStart w:id="103" w:name="OLE_LINK313"/>
      <w:bookmarkStart w:id="104" w:name="OLE_LINK304"/>
      <w:bookmarkStart w:id="105" w:name="OLE_LINK321"/>
      <w:bookmarkStart w:id="106" w:name="OLE_LINK385"/>
      <w:bookmarkStart w:id="107" w:name="OLE_LINK400"/>
      <w:bookmarkStart w:id="108" w:name="OLE_LINK346"/>
      <w:bookmarkStart w:id="109" w:name="OLE_LINK371"/>
      <w:bookmarkStart w:id="110" w:name="OLE_LINK334"/>
      <w:bookmarkStart w:id="111" w:name="OLE_LINK1830"/>
      <w:bookmarkStart w:id="112" w:name="OLE_LINK457"/>
      <w:bookmarkStart w:id="113" w:name="OLE_LINK288"/>
      <w:bookmarkStart w:id="114" w:name="OLE_LINK384"/>
      <w:bookmarkStart w:id="115" w:name="OLE_LINK379"/>
      <w:bookmarkStart w:id="116" w:name="OLE_LINK303"/>
      <w:bookmarkStart w:id="117" w:name="OLE_LINK450"/>
      <w:bookmarkStart w:id="118" w:name="OLE_LINK489"/>
      <w:bookmarkStart w:id="119" w:name="OLE_LINK535"/>
      <w:bookmarkStart w:id="120" w:name="OLE_LINK648"/>
      <w:bookmarkStart w:id="121" w:name="OLE_LINK686"/>
      <w:bookmarkStart w:id="122" w:name="OLE_LINK471"/>
      <w:bookmarkStart w:id="123" w:name="OLE_LINK462"/>
      <w:bookmarkStart w:id="124" w:name="OLE_LINK519"/>
      <w:bookmarkStart w:id="125" w:name="OLE_LINK575"/>
      <w:bookmarkStart w:id="126" w:name="OLE_LINK491"/>
      <w:bookmarkStart w:id="127" w:name="OLE_LINK532"/>
      <w:bookmarkStart w:id="128" w:name="OLE_LINK572"/>
      <w:bookmarkStart w:id="129" w:name="OLE_LINK574"/>
      <w:bookmarkStart w:id="130" w:name="OLE_LINK480"/>
      <w:bookmarkStart w:id="131" w:name="OLE_LINK567"/>
      <w:bookmarkStart w:id="132" w:name="OLE_LINK2700"/>
      <w:bookmarkStart w:id="133" w:name="OLE_LINK581"/>
      <w:bookmarkStart w:id="134" w:name="OLE_LINK639"/>
      <w:bookmarkStart w:id="135" w:name="OLE_LINK688"/>
      <w:bookmarkStart w:id="136" w:name="OLE_LINK722"/>
      <w:bookmarkStart w:id="137" w:name="OLE_LINK542"/>
      <w:bookmarkStart w:id="138" w:name="OLE_LINK589"/>
      <w:bookmarkStart w:id="139" w:name="OLE_LINK582"/>
      <w:bookmarkStart w:id="140" w:name="OLE_LINK640"/>
      <w:bookmarkStart w:id="141" w:name="OLE_LINK714"/>
      <w:bookmarkStart w:id="142" w:name="OLE_LINK593"/>
      <w:bookmarkStart w:id="143" w:name="OLE_LINK716"/>
      <w:bookmarkStart w:id="144" w:name="OLE_LINK770"/>
      <w:bookmarkStart w:id="145" w:name="OLE_LINK801"/>
      <w:bookmarkStart w:id="146" w:name="OLE_LINK660"/>
      <w:bookmarkStart w:id="147" w:name="OLE_LINK781"/>
      <w:bookmarkStart w:id="148" w:name="OLE_LINK833"/>
      <w:bookmarkStart w:id="149" w:name="OLE_LINK642"/>
      <w:bookmarkStart w:id="150" w:name="OLE_LINK700"/>
      <w:bookmarkStart w:id="151" w:name="OLE_LINK792"/>
      <w:bookmarkStart w:id="152" w:name="OLE_LINK2882"/>
      <w:bookmarkStart w:id="153" w:name="OLE_LINK836"/>
      <w:bookmarkStart w:id="154" w:name="OLE_LINK889"/>
      <w:bookmarkStart w:id="155" w:name="OLE_LINK782"/>
      <w:bookmarkStart w:id="156" w:name="OLE_LINK826"/>
      <w:bookmarkStart w:id="157" w:name="OLE_LINK865"/>
      <w:bookmarkStart w:id="158" w:name="OLE_LINK856"/>
      <w:bookmarkStart w:id="159" w:name="OLE_LINK908"/>
      <w:bookmarkStart w:id="160" w:name="OLE_LINK980"/>
      <w:bookmarkStart w:id="161" w:name="OLE_LINK1018"/>
      <w:bookmarkStart w:id="162" w:name="OLE_LINK1049"/>
      <w:bookmarkStart w:id="163" w:name="OLE_LINK1076"/>
      <w:bookmarkStart w:id="164" w:name="OLE_LINK1106"/>
      <w:bookmarkStart w:id="165" w:name="OLE_LINK891"/>
      <w:bookmarkStart w:id="166" w:name="OLE_LINK943"/>
      <w:bookmarkStart w:id="167" w:name="OLE_LINK981"/>
      <w:bookmarkStart w:id="168" w:name="OLE_LINK1030"/>
      <w:bookmarkStart w:id="169" w:name="OLE_LINK847"/>
      <w:bookmarkStart w:id="170" w:name="OLE_LINK909"/>
      <w:bookmarkStart w:id="171" w:name="OLE_LINK906"/>
      <w:bookmarkStart w:id="172" w:name="OLE_LINK992"/>
      <w:bookmarkStart w:id="173" w:name="OLE_LINK993"/>
      <w:bookmarkStart w:id="174" w:name="OLE_LINK1052"/>
      <w:bookmarkStart w:id="175" w:name="OLE_LINK946"/>
      <w:bookmarkStart w:id="176" w:name="OLE_LINK911"/>
      <w:bookmarkStart w:id="177" w:name="OLE_LINK930"/>
      <w:bookmarkStart w:id="178" w:name="OLE_LINK1059"/>
      <w:bookmarkStart w:id="179" w:name="OLE_LINK1174"/>
      <w:bookmarkStart w:id="180" w:name="OLE_LINK1137"/>
      <w:bookmarkStart w:id="181" w:name="OLE_LINK1167"/>
      <w:bookmarkStart w:id="182" w:name="OLE_LINK1200"/>
      <w:bookmarkStart w:id="183" w:name="OLE_LINK1241"/>
      <w:bookmarkStart w:id="184" w:name="OLE_LINK1288"/>
      <w:bookmarkStart w:id="185" w:name="OLE_LINK1056"/>
      <w:bookmarkStart w:id="186" w:name="OLE_LINK1158"/>
      <w:bookmarkStart w:id="187" w:name="OLE_LINK1175"/>
      <w:bookmarkStart w:id="188" w:name="OLE_LINK1074"/>
      <w:bookmarkStart w:id="189" w:name="OLE_LINK1169"/>
      <w:r w:rsidRPr="00643719">
        <w:rPr>
          <w:rFonts w:ascii="Book Antiqua" w:eastAsia="宋体" w:hAnsi="Book Antiqua" w:cs="Times New Roman"/>
          <w:b/>
          <w:bCs/>
          <w:kern w:val="0"/>
          <w:szCs w:val="24"/>
          <w:lang w:eastAsia="zh-CN"/>
        </w:rPr>
        <w:t>P-Reviewer:</w:t>
      </w:r>
      <w:r w:rsidRPr="00643719">
        <w:rPr>
          <w:rFonts w:ascii="Book Antiqua" w:eastAsia="宋体" w:hAnsi="Book Antiqua" w:cs="Times New Roman" w:hint="eastAsia"/>
          <w:b/>
          <w:bCs/>
          <w:kern w:val="0"/>
          <w:szCs w:val="24"/>
          <w:lang w:eastAsia="zh-CN"/>
        </w:rPr>
        <w:t xml:space="preserve"> </w:t>
      </w:r>
      <w:proofErr w:type="spellStart"/>
      <w:r w:rsidRPr="00643719">
        <w:rPr>
          <w:rFonts w:ascii="Book Antiqua" w:eastAsia="宋体" w:hAnsi="Book Antiqua" w:cs="Times New Roman"/>
          <w:bCs/>
          <w:kern w:val="0"/>
          <w:szCs w:val="24"/>
          <w:lang w:eastAsia="zh-CN"/>
        </w:rPr>
        <w:t>Luyer</w:t>
      </w:r>
      <w:proofErr w:type="spellEnd"/>
      <w:r w:rsidRPr="00643719">
        <w:rPr>
          <w:rFonts w:ascii="Book Antiqua" w:eastAsia="宋体" w:hAnsi="Book Antiqua" w:cs="Times New Roman"/>
          <w:bCs/>
          <w:kern w:val="0"/>
          <w:szCs w:val="24"/>
          <w:lang w:eastAsia="zh-CN"/>
        </w:rPr>
        <w:t xml:space="preserve"> M</w:t>
      </w:r>
      <w:r w:rsidRPr="00643719">
        <w:rPr>
          <w:rFonts w:ascii="Book Antiqua" w:eastAsia="宋体" w:hAnsi="Book Antiqua" w:cs="Times New Roman" w:hint="eastAsia"/>
          <w:bCs/>
          <w:kern w:val="0"/>
          <w:szCs w:val="24"/>
          <w:lang w:eastAsia="zh-CN"/>
        </w:rPr>
        <w:t xml:space="preserve">, </w:t>
      </w:r>
      <w:r w:rsidRPr="00643719">
        <w:rPr>
          <w:rFonts w:ascii="Book Antiqua" w:eastAsia="宋体" w:hAnsi="Book Antiqua" w:cs="Times New Roman"/>
          <w:bCs/>
          <w:kern w:val="0"/>
          <w:szCs w:val="24"/>
          <w:lang w:eastAsia="zh-CN"/>
        </w:rPr>
        <w:t>Man-I</w:t>
      </w:r>
      <w:r w:rsidRPr="00643719">
        <w:rPr>
          <w:rFonts w:ascii="Book Antiqua" w:eastAsia="宋体" w:hAnsi="Book Antiqua" w:cs="Times New Roman" w:hint="eastAsia"/>
          <w:bCs/>
          <w:kern w:val="0"/>
          <w:szCs w:val="24"/>
          <w:lang w:eastAsia="zh-CN"/>
        </w:rPr>
        <w:t xml:space="preserve"> </w:t>
      </w:r>
      <w:r w:rsidRPr="00643719">
        <w:rPr>
          <w:rFonts w:ascii="Book Antiqua" w:eastAsia="宋体" w:hAnsi="Book Antiqua" w:cs="Times New Roman"/>
          <w:bCs/>
          <w:kern w:val="0"/>
          <w:szCs w:val="24"/>
          <w:lang w:eastAsia="zh-CN"/>
        </w:rPr>
        <w:t>M</w:t>
      </w:r>
      <w:r w:rsidRPr="00643719">
        <w:rPr>
          <w:rFonts w:ascii="Book Antiqua" w:eastAsia="宋体" w:hAnsi="Book Antiqua" w:cs="Times New Roman" w:hint="eastAsia"/>
          <w:b/>
          <w:bCs/>
          <w:kern w:val="0"/>
          <w:szCs w:val="24"/>
          <w:lang w:eastAsia="zh-CN"/>
        </w:rPr>
        <w:t xml:space="preserve"> </w:t>
      </w:r>
      <w:r w:rsidRPr="00643719">
        <w:rPr>
          <w:rFonts w:ascii="Book Antiqua" w:eastAsia="宋体" w:hAnsi="Book Antiqua" w:cs="Times New Roman"/>
          <w:b/>
          <w:bCs/>
          <w:kern w:val="0"/>
          <w:szCs w:val="24"/>
          <w:lang w:eastAsia="zh-CN"/>
        </w:rPr>
        <w:t>S-Editor:</w:t>
      </w:r>
      <w:r w:rsidRPr="00643719">
        <w:rPr>
          <w:rFonts w:ascii="Book Antiqua" w:eastAsia="宋体" w:hAnsi="Book Antiqua" w:cs="Times New Roman" w:hint="eastAsia"/>
          <w:kern w:val="0"/>
          <w:szCs w:val="24"/>
          <w:lang w:eastAsia="zh-CN"/>
        </w:rPr>
        <w:t xml:space="preserve"> Gong ZM</w:t>
      </w:r>
    </w:p>
    <w:p w14:paraId="25664005" w14:textId="77777777" w:rsidR="00F463E6" w:rsidRDefault="00F463E6" w:rsidP="00F463E6">
      <w:pPr>
        <w:widowControl/>
        <w:snapToGrid w:val="0"/>
        <w:spacing w:line="360" w:lineRule="auto"/>
        <w:jc w:val="right"/>
        <w:rPr>
          <w:rFonts w:ascii="Book Antiqua" w:eastAsia="宋体" w:hAnsi="Book Antiqua" w:cs="Times New Roman"/>
          <w:b/>
          <w:bCs/>
          <w:kern w:val="0"/>
          <w:szCs w:val="24"/>
          <w:lang w:eastAsia="zh-CN"/>
        </w:rPr>
      </w:pPr>
      <w:r w:rsidRPr="00643719">
        <w:rPr>
          <w:rFonts w:ascii="Book Antiqua" w:eastAsia="宋体" w:hAnsi="Book Antiqua" w:cs="Times New Roman"/>
          <w:b/>
          <w:bCs/>
          <w:kern w:val="0"/>
          <w:szCs w:val="24"/>
          <w:lang w:eastAsia="zh-CN"/>
        </w:rPr>
        <w:t>L-Editor:</w:t>
      </w:r>
      <w:r w:rsidRPr="00643719">
        <w:rPr>
          <w:rFonts w:ascii="Book Antiqua" w:eastAsia="宋体" w:hAnsi="Book Antiqua" w:cs="Times New Roman"/>
          <w:kern w:val="0"/>
          <w:szCs w:val="24"/>
          <w:lang w:eastAsia="zh-CN"/>
        </w:rPr>
        <w:t xml:space="preserve"> </w:t>
      </w:r>
      <w:r w:rsidRPr="00643719">
        <w:rPr>
          <w:rFonts w:ascii="Book Antiqua" w:eastAsia="宋体" w:hAnsi="Book Antiqua" w:cs="Times New Roman"/>
          <w:b/>
          <w:bCs/>
          <w:kern w:val="0"/>
          <w:szCs w:val="24"/>
          <w:lang w:eastAsia="zh-CN"/>
        </w:rPr>
        <w:t>E-Editor:</w:t>
      </w:r>
    </w:p>
    <w:p w14:paraId="23BD3F13" w14:textId="77777777" w:rsidR="009167F7" w:rsidRPr="009167F7" w:rsidRDefault="009167F7" w:rsidP="009167F7">
      <w:pPr>
        <w:widowControl/>
        <w:shd w:val="clear" w:color="auto" w:fill="FFFFFF"/>
        <w:snapToGrid w:val="0"/>
        <w:spacing w:line="360" w:lineRule="auto"/>
        <w:rPr>
          <w:rFonts w:ascii="Book Antiqua" w:eastAsia="宋体" w:hAnsi="Book Antiqua" w:cs="Helvetica"/>
          <w:b/>
          <w:kern w:val="0"/>
          <w:szCs w:val="24"/>
          <w:lang w:eastAsia="zh-CN"/>
        </w:rPr>
      </w:pPr>
      <w:bookmarkStart w:id="190" w:name="OLE_LINK880"/>
      <w:bookmarkStart w:id="191" w:name="OLE_LINK881"/>
      <w:bookmarkStart w:id="192" w:name="OLE_LINK497"/>
      <w:bookmarkStart w:id="193" w:name="OLE_LINK813"/>
      <w:r w:rsidRPr="009167F7">
        <w:rPr>
          <w:rFonts w:ascii="Book Antiqua" w:eastAsia="宋体" w:hAnsi="Book Antiqua" w:cs="Helvetica"/>
          <w:b/>
          <w:kern w:val="0"/>
          <w:szCs w:val="24"/>
          <w:lang w:eastAsia="zh-CN"/>
        </w:rPr>
        <w:t xml:space="preserve">Specialty type: </w:t>
      </w:r>
      <w:r w:rsidRPr="009167F7">
        <w:rPr>
          <w:rFonts w:ascii="Book Antiqua" w:eastAsia="宋体" w:hAnsi="Book Antiqua" w:cs="Helvetica"/>
          <w:kern w:val="0"/>
          <w:szCs w:val="24"/>
          <w:lang w:eastAsia="zh-CN"/>
        </w:rPr>
        <w:t>Gastroenterology and</w:t>
      </w:r>
      <w:r w:rsidRPr="009167F7">
        <w:rPr>
          <w:rFonts w:ascii="Book Antiqua" w:eastAsia="宋体" w:hAnsi="Book Antiqua" w:cs="Helvetica" w:hint="eastAsia"/>
          <w:kern w:val="0"/>
          <w:szCs w:val="24"/>
          <w:lang w:eastAsia="zh-CN"/>
        </w:rPr>
        <w:t xml:space="preserve"> </w:t>
      </w:r>
      <w:proofErr w:type="spellStart"/>
      <w:r w:rsidRPr="009167F7">
        <w:rPr>
          <w:rFonts w:ascii="Book Antiqua" w:eastAsia="宋体" w:hAnsi="Book Antiqua" w:cs="Helvetica"/>
          <w:kern w:val="0"/>
          <w:szCs w:val="24"/>
          <w:lang w:eastAsia="zh-CN"/>
        </w:rPr>
        <w:t>hepatology</w:t>
      </w:r>
      <w:proofErr w:type="spellEnd"/>
    </w:p>
    <w:p w14:paraId="2E2974D9" w14:textId="526587DB" w:rsidR="009167F7" w:rsidRPr="009167F7" w:rsidRDefault="009167F7" w:rsidP="009167F7">
      <w:pPr>
        <w:widowControl/>
        <w:shd w:val="clear" w:color="auto" w:fill="FFFFFF"/>
        <w:snapToGrid w:val="0"/>
        <w:spacing w:line="360" w:lineRule="auto"/>
        <w:rPr>
          <w:rFonts w:ascii="Book Antiqua" w:eastAsia="宋体" w:hAnsi="Book Antiqua" w:cs="Helvetica"/>
          <w:b/>
          <w:kern w:val="0"/>
          <w:szCs w:val="24"/>
          <w:lang w:eastAsia="zh-CN"/>
        </w:rPr>
      </w:pPr>
      <w:r w:rsidRPr="009167F7">
        <w:rPr>
          <w:rFonts w:ascii="Book Antiqua" w:eastAsia="宋体" w:hAnsi="Book Antiqua" w:cs="Helvetica"/>
          <w:b/>
          <w:kern w:val="0"/>
          <w:szCs w:val="24"/>
          <w:lang w:eastAsia="zh-CN"/>
        </w:rPr>
        <w:t xml:space="preserve">Country of origin: </w:t>
      </w:r>
      <w:r w:rsidRPr="009167F7">
        <w:rPr>
          <w:rFonts w:ascii="Book Antiqua" w:eastAsia="宋体" w:hAnsi="Book Antiqua" w:cs="Helvetica"/>
          <w:kern w:val="0"/>
          <w:szCs w:val="24"/>
          <w:lang w:val="en-CA" w:eastAsia="zh-CN"/>
        </w:rPr>
        <w:t>Japan</w:t>
      </w:r>
    </w:p>
    <w:p w14:paraId="07748479" w14:textId="77777777" w:rsidR="009167F7" w:rsidRPr="009167F7" w:rsidRDefault="009167F7" w:rsidP="009167F7">
      <w:pPr>
        <w:widowControl/>
        <w:shd w:val="clear" w:color="auto" w:fill="FFFFFF"/>
        <w:snapToGrid w:val="0"/>
        <w:spacing w:line="360" w:lineRule="auto"/>
        <w:rPr>
          <w:rFonts w:ascii="Book Antiqua" w:eastAsia="宋体" w:hAnsi="Book Antiqua" w:cs="Helvetica"/>
          <w:b/>
          <w:kern w:val="0"/>
          <w:szCs w:val="24"/>
          <w:lang w:eastAsia="zh-CN"/>
        </w:rPr>
      </w:pPr>
      <w:r w:rsidRPr="009167F7">
        <w:rPr>
          <w:rFonts w:ascii="Book Antiqua" w:eastAsia="宋体" w:hAnsi="Book Antiqua" w:cs="Helvetica"/>
          <w:b/>
          <w:kern w:val="0"/>
          <w:szCs w:val="24"/>
          <w:lang w:eastAsia="zh-CN"/>
        </w:rPr>
        <w:t>Peer-review report classification</w:t>
      </w:r>
    </w:p>
    <w:p w14:paraId="1C0ACF0E" w14:textId="77777777" w:rsidR="009167F7" w:rsidRPr="009167F7" w:rsidRDefault="009167F7" w:rsidP="009167F7">
      <w:pPr>
        <w:widowControl/>
        <w:shd w:val="clear" w:color="auto" w:fill="FFFFFF"/>
        <w:snapToGrid w:val="0"/>
        <w:spacing w:line="360" w:lineRule="auto"/>
        <w:rPr>
          <w:rFonts w:ascii="Book Antiqua" w:eastAsia="宋体" w:hAnsi="Book Antiqua" w:cs="Helvetica"/>
          <w:kern w:val="0"/>
          <w:szCs w:val="24"/>
          <w:lang w:eastAsia="zh-CN"/>
        </w:rPr>
      </w:pPr>
      <w:r w:rsidRPr="009167F7">
        <w:rPr>
          <w:rFonts w:ascii="Book Antiqua" w:eastAsia="宋体" w:hAnsi="Book Antiqua" w:cs="Helvetica"/>
          <w:kern w:val="0"/>
          <w:szCs w:val="24"/>
          <w:lang w:eastAsia="zh-CN"/>
        </w:rPr>
        <w:t xml:space="preserve">Grade A (Excellent): </w:t>
      </w:r>
      <w:r w:rsidRPr="009167F7">
        <w:rPr>
          <w:rFonts w:ascii="Book Antiqua" w:eastAsia="宋体" w:hAnsi="Book Antiqua" w:cs="Helvetica" w:hint="eastAsia"/>
          <w:kern w:val="0"/>
          <w:szCs w:val="24"/>
          <w:lang w:eastAsia="zh-CN"/>
        </w:rPr>
        <w:t>0</w:t>
      </w:r>
    </w:p>
    <w:p w14:paraId="65B60F4B" w14:textId="77777777" w:rsidR="009167F7" w:rsidRPr="009167F7" w:rsidRDefault="009167F7" w:rsidP="009167F7">
      <w:pPr>
        <w:widowControl/>
        <w:shd w:val="clear" w:color="auto" w:fill="FFFFFF"/>
        <w:snapToGrid w:val="0"/>
        <w:spacing w:line="360" w:lineRule="auto"/>
        <w:rPr>
          <w:rFonts w:ascii="Book Antiqua" w:eastAsia="宋体" w:hAnsi="Book Antiqua" w:cs="Helvetica"/>
          <w:kern w:val="0"/>
          <w:szCs w:val="24"/>
          <w:lang w:eastAsia="zh-CN"/>
        </w:rPr>
      </w:pPr>
      <w:r w:rsidRPr="009167F7">
        <w:rPr>
          <w:rFonts w:ascii="Book Antiqua" w:eastAsia="宋体" w:hAnsi="Book Antiqua" w:cs="Helvetica"/>
          <w:kern w:val="0"/>
          <w:szCs w:val="24"/>
          <w:lang w:eastAsia="zh-CN"/>
        </w:rPr>
        <w:t xml:space="preserve">Grade B (Very good): </w:t>
      </w:r>
      <w:r w:rsidRPr="009167F7">
        <w:rPr>
          <w:rFonts w:ascii="Book Antiqua" w:eastAsia="宋体" w:hAnsi="Book Antiqua" w:cs="Helvetica" w:hint="eastAsia"/>
          <w:kern w:val="0"/>
          <w:szCs w:val="24"/>
          <w:lang w:eastAsia="zh-CN"/>
        </w:rPr>
        <w:t>0</w:t>
      </w:r>
    </w:p>
    <w:p w14:paraId="1475ADD4" w14:textId="1598C0D0" w:rsidR="009167F7" w:rsidRPr="009167F7" w:rsidRDefault="009167F7" w:rsidP="009167F7">
      <w:pPr>
        <w:widowControl/>
        <w:shd w:val="clear" w:color="auto" w:fill="FFFFFF"/>
        <w:snapToGrid w:val="0"/>
        <w:spacing w:line="360" w:lineRule="auto"/>
        <w:rPr>
          <w:rFonts w:ascii="Book Antiqua" w:eastAsia="宋体" w:hAnsi="Book Antiqua" w:cs="Helvetica"/>
          <w:kern w:val="0"/>
          <w:szCs w:val="24"/>
          <w:lang w:eastAsia="zh-CN"/>
        </w:rPr>
      </w:pPr>
      <w:r w:rsidRPr="009167F7">
        <w:rPr>
          <w:rFonts w:ascii="Book Antiqua" w:eastAsia="宋体" w:hAnsi="Book Antiqua" w:cs="Helvetica"/>
          <w:kern w:val="0"/>
          <w:szCs w:val="24"/>
          <w:lang w:eastAsia="zh-CN"/>
        </w:rPr>
        <w:lastRenderedPageBreak/>
        <w:t xml:space="preserve">Grade C (Good): </w:t>
      </w:r>
      <w:r>
        <w:rPr>
          <w:rFonts w:ascii="Book Antiqua" w:eastAsia="宋体" w:hAnsi="Book Antiqua" w:cs="Helvetica" w:hint="eastAsia"/>
          <w:kern w:val="0"/>
          <w:szCs w:val="24"/>
          <w:lang w:eastAsia="zh-CN"/>
        </w:rPr>
        <w:t>C, C</w:t>
      </w:r>
    </w:p>
    <w:p w14:paraId="019A61FB" w14:textId="77777777" w:rsidR="009167F7" w:rsidRPr="009167F7" w:rsidRDefault="009167F7" w:rsidP="009167F7">
      <w:pPr>
        <w:widowControl/>
        <w:shd w:val="clear" w:color="auto" w:fill="FFFFFF"/>
        <w:snapToGrid w:val="0"/>
        <w:spacing w:line="360" w:lineRule="auto"/>
        <w:rPr>
          <w:rFonts w:ascii="Book Antiqua" w:eastAsia="宋体" w:hAnsi="Book Antiqua" w:cs="Helvetica"/>
          <w:kern w:val="0"/>
          <w:szCs w:val="24"/>
          <w:lang w:eastAsia="zh-CN"/>
        </w:rPr>
      </w:pPr>
      <w:r w:rsidRPr="009167F7">
        <w:rPr>
          <w:rFonts w:ascii="Book Antiqua" w:eastAsia="宋体" w:hAnsi="Book Antiqua" w:cs="Helvetica"/>
          <w:kern w:val="0"/>
          <w:szCs w:val="24"/>
          <w:lang w:eastAsia="zh-CN"/>
        </w:rPr>
        <w:t xml:space="preserve">Grade D (Fair): </w:t>
      </w:r>
      <w:r w:rsidRPr="009167F7">
        <w:rPr>
          <w:rFonts w:ascii="Book Antiqua" w:eastAsia="宋体" w:hAnsi="Book Antiqua" w:cs="Helvetica" w:hint="eastAsia"/>
          <w:kern w:val="0"/>
          <w:szCs w:val="24"/>
          <w:lang w:eastAsia="zh-CN"/>
        </w:rPr>
        <w:t>0</w:t>
      </w:r>
    </w:p>
    <w:p w14:paraId="1AAD83FF" w14:textId="77777777" w:rsidR="009167F7" w:rsidRPr="009167F7" w:rsidRDefault="009167F7" w:rsidP="009167F7">
      <w:pPr>
        <w:widowControl/>
        <w:shd w:val="clear" w:color="auto" w:fill="FFFFFF"/>
        <w:snapToGrid w:val="0"/>
        <w:spacing w:line="360" w:lineRule="auto"/>
        <w:rPr>
          <w:rFonts w:ascii="Book Antiqua" w:eastAsia="宋体" w:hAnsi="Book Antiqua" w:cs="Helvetica"/>
          <w:kern w:val="0"/>
          <w:szCs w:val="24"/>
          <w:lang w:eastAsia="zh-CN"/>
        </w:rPr>
      </w:pPr>
      <w:r w:rsidRPr="009167F7">
        <w:rPr>
          <w:rFonts w:ascii="Book Antiqua" w:eastAsia="宋体" w:hAnsi="Book Antiqua" w:cs="Helvetica"/>
          <w:kern w:val="0"/>
          <w:szCs w:val="24"/>
          <w:lang w:eastAsia="zh-CN"/>
        </w:rPr>
        <w:t xml:space="preserve">Grade E (Poor): </w:t>
      </w:r>
      <w:r w:rsidRPr="009167F7">
        <w:rPr>
          <w:rFonts w:ascii="Book Antiqua" w:eastAsia="宋体" w:hAnsi="Book Antiqua" w:cs="Helvetica" w:hint="eastAsia"/>
          <w:kern w:val="0"/>
          <w:szCs w:val="24"/>
          <w:lang w:eastAsia="zh-CN"/>
        </w:rPr>
        <w:t>0</w:t>
      </w:r>
      <w:bookmarkEnd w:id="190"/>
      <w:bookmarkEnd w:id="191"/>
    </w:p>
    <w:bookmarkEnd w:id="192"/>
    <w:bookmarkEnd w:id="193"/>
    <w:p w14:paraId="1CE3F463" w14:textId="0DAD8EC1" w:rsidR="009167F7" w:rsidRDefault="009167F7">
      <w:pPr>
        <w:widowControl/>
        <w:jc w:val="left"/>
        <w:rPr>
          <w:rFonts w:ascii="Book Antiqua" w:eastAsia="宋体" w:hAnsi="Book Antiqua" w:cs="Times New Roman"/>
          <w:b/>
          <w:bCs/>
          <w:kern w:val="0"/>
          <w:szCs w:val="24"/>
          <w:lang w:eastAsia="zh-CN"/>
        </w:rPr>
      </w:pPr>
      <w:r>
        <w:rPr>
          <w:rFonts w:ascii="Book Antiqua" w:eastAsia="宋体" w:hAnsi="Book Antiqua" w:cs="Times New Roman"/>
          <w:b/>
          <w:bCs/>
          <w:kern w:val="0"/>
          <w:szCs w:val="24"/>
          <w:lang w:eastAsia="zh-CN"/>
        </w:rPr>
        <w:br w:type="page"/>
      </w:r>
    </w:p>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p w14:paraId="5EB2B829" w14:textId="77777777" w:rsidR="0043600C" w:rsidRPr="00643719" w:rsidRDefault="0043600C" w:rsidP="004D6F19">
      <w:pPr>
        <w:spacing w:line="360" w:lineRule="auto"/>
        <w:rPr>
          <w:rFonts w:ascii="Book Antiqua" w:hAnsi="Book Antiqua"/>
          <w:szCs w:val="24"/>
        </w:rPr>
      </w:pPr>
      <w:r w:rsidRPr="00643719">
        <w:rPr>
          <w:rFonts w:ascii="Book Antiqua" w:hAnsi="Book Antiqua"/>
          <w:noProof/>
          <w:szCs w:val="24"/>
          <w:lang w:eastAsia="en-US"/>
        </w:rPr>
        <w:lastRenderedPageBreak/>
        <w:drawing>
          <wp:inline distT="0" distB="0" distL="0" distR="0" wp14:anchorId="03544C30" wp14:editId="53FB8C3A">
            <wp:extent cx="3844863" cy="3768918"/>
            <wp:effectExtent l="0" t="0" r="0" b="0"/>
            <wp:docPr id="4" name="図 4" descr="C:\Users\YYFUJIWARA\Desktop\高齢者胃癌　WJSO 投稿用\図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YFUJIWARA\Desktop\高齢者胃癌　WJSO 投稿用\図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45649" cy="3769689"/>
                    </a:xfrm>
                    <a:prstGeom prst="rect">
                      <a:avLst/>
                    </a:prstGeom>
                    <a:noFill/>
                    <a:ln>
                      <a:noFill/>
                    </a:ln>
                  </pic:spPr>
                </pic:pic>
              </a:graphicData>
            </a:graphic>
          </wp:inline>
        </w:drawing>
      </w:r>
    </w:p>
    <w:p w14:paraId="094FED84" w14:textId="77777777" w:rsidR="0000656C" w:rsidRPr="00643719" w:rsidRDefault="00904D05" w:rsidP="0000656C">
      <w:pPr>
        <w:spacing w:line="360" w:lineRule="auto"/>
        <w:rPr>
          <w:rFonts w:ascii="Book Antiqua" w:hAnsi="Book Antiqua"/>
          <w:szCs w:val="24"/>
        </w:rPr>
      </w:pPr>
      <w:r w:rsidRPr="00643719">
        <w:rPr>
          <w:rFonts w:ascii="Book Antiqua" w:hAnsi="Book Antiqua"/>
          <w:b/>
          <w:szCs w:val="24"/>
        </w:rPr>
        <w:t xml:space="preserve">Figure 1 </w:t>
      </w:r>
      <w:r w:rsidR="0000656C" w:rsidRPr="00643719">
        <w:rPr>
          <w:rFonts w:ascii="Book Antiqua" w:hAnsi="Book Antiqua"/>
          <w:b/>
          <w:caps/>
          <w:szCs w:val="24"/>
        </w:rPr>
        <w:t>r</w:t>
      </w:r>
      <w:r w:rsidR="0000656C" w:rsidRPr="00643719">
        <w:rPr>
          <w:rFonts w:ascii="Book Antiqua" w:hAnsi="Book Antiqua"/>
          <w:b/>
          <w:szCs w:val="24"/>
        </w:rPr>
        <w:t>eceiver operating characteristic curve for three years survival (AUC = 0.642, TP = 0.536, FP = 0.248).</w:t>
      </w:r>
    </w:p>
    <w:p w14:paraId="5A5794A7" w14:textId="77777777" w:rsidR="00904D05" w:rsidRPr="00643719" w:rsidRDefault="00904D05" w:rsidP="00904D05">
      <w:pPr>
        <w:spacing w:line="360" w:lineRule="auto"/>
        <w:rPr>
          <w:rFonts w:ascii="Book Antiqua" w:hAnsi="Book Antiqua"/>
          <w:b/>
          <w:szCs w:val="24"/>
        </w:rPr>
      </w:pPr>
    </w:p>
    <w:p w14:paraId="6CEEB13E" w14:textId="77777777" w:rsidR="00904D05" w:rsidRPr="00643719" w:rsidRDefault="00904D05">
      <w:pPr>
        <w:widowControl/>
        <w:jc w:val="left"/>
        <w:rPr>
          <w:rFonts w:ascii="Book Antiqua" w:hAnsi="Book Antiqua"/>
          <w:szCs w:val="24"/>
        </w:rPr>
      </w:pPr>
      <w:r w:rsidRPr="00643719">
        <w:rPr>
          <w:rFonts w:ascii="Book Antiqua" w:hAnsi="Book Antiqua"/>
          <w:szCs w:val="24"/>
        </w:rPr>
        <w:br w:type="page"/>
      </w:r>
    </w:p>
    <w:p w14:paraId="1C128AEA" w14:textId="77777777" w:rsidR="00DD6BB1" w:rsidRPr="00643719" w:rsidRDefault="0043600C" w:rsidP="004D6F19">
      <w:pPr>
        <w:spacing w:line="360" w:lineRule="auto"/>
        <w:rPr>
          <w:rFonts w:ascii="Book Antiqua" w:hAnsi="Book Antiqua"/>
          <w:szCs w:val="24"/>
        </w:rPr>
      </w:pPr>
      <w:r w:rsidRPr="00643719">
        <w:rPr>
          <w:rFonts w:ascii="Book Antiqua" w:hAnsi="Book Antiqua"/>
          <w:szCs w:val="24"/>
        </w:rPr>
        <w:lastRenderedPageBreak/>
        <w:t>A</w:t>
      </w:r>
    </w:p>
    <w:p w14:paraId="0E68025C" w14:textId="77777777" w:rsidR="00904D05" w:rsidRPr="00643719" w:rsidRDefault="00D423D8" w:rsidP="004D6F19">
      <w:pPr>
        <w:widowControl/>
        <w:spacing w:line="360" w:lineRule="auto"/>
        <w:rPr>
          <w:rFonts w:ascii="Book Antiqua" w:hAnsi="Book Antiqua"/>
          <w:szCs w:val="24"/>
        </w:rPr>
      </w:pPr>
      <w:r w:rsidRPr="00643719">
        <w:rPr>
          <w:rFonts w:ascii="Book Antiqua" w:hAnsi="Book Antiqua"/>
          <w:noProof/>
          <w:szCs w:val="24"/>
          <w:lang w:eastAsia="en-US"/>
        </w:rPr>
        <mc:AlternateContent>
          <mc:Choice Requires="wpc">
            <w:drawing>
              <wp:inline distT="0" distB="0" distL="0" distR="0" wp14:anchorId="743F6F27" wp14:editId="40981318">
                <wp:extent cx="5065199" cy="3710277"/>
                <wp:effectExtent l="0" t="0" r="21590" b="5080"/>
                <wp:docPr id="467" name="キャンバス 46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g:wgp>
                        <wpg:cNvPr id="226" name="Group 427"/>
                        <wpg:cNvGrpSpPr>
                          <a:grpSpLocks/>
                        </wpg:cNvGrpSpPr>
                        <wpg:grpSpPr bwMode="auto">
                          <a:xfrm>
                            <a:off x="35999" y="40005"/>
                            <a:ext cx="5029200" cy="3663950"/>
                            <a:chOff x="67" y="63"/>
                            <a:chExt cx="7920" cy="5770"/>
                          </a:xfrm>
                        </wpg:grpSpPr>
                        <wps:wsp>
                          <wps:cNvPr id="227" name="Rectangle 227"/>
                          <wps:cNvSpPr>
                            <a:spLocks noChangeArrowheads="1"/>
                          </wps:cNvSpPr>
                          <wps:spPr bwMode="auto">
                            <a:xfrm>
                              <a:off x="67" y="63"/>
                              <a:ext cx="7920" cy="5770"/>
                            </a:xfrm>
                            <a:prstGeom prst="rect">
                              <a:avLst/>
                            </a:prstGeom>
                            <a:solidFill>
                              <a:srgbClr val="EAF2F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8" name="Rectangle 228"/>
                          <wps:cNvSpPr>
                            <a:spLocks noChangeArrowheads="1"/>
                          </wps:cNvSpPr>
                          <wps:spPr bwMode="auto">
                            <a:xfrm>
                              <a:off x="72" y="72"/>
                              <a:ext cx="7911" cy="5751"/>
                            </a:xfrm>
                            <a:prstGeom prst="rect">
                              <a:avLst/>
                            </a:prstGeom>
                            <a:solidFill>
                              <a:srgbClr val="FFFFFF"/>
                            </a:solidFill>
                            <a:ln w="6350">
                              <a:solidFill>
                                <a:srgbClr val="EAF2F3"/>
                              </a:solidFill>
                              <a:prstDash val="solid"/>
                              <a:miter lim="800000"/>
                              <a:headEnd/>
                              <a:tailEnd/>
                            </a:ln>
                          </wps:spPr>
                          <wps:bodyPr rot="0" vert="horz" wrap="square" lIns="91440" tIns="45720" rIns="91440" bIns="45720" anchor="t" anchorCtr="0" upright="1">
                            <a:noAutofit/>
                          </wps:bodyPr>
                        </wps:wsp>
                        <wps:wsp>
                          <wps:cNvPr id="229" name="Rectangle 229"/>
                          <wps:cNvSpPr>
                            <a:spLocks noChangeArrowheads="1"/>
                          </wps:cNvSpPr>
                          <wps:spPr bwMode="auto">
                            <a:xfrm>
                              <a:off x="931" y="533"/>
                              <a:ext cx="6586" cy="4191"/>
                            </a:xfrm>
                            <a:prstGeom prst="rect">
                              <a:avLst/>
                            </a:prstGeom>
                            <a:solidFill>
                              <a:srgbClr val="FFFFFF"/>
                            </a:solidFill>
                            <a:ln w="6350">
                              <a:solidFill>
                                <a:srgbClr val="FFFFFF"/>
                              </a:solidFill>
                              <a:prstDash val="solid"/>
                              <a:miter lim="800000"/>
                              <a:headEnd/>
                              <a:tailEnd/>
                            </a:ln>
                          </wps:spPr>
                          <wps:bodyPr rot="0" vert="horz" wrap="square" lIns="91440" tIns="45720" rIns="91440" bIns="45720" anchor="t" anchorCtr="0" upright="1">
                            <a:noAutofit/>
                          </wps:bodyPr>
                        </wps:wsp>
                        <wps:wsp>
                          <wps:cNvPr id="230" name="Line 230"/>
                          <wps:cNvCnPr/>
                          <wps:spPr bwMode="auto">
                            <a:xfrm>
                              <a:off x="931" y="3615"/>
                              <a:ext cx="6591" cy="0"/>
                            </a:xfrm>
                            <a:prstGeom prst="line">
                              <a:avLst/>
                            </a:prstGeom>
                            <a:noFill/>
                            <a:ln w="12065" cap="flat">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231" name="Line 231"/>
                          <wps:cNvCnPr/>
                          <wps:spPr bwMode="auto">
                            <a:xfrm>
                              <a:off x="931" y="2631"/>
                              <a:ext cx="6591" cy="0"/>
                            </a:xfrm>
                            <a:prstGeom prst="line">
                              <a:avLst/>
                            </a:prstGeom>
                            <a:noFill/>
                            <a:ln w="12065" cap="flat">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232" name="Line 232"/>
                          <wps:cNvCnPr/>
                          <wps:spPr bwMode="auto">
                            <a:xfrm>
                              <a:off x="931" y="1647"/>
                              <a:ext cx="6591" cy="0"/>
                            </a:xfrm>
                            <a:prstGeom prst="line">
                              <a:avLst/>
                            </a:prstGeom>
                            <a:noFill/>
                            <a:ln w="12065" cap="flat">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233" name="Line 233"/>
                          <wps:cNvCnPr/>
                          <wps:spPr bwMode="auto">
                            <a:xfrm>
                              <a:off x="931" y="658"/>
                              <a:ext cx="6591" cy="0"/>
                            </a:xfrm>
                            <a:prstGeom prst="line">
                              <a:avLst/>
                            </a:prstGeom>
                            <a:noFill/>
                            <a:ln w="12065" cap="flat">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234" name="Freeform 234"/>
                          <wps:cNvSpPr>
                            <a:spLocks/>
                          </wps:cNvSpPr>
                          <wps:spPr bwMode="auto">
                            <a:xfrm>
                              <a:off x="1060" y="658"/>
                              <a:ext cx="5886" cy="1421"/>
                            </a:xfrm>
                            <a:custGeom>
                              <a:avLst/>
                              <a:gdLst>
                                <a:gd name="T0" fmla="*/ 10 w 1227"/>
                                <a:gd name="T1" fmla="*/ 3 h 296"/>
                                <a:gd name="T2" fmla="*/ 41 w 1227"/>
                                <a:gd name="T3" fmla="*/ 14 h 296"/>
                                <a:gd name="T4" fmla="*/ 70 w 1227"/>
                                <a:gd name="T5" fmla="*/ 31 h 296"/>
                                <a:gd name="T6" fmla="*/ 84 w 1227"/>
                                <a:gd name="T7" fmla="*/ 39 h 296"/>
                                <a:gd name="T8" fmla="*/ 96 w 1227"/>
                                <a:gd name="T9" fmla="*/ 45 h 296"/>
                                <a:gd name="T10" fmla="*/ 111 w 1227"/>
                                <a:gd name="T11" fmla="*/ 53 h 296"/>
                                <a:gd name="T12" fmla="*/ 118 w 1227"/>
                                <a:gd name="T13" fmla="*/ 65 h 296"/>
                                <a:gd name="T14" fmla="*/ 140 w 1227"/>
                                <a:gd name="T15" fmla="*/ 70 h 296"/>
                                <a:gd name="T16" fmla="*/ 152 w 1227"/>
                                <a:gd name="T17" fmla="*/ 79 h 296"/>
                                <a:gd name="T18" fmla="*/ 158 w 1227"/>
                                <a:gd name="T19" fmla="*/ 88 h 296"/>
                                <a:gd name="T20" fmla="*/ 176 w 1227"/>
                                <a:gd name="T21" fmla="*/ 97 h 296"/>
                                <a:gd name="T22" fmla="*/ 185 w 1227"/>
                                <a:gd name="T23" fmla="*/ 103 h 296"/>
                                <a:gd name="T24" fmla="*/ 199 w 1227"/>
                                <a:gd name="T25" fmla="*/ 109 h 296"/>
                                <a:gd name="T26" fmla="*/ 209 w 1227"/>
                                <a:gd name="T27" fmla="*/ 118 h 296"/>
                                <a:gd name="T28" fmla="*/ 219 w 1227"/>
                                <a:gd name="T29" fmla="*/ 124 h 296"/>
                                <a:gd name="T30" fmla="*/ 244 w 1227"/>
                                <a:gd name="T31" fmla="*/ 133 h 296"/>
                                <a:gd name="T32" fmla="*/ 254 w 1227"/>
                                <a:gd name="T33" fmla="*/ 139 h 296"/>
                                <a:gd name="T34" fmla="*/ 262 w 1227"/>
                                <a:gd name="T35" fmla="*/ 148 h 296"/>
                                <a:gd name="T36" fmla="*/ 268 w 1227"/>
                                <a:gd name="T37" fmla="*/ 152 h 296"/>
                                <a:gd name="T38" fmla="*/ 276 w 1227"/>
                                <a:gd name="T39" fmla="*/ 155 h 296"/>
                                <a:gd name="T40" fmla="*/ 289 w 1227"/>
                                <a:gd name="T41" fmla="*/ 165 h 296"/>
                                <a:gd name="T42" fmla="*/ 297 w 1227"/>
                                <a:gd name="T43" fmla="*/ 165 h 296"/>
                                <a:gd name="T44" fmla="*/ 313 w 1227"/>
                                <a:gd name="T45" fmla="*/ 171 h 296"/>
                                <a:gd name="T46" fmla="*/ 326 w 1227"/>
                                <a:gd name="T47" fmla="*/ 171 h 296"/>
                                <a:gd name="T48" fmla="*/ 332 w 1227"/>
                                <a:gd name="T49" fmla="*/ 171 h 296"/>
                                <a:gd name="T50" fmla="*/ 343 w 1227"/>
                                <a:gd name="T51" fmla="*/ 175 h 296"/>
                                <a:gd name="T52" fmla="*/ 362 w 1227"/>
                                <a:gd name="T53" fmla="*/ 182 h 296"/>
                                <a:gd name="T54" fmla="*/ 370 w 1227"/>
                                <a:gd name="T55" fmla="*/ 186 h 296"/>
                                <a:gd name="T56" fmla="*/ 376 w 1227"/>
                                <a:gd name="T57" fmla="*/ 186 h 296"/>
                                <a:gd name="T58" fmla="*/ 388 w 1227"/>
                                <a:gd name="T59" fmla="*/ 186 h 296"/>
                                <a:gd name="T60" fmla="*/ 396 w 1227"/>
                                <a:gd name="T61" fmla="*/ 186 h 296"/>
                                <a:gd name="T62" fmla="*/ 400 w 1227"/>
                                <a:gd name="T63" fmla="*/ 186 h 296"/>
                                <a:gd name="T64" fmla="*/ 407 w 1227"/>
                                <a:gd name="T65" fmla="*/ 186 h 296"/>
                                <a:gd name="T66" fmla="*/ 418 w 1227"/>
                                <a:gd name="T67" fmla="*/ 186 h 296"/>
                                <a:gd name="T68" fmla="*/ 426 w 1227"/>
                                <a:gd name="T69" fmla="*/ 191 h 296"/>
                                <a:gd name="T70" fmla="*/ 436 w 1227"/>
                                <a:gd name="T71" fmla="*/ 191 h 296"/>
                                <a:gd name="T72" fmla="*/ 447 w 1227"/>
                                <a:gd name="T73" fmla="*/ 195 h 296"/>
                                <a:gd name="T74" fmla="*/ 458 w 1227"/>
                                <a:gd name="T75" fmla="*/ 201 h 296"/>
                                <a:gd name="T76" fmla="*/ 462 w 1227"/>
                                <a:gd name="T77" fmla="*/ 211 h 296"/>
                                <a:gd name="T78" fmla="*/ 465 w 1227"/>
                                <a:gd name="T79" fmla="*/ 211 h 296"/>
                                <a:gd name="T80" fmla="*/ 479 w 1227"/>
                                <a:gd name="T81" fmla="*/ 211 h 296"/>
                                <a:gd name="T82" fmla="*/ 487 w 1227"/>
                                <a:gd name="T83" fmla="*/ 211 h 296"/>
                                <a:gd name="T84" fmla="*/ 489 w 1227"/>
                                <a:gd name="T85" fmla="*/ 211 h 296"/>
                                <a:gd name="T86" fmla="*/ 503 w 1227"/>
                                <a:gd name="T87" fmla="*/ 211 h 296"/>
                                <a:gd name="T88" fmla="*/ 509 w 1227"/>
                                <a:gd name="T89" fmla="*/ 211 h 296"/>
                                <a:gd name="T90" fmla="*/ 522 w 1227"/>
                                <a:gd name="T91" fmla="*/ 211 h 296"/>
                                <a:gd name="T92" fmla="*/ 525 w 1227"/>
                                <a:gd name="T93" fmla="*/ 211 h 296"/>
                                <a:gd name="T94" fmla="*/ 531 w 1227"/>
                                <a:gd name="T95" fmla="*/ 211 h 296"/>
                                <a:gd name="T96" fmla="*/ 543 w 1227"/>
                                <a:gd name="T97" fmla="*/ 220 h 296"/>
                                <a:gd name="T98" fmla="*/ 557 w 1227"/>
                                <a:gd name="T99" fmla="*/ 220 h 296"/>
                                <a:gd name="T100" fmla="*/ 568 w 1227"/>
                                <a:gd name="T101" fmla="*/ 220 h 296"/>
                                <a:gd name="T102" fmla="*/ 595 w 1227"/>
                                <a:gd name="T103" fmla="*/ 231 h 296"/>
                                <a:gd name="T104" fmla="*/ 615 w 1227"/>
                                <a:gd name="T105" fmla="*/ 231 h 296"/>
                                <a:gd name="T106" fmla="*/ 639 w 1227"/>
                                <a:gd name="T107" fmla="*/ 231 h 296"/>
                                <a:gd name="T108" fmla="*/ 655 w 1227"/>
                                <a:gd name="T109" fmla="*/ 231 h 296"/>
                                <a:gd name="T110" fmla="*/ 663 w 1227"/>
                                <a:gd name="T111" fmla="*/ 231 h 296"/>
                                <a:gd name="T112" fmla="*/ 676 w 1227"/>
                                <a:gd name="T113" fmla="*/ 231 h 296"/>
                                <a:gd name="T114" fmla="*/ 724 w 1227"/>
                                <a:gd name="T115" fmla="*/ 231 h 296"/>
                                <a:gd name="T116" fmla="*/ 752 w 1227"/>
                                <a:gd name="T117" fmla="*/ 261 h 296"/>
                                <a:gd name="T118" fmla="*/ 857 w 1227"/>
                                <a:gd name="T119" fmla="*/ 296 h 296"/>
                                <a:gd name="T120" fmla="*/ 919 w 1227"/>
                                <a:gd name="T121" fmla="*/ 296 h 296"/>
                                <a:gd name="T122" fmla="*/ 950 w 1227"/>
                                <a:gd name="T123" fmla="*/ 296 h 296"/>
                                <a:gd name="T124" fmla="*/ 1227 w 1227"/>
                                <a:gd name="T125" fmla="*/ 296 h 2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1227" h="296">
                                  <a:moveTo>
                                    <a:pt x="0" y="0"/>
                                  </a:moveTo>
                                  <a:lnTo>
                                    <a:pt x="0" y="0"/>
                                  </a:lnTo>
                                  <a:lnTo>
                                    <a:pt x="0" y="0"/>
                                  </a:lnTo>
                                  <a:lnTo>
                                    <a:pt x="1" y="0"/>
                                  </a:lnTo>
                                  <a:lnTo>
                                    <a:pt x="1" y="3"/>
                                  </a:lnTo>
                                  <a:lnTo>
                                    <a:pt x="5" y="3"/>
                                  </a:lnTo>
                                  <a:lnTo>
                                    <a:pt x="5" y="3"/>
                                  </a:lnTo>
                                  <a:lnTo>
                                    <a:pt x="10" y="3"/>
                                  </a:lnTo>
                                  <a:lnTo>
                                    <a:pt x="10" y="3"/>
                                  </a:lnTo>
                                  <a:lnTo>
                                    <a:pt x="19" y="3"/>
                                  </a:lnTo>
                                  <a:lnTo>
                                    <a:pt x="19" y="6"/>
                                  </a:lnTo>
                                  <a:lnTo>
                                    <a:pt x="25" y="6"/>
                                  </a:lnTo>
                                  <a:lnTo>
                                    <a:pt x="25" y="9"/>
                                  </a:lnTo>
                                  <a:lnTo>
                                    <a:pt x="35" y="9"/>
                                  </a:lnTo>
                                  <a:lnTo>
                                    <a:pt x="35" y="11"/>
                                  </a:lnTo>
                                  <a:lnTo>
                                    <a:pt x="39" y="11"/>
                                  </a:lnTo>
                                  <a:lnTo>
                                    <a:pt x="39" y="14"/>
                                  </a:lnTo>
                                  <a:lnTo>
                                    <a:pt x="41" y="14"/>
                                  </a:lnTo>
                                  <a:lnTo>
                                    <a:pt x="41" y="17"/>
                                  </a:lnTo>
                                  <a:lnTo>
                                    <a:pt x="44" y="17"/>
                                  </a:lnTo>
                                  <a:lnTo>
                                    <a:pt x="44" y="20"/>
                                  </a:lnTo>
                                  <a:lnTo>
                                    <a:pt x="53" y="20"/>
                                  </a:lnTo>
                                  <a:lnTo>
                                    <a:pt x="53" y="23"/>
                                  </a:lnTo>
                                  <a:lnTo>
                                    <a:pt x="68" y="23"/>
                                  </a:lnTo>
                                  <a:lnTo>
                                    <a:pt x="68" y="28"/>
                                  </a:lnTo>
                                  <a:lnTo>
                                    <a:pt x="70" y="28"/>
                                  </a:lnTo>
                                  <a:lnTo>
                                    <a:pt x="70" y="31"/>
                                  </a:lnTo>
                                  <a:lnTo>
                                    <a:pt x="73" y="31"/>
                                  </a:lnTo>
                                  <a:lnTo>
                                    <a:pt x="73" y="31"/>
                                  </a:lnTo>
                                  <a:lnTo>
                                    <a:pt x="78" y="31"/>
                                  </a:lnTo>
                                  <a:lnTo>
                                    <a:pt x="78" y="34"/>
                                  </a:lnTo>
                                  <a:lnTo>
                                    <a:pt x="79" y="34"/>
                                  </a:lnTo>
                                  <a:lnTo>
                                    <a:pt x="79" y="34"/>
                                  </a:lnTo>
                                  <a:lnTo>
                                    <a:pt x="82" y="34"/>
                                  </a:lnTo>
                                  <a:lnTo>
                                    <a:pt x="82" y="39"/>
                                  </a:lnTo>
                                  <a:lnTo>
                                    <a:pt x="84" y="39"/>
                                  </a:lnTo>
                                  <a:lnTo>
                                    <a:pt x="84" y="39"/>
                                  </a:lnTo>
                                  <a:lnTo>
                                    <a:pt x="86" y="39"/>
                                  </a:lnTo>
                                  <a:lnTo>
                                    <a:pt x="86" y="39"/>
                                  </a:lnTo>
                                  <a:lnTo>
                                    <a:pt x="92" y="39"/>
                                  </a:lnTo>
                                  <a:lnTo>
                                    <a:pt x="92" y="42"/>
                                  </a:lnTo>
                                  <a:lnTo>
                                    <a:pt x="95" y="42"/>
                                  </a:lnTo>
                                  <a:lnTo>
                                    <a:pt x="95" y="45"/>
                                  </a:lnTo>
                                  <a:lnTo>
                                    <a:pt x="96" y="45"/>
                                  </a:lnTo>
                                  <a:lnTo>
                                    <a:pt x="96" y="45"/>
                                  </a:lnTo>
                                  <a:lnTo>
                                    <a:pt x="99" y="45"/>
                                  </a:lnTo>
                                  <a:lnTo>
                                    <a:pt x="99" y="48"/>
                                  </a:lnTo>
                                  <a:lnTo>
                                    <a:pt x="100" y="48"/>
                                  </a:lnTo>
                                  <a:lnTo>
                                    <a:pt x="100" y="50"/>
                                  </a:lnTo>
                                  <a:lnTo>
                                    <a:pt x="106" y="50"/>
                                  </a:lnTo>
                                  <a:lnTo>
                                    <a:pt x="106" y="50"/>
                                  </a:lnTo>
                                  <a:lnTo>
                                    <a:pt x="110" y="50"/>
                                  </a:lnTo>
                                  <a:lnTo>
                                    <a:pt x="110" y="53"/>
                                  </a:lnTo>
                                  <a:lnTo>
                                    <a:pt x="111" y="53"/>
                                  </a:lnTo>
                                  <a:lnTo>
                                    <a:pt x="111" y="53"/>
                                  </a:lnTo>
                                  <a:lnTo>
                                    <a:pt x="112" y="53"/>
                                  </a:lnTo>
                                  <a:lnTo>
                                    <a:pt x="112" y="56"/>
                                  </a:lnTo>
                                  <a:lnTo>
                                    <a:pt x="115" y="56"/>
                                  </a:lnTo>
                                  <a:lnTo>
                                    <a:pt x="115" y="59"/>
                                  </a:lnTo>
                                  <a:lnTo>
                                    <a:pt x="115" y="59"/>
                                  </a:lnTo>
                                  <a:lnTo>
                                    <a:pt x="115" y="62"/>
                                  </a:lnTo>
                                  <a:lnTo>
                                    <a:pt x="118" y="62"/>
                                  </a:lnTo>
                                  <a:lnTo>
                                    <a:pt x="118" y="65"/>
                                  </a:lnTo>
                                  <a:lnTo>
                                    <a:pt x="125" y="65"/>
                                  </a:lnTo>
                                  <a:lnTo>
                                    <a:pt x="125" y="68"/>
                                  </a:lnTo>
                                  <a:lnTo>
                                    <a:pt x="132" y="68"/>
                                  </a:lnTo>
                                  <a:lnTo>
                                    <a:pt x="132" y="68"/>
                                  </a:lnTo>
                                  <a:lnTo>
                                    <a:pt x="137" y="68"/>
                                  </a:lnTo>
                                  <a:lnTo>
                                    <a:pt x="137" y="70"/>
                                  </a:lnTo>
                                  <a:lnTo>
                                    <a:pt x="138" y="70"/>
                                  </a:lnTo>
                                  <a:lnTo>
                                    <a:pt x="138" y="70"/>
                                  </a:lnTo>
                                  <a:lnTo>
                                    <a:pt x="140" y="70"/>
                                  </a:lnTo>
                                  <a:lnTo>
                                    <a:pt x="140" y="70"/>
                                  </a:lnTo>
                                  <a:lnTo>
                                    <a:pt x="144" y="70"/>
                                  </a:lnTo>
                                  <a:lnTo>
                                    <a:pt x="144" y="70"/>
                                  </a:lnTo>
                                  <a:lnTo>
                                    <a:pt x="150" y="70"/>
                                  </a:lnTo>
                                  <a:lnTo>
                                    <a:pt x="150" y="73"/>
                                  </a:lnTo>
                                  <a:lnTo>
                                    <a:pt x="151" y="73"/>
                                  </a:lnTo>
                                  <a:lnTo>
                                    <a:pt x="151" y="76"/>
                                  </a:lnTo>
                                  <a:lnTo>
                                    <a:pt x="152" y="76"/>
                                  </a:lnTo>
                                  <a:lnTo>
                                    <a:pt x="152" y="79"/>
                                  </a:lnTo>
                                  <a:lnTo>
                                    <a:pt x="154" y="79"/>
                                  </a:lnTo>
                                  <a:lnTo>
                                    <a:pt x="154" y="82"/>
                                  </a:lnTo>
                                  <a:lnTo>
                                    <a:pt x="154" y="82"/>
                                  </a:lnTo>
                                  <a:lnTo>
                                    <a:pt x="154" y="85"/>
                                  </a:lnTo>
                                  <a:lnTo>
                                    <a:pt x="155" y="85"/>
                                  </a:lnTo>
                                  <a:lnTo>
                                    <a:pt x="155" y="85"/>
                                  </a:lnTo>
                                  <a:lnTo>
                                    <a:pt x="157" y="85"/>
                                  </a:lnTo>
                                  <a:lnTo>
                                    <a:pt x="157" y="88"/>
                                  </a:lnTo>
                                  <a:lnTo>
                                    <a:pt x="158" y="88"/>
                                  </a:lnTo>
                                  <a:lnTo>
                                    <a:pt x="158" y="91"/>
                                  </a:lnTo>
                                  <a:lnTo>
                                    <a:pt x="162" y="91"/>
                                  </a:lnTo>
                                  <a:lnTo>
                                    <a:pt x="162" y="94"/>
                                  </a:lnTo>
                                  <a:lnTo>
                                    <a:pt x="163" y="94"/>
                                  </a:lnTo>
                                  <a:lnTo>
                                    <a:pt x="163" y="94"/>
                                  </a:lnTo>
                                  <a:lnTo>
                                    <a:pt x="166" y="94"/>
                                  </a:lnTo>
                                  <a:lnTo>
                                    <a:pt x="166" y="97"/>
                                  </a:lnTo>
                                  <a:lnTo>
                                    <a:pt x="176" y="97"/>
                                  </a:lnTo>
                                  <a:lnTo>
                                    <a:pt x="176" y="97"/>
                                  </a:lnTo>
                                  <a:lnTo>
                                    <a:pt x="177" y="97"/>
                                  </a:lnTo>
                                  <a:lnTo>
                                    <a:pt x="177" y="97"/>
                                  </a:lnTo>
                                  <a:lnTo>
                                    <a:pt x="177" y="97"/>
                                  </a:lnTo>
                                  <a:lnTo>
                                    <a:pt x="177" y="97"/>
                                  </a:lnTo>
                                  <a:lnTo>
                                    <a:pt x="183" y="97"/>
                                  </a:lnTo>
                                  <a:lnTo>
                                    <a:pt x="183" y="100"/>
                                  </a:lnTo>
                                  <a:lnTo>
                                    <a:pt x="184" y="100"/>
                                  </a:lnTo>
                                  <a:lnTo>
                                    <a:pt x="184" y="103"/>
                                  </a:lnTo>
                                  <a:lnTo>
                                    <a:pt x="185" y="103"/>
                                  </a:lnTo>
                                  <a:lnTo>
                                    <a:pt x="185" y="103"/>
                                  </a:lnTo>
                                  <a:lnTo>
                                    <a:pt x="188" y="103"/>
                                  </a:lnTo>
                                  <a:lnTo>
                                    <a:pt x="188" y="106"/>
                                  </a:lnTo>
                                  <a:lnTo>
                                    <a:pt x="192" y="106"/>
                                  </a:lnTo>
                                  <a:lnTo>
                                    <a:pt x="192" y="106"/>
                                  </a:lnTo>
                                  <a:lnTo>
                                    <a:pt x="195" y="106"/>
                                  </a:lnTo>
                                  <a:lnTo>
                                    <a:pt x="195" y="106"/>
                                  </a:lnTo>
                                  <a:lnTo>
                                    <a:pt x="199" y="106"/>
                                  </a:lnTo>
                                  <a:lnTo>
                                    <a:pt x="199" y="109"/>
                                  </a:lnTo>
                                  <a:lnTo>
                                    <a:pt x="200" y="109"/>
                                  </a:lnTo>
                                  <a:lnTo>
                                    <a:pt x="200" y="112"/>
                                  </a:lnTo>
                                  <a:lnTo>
                                    <a:pt x="200" y="112"/>
                                  </a:lnTo>
                                  <a:lnTo>
                                    <a:pt x="200" y="112"/>
                                  </a:lnTo>
                                  <a:lnTo>
                                    <a:pt x="202" y="112"/>
                                  </a:lnTo>
                                  <a:lnTo>
                                    <a:pt x="202" y="115"/>
                                  </a:lnTo>
                                  <a:lnTo>
                                    <a:pt x="203" y="115"/>
                                  </a:lnTo>
                                  <a:lnTo>
                                    <a:pt x="203" y="118"/>
                                  </a:lnTo>
                                  <a:lnTo>
                                    <a:pt x="209" y="118"/>
                                  </a:lnTo>
                                  <a:lnTo>
                                    <a:pt x="209" y="121"/>
                                  </a:lnTo>
                                  <a:lnTo>
                                    <a:pt x="209" y="121"/>
                                  </a:lnTo>
                                  <a:lnTo>
                                    <a:pt x="209" y="124"/>
                                  </a:lnTo>
                                  <a:lnTo>
                                    <a:pt x="213" y="124"/>
                                  </a:lnTo>
                                  <a:lnTo>
                                    <a:pt x="213" y="124"/>
                                  </a:lnTo>
                                  <a:lnTo>
                                    <a:pt x="217" y="124"/>
                                  </a:lnTo>
                                  <a:lnTo>
                                    <a:pt x="217" y="124"/>
                                  </a:lnTo>
                                  <a:lnTo>
                                    <a:pt x="219" y="124"/>
                                  </a:lnTo>
                                  <a:lnTo>
                                    <a:pt x="219" y="124"/>
                                  </a:lnTo>
                                  <a:lnTo>
                                    <a:pt x="221" y="124"/>
                                  </a:lnTo>
                                  <a:lnTo>
                                    <a:pt x="221" y="127"/>
                                  </a:lnTo>
                                  <a:lnTo>
                                    <a:pt x="231" y="127"/>
                                  </a:lnTo>
                                  <a:lnTo>
                                    <a:pt x="231" y="127"/>
                                  </a:lnTo>
                                  <a:lnTo>
                                    <a:pt x="239" y="127"/>
                                  </a:lnTo>
                                  <a:lnTo>
                                    <a:pt x="239" y="130"/>
                                  </a:lnTo>
                                  <a:lnTo>
                                    <a:pt x="240" y="130"/>
                                  </a:lnTo>
                                  <a:lnTo>
                                    <a:pt x="240" y="133"/>
                                  </a:lnTo>
                                  <a:lnTo>
                                    <a:pt x="244" y="133"/>
                                  </a:lnTo>
                                  <a:lnTo>
                                    <a:pt x="244" y="136"/>
                                  </a:lnTo>
                                  <a:lnTo>
                                    <a:pt x="250" y="136"/>
                                  </a:lnTo>
                                  <a:lnTo>
                                    <a:pt x="250" y="136"/>
                                  </a:lnTo>
                                  <a:lnTo>
                                    <a:pt x="251" y="136"/>
                                  </a:lnTo>
                                  <a:lnTo>
                                    <a:pt x="251" y="136"/>
                                  </a:lnTo>
                                  <a:lnTo>
                                    <a:pt x="253" y="136"/>
                                  </a:lnTo>
                                  <a:lnTo>
                                    <a:pt x="253" y="136"/>
                                  </a:lnTo>
                                  <a:lnTo>
                                    <a:pt x="254" y="136"/>
                                  </a:lnTo>
                                  <a:lnTo>
                                    <a:pt x="254" y="139"/>
                                  </a:lnTo>
                                  <a:lnTo>
                                    <a:pt x="255" y="139"/>
                                  </a:lnTo>
                                  <a:lnTo>
                                    <a:pt x="255" y="139"/>
                                  </a:lnTo>
                                  <a:lnTo>
                                    <a:pt x="259" y="139"/>
                                  </a:lnTo>
                                  <a:lnTo>
                                    <a:pt x="259" y="142"/>
                                  </a:lnTo>
                                  <a:lnTo>
                                    <a:pt x="261" y="142"/>
                                  </a:lnTo>
                                  <a:lnTo>
                                    <a:pt x="261" y="145"/>
                                  </a:lnTo>
                                  <a:lnTo>
                                    <a:pt x="261" y="145"/>
                                  </a:lnTo>
                                  <a:lnTo>
                                    <a:pt x="261" y="148"/>
                                  </a:lnTo>
                                  <a:lnTo>
                                    <a:pt x="262" y="148"/>
                                  </a:lnTo>
                                  <a:lnTo>
                                    <a:pt x="262" y="148"/>
                                  </a:lnTo>
                                  <a:lnTo>
                                    <a:pt x="263" y="148"/>
                                  </a:lnTo>
                                  <a:lnTo>
                                    <a:pt x="263" y="148"/>
                                  </a:lnTo>
                                  <a:lnTo>
                                    <a:pt x="264" y="148"/>
                                  </a:lnTo>
                                  <a:lnTo>
                                    <a:pt x="264" y="152"/>
                                  </a:lnTo>
                                  <a:lnTo>
                                    <a:pt x="266" y="152"/>
                                  </a:lnTo>
                                  <a:lnTo>
                                    <a:pt x="266" y="152"/>
                                  </a:lnTo>
                                  <a:lnTo>
                                    <a:pt x="268" y="152"/>
                                  </a:lnTo>
                                  <a:lnTo>
                                    <a:pt x="268" y="152"/>
                                  </a:lnTo>
                                  <a:lnTo>
                                    <a:pt x="269" y="152"/>
                                  </a:lnTo>
                                  <a:lnTo>
                                    <a:pt x="269" y="152"/>
                                  </a:lnTo>
                                  <a:lnTo>
                                    <a:pt x="273" y="152"/>
                                  </a:lnTo>
                                  <a:lnTo>
                                    <a:pt x="273" y="152"/>
                                  </a:lnTo>
                                  <a:lnTo>
                                    <a:pt x="274" y="152"/>
                                  </a:lnTo>
                                  <a:lnTo>
                                    <a:pt x="274" y="155"/>
                                  </a:lnTo>
                                  <a:lnTo>
                                    <a:pt x="274" y="155"/>
                                  </a:lnTo>
                                  <a:lnTo>
                                    <a:pt x="274" y="155"/>
                                  </a:lnTo>
                                  <a:lnTo>
                                    <a:pt x="276" y="155"/>
                                  </a:lnTo>
                                  <a:lnTo>
                                    <a:pt x="276" y="155"/>
                                  </a:lnTo>
                                  <a:lnTo>
                                    <a:pt x="281" y="155"/>
                                  </a:lnTo>
                                  <a:lnTo>
                                    <a:pt x="281" y="158"/>
                                  </a:lnTo>
                                  <a:lnTo>
                                    <a:pt x="282" y="158"/>
                                  </a:lnTo>
                                  <a:lnTo>
                                    <a:pt x="282" y="161"/>
                                  </a:lnTo>
                                  <a:lnTo>
                                    <a:pt x="283" y="161"/>
                                  </a:lnTo>
                                  <a:lnTo>
                                    <a:pt x="283" y="161"/>
                                  </a:lnTo>
                                  <a:lnTo>
                                    <a:pt x="289" y="161"/>
                                  </a:lnTo>
                                  <a:lnTo>
                                    <a:pt x="289" y="165"/>
                                  </a:lnTo>
                                  <a:lnTo>
                                    <a:pt x="294" y="165"/>
                                  </a:lnTo>
                                  <a:lnTo>
                                    <a:pt x="294" y="165"/>
                                  </a:lnTo>
                                  <a:lnTo>
                                    <a:pt x="295" y="165"/>
                                  </a:lnTo>
                                  <a:lnTo>
                                    <a:pt x="295" y="165"/>
                                  </a:lnTo>
                                  <a:lnTo>
                                    <a:pt x="295" y="165"/>
                                  </a:lnTo>
                                  <a:lnTo>
                                    <a:pt x="295" y="165"/>
                                  </a:lnTo>
                                  <a:lnTo>
                                    <a:pt x="296" y="165"/>
                                  </a:lnTo>
                                  <a:lnTo>
                                    <a:pt x="296" y="165"/>
                                  </a:lnTo>
                                  <a:lnTo>
                                    <a:pt x="297" y="165"/>
                                  </a:lnTo>
                                  <a:lnTo>
                                    <a:pt x="297" y="165"/>
                                  </a:lnTo>
                                  <a:lnTo>
                                    <a:pt x="304" y="165"/>
                                  </a:lnTo>
                                  <a:lnTo>
                                    <a:pt x="304" y="168"/>
                                  </a:lnTo>
                                  <a:lnTo>
                                    <a:pt x="306" y="168"/>
                                  </a:lnTo>
                                  <a:lnTo>
                                    <a:pt x="306" y="171"/>
                                  </a:lnTo>
                                  <a:lnTo>
                                    <a:pt x="307" y="171"/>
                                  </a:lnTo>
                                  <a:lnTo>
                                    <a:pt x="307" y="171"/>
                                  </a:lnTo>
                                  <a:lnTo>
                                    <a:pt x="313" y="171"/>
                                  </a:lnTo>
                                  <a:lnTo>
                                    <a:pt x="313" y="171"/>
                                  </a:lnTo>
                                  <a:lnTo>
                                    <a:pt x="318" y="171"/>
                                  </a:lnTo>
                                  <a:lnTo>
                                    <a:pt x="318" y="171"/>
                                  </a:lnTo>
                                  <a:lnTo>
                                    <a:pt x="323" y="171"/>
                                  </a:lnTo>
                                  <a:lnTo>
                                    <a:pt x="323" y="171"/>
                                  </a:lnTo>
                                  <a:lnTo>
                                    <a:pt x="324" y="171"/>
                                  </a:lnTo>
                                  <a:lnTo>
                                    <a:pt x="324" y="171"/>
                                  </a:lnTo>
                                  <a:lnTo>
                                    <a:pt x="325" y="171"/>
                                  </a:lnTo>
                                  <a:lnTo>
                                    <a:pt x="325" y="171"/>
                                  </a:lnTo>
                                  <a:lnTo>
                                    <a:pt x="326" y="171"/>
                                  </a:lnTo>
                                  <a:lnTo>
                                    <a:pt x="326" y="171"/>
                                  </a:lnTo>
                                  <a:lnTo>
                                    <a:pt x="330" y="171"/>
                                  </a:lnTo>
                                  <a:lnTo>
                                    <a:pt x="330" y="171"/>
                                  </a:lnTo>
                                  <a:lnTo>
                                    <a:pt x="330" y="171"/>
                                  </a:lnTo>
                                  <a:lnTo>
                                    <a:pt x="330" y="171"/>
                                  </a:lnTo>
                                  <a:lnTo>
                                    <a:pt x="330" y="171"/>
                                  </a:lnTo>
                                  <a:lnTo>
                                    <a:pt x="330" y="171"/>
                                  </a:lnTo>
                                  <a:lnTo>
                                    <a:pt x="332" y="171"/>
                                  </a:lnTo>
                                  <a:lnTo>
                                    <a:pt x="332" y="171"/>
                                  </a:lnTo>
                                  <a:lnTo>
                                    <a:pt x="332" y="171"/>
                                  </a:lnTo>
                                  <a:lnTo>
                                    <a:pt x="332" y="171"/>
                                  </a:lnTo>
                                  <a:lnTo>
                                    <a:pt x="333" y="171"/>
                                  </a:lnTo>
                                  <a:lnTo>
                                    <a:pt x="333" y="171"/>
                                  </a:lnTo>
                                  <a:lnTo>
                                    <a:pt x="334" y="171"/>
                                  </a:lnTo>
                                  <a:lnTo>
                                    <a:pt x="334" y="175"/>
                                  </a:lnTo>
                                  <a:lnTo>
                                    <a:pt x="342" y="175"/>
                                  </a:lnTo>
                                  <a:lnTo>
                                    <a:pt x="342" y="175"/>
                                  </a:lnTo>
                                  <a:lnTo>
                                    <a:pt x="343" y="175"/>
                                  </a:lnTo>
                                  <a:lnTo>
                                    <a:pt x="343" y="179"/>
                                  </a:lnTo>
                                  <a:lnTo>
                                    <a:pt x="352" y="179"/>
                                  </a:lnTo>
                                  <a:lnTo>
                                    <a:pt x="352" y="182"/>
                                  </a:lnTo>
                                  <a:lnTo>
                                    <a:pt x="359" y="182"/>
                                  </a:lnTo>
                                  <a:lnTo>
                                    <a:pt x="359" y="182"/>
                                  </a:lnTo>
                                  <a:lnTo>
                                    <a:pt x="361" y="182"/>
                                  </a:lnTo>
                                  <a:lnTo>
                                    <a:pt x="361" y="182"/>
                                  </a:lnTo>
                                  <a:lnTo>
                                    <a:pt x="362" y="182"/>
                                  </a:lnTo>
                                  <a:lnTo>
                                    <a:pt x="362" y="182"/>
                                  </a:lnTo>
                                  <a:lnTo>
                                    <a:pt x="363" y="182"/>
                                  </a:lnTo>
                                  <a:lnTo>
                                    <a:pt x="363" y="182"/>
                                  </a:lnTo>
                                  <a:lnTo>
                                    <a:pt x="365" y="182"/>
                                  </a:lnTo>
                                  <a:lnTo>
                                    <a:pt x="365" y="182"/>
                                  </a:lnTo>
                                  <a:lnTo>
                                    <a:pt x="365" y="182"/>
                                  </a:lnTo>
                                  <a:lnTo>
                                    <a:pt x="365" y="186"/>
                                  </a:lnTo>
                                  <a:lnTo>
                                    <a:pt x="366" y="186"/>
                                  </a:lnTo>
                                  <a:lnTo>
                                    <a:pt x="366" y="186"/>
                                  </a:lnTo>
                                  <a:lnTo>
                                    <a:pt x="370" y="186"/>
                                  </a:lnTo>
                                  <a:lnTo>
                                    <a:pt x="370" y="186"/>
                                  </a:lnTo>
                                  <a:lnTo>
                                    <a:pt x="373" y="186"/>
                                  </a:lnTo>
                                  <a:lnTo>
                                    <a:pt x="373" y="186"/>
                                  </a:lnTo>
                                  <a:lnTo>
                                    <a:pt x="374" y="186"/>
                                  </a:lnTo>
                                  <a:lnTo>
                                    <a:pt x="374" y="186"/>
                                  </a:lnTo>
                                  <a:lnTo>
                                    <a:pt x="375" y="186"/>
                                  </a:lnTo>
                                  <a:lnTo>
                                    <a:pt x="375" y="186"/>
                                  </a:lnTo>
                                  <a:lnTo>
                                    <a:pt x="376" y="186"/>
                                  </a:lnTo>
                                  <a:lnTo>
                                    <a:pt x="376" y="186"/>
                                  </a:lnTo>
                                  <a:lnTo>
                                    <a:pt x="378" y="186"/>
                                  </a:lnTo>
                                  <a:lnTo>
                                    <a:pt x="378" y="186"/>
                                  </a:lnTo>
                                  <a:lnTo>
                                    <a:pt x="378" y="186"/>
                                  </a:lnTo>
                                  <a:lnTo>
                                    <a:pt x="378" y="186"/>
                                  </a:lnTo>
                                  <a:lnTo>
                                    <a:pt x="382" y="186"/>
                                  </a:lnTo>
                                  <a:lnTo>
                                    <a:pt x="382" y="186"/>
                                  </a:lnTo>
                                  <a:lnTo>
                                    <a:pt x="388" y="186"/>
                                  </a:lnTo>
                                  <a:lnTo>
                                    <a:pt x="388" y="186"/>
                                  </a:lnTo>
                                  <a:lnTo>
                                    <a:pt x="388" y="186"/>
                                  </a:lnTo>
                                  <a:lnTo>
                                    <a:pt x="388" y="186"/>
                                  </a:lnTo>
                                  <a:lnTo>
                                    <a:pt x="389" y="186"/>
                                  </a:lnTo>
                                  <a:lnTo>
                                    <a:pt x="389" y="186"/>
                                  </a:lnTo>
                                  <a:lnTo>
                                    <a:pt x="394" y="186"/>
                                  </a:lnTo>
                                  <a:lnTo>
                                    <a:pt x="394" y="186"/>
                                  </a:lnTo>
                                  <a:lnTo>
                                    <a:pt x="395" y="186"/>
                                  </a:lnTo>
                                  <a:lnTo>
                                    <a:pt x="395" y="186"/>
                                  </a:lnTo>
                                  <a:lnTo>
                                    <a:pt x="396" y="186"/>
                                  </a:lnTo>
                                  <a:lnTo>
                                    <a:pt x="396" y="186"/>
                                  </a:lnTo>
                                  <a:lnTo>
                                    <a:pt x="396" y="186"/>
                                  </a:lnTo>
                                  <a:lnTo>
                                    <a:pt x="396" y="186"/>
                                  </a:lnTo>
                                  <a:lnTo>
                                    <a:pt x="398" y="186"/>
                                  </a:lnTo>
                                  <a:lnTo>
                                    <a:pt x="398" y="186"/>
                                  </a:lnTo>
                                  <a:lnTo>
                                    <a:pt x="400" y="186"/>
                                  </a:lnTo>
                                  <a:lnTo>
                                    <a:pt x="400" y="186"/>
                                  </a:lnTo>
                                  <a:lnTo>
                                    <a:pt x="400" y="186"/>
                                  </a:lnTo>
                                  <a:lnTo>
                                    <a:pt x="400" y="186"/>
                                  </a:lnTo>
                                  <a:lnTo>
                                    <a:pt x="400" y="186"/>
                                  </a:lnTo>
                                  <a:lnTo>
                                    <a:pt x="400" y="186"/>
                                  </a:lnTo>
                                  <a:lnTo>
                                    <a:pt x="402" y="186"/>
                                  </a:lnTo>
                                  <a:lnTo>
                                    <a:pt x="402" y="186"/>
                                  </a:lnTo>
                                  <a:lnTo>
                                    <a:pt x="405" y="186"/>
                                  </a:lnTo>
                                  <a:lnTo>
                                    <a:pt x="405" y="186"/>
                                  </a:lnTo>
                                  <a:lnTo>
                                    <a:pt x="407" y="186"/>
                                  </a:lnTo>
                                  <a:lnTo>
                                    <a:pt x="407" y="186"/>
                                  </a:lnTo>
                                  <a:lnTo>
                                    <a:pt x="407" y="186"/>
                                  </a:lnTo>
                                  <a:lnTo>
                                    <a:pt x="407" y="186"/>
                                  </a:lnTo>
                                  <a:lnTo>
                                    <a:pt x="410" y="186"/>
                                  </a:lnTo>
                                  <a:lnTo>
                                    <a:pt x="410" y="186"/>
                                  </a:lnTo>
                                  <a:lnTo>
                                    <a:pt x="410" y="186"/>
                                  </a:lnTo>
                                  <a:lnTo>
                                    <a:pt x="410" y="186"/>
                                  </a:lnTo>
                                  <a:lnTo>
                                    <a:pt x="413" y="186"/>
                                  </a:lnTo>
                                  <a:lnTo>
                                    <a:pt x="413" y="186"/>
                                  </a:lnTo>
                                  <a:lnTo>
                                    <a:pt x="413" y="186"/>
                                  </a:lnTo>
                                  <a:lnTo>
                                    <a:pt x="413" y="186"/>
                                  </a:lnTo>
                                  <a:lnTo>
                                    <a:pt x="418" y="186"/>
                                  </a:lnTo>
                                  <a:lnTo>
                                    <a:pt x="418" y="186"/>
                                  </a:lnTo>
                                  <a:lnTo>
                                    <a:pt x="419" y="186"/>
                                  </a:lnTo>
                                  <a:lnTo>
                                    <a:pt x="419" y="186"/>
                                  </a:lnTo>
                                  <a:lnTo>
                                    <a:pt x="423" y="186"/>
                                  </a:lnTo>
                                  <a:lnTo>
                                    <a:pt x="423" y="191"/>
                                  </a:lnTo>
                                  <a:lnTo>
                                    <a:pt x="425" y="191"/>
                                  </a:lnTo>
                                  <a:lnTo>
                                    <a:pt x="425" y="191"/>
                                  </a:lnTo>
                                  <a:lnTo>
                                    <a:pt x="426" y="191"/>
                                  </a:lnTo>
                                  <a:lnTo>
                                    <a:pt x="426" y="191"/>
                                  </a:lnTo>
                                  <a:lnTo>
                                    <a:pt x="426" y="191"/>
                                  </a:lnTo>
                                  <a:lnTo>
                                    <a:pt x="426" y="191"/>
                                  </a:lnTo>
                                  <a:lnTo>
                                    <a:pt x="428" y="191"/>
                                  </a:lnTo>
                                  <a:lnTo>
                                    <a:pt x="428" y="191"/>
                                  </a:lnTo>
                                  <a:lnTo>
                                    <a:pt x="432" y="191"/>
                                  </a:lnTo>
                                  <a:lnTo>
                                    <a:pt x="432" y="191"/>
                                  </a:lnTo>
                                  <a:lnTo>
                                    <a:pt x="433" y="191"/>
                                  </a:lnTo>
                                  <a:lnTo>
                                    <a:pt x="433" y="191"/>
                                  </a:lnTo>
                                  <a:lnTo>
                                    <a:pt x="436" y="191"/>
                                  </a:lnTo>
                                  <a:lnTo>
                                    <a:pt x="436" y="195"/>
                                  </a:lnTo>
                                  <a:lnTo>
                                    <a:pt x="438" y="195"/>
                                  </a:lnTo>
                                  <a:lnTo>
                                    <a:pt x="438" y="195"/>
                                  </a:lnTo>
                                  <a:lnTo>
                                    <a:pt x="440" y="195"/>
                                  </a:lnTo>
                                  <a:lnTo>
                                    <a:pt x="440" y="195"/>
                                  </a:lnTo>
                                  <a:lnTo>
                                    <a:pt x="440" y="195"/>
                                  </a:lnTo>
                                  <a:lnTo>
                                    <a:pt x="440" y="195"/>
                                  </a:lnTo>
                                  <a:lnTo>
                                    <a:pt x="447" y="195"/>
                                  </a:lnTo>
                                  <a:lnTo>
                                    <a:pt x="447" y="195"/>
                                  </a:lnTo>
                                  <a:lnTo>
                                    <a:pt x="451" y="195"/>
                                  </a:lnTo>
                                  <a:lnTo>
                                    <a:pt x="451" y="195"/>
                                  </a:lnTo>
                                  <a:lnTo>
                                    <a:pt x="453" y="195"/>
                                  </a:lnTo>
                                  <a:lnTo>
                                    <a:pt x="453" y="195"/>
                                  </a:lnTo>
                                  <a:lnTo>
                                    <a:pt x="455" y="195"/>
                                  </a:lnTo>
                                  <a:lnTo>
                                    <a:pt x="455" y="201"/>
                                  </a:lnTo>
                                  <a:lnTo>
                                    <a:pt x="456" y="201"/>
                                  </a:lnTo>
                                  <a:lnTo>
                                    <a:pt x="456" y="201"/>
                                  </a:lnTo>
                                  <a:lnTo>
                                    <a:pt x="458" y="201"/>
                                  </a:lnTo>
                                  <a:lnTo>
                                    <a:pt x="458" y="206"/>
                                  </a:lnTo>
                                  <a:lnTo>
                                    <a:pt x="459" y="206"/>
                                  </a:lnTo>
                                  <a:lnTo>
                                    <a:pt x="459" y="206"/>
                                  </a:lnTo>
                                  <a:lnTo>
                                    <a:pt x="460" y="206"/>
                                  </a:lnTo>
                                  <a:lnTo>
                                    <a:pt x="460" y="206"/>
                                  </a:lnTo>
                                  <a:lnTo>
                                    <a:pt x="460" y="206"/>
                                  </a:lnTo>
                                  <a:lnTo>
                                    <a:pt x="460" y="206"/>
                                  </a:lnTo>
                                  <a:lnTo>
                                    <a:pt x="462" y="206"/>
                                  </a:lnTo>
                                  <a:lnTo>
                                    <a:pt x="462" y="211"/>
                                  </a:lnTo>
                                  <a:lnTo>
                                    <a:pt x="463" y="211"/>
                                  </a:lnTo>
                                  <a:lnTo>
                                    <a:pt x="463" y="211"/>
                                  </a:lnTo>
                                  <a:lnTo>
                                    <a:pt x="464" y="211"/>
                                  </a:lnTo>
                                  <a:lnTo>
                                    <a:pt x="464" y="211"/>
                                  </a:lnTo>
                                  <a:lnTo>
                                    <a:pt x="465" y="211"/>
                                  </a:lnTo>
                                  <a:lnTo>
                                    <a:pt x="465" y="211"/>
                                  </a:lnTo>
                                  <a:lnTo>
                                    <a:pt x="465" y="211"/>
                                  </a:lnTo>
                                  <a:lnTo>
                                    <a:pt x="465" y="211"/>
                                  </a:lnTo>
                                  <a:lnTo>
                                    <a:pt x="465" y="211"/>
                                  </a:lnTo>
                                  <a:lnTo>
                                    <a:pt x="465" y="211"/>
                                  </a:lnTo>
                                  <a:lnTo>
                                    <a:pt x="469" y="211"/>
                                  </a:lnTo>
                                  <a:lnTo>
                                    <a:pt x="469" y="211"/>
                                  </a:lnTo>
                                  <a:lnTo>
                                    <a:pt x="475" y="211"/>
                                  </a:lnTo>
                                  <a:lnTo>
                                    <a:pt x="475" y="211"/>
                                  </a:lnTo>
                                  <a:lnTo>
                                    <a:pt x="478" y="211"/>
                                  </a:lnTo>
                                  <a:lnTo>
                                    <a:pt x="478" y="211"/>
                                  </a:lnTo>
                                  <a:lnTo>
                                    <a:pt x="479" y="211"/>
                                  </a:lnTo>
                                  <a:lnTo>
                                    <a:pt x="479" y="211"/>
                                  </a:lnTo>
                                  <a:lnTo>
                                    <a:pt x="480" y="211"/>
                                  </a:lnTo>
                                  <a:lnTo>
                                    <a:pt x="480" y="211"/>
                                  </a:lnTo>
                                  <a:lnTo>
                                    <a:pt x="482" y="211"/>
                                  </a:lnTo>
                                  <a:lnTo>
                                    <a:pt x="482" y="211"/>
                                  </a:lnTo>
                                  <a:lnTo>
                                    <a:pt x="483" y="211"/>
                                  </a:lnTo>
                                  <a:lnTo>
                                    <a:pt x="483" y="211"/>
                                  </a:lnTo>
                                  <a:lnTo>
                                    <a:pt x="483" y="211"/>
                                  </a:lnTo>
                                  <a:lnTo>
                                    <a:pt x="483" y="211"/>
                                  </a:lnTo>
                                  <a:lnTo>
                                    <a:pt x="487" y="211"/>
                                  </a:lnTo>
                                  <a:lnTo>
                                    <a:pt x="487" y="211"/>
                                  </a:lnTo>
                                  <a:lnTo>
                                    <a:pt x="487" y="211"/>
                                  </a:lnTo>
                                  <a:lnTo>
                                    <a:pt x="487" y="211"/>
                                  </a:lnTo>
                                  <a:lnTo>
                                    <a:pt x="487" y="211"/>
                                  </a:lnTo>
                                  <a:lnTo>
                                    <a:pt x="487" y="211"/>
                                  </a:lnTo>
                                  <a:lnTo>
                                    <a:pt x="488" y="211"/>
                                  </a:lnTo>
                                  <a:lnTo>
                                    <a:pt x="488" y="211"/>
                                  </a:lnTo>
                                  <a:lnTo>
                                    <a:pt x="489" y="211"/>
                                  </a:lnTo>
                                  <a:lnTo>
                                    <a:pt x="489" y="211"/>
                                  </a:lnTo>
                                  <a:lnTo>
                                    <a:pt x="489" y="211"/>
                                  </a:lnTo>
                                  <a:lnTo>
                                    <a:pt x="489" y="211"/>
                                  </a:lnTo>
                                  <a:lnTo>
                                    <a:pt x="494" y="211"/>
                                  </a:lnTo>
                                  <a:lnTo>
                                    <a:pt x="494" y="211"/>
                                  </a:lnTo>
                                  <a:lnTo>
                                    <a:pt x="495" y="211"/>
                                  </a:lnTo>
                                  <a:lnTo>
                                    <a:pt x="495" y="211"/>
                                  </a:lnTo>
                                  <a:lnTo>
                                    <a:pt x="498" y="211"/>
                                  </a:lnTo>
                                  <a:lnTo>
                                    <a:pt x="498" y="211"/>
                                  </a:lnTo>
                                  <a:lnTo>
                                    <a:pt x="503" y="211"/>
                                  </a:lnTo>
                                  <a:lnTo>
                                    <a:pt x="503" y="211"/>
                                  </a:lnTo>
                                  <a:lnTo>
                                    <a:pt x="506" y="211"/>
                                  </a:lnTo>
                                  <a:lnTo>
                                    <a:pt x="506" y="211"/>
                                  </a:lnTo>
                                  <a:lnTo>
                                    <a:pt x="507" y="211"/>
                                  </a:lnTo>
                                  <a:lnTo>
                                    <a:pt x="507" y="211"/>
                                  </a:lnTo>
                                  <a:lnTo>
                                    <a:pt x="508" y="211"/>
                                  </a:lnTo>
                                  <a:lnTo>
                                    <a:pt x="508" y="211"/>
                                  </a:lnTo>
                                  <a:lnTo>
                                    <a:pt x="509" y="211"/>
                                  </a:lnTo>
                                  <a:lnTo>
                                    <a:pt x="509" y="211"/>
                                  </a:lnTo>
                                  <a:lnTo>
                                    <a:pt x="511" y="211"/>
                                  </a:lnTo>
                                  <a:lnTo>
                                    <a:pt x="511" y="211"/>
                                  </a:lnTo>
                                  <a:lnTo>
                                    <a:pt x="512" y="211"/>
                                  </a:lnTo>
                                  <a:lnTo>
                                    <a:pt x="512" y="211"/>
                                  </a:lnTo>
                                  <a:lnTo>
                                    <a:pt x="518" y="211"/>
                                  </a:lnTo>
                                  <a:lnTo>
                                    <a:pt x="518" y="211"/>
                                  </a:lnTo>
                                  <a:lnTo>
                                    <a:pt x="520" y="211"/>
                                  </a:lnTo>
                                  <a:lnTo>
                                    <a:pt x="520" y="211"/>
                                  </a:lnTo>
                                  <a:lnTo>
                                    <a:pt x="522" y="211"/>
                                  </a:lnTo>
                                  <a:lnTo>
                                    <a:pt x="522" y="211"/>
                                  </a:lnTo>
                                  <a:lnTo>
                                    <a:pt x="522" y="211"/>
                                  </a:lnTo>
                                  <a:lnTo>
                                    <a:pt x="522" y="211"/>
                                  </a:lnTo>
                                  <a:lnTo>
                                    <a:pt x="523" y="211"/>
                                  </a:lnTo>
                                  <a:lnTo>
                                    <a:pt x="523" y="211"/>
                                  </a:lnTo>
                                  <a:lnTo>
                                    <a:pt x="524" y="211"/>
                                  </a:lnTo>
                                  <a:lnTo>
                                    <a:pt x="524" y="211"/>
                                  </a:lnTo>
                                  <a:lnTo>
                                    <a:pt x="525" y="211"/>
                                  </a:lnTo>
                                  <a:lnTo>
                                    <a:pt x="525" y="211"/>
                                  </a:lnTo>
                                  <a:lnTo>
                                    <a:pt x="526" y="211"/>
                                  </a:lnTo>
                                  <a:lnTo>
                                    <a:pt x="526" y="211"/>
                                  </a:lnTo>
                                  <a:lnTo>
                                    <a:pt x="527" y="211"/>
                                  </a:lnTo>
                                  <a:lnTo>
                                    <a:pt x="527" y="211"/>
                                  </a:lnTo>
                                  <a:lnTo>
                                    <a:pt x="528" y="211"/>
                                  </a:lnTo>
                                  <a:lnTo>
                                    <a:pt x="528" y="211"/>
                                  </a:lnTo>
                                  <a:lnTo>
                                    <a:pt x="529" y="211"/>
                                  </a:lnTo>
                                  <a:lnTo>
                                    <a:pt x="529" y="211"/>
                                  </a:lnTo>
                                  <a:lnTo>
                                    <a:pt x="531" y="211"/>
                                  </a:lnTo>
                                  <a:lnTo>
                                    <a:pt x="531" y="211"/>
                                  </a:lnTo>
                                  <a:lnTo>
                                    <a:pt x="533" y="211"/>
                                  </a:lnTo>
                                  <a:lnTo>
                                    <a:pt x="533" y="211"/>
                                  </a:lnTo>
                                  <a:lnTo>
                                    <a:pt x="540" y="211"/>
                                  </a:lnTo>
                                  <a:lnTo>
                                    <a:pt x="540" y="211"/>
                                  </a:lnTo>
                                  <a:lnTo>
                                    <a:pt x="543" y="211"/>
                                  </a:lnTo>
                                  <a:lnTo>
                                    <a:pt x="543" y="211"/>
                                  </a:lnTo>
                                  <a:lnTo>
                                    <a:pt x="543" y="211"/>
                                  </a:lnTo>
                                  <a:lnTo>
                                    <a:pt x="543" y="220"/>
                                  </a:lnTo>
                                  <a:lnTo>
                                    <a:pt x="544" y="220"/>
                                  </a:lnTo>
                                  <a:lnTo>
                                    <a:pt x="544" y="220"/>
                                  </a:lnTo>
                                  <a:lnTo>
                                    <a:pt x="547" y="220"/>
                                  </a:lnTo>
                                  <a:lnTo>
                                    <a:pt x="547" y="220"/>
                                  </a:lnTo>
                                  <a:lnTo>
                                    <a:pt x="553" y="220"/>
                                  </a:lnTo>
                                  <a:lnTo>
                                    <a:pt x="553" y="220"/>
                                  </a:lnTo>
                                  <a:lnTo>
                                    <a:pt x="555" y="220"/>
                                  </a:lnTo>
                                  <a:lnTo>
                                    <a:pt x="555" y="220"/>
                                  </a:lnTo>
                                  <a:lnTo>
                                    <a:pt x="557" y="220"/>
                                  </a:lnTo>
                                  <a:lnTo>
                                    <a:pt x="557" y="220"/>
                                  </a:lnTo>
                                  <a:lnTo>
                                    <a:pt x="562" y="220"/>
                                  </a:lnTo>
                                  <a:lnTo>
                                    <a:pt x="562" y="220"/>
                                  </a:lnTo>
                                  <a:lnTo>
                                    <a:pt x="563" y="220"/>
                                  </a:lnTo>
                                  <a:lnTo>
                                    <a:pt x="563" y="220"/>
                                  </a:lnTo>
                                  <a:lnTo>
                                    <a:pt x="567" y="220"/>
                                  </a:lnTo>
                                  <a:lnTo>
                                    <a:pt x="567" y="220"/>
                                  </a:lnTo>
                                  <a:lnTo>
                                    <a:pt x="568" y="220"/>
                                  </a:lnTo>
                                  <a:lnTo>
                                    <a:pt x="568" y="220"/>
                                  </a:lnTo>
                                  <a:lnTo>
                                    <a:pt x="569" y="220"/>
                                  </a:lnTo>
                                  <a:lnTo>
                                    <a:pt x="569" y="220"/>
                                  </a:lnTo>
                                  <a:lnTo>
                                    <a:pt x="583" y="220"/>
                                  </a:lnTo>
                                  <a:lnTo>
                                    <a:pt x="583" y="231"/>
                                  </a:lnTo>
                                  <a:lnTo>
                                    <a:pt x="593" y="231"/>
                                  </a:lnTo>
                                  <a:lnTo>
                                    <a:pt x="593" y="231"/>
                                  </a:lnTo>
                                  <a:lnTo>
                                    <a:pt x="594" y="231"/>
                                  </a:lnTo>
                                  <a:lnTo>
                                    <a:pt x="594" y="231"/>
                                  </a:lnTo>
                                  <a:lnTo>
                                    <a:pt x="595" y="231"/>
                                  </a:lnTo>
                                  <a:lnTo>
                                    <a:pt x="595" y="231"/>
                                  </a:lnTo>
                                  <a:lnTo>
                                    <a:pt x="597" y="231"/>
                                  </a:lnTo>
                                  <a:lnTo>
                                    <a:pt x="597" y="231"/>
                                  </a:lnTo>
                                  <a:lnTo>
                                    <a:pt x="597" y="231"/>
                                  </a:lnTo>
                                  <a:lnTo>
                                    <a:pt x="597" y="231"/>
                                  </a:lnTo>
                                  <a:lnTo>
                                    <a:pt x="612" y="231"/>
                                  </a:lnTo>
                                  <a:lnTo>
                                    <a:pt x="612" y="231"/>
                                  </a:lnTo>
                                  <a:lnTo>
                                    <a:pt x="615" y="231"/>
                                  </a:lnTo>
                                  <a:lnTo>
                                    <a:pt x="615" y="231"/>
                                  </a:lnTo>
                                  <a:lnTo>
                                    <a:pt x="616" y="231"/>
                                  </a:lnTo>
                                  <a:lnTo>
                                    <a:pt x="616" y="231"/>
                                  </a:lnTo>
                                  <a:lnTo>
                                    <a:pt x="618" y="231"/>
                                  </a:lnTo>
                                  <a:lnTo>
                                    <a:pt x="618" y="231"/>
                                  </a:lnTo>
                                  <a:lnTo>
                                    <a:pt x="618" y="231"/>
                                  </a:lnTo>
                                  <a:lnTo>
                                    <a:pt x="618" y="231"/>
                                  </a:lnTo>
                                  <a:lnTo>
                                    <a:pt x="637" y="231"/>
                                  </a:lnTo>
                                  <a:lnTo>
                                    <a:pt x="637" y="231"/>
                                  </a:lnTo>
                                  <a:lnTo>
                                    <a:pt x="639" y="231"/>
                                  </a:lnTo>
                                  <a:lnTo>
                                    <a:pt x="639" y="231"/>
                                  </a:lnTo>
                                  <a:lnTo>
                                    <a:pt x="640" y="231"/>
                                  </a:lnTo>
                                  <a:lnTo>
                                    <a:pt x="640" y="231"/>
                                  </a:lnTo>
                                  <a:lnTo>
                                    <a:pt x="646" y="231"/>
                                  </a:lnTo>
                                  <a:lnTo>
                                    <a:pt x="646" y="231"/>
                                  </a:lnTo>
                                  <a:lnTo>
                                    <a:pt x="648" y="231"/>
                                  </a:lnTo>
                                  <a:lnTo>
                                    <a:pt x="648" y="231"/>
                                  </a:lnTo>
                                  <a:lnTo>
                                    <a:pt x="655" y="231"/>
                                  </a:lnTo>
                                  <a:lnTo>
                                    <a:pt x="655" y="231"/>
                                  </a:lnTo>
                                  <a:lnTo>
                                    <a:pt x="659" y="231"/>
                                  </a:lnTo>
                                  <a:lnTo>
                                    <a:pt x="659" y="231"/>
                                  </a:lnTo>
                                  <a:lnTo>
                                    <a:pt x="659" y="231"/>
                                  </a:lnTo>
                                  <a:lnTo>
                                    <a:pt x="659" y="231"/>
                                  </a:lnTo>
                                  <a:lnTo>
                                    <a:pt x="660" y="231"/>
                                  </a:lnTo>
                                  <a:lnTo>
                                    <a:pt x="660" y="231"/>
                                  </a:lnTo>
                                  <a:lnTo>
                                    <a:pt x="661" y="231"/>
                                  </a:lnTo>
                                  <a:lnTo>
                                    <a:pt x="661" y="231"/>
                                  </a:lnTo>
                                  <a:lnTo>
                                    <a:pt x="663" y="231"/>
                                  </a:lnTo>
                                  <a:lnTo>
                                    <a:pt x="663" y="231"/>
                                  </a:lnTo>
                                  <a:lnTo>
                                    <a:pt x="663" y="231"/>
                                  </a:lnTo>
                                  <a:lnTo>
                                    <a:pt x="663" y="231"/>
                                  </a:lnTo>
                                  <a:lnTo>
                                    <a:pt x="668" y="231"/>
                                  </a:lnTo>
                                  <a:lnTo>
                                    <a:pt x="668" y="231"/>
                                  </a:lnTo>
                                  <a:lnTo>
                                    <a:pt x="668" y="231"/>
                                  </a:lnTo>
                                  <a:lnTo>
                                    <a:pt x="668" y="231"/>
                                  </a:lnTo>
                                  <a:lnTo>
                                    <a:pt x="676" y="231"/>
                                  </a:lnTo>
                                  <a:lnTo>
                                    <a:pt x="676" y="231"/>
                                  </a:lnTo>
                                  <a:lnTo>
                                    <a:pt x="686" y="231"/>
                                  </a:lnTo>
                                  <a:lnTo>
                                    <a:pt x="686" y="231"/>
                                  </a:lnTo>
                                  <a:lnTo>
                                    <a:pt x="693" y="231"/>
                                  </a:lnTo>
                                  <a:lnTo>
                                    <a:pt x="693" y="231"/>
                                  </a:lnTo>
                                  <a:lnTo>
                                    <a:pt x="693" y="231"/>
                                  </a:lnTo>
                                  <a:lnTo>
                                    <a:pt x="693" y="231"/>
                                  </a:lnTo>
                                  <a:lnTo>
                                    <a:pt x="714" y="231"/>
                                  </a:lnTo>
                                  <a:lnTo>
                                    <a:pt x="714" y="231"/>
                                  </a:lnTo>
                                  <a:lnTo>
                                    <a:pt x="724" y="231"/>
                                  </a:lnTo>
                                  <a:lnTo>
                                    <a:pt x="724" y="231"/>
                                  </a:lnTo>
                                  <a:lnTo>
                                    <a:pt x="728" y="231"/>
                                  </a:lnTo>
                                  <a:lnTo>
                                    <a:pt x="728" y="231"/>
                                  </a:lnTo>
                                  <a:lnTo>
                                    <a:pt x="736" y="231"/>
                                  </a:lnTo>
                                  <a:lnTo>
                                    <a:pt x="736" y="231"/>
                                  </a:lnTo>
                                  <a:lnTo>
                                    <a:pt x="751" y="231"/>
                                  </a:lnTo>
                                  <a:lnTo>
                                    <a:pt x="751" y="231"/>
                                  </a:lnTo>
                                  <a:lnTo>
                                    <a:pt x="752" y="231"/>
                                  </a:lnTo>
                                  <a:lnTo>
                                    <a:pt x="752" y="261"/>
                                  </a:lnTo>
                                  <a:lnTo>
                                    <a:pt x="766" y="261"/>
                                  </a:lnTo>
                                  <a:lnTo>
                                    <a:pt x="766" y="261"/>
                                  </a:lnTo>
                                  <a:lnTo>
                                    <a:pt x="783" y="261"/>
                                  </a:lnTo>
                                  <a:lnTo>
                                    <a:pt x="783" y="261"/>
                                  </a:lnTo>
                                  <a:lnTo>
                                    <a:pt x="799" y="261"/>
                                  </a:lnTo>
                                  <a:lnTo>
                                    <a:pt x="799" y="296"/>
                                  </a:lnTo>
                                  <a:lnTo>
                                    <a:pt x="812" y="296"/>
                                  </a:lnTo>
                                  <a:lnTo>
                                    <a:pt x="812" y="296"/>
                                  </a:lnTo>
                                  <a:lnTo>
                                    <a:pt x="857" y="296"/>
                                  </a:lnTo>
                                  <a:lnTo>
                                    <a:pt x="857" y="296"/>
                                  </a:lnTo>
                                  <a:lnTo>
                                    <a:pt x="869" y="296"/>
                                  </a:lnTo>
                                  <a:lnTo>
                                    <a:pt x="869" y="296"/>
                                  </a:lnTo>
                                  <a:lnTo>
                                    <a:pt x="883" y="296"/>
                                  </a:lnTo>
                                  <a:lnTo>
                                    <a:pt x="883" y="296"/>
                                  </a:lnTo>
                                  <a:lnTo>
                                    <a:pt x="889" y="296"/>
                                  </a:lnTo>
                                  <a:lnTo>
                                    <a:pt x="889" y="296"/>
                                  </a:lnTo>
                                  <a:lnTo>
                                    <a:pt x="919" y="296"/>
                                  </a:lnTo>
                                  <a:lnTo>
                                    <a:pt x="919" y="296"/>
                                  </a:lnTo>
                                  <a:lnTo>
                                    <a:pt x="920" y="296"/>
                                  </a:lnTo>
                                  <a:lnTo>
                                    <a:pt x="920" y="296"/>
                                  </a:lnTo>
                                  <a:lnTo>
                                    <a:pt x="926" y="296"/>
                                  </a:lnTo>
                                  <a:lnTo>
                                    <a:pt x="926" y="296"/>
                                  </a:lnTo>
                                  <a:lnTo>
                                    <a:pt x="940" y="296"/>
                                  </a:lnTo>
                                  <a:lnTo>
                                    <a:pt x="940" y="296"/>
                                  </a:lnTo>
                                  <a:lnTo>
                                    <a:pt x="946" y="296"/>
                                  </a:lnTo>
                                  <a:lnTo>
                                    <a:pt x="946" y="296"/>
                                  </a:lnTo>
                                  <a:lnTo>
                                    <a:pt x="950" y="296"/>
                                  </a:lnTo>
                                  <a:lnTo>
                                    <a:pt x="950" y="296"/>
                                  </a:lnTo>
                                  <a:lnTo>
                                    <a:pt x="1170" y="296"/>
                                  </a:lnTo>
                                  <a:lnTo>
                                    <a:pt x="1170" y="296"/>
                                  </a:lnTo>
                                  <a:lnTo>
                                    <a:pt x="1196" y="296"/>
                                  </a:lnTo>
                                  <a:lnTo>
                                    <a:pt x="1196" y="296"/>
                                  </a:lnTo>
                                  <a:lnTo>
                                    <a:pt x="1221" y="296"/>
                                  </a:lnTo>
                                  <a:lnTo>
                                    <a:pt x="1221" y="296"/>
                                  </a:lnTo>
                                  <a:lnTo>
                                    <a:pt x="1227" y="296"/>
                                  </a:lnTo>
                                  <a:lnTo>
                                    <a:pt x="1227" y="296"/>
                                  </a:lnTo>
                                </a:path>
                              </a:pathLst>
                            </a:custGeom>
                            <a:noFill/>
                            <a:ln w="1524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5" name="Line 235"/>
                          <wps:cNvCnPr/>
                          <wps:spPr bwMode="auto">
                            <a:xfrm>
                              <a:off x="1060" y="658"/>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6" name="Line 236"/>
                          <wps:cNvCnPr/>
                          <wps:spPr bwMode="auto">
                            <a:xfrm>
                              <a:off x="1060" y="658"/>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7" name="Line 237"/>
                          <wps:cNvCnPr/>
                          <wps:spPr bwMode="auto">
                            <a:xfrm>
                              <a:off x="1060" y="658"/>
                              <a:ext cx="34"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8" name="Line 238"/>
                          <wps:cNvCnPr/>
                          <wps:spPr bwMode="auto">
                            <a:xfrm>
                              <a:off x="1094" y="658"/>
                              <a:ext cx="0" cy="38"/>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9" name="Line 239"/>
                          <wps:cNvCnPr/>
                          <wps:spPr bwMode="auto">
                            <a:xfrm>
                              <a:off x="1094" y="696"/>
                              <a:ext cx="14"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0" name="Line 240"/>
                          <wps:cNvCnPr/>
                          <wps:spPr bwMode="auto">
                            <a:xfrm>
                              <a:off x="1108" y="696"/>
                              <a:ext cx="0" cy="29"/>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1" name="Line 241"/>
                          <wps:cNvCnPr/>
                          <wps:spPr bwMode="auto">
                            <a:xfrm>
                              <a:off x="1161" y="730"/>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2" name="Line 242"/>
                          <wps:cNvCnPr/>
                          <wps:spPr bwMode="auto">
                            <a:xfrm>
                              <a:off x="1161" y="730"/>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3" name="Line 243"/>
                          <wps:cNvCnPr/>
                          <wps:spPr bwMode="auto">
                            <a:xfrm>
                              <a:off x="1161" y="730"/>
                              <a:ext cx="19"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4" name="Line 244"/>
                          <wps:cNvCnPr/>
                          <wps:spPr bwMode="auto">
                            <a:xfrm>
                              <a:off x="1180" y="730"/>
                              <a:ext cx="0" cy="38"/>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5" name="Line 245"/>
                          <wps:cNvCnPr/>
                          <wps:spPr bwMode="auto">
                            <a:xfrm>
                              <a:off x="1180" y="768"/>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6" name="Line 246"/>
                          <wps:cNvCnPr/>
                          <wps:spPr bwMode="auto">
                            <a:xfrm>
                              <a:off x="1180" y="768"/>
                              <a:ext cx="0" cy="34"/>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7" name="Line 247"/>
                          <wps:cNvCnPr/>
                          <wps:spPr bwMode="auto">
                            <a:xfrm>
                              <a:off x="1180" y="802"/>
                              <a:ext cx="1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8" name="Line 248"/>
                          <wps:cNvCnPr/>
                          <wps:spPr bwMode="auto">
                            <a:xfrm>
                              <a:off x="1190" y="802"/>
                              <a:ext cx="0" cy="1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9" name="Line 249"/>
                          <wps:cNvCnPr/>
                          <wps:spPr bwMode="auto">
                            <a:xfrm>
                              <a:off x="1194" y="869"/>
                              <a:ext cx="0" cy="1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0" name="Line 250"/>
                          <wps:cNvCnPr/>
                          <wps:spPr bwMode="auto">
                            <a:xfrm>
                              <a:off x="1194" y="879"/>
                              <a:ext cx="15"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1" name="Line 251"/>
                          <wps:cNvCnPr/>
                          <wps:spPr bwMode="auto">
                            <a:xfrm>
                              <a:off x="1209" y="879"/>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2" name="Line 252"/>
                          <wps:cNvCnPr/>
                          <wps:spPr bwMode="auto">
                            <a:xfrm>
                              <a:off x="1209" y="879"/>
                              <a:ext cx="9"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3" name="Line 253"/>
                          <wps:cNvCnPr/>
                          <wps:spPr bwMode="auto">
                            <a:xfrm>
                              <a:off x="1218" y="879"/>
                              <a:ext cx="0" cy="33"/>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4" name="Line 254"/>
                          <wps:cNvCnPr/>
                          <wps:spPr bwMode="auto">
                            <a:xfrm>
                              <a:off x="1218" y="912"/>
                              <a:ext cx="44"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5" name="Line 255"/>
                          <wps:cNvCnPr/>
                          <wps:spPr bwMode="auto">
                            <a:xfrm>
                              <a:off x="1290" y="946"/>
                              <a:ext cx="0" cy="5"/>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6" name="Line 256"/>
                          <wps:cNvCnPr/>
                          <wps:spPr bwMode="auto">
                            <a:xfrm>
                              <a:off x="1290" y="951"/>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7" name="Line 257"/>
                          <wps:cNvCnPr/>
                          <wps:spPr bwMode="auto">
                            <a:xfrm>
                              <a:off x="1290" y="951"/>
                              <a:ext cx="0" cy="38"/>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8" name="Line 258"/>
                          <wps:cNvCnPr/>
                          <wps:spPr bwMode="auto">
                            <a:xfrm>
                              <a:off x="1290" y="989"/>
                              <a:ext cx="63"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9" name="Line 259"/>
                          <wps:cNvCnPr/>
                          <wps:spPr bwMode="auto">
                            <a:xfrm>
                              <a:off x="1353" y="989"/>
                              <a:ext cx="0" cy="1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0" name="Line 260"/>
                          <wps:cNvCnPr/>
                          <wps:spPr bwMode="auto">
                            <a:xfrm>
                              <a:off x="1382" y="1028"/>
                              <a:ext cx="4"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1" name="Line 261"/>
                          <wps:cNvCnPr/>
                          <wps:spPr bwMode="auto">
                            <a:xfrm>
                              <a:off x="1386" y="1028"/>
                              <a:ext cx="0" cy="38"/>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2" name="Line 262"/>
                          <wps:cNvCnPr/>
                          <wps:spPr bwMode="auto">
                            <a:xfrm>
                              <a:off x="1386" y="1066"/>
                              <a:ext cx="15"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3" name="Line 263"/>
                          <wps:cNvCnPr/>
                          <wps:spPr bwMode="auto">
                            <a:xfrm>
                              <a:off x="1401" y="1066"/>
                              <a:ext cx="0" cy="38"/>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4" name="Line 264"/>
                          <wps:cNvCnPr/>
                          <wps:spPr bwMode="auto">
                            <a:xfrm>
                              <a:off x="1401" y="1104"/>
                              <a:ext cx="5"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5" name="Line 265"/>
                          <wps:cNvCnPr/>
                          <wps:spPr bwMode="auto">
                            <a:xfrm>
                              <a:off x="1406" y="1104"/>
                              <a:ext cx="0" cy="15"/>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6" name="Line 266"/>
                          <wps:cNvCnPr/>
                          <wps:spPr bwMode="auto">
                            <a:xfrm>
                              <a:off x="1415" y="1167"/>
                              <a:ext cx="0" cy="9"/>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7" name="Line 267"/>
                          <wps:cNvCnPr/>
                          <wps:spPr bwMode="auto">
                            <a:xfrm>
                              <a:off x="1415" y="1176"/>
                              <a:ext cx="1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8" name="Line 268"/>
                          <wps:cNvCnPr/>
                          <wps:spPr bwMode="auto">
                            <a:xfrm>
                              <a:off x="1425" y="1176"/>
                              <a:ext cx="0" cy="39"/>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9" name="Line 269"/>
                          <wps:cNvCnPr/>
                          <wps:spPr bwMode="auto">
                            <a:xfrm>
                              <a:off x="1425" y="1215"/>
                              <a:ext cx="5"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70" name="Line 270"/>
                          <wps:cNvCnPr/>
                          <wps:spPr bwMode="auto">
                            <a:xfrm>
                              <a:off x="1430" y="1215"/>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71" name="Line 271"/>
                          <wps:cNvCnPr/>
                          <wps:spPr bwMode="auto">
                            <a:xfrm>
                              <a:off x="1430" y="1215"/>
                              <a:ext cx="52"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72" name="Line 272"/>
                          <wps:cNvCnPr/>
                          <wps:spPr bwMode="auto">
                            <a:xfrm>
                              <a:off x="1502" y="1253"/>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73" name="Line 273"/>
                          <wps:cNvCnPr/>
                          <wps:spPr bwMode="auto">
                            <a:xfrm>
                              <a:off x="1502" y="1253"/>
                              <a:ext cx="0" cy="39"/>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74" name="Line 274"/>
                          <wps:cNvCnPr/>
                          <wps:spPr bwMode="auto">
                            <a:xfrm>
                              <a:off x="1502" y="1292"/>
                              <a:ext cx="4"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75" name="Line 275"/>
                          <wps:cNvCnPr/>
                          <wps:spPr bwMode="auto">
                            <a:xfrm>
                              <a:off x="1506" y="1292"/>
                              <a:ext cx="0" cy="38"/>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76" name="Line 276"/>
                          <wps:cNvCnPr/>
                          <wps:spPr bwMode="auto">
                            <a:xfrm>
                              <a:off x="1506" y="1330"/>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77" name="Line 277"/>
                          <wps:cNvCnPr/>
                          <wps:spPr bwMode="auto">
                            <a:xfrm>
                              <a:off x="1506" y="1330"/>
                              <a:ext cx="0" cy="34"/>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78" name="Line 278"/>
                          <wps:cNvCnPr/>
                          <wps:spPr bwMode="auto">
                            <a:xfrm>
                              <a:off x="1521" y="1407"/>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79" name="Line 279"/>
                          <wps:cNvCnPr/>
                          <wps:spPr bwMode="auto">
                            <a:xfrm>
                              <a:off x="1521" y="1407"/>
                              <a:ext cx="76"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80" name="Line 280"/>
                          <wps:cNvCnPr/>
                          <wps:spPr bwMode="auto">
                            <a:xfrm>
                              <a:off x="1597" y="1407"/>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81" name="Line 281"/>
                          <wps:cNvCnPr/>
                          <wps:spPr bwMode="auto">
                            <a:xfrm>
                              <a:off x="1597" y="1407"/>
                              <a:ext cx="2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82" name="Line 282"/>
                          <wps:cNvCnPr/>
                          <wps:spPr bwMode="auto">
                            <a:xfrm>
                              <a:off x="1617" y="1407"/>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83" name="Line 283"/>
                          <wps:cNvCnPr/>
                          <wps:spPr bwMode="auto">
                            <a:xfrm>
                              <a:off x="1617" y="1407"/>
                              <a:ext cx="19"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84" name="Line 284"/>
                          <wps:cNvCnPr/>
                          <wps:spPr bwMode="auto">
                            <a:xfrm>
                              <a:off x="1693" y="1407"/>
                              <a:ext cx="0" cy="38"/>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85" name="Line 285"/>
                          <wps:cNvCnPr/>
                          <wps:spPr bwMode="auto">
                            <a:xfrm>
                              <a:off x="1693" y="1445"/>
                              <a:ext cx="5"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86" name="Line 286"/>
                          <wps:cNvCnPr/>
                          <wps:spPr bwMode="auto">
                            <a:xfrm>
                              <a:off x="1698" y="1445"/>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87" name="Line 287"/>
                          <wps:cNvCnPr/>
                          <wps:spPr bwMode="auto">
                            <a:xfrm>
                              <a:off x="1698" y="1445"/>
                              <a:ext cx="5"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88" name="Line 288"/>
                          <wps:cNvCnPr/>
                          <wps:spPr bwMode="auto">
                            <a:xfrm>
                              <a:off x="1703" y="1445"/>
                              <a:ext cx="0" cy="39"/>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89" name="Line 289"/>
                          <wps:cNvCnPr/>
                          <wps:spPr bwMode="auto">
                            <a:xfrm>
                              <a:off x="1703" y="1484"/>
                              <a:ext cx="14"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90" name="Line 290"/>
                          <wps:cNvCnPr/>
                          <wps:spPr bwMode="auto">
                            <a:xfrm>
                              <a:off x="1717" y="1484"/>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91" name="Line 291"/>
                          <wps:cNvCnPr/>
                          <wps:spPr bwMode="auto">
                            <a:xfrm>
                              <a:off x="1717" y="1484"/>
                              <a:ext cx="5"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92" name="Line 292"/>
                          <wps:cNvCnPr/>
                          <wps:spPr bwMode="auto">
                            <a:xfrm>
                              <a:off x="1722" y="1484"/>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93" name="Line 293"/>
                          <wps:cNvCnPr/>
                          <wps:spPr bwMode="auto">
                            <a:xfrm>
                              <a:off x="1722" y="1484"/>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94" name="Line 294"/>
                          <wps:cNvCnPr/>
                          <wps:spPr bwMode="auto">
                            <a:xfrm>
                              <a:off x="1722" y="1484"/>
                              <a:ext cx="0" cy="4"/>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95" name="Line 295"/>
                          <wps:cNvCnPr/>
                          <wps:spPr bwMode="auto">
                            <a:xfrm>
                              <a:off x="1737" y="1532"/>
                              <a:ext cx="0" cy="33"/>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96" name="Line 296"/>
                          <wps:cNvCnPr/>
                          <wps:spPr bwMode="auto">
                            <a:xfrm>
                              <a:off x="1737" y="1565"/>
                              <a:ext cx="38"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97" name="Line 297"/>
                          <wps:cNvCnPr/>
                          <wps:spPr bwMode="auto">
                            <a:xfrm>
                              <a:off x="1775" y="1565"/>
                              <a:ext cx="0" cy="43"/>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98" name="Line 298"/>
                          <wps:cNvCnPr/>
                          <wps:spPr bwMode="auto">
                            <a:xfrm>
                              <a:off x="1775" y="1608"/>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99" name="Line 299"/>
                          <wps:cNvCnPr/>
                          <wps:spPr bwMode="auto">
                            <a:xfrm>
                              <a:off x="1833" y="1608"/>
                              <a:ext cx="33"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00" name="Line 300"/>
                          <wps:cNvCnPr/>
                          <wps:spPr bwMode="auto">
                            <a:xfrm>
                              <a:off x="1866" y="1608"/>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01" name="Line 301"/>
                          <wps:cNvCnPr/>
                          <wps:spPr bwMode="auto">
                            <a:xfrm>
                              <a:off x="1866" y="1608"/>
                              <a:ext cx="58"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02" name="Line 302"/>
                          <wps:cNvCnPr/>
                          <wps:spPr bwMode="auto">
                            <a:xfrm>
                              <a:off x="1924" y="1608"/>
                              <a:ext cx="0" cy="24"/>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03" name="Line 303"/>
                          <wps:cNvCnPr/>
                          <wps:spPr bwMode="auto">
                            <a:xfrm>
                              <a:off x="1962" y="1656"/>
                              <a:ext cx="0" cy="39"/>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04" name="Line 304"/>
                          <wps:cNvCnPr/>
                          <wps:spPr bwMode="auto">
                            <a:xfrm>
                              <a:off x="1962" y="1695"/>
                              <a:ext cx="5"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05" name="Line 305"/>
                          <wps:cNvCnPr/>
                          <wps:spPr bwMode="auto">
                            <a:xfrm>
                              <a:off x="1967" y="1695"/>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06" name="Line 306"/>
                          <wps:cNvCnPr/>
                          <wps:spPr bwMode="auto">
                            <a:xfrm>
                              <a:off x="1967" y="1695"/>
                              <a:ext cx="9"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07" name="Line 307"/>
                          <wps:cNvCnPr/>
                          <wps:spPr bwMode="auto">
                            <a:xfrm>
                              <a:off x="1976" y="1695"/>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08" name="Line 308"/>
                          <wps:cNvCnPr/>
                          <wps:spPr bwMode="auto">
                            <a:xfrm>
                              <a:off x="1976" y="1695"/>
                              <a:ext cx="15"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09" name="Line 309"/>
                          <wps:cNvCnPr/>
                          <wps:spPr bwMode="auto">
                            <a:xfrm>
                              <a:off x="1991" y="1695"/>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10" name="Line 310"/>
                          <wps:cNvCnPr/>
                          <wps:spPr bwMode="auto">
                            <a:xfrm>
                              <a:off x="1991" y="1695"/>
                              <a:ext cx="9"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11" name="Line 311"/>
                          <wps:cNvCnPr/>
                          <wps:spPr bwMode="auto">
                            <a:xfrm>
                              <a:off x="2000" y="1695"/>
                              <a:ext cx="0" cy="38"/>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12" name="Line 312"/>
                          <wps:cNvCnPr/>
                          <wps:spPr bwMode="auto">
                            <a:xfrm>
                              <a:off x="2005" y="1781"/>
                              <a:ext cx="1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13" name="Line 313"/>
                          <wps:cNvCnPr/>
                          <wps:spPr bwMode="auto">
                            <a:xfrm>
                              <a:off x="2015" y="1781"/>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14" name="Line 314"/>
                          <wps:cNvCnPr/>
                          <wps:spPr bwMode="auto">
                            <a:xfrm>
                              <a:off x="2015" y="1781"/>
                              <a:ext cx="5"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15" name="Line 315"/>
                          <wps:cNvCnPr/>
                          <wps:spPr bwMode="auto">
                            <a:xfrm>
                              <a:off x="2020" y="1781"/>
                              <a:ext cx="0" cy="44"/>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16" name="Line 316"/>
                          <wps:cNvCnPr/>
                          <wps:spPr bwMode="auto">
                            <a:xfrm>
                              <a:off x="2020" y="1825"/>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17" name="Line 317"/>
                          <wps:cNvCnPr/>
                          <wps:spPr bwMode="auto">
                            <a:xfrm>
                              <a:off x="2020" y="1825"/>
                              <a:ext cx="0" cy="48"/>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18" name="Line 318"/>
                          <wps:cNvCnPr/>
                          <wps:spPr bwMode="auto">
                            <a:xfrm>
                              <a:off x="2020" y="1873"/>
                              <a:ext cx="4"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19" name="Line 319"/>
                          <wps:cNvCnPr/>
                          <wps:spPr bwMode="auto">
                            <a:xfrm>
                              <a:off x="2024" y="1873"/>
                              <a:ext cx="0" cy="4"/>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20" name="Line 320"/>
                          <wps:cNvCnPr/>
                          <wps:spPr bwMode="auto">
                            <a:xfrm>
                              <a:off x="2044" y="1916"/>
                              <a:ext cx="14"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21" name="Line 321"/>
                          <wps:cNvCnPr/>
                          <wps:spPr bwMode="auto">
                            <a:xfrm>
                              <a:off x="2058" y="1916"/>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22" name="Line 322"/>
                          <wps:cNvCnPr/>
                          <wps:spPr bwMode="auto">
                            <a:xfrm>
                              <a:off x="2058" y="1916"/>
                              <a:ext cx="5"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23" name="Line 323"/>
                          <wps:cNvCnPr/>
                          <wps:spPr bwMode="auto">
                            <a:xfrm>
                              <a:off x="2063" y="1916"/>
                              <a:ext cx="0" cy="48"/>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24" name="Line 324"/>
                          <wps:cNvCnPr/>
                          <wps:spPr bwMode="auto">
                            <a:xfrm>
                              <a:off x="2063" y="1964"/>
                              <a:ext cx="5"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25" name="Line 325"/>
                          <wps:cNvCnPr/>
                          <wps:spPr bwMode="auto">
                            <a:xfrm>
                              <a:off x="2068" y="1964"/>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26" name="Line 326"/>
                          <wps:cNvCnPr/>
                          <wps:spPr bwMode="auto">
                            <a:xfrm>
                              <a:off x="2068" y="1964"/>
                              <a:ext cx="38"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27" name="Line 327"/>
                          <wps:cNvCnPr/>
                          <wps:spPr bwMode="auto">
                            <a:xfrm>
                              <a:off x="2106" y="1964"/>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28" name="Line 328"/>
                          <wps:cNvCnPr/>
                          <wps:spPr bwMode="auto">
                            <a:xfrm>
                              <a:off x="2106" y="1964"/>
                              <a:ext cx="5"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29" name="Line 329"/>
                          <wps:cNvCnPr/>
                          <wps:spPr bwMode="auto">
                            <a:xfrm>
                              <a:off x="2144" y="1993"/>
                              <a:ext cx="0" cy="24"/>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0" name="Line 330"/>
                          <wps:cNvCnPr/>
                          <wps:spPr bwMode="auto">
                            <a:xfrm>
                              <a:off x="2144" y="2017"/>
                              <a:ext cx="5"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1" name="Line 331"/>
                          <wps:cNvCnPr/>
                          <wps:spPr bwMode="auto">
                            <a:xfrm>
                              <a:off x="2149" y="2017"/>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2" name="Line 332"/>
                          <wps:cNvCnPr/>
                          <wps:spPr bwMode="auto">
                            <a:xfrm>
                              <a:off x="2149" y="2017"/>
                              <a:ext cx="39"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3" name="Line 333"/>
                          <wps:cNvCnPr/>
                          <wps:spPr bwMode="auto">
                            <a:xfrm>
                              <a:off x="2188" y="2017"/>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4" name="Line 334"/>
                          <wps:cNvCnPr/>
                          <wps:spPr bwMode="auto">
                            <a:xfrm>
                              <a:off x="2188" y="2017"/>
                              <a:ext cx="4"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5" name="Line 335"/>
                          <wps:cNvCnPr/>
                          <wps:spPr bwMode="auto">
                            <a:xfrm>
                              <a:off x="2192" y="2017"/>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6" name="Line 336"/>
                          <wps:cNvCnPr/>
                          <wps:spPr bwMode="auto">
                            <a:xfrm>
                              <a:off x="2192" y="2017"/>
                              <a:ext cx="19"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7" name="Line 337"/>
                          <wps:cNvCnPr/>
                          <wps:spPr bwMode="auto">
                            <a:xfrm>
                              <a:off x="2211" y="2017"/>
                              <a:ext cx="0" cy="24"/>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8" name="Line 338"/>
                          <wps:cNvCnPr/>
                          <wps:spPr bwMode="auto">
                            <a:xfrm>
                              <a:off x="2231" y="2074"/>
                              <a:ext cx="0" cy="48"/>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9" name="Line 339"/>
                          <wps:cNvCnPr/>
                          <wps:spPr bwMode="auto">
                            <a:xfrm>
                              <a:off x="2231" y="2122"/>
                              <a:ext cx="28"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0" name="Line 340"/>
                          <wps:cNvCnPr/>
                          <wps:spPr bwMode="auto">
                            <a:xfrm>
                              <a:off x="2259" y="2122"/>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1" name="Line 341"/>
                          <wps:cNvCnPr/>
                          <wps:spPr bwMode="auto">
                            <a:xfrm>
                              <a:off x="2259" y="2122"/>
                              <a:ext cx="2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2" name="Line 342"/>
                          <wps:cNvCnPr/>
                          <wps:spPr bwMode="auto">
                            <a:xfrm>
                              <a:off x="2279" y="2122"/>
                              <a:ext cx="0" cy="19"/>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3" name="Line 343"/>
                          <wps:cNvCnPr/>
                          <wps:spPr bwMode="auto">
                            <a:xfrm>
                              <a:off x="2307" y="2175"/>
                              <a:ext cx="77"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4" name="Line 344"/>
                          <wps:cNvCnPr/>
                          <wps:spPr bwMode="auto">
                            <a:xfrm>
                              <a:off x="2384" y="2175"/>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5" name="Line 345"/>
                          <wps:cNvCnPr/>
                          <wps:spPr bwMode="auto">
                            <a:xfrm>
                              <a:off x="2384" y="2175"/>
                              <a:ext cx="39"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6" name="Line 346"/>
                          <wps:cNvCnPr/>
                          <wps:spPr bwMode="auto">
                            <a:xfrm>
                              <a:off x="2437" y="2213"/>
                              <a:ext cx="0" cy="2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7" name="Line 347"/>
                          <wps:cNvCnPr/>
                          <wps:spPr bwMode="auto">
                            <a:xfrm>
                              <a:off x="2437" y="2233"/>
                              <a:ext cx="1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8" name="Line 348"/>
                          <wps:cNvCnPr/>
                          <wps:spPr bwMode="auto">
                            <a:xfrm>
                              <a:off x="2447" y="2233"/>
                              <a:ext cx="0" cy="52"/>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9" name="Line 349"/>
                          <wps:cNvCnPr/>
                          <wps:spPr bwMode="auto">
                            <a:xfrm>
                              <a:off x="2447" y="2285"/>
                              <a:ext cx="19"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0" name="Line 350"/>
                          <wps:cNvCnPr/>
                          <wps:spPr bwMode="auto">
                            <a:xfrm>
                              <a:off x="2466" y="2285"/>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1" name="Line 351"/>
                          <wps:cNvCnPr/>
                          <wps:spPr bwMode="auto">
                            <a:xfrm>
                              <a:off x="2466" y="2285"/>
                              <a:ext cx="5"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2" name="Line 352"/>
                          <wps:cNvCnPr/>
                          <wps:spPr bwMode="auto">
                            <a:xfrm>
                              <a:off x="2471" y="2285"/>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3" name="Line 353"/>
                          <wps:cNvCnPr/>
                          <wps:spPr bwMode="auto">
                            <a:xfrm>
                              <a:off x="2471" y="2285"/>
                              <a:ext cx="9"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4" name="Line 354"/>
                          <wps:cNvCnPr/>
                          <wps:spPr bwMode="auto">
                            <a:xfrm>
                              <a:off x="2538" y="2285"/>
                              <a:ext cx="72"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5" name="Line 355"/>
                          <wps:cNvCnPr/>
                          <wps:spPr bwMode="auto">
                            <a:xfrm>
                              <a:off x="2610" y="2285"/>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6" name="Line 356"/>
                          <wps:cNvCnPr/>
                          <wps:spPr bwMode="auto">
                            <a:xfrm>
                              <a:off x="2610" y="2285"/>
                              <a:ext cx="24"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7" name="Line 357"/>
                          <wps:cNvCnPr/>
                          <wps:spPr bwMode="auto">
                            <a:xfrm>
                              <a:off x="2634" y="2285"/>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8" name="Line 358"/>
                          <wps:cNvCnPr/>
                          <wps:spPr bwMode="auto">
                            <a:xfrm>
                              <a:off x="2634" y="2285"/>
                              <a:ext cx="9"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9" name="Line 359"/>
                          <wps:cNvCnPr/>
                          <wps:spPr bwMode="auto">
                            <a:xfrm>
                              <a:off x="2643" y="2285"/>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0" name="Line 360"/>
                          <wps:cNvCnPr/>
                          <wps:spPr bwMode="auto">
                            <a:xfrm>
                              <a:off x="2643" y="2285"/>
                              <a:ext cx="1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1" name="Line 361"/>
                          <wps:cNvCnPr/>
                          <wps:spPr bwMode="auto">
                            <a:xfrm>
                              <a:off x="2710" y="2285"/>
                              <a:ext cx="5"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2" name="Line 362"/>
                          <wps:cNvCnPr/>
                          <wps:spPr bwMode="auto">
                            <a:xfrm>
                              <a:off x="2715" y="2285"/>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3" name="Line 363"/>
                          <wps:cNvCnPr/>
                          <wps:spPr bwMode="auto">
                            <a:xfrm>
                              <a:off x="2715" y="2285"/>
                              <a:ext cx="5"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4" name="Line 364"/>
                          <wps:cNvCnPr/>
                          <wps:spPr bwMode="auto">
                            <a:xfrm>
                              <a:off x="2720" y="2285"/>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5" name="Line 365"/>
                          <wps:cNvCnPr/>
                          <wps:spPr bwMode="auto">
                            <a:xfrm>
                              <a:off x="2720" y="2285"/>
                              <a:ext cx="14"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6" name="Line 366"/>
                          <wps:cNvCnPr/>
                          <wps:spPr bwMode="auto">
                            <a:xfrm>
                              <a:off x="2734" y="2285"/>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7" name="Line 367"/>
                          <wps:cNvCnPr/>
                          <wps:spPr bwMode="auto">
                            <a:xfrm>
                              <a:off x="2734" y="2285"/>
                              <a:ext cx="44"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8" name="Line 368"/>
                          <wps:cNvCnPr/>
                          <wps:spPr bwMode="auto">
                            <a:xfrm>
                              <a:off x="2778" y="2285"/>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9" name="Line 369"/>
                          <wps:cNvCnPr/>
                          <wps:spPr bwMode="auto">
                            <a:xfrm>
                              <a:off x="2778" y="2285"/>
                              <a:ext cx="38"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0" name="Line 370"/>
                          <wps:cNvCnPr/>
                          <wps:spPr bwMode="auto">
                            <a:xfrm>
                              <a:off x="2816" y="2285"/>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1" name="Line 371"/>
                          <wps:cNvCnPr/>
                          <wps:spPr bwMode="auto">
                            <a:xfrm>
                              <a:off x="2816" y="2285"/>
                              <a:ext cx="5"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2" name="Line 372"/>
                          <wps:cNvCnPr/>
                          <wps:spPr bwMode="auto">
                            <a:xfrm>
                              <a:off x="2821" y="2285"/>
                              <a:ext cx="0" cy="1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3" name="Line 373"/>
                          <wps:cNvCnPr/>
                          <wps:spPr bwMode="auto">
                            <a:xfrm>
                              <a:off x="2821" y="2353"/>
                              <a:ext cx="0" cy="9"/>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4" name="Line 374"/>
                          <wps:cNvCnPr/>
                          <wps:spPr bwMode="auto">
                            <a:xfrm>
                              <a:off x="2821" y="2362"/>
                              <a:ext cx="43"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5" name="Line 375"/>
                          <wps:cNvCnPr/>
                          <wps:spPr bwMode="auto">
                            <a:xfrm>
                              <a:off x="2864" y="2362"/>
                              <a:ext cx="0" cy="58"/>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6" name="Line 376"/>
                          <wps:cNvCnPr/>
                          <wps:spPr bwMode="auto">
                            <a:xfrm>
                              <a:off x="2902" y="2444"/>
                              <a:ext cx="115"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7" name="Line 377"/>
                          <wps:cNvCnPr/>
                          <wps:spPr bwMode="auto">
                            <a:xfrm>
                              <a:off x="3017" y="2497"/>
                              <a:ext cx="0" cy="24"/>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8" name="Line 378"/>
                          <wps:cNvCnPr/>
                          <wps:spPr bwMode="auto">
                            <a:xfrm>
                              <a:off x="3017" y="2521"/>
                              <a:ext cx="53"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9" name="Line 379"/>
                          <wps:cNvCnPr/>
                          <wps:spPr bwMode="auto">
                            <a:xfrm>
                              <a:off x="3070" y="2521"/>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0" name="Line 380"/>
                          <wps:cNvCnPr/>
                          <wps:spPr bwMode="auto">
                            <a:xfrm>
                              <a:off x="3070" y="2521"/>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1" name="Line 381"/>
                          <wps:cNvCnPr/>
                          <wps:spPr bwMode="auto">
                            <a:xfrm>
                              <a:off x="3070" y="2521"/>
                              <a:ext cx="0" cy="38"/>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2" name="Line 382"/>
                          <wps:cNvCnPr/>
                          <wps:spPr bwMode="auto">
                            <a:xfrm>
                              <a:off x="3085" y="2607"/>
                              <a:ext cx="4"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3" name="Line 383"/>
                          <wps:cNvCnPr/>
                          <wps:spPr bwMode="auto">
                            <a:xfrm>
                              <a:off x="3089" y="2607"/>
                              <a:ext cx="0" cy="82"/>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4" name="Line 384"/>
                          <wps:cNvCnPr/>
                          <wps:spPr bwMode="auto">
                            <a:xfrm>
                              <a:off x="3089" y="2689"/>
                              <a:ext cx="24"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5" name="Line 385"/>
                          <wps:cNvCnPr/>
                          <wps:spPr bwMode="auto">
                            <a:xfrm>
                              <a:off x="3171" y="2689"/>
                              <a:ext cx="34"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6" name="Line 386"/>
                          <wps:cNvCnPr/>
                          <wps:spPr bwMode="auto">
                            <a:xfrm>
                              <a:off x="3205" y="2689"/>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7" name="Line 387"/>
                          <wps:cNvCnPr/>
                          <wps:spPr bwMode="auto">
                            <a:xfrm>
                              <a:off x="3205" y="2689"/>
                              <a:ext cx="52"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8" name="Line 388"/>
                          <wps:cNvCnPr/>
                          <wps:spPr bwMode="auto">
                            <a:xfrm>
                              <a:off x="3257" y="2689"/>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9" name="Line 389"/>
                          <wps:cNvCnPr/>
                          <wps:spPr bwMode="auto">
                            <a:xfrm>
                              <a:off x="3257" y="2689"/>
                              <a:ext cx="29"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0" name="Line 390"/>
                          <wps:cNvCnPr/>
                          <wps:spPr bwMode="auto">
                            <a:xfrm>
                              <a:off x="3344" y="2689"/>
                              <a:ext cx="115"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1" name="Line 391"/>
                          <wps:cNvCnPr/>
                          <wps:spPr bwMode="auto">
                            <a:xfrm>
                              <a:off x="3516" y="2689"/>
                              <a:ext cx="96"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2" name="Line 392"/>
                          <wps:cNvCnPr/>
                          <wps:spPr bwMode="auto">
                            <a:xfrm>
                              <a:off x="3612" y="2689"/>
                              <a:ext cx="0" cy="19"/>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3" name="Line 393"/>
                          <wps:cNvCnPr/>
                          <wps:spPr bwMode="auto">
                            <a:xfrm>
                              <a:off x="3612" y="2765"/>
                              <a:ext cx="0" cy="29"/>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4" name="Line 394"/>
                          <wps:cNvCnPr/>
                          <wps:spPr bwMode="auto">
                            <a:xfrm>
                              <a:off x="3612" y="2794"/>
                              <a:ext cx="87"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5" name="Line 395"/>
                          <wps:cNvCnPr/>
                          <wps:spPr bwMode="auto">
                            <a:xfrm>
                              <a:off x="3756" y="2794"/>
                              <a:ext cx="63"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6" name="Line 396"/>
                          <wps:cNvCnPr/>
                          <wps:spPr bwMode="auto">
                            <a:xfrm>
                              <a:off x="3819" y="2794"/>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7" name="Line 397"/>
                          <wps:cNvCnPr/>
                          <wps:spPr bwMode="auto">
                            <a:xfrm>
                              <a:off x="3819" y="2794"/>
                              <a:ext cx="52"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8" name="Line 398"/>
                          <wps:cNvCnPr/>
                          <wps:spPr bwMode="auto">
                            <a:xfrm>
                              <a:off x="3929" y="2794"/>
                              <a:ext cx="62"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9" name="Line 399"/>
                          <wps:cNvCnPr/>
                          <wps:spPr bwMode="auto">
                            <a:xfrm>
                              <a:off x="3991" y="2794"/>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0" name="Line 400"/>
                          <wps:cNvCnPr/>
                          <wps:spPr bwMode="auto">
                            <a:xfrm>
                              <a:off x="3991" y="2794"/>
                              <a:ext cx="39"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1" name="Line 401"/>
                          <wps:cNvCnPr/>
                          <wps:spPr bwMode="auto">
                            <a:xfrm>
                              <a:off x="4030" y="2794"/>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2" name="Line 402"/>
                          <wps:cNvCnPr/>
                          <wps:spPr bwMode="auto">
                            <a:xfrm>
                              <a:off x="4030" y="2794"/>
                              <a:ext cx="14"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3" name="Line 403"/>
                          <wps:cNvCnPr/>
                          <wps:spPr bwMode="auto">
                            <a:xfrm>
                              <a:off x="4102" y="2794"/>
                              <a:ext cx="4"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4" name="Line 404"/>
                          <wps:cNvCnPr/>
                          <wps:spPr bwMode="auto">
                            <a:xfrm>
                              <a:off x="4106" y="2794"/>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5" name="Line 405"/>
                          <wps:cNvCnPr/>
                          <wps:spPr bwMode="auto">
                            <a:xfrm>
                              <a:off x="4106" y="2794"/>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6" name="Line 406"/>
                          <wps:cNvCnPr/>
                          <wps:spPr bwMode="auto">
                            <a:xfrm>
                              <a:off x="4106" y="2794"/>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7" name="Line 407"/>
                          <wps:cNvCnPr/>
                          <wps:spPr bwMode="auto">
                            <a:xfrm>
                              <a:off x="4106" y="2794"/>
                              <a:ext cx="34"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8" name="Line 408"/>
                          <wps:cNvCnPr/>
                          <wps:spPr bwMode="auto">
                            <a:xfrm>
                              <a:off x="4140" y="2794"/>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9" name="Line 409"/>
                          <wps:cNvCnPr/>
                          <wps:spPr bwMode="auto">
                            <a:xfrm>
                              <a:off x="4140" y="2794"/>
                              <a:ext cx="48"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0" name="Line 410"/>
                          <wps:cNvCnPr/>
                          <wps:spPr bwMode="auto">
                            <a:xfrm>
                              <a:off x="4188" y="2794"/>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1" name="Line 411"/>
                          <wps:cNvCnPr/>
                          <wps:spPr bwMode="auto">
                            <a:xfrm>
                              <a:off x="4188" y="2794"/>
                              <a:ext cx="24"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2" name="Line 412"/>
                          <wps:cNvCnPr/>
                          <wps:spPr bwMode="auto">
                            <a:xfrm>
                              <a:off x="4212" y="2794"/>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3" name="Line 413"/>
                          <wps:cNvCnPr/>
                          <wps:spPr bwMode="auto">
                            <a:xfrm>
                              <a:off x="4212" y="2794"/>
                              <a:ext cx="5"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4" name="Line 414"/>
                          <wps:cNvCnPr/>
                          <wps:spPr bwMode="auto">
                            <a:xfrm>
                              <a:off x="4274" y="2794"/>
                              <a:ext cx="5"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5" name="Line 415"/>
                          <wps:cNvCnPr/>
                          <wps:spPr bwMode="auto">
                            <a:xfrm>
                              <a:off x="4279" y="2794"/>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6" name="Line 416"/>
                          <wps:cNvCnPr/>
                          <wps:spPr bwMode="auto">
                            <a:xfrm>
                              <a:off x="4279" y="2794"/>
                              <a:ext cx="1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7" name="Line 417"/>
                          <wps:cNvCnPr/>
                          <wps:spPr bwMode="auto">
                            <a:xfrm>
                              <a:off x="4289" y="2794"/>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8" name="Line 418"/>
                          <wps:cNvCnPr/>
                          <wps:spPr bwMode="auto">
                            <a:xfrm>
                              <a:off x="4289" y="2794"/>
                              <a:ext cx="38"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9" name="Line 419"/>
                          <wps:cNvCnPr/>
                          <wps:spPr bwMode="auto">
                            <a:xfrm>
                              <a:off x="4327" y="2794"/>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0" name="Line 420"/>
                          <wps:cNvCnPr/>
                          <wps:spPr bwMode="auto">
                            <a:xfrm>
                              <a:off x="4327" y="2794"/>
                              <a:ext cx="62"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1" name="Line 421"/>
                          <wps:cNvCnPr/>
                          <wps:spPr bwMode="auto">
                            <a:xfrm>
                              <a:off x="4447" y="2794"/>
                              <a:ext cx="115"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2" name="Line 422"/>
                          <wps:cNvCnPr/>
                          <wps:spPr bwMode="auto">
                            <a:xfrm>
                              <a:off x="4577" y="2837"/>
                              <a:ext cx="0" cy="116"/>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3" name="Line 423"/>
                          <wps:cNvCnPr/>
                          <wps:spPr bwMode="auto">
                            <a:xfrm>
                              <a:off x="4577" y="3010"/>
                              <a:ext cx="0" cy="115"/>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4" name="Line 424"/>
                          <wps:cNvCnPr/>
                          <wps:spPr bwMode="auto">
                            <a:xfrm>
                              <a:off x="4605" y="3154"/>
                              <a:ext cx="43"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5" name="Line 425"/>
                          <wps:cNvCnPr/>
                          <wps:spPr bwMode="auto">
                            <a:xfrm>
                              <a:off x="4648" y="3154"/>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6" name="Line 426"/>
                          <wps:cNvCnPr/>
                          <wps:spPr bwMode="auto">
                            <a:xfrm>
                              <a:off x="4648" y="3154"/>
                              <a:ext cx="72"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g:wgp>
                      <wps:wsp>
                        <wps:cNvPr id="427" name="Line 428"/>
                        <wps:cNvCnPr/>
                        <wps:spPr bwMode="auto">
                          <a:xfrm>
                            <a:off x="3027484" y="2002790"/>
                            <a:ext cx="6985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8" name="Line 429"/>
                        <wps:cNvCnPr/>
                        <wps:spPr bwMode="auto">
                          <a:xfrm>
                            <a:off x="3137339" y="2002790"/>
                            <a:ext cx="66675"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9" name="Line 430"/>
                        <wps:cNvCnPr/>
                        <wps:spPr bwMode="auto">
                          <a:xfrm>
                            <a:off x="3204014" y="2002790"/>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0" name="Line 431"/>
                        <wps:cNvCnPr/>
                        <wps:spPr bwMode="auto">
                          <a:xfrm>
                            <a:off x="3204014" y="2002790"/>
                            <a:ext cx="3175"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1" name="Line 432"/>
                        <wps:cNvCnPr/>
                        <wps:spPr bwMode="auto">
                          <a:xfrm>
                            <a:off x="3234494" y="2014855"/>
                            <a:ext cx="0" cy="7366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2" name="Line 433"/>
                        <wps:cNvCnPr/>
                        <wps:spPr bwMode="auto">
                          <a:xfrm>
                            <a:off x="3234494" y="2124710"/>
                            <a:ext cx="0" cy="7366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3" name="Line 434"/>
                        <wps:cNvCnPr/>
                        <wps:spPr bwMode="auto">
                          <a:xfrm>
                            <a:off x="3234494" y="2234565"/>
                            <a:ext cx="0" cy="73025"/>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4" name="Line 435"/>
                        <wps:cNvCnPr/>
                        <wps:spPr bwMode="auto">
                          <a:xfrm>
                            <a:off x="3234494" y="2344420"/>
                            <a:ext cx="0" cy="73025"/>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5" name="Line 436"/>
                        <wps:cNvCnPr/>
                        <wps:spPr bwMode="auto">
                          <a:xfrm>
                            <a:off x="3234494" y="2454275"/>
                            <a:ext cx="0" cy="889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6" name="Line 437"/>
                        <wps:cNvCnPr/>
                        <wps:spPr bwMode="auto">
                          <a:xfrm>
                            <a:off x="3234494" y="2463165"/>
                            <a:ext cx="1524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7" name="Line 438"/>
                        <wps:cNvCnPr/>
                        <wps:spPr bwMode="auto">
                          <a:xfrm>
                            <a:off x="3249734" y="2463165"/>
                            <a:ext cx="0" cy="0"/>
                          </a:xfrm>
                          <a:prstGeom prst="line">
                            <a:avLst/>
                          </a:prstGeom>
                          <a:noFill/>
                          <a:ln w="3048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8" name="Rectangle 439"/>
                        <wps:cNvSpPr>
                          <a:spLocks noChangeArrowheads="1"/>
                        </wps:cNvSpPr>
                        <wps:spPr bwMode="auto">
                          <a:xfrm rot="16200000">
                            <a:off x="-122751" y="1685925"/>
                            <a:ext cx="65278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4147E7" w14:textId="77777777" w:rsidR="002C11AD" w:rsidRDefault="002C11AD">
                              <w:r>
                                <w:rPr>
                                  <w:rFonts w:ascii="Arial" w:hAnsi="Arial" w:cs="Arial"/>
                                  <w:color w:val="000000"/>
                                  <w:kern w:val="0"/>
                                  <w:sz w:val="22"/>
                                </w:rPr>
                                <w:t>Probability</w:t>
                              </w:r>
                            </w:p>
                          </w:txbxContent>
                        </wps:txbx>
                        <wps:bodyPr rot="0" vert="horz" wrap="none" lIns="0" tIns="0" rIns="0" bIns="0" anchor="t" anchorCtr="0">
                          <a:spAutoFit/>
                        </wps:bodyPr>
                      </wps:wsp>
                      <wps:wsp>
                        <wps:cNvPr id="439" name="Rectangle 440"/>
                        <wps:cNvSpPr>
                          <a:spLocks noChangeArrowheads="1"/>
                        </wps:cNvSpPr>
                        <wps:spPr bwMode="auto">
                          <a:xfrm>
                            <a:off x="3585014" y="1094740"/>
                            <a:ext cx="525780"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995962" w14:textId="77777777" w:rsidR="002C11AD" w:rsidRDefault="002C11AD">
                              <w:proofErr w:type="spellStart"/>
                              <w:r>
                                <w:rPr>
                                  <w:rFonts w:ascii="Arial" w:hAnsi="Arial" w:cs="Arial"/>
                                  <w:color w:val="000000"/>
                                  <w:kern w:val="0"/>
                                  <w:szCs w:val="24"/>
                                </w:rPr>
                                <w:t>GroupB</w:t>
                              </w:r>
                              <w:proofErr w:type="spellEnd"/>
                            </w:p>
                          </w:txbxContent>
                        </wps:txbx>
                        <wps:bodyPr rot="0" vert="horz" wrap="none" lIns="0" tIns="0" rIns="0" bIns="0" anchor="t" anchorCtr="0">
                          <a:spAutoFit/>
                        </wps:bodyPr>
                      </wps:wsp>
                      <wps:wsp>
                        <wps:cNvPr id="440" name="Rectangle 441"/>
                        <wps:cNvSpPr>
                          <a:spLocks noChangeArrowheads="1"/>
                        </wps:cNvSpPr>
                        <wps:spPr bwMode="auto">
                          <a:xfrm>
                            <a:off x="3325934" y="2237740"/>
                            <a:ext cx="525780"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E49C85" w14:textId="77777777" w:rsidR="002C11AD" w:rsidRDefault="002C11AD">
                              <w:proofErr w:type="spellStart"/>
                              <w:r>
                                <w:rPr>
                                  <w:rFonts w:ascii="Arial" w:hAnsi="Arial" w:cs="Arial"/>
                                  <w:color w:val="000000"/>
                                  <w:kern w:val="0"/>
                                  <w:szCs w:val="24"/>
                                </w:rPr>
                                <w:t>GroupA</w:t>
                              </w:r>
                              <w:proofErr w:type="spellEnd"/>
                            </w:p>
                          </w:txbxContent>
                        </wps:txbx>
                        <wps:bodyPr rot="0" vert="horz" wrap="none" lIns="0" tIns="0" rIns="0" bIns="0" anchor="t" anchorCtr="0">
                          <a:spAutoFit/>
                        </wps:bodyPr>
                      </wps:wsp>
                      <wps:wsp>
                        <wps:cNvPr id="441" name="Rectangle 442"/>
                        <wps:cNvSpPr>
                          <a:spLocks noChangeArrowheads="1"/>
                        </wps:cNvSpPr>
                        <wps:spPr bwMode="auto">
                          <a:xfrm>
                            <a:off x="4133019" y="2676525"/>
                            <a:ext cx="549275" cy="204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F3338A" w14:textId="77777777" w:rsidR="002C11AD" w:rsidRDefault="002C11AD">
                              <w:r>
                                <w:rPr>
                                  <w:rFonts w:ascii="Arial" w:hAnsi="Arial" w:cs="Arial"/>
                                  <w:color w:val="000000"/>
                                  <w:kern w:val="0"/>
                                  <w:sz w:val="28"/>
                                  <w:szCs w:val="28"/>
                                </w:rPr>
                                <w:t>p&lt;0.05</w:t>
                              </w:r>
                            </w:p>
                          </w:txbxContent>
                        </wps:txbx>
                        <wps:bodyPr rot="0" vert="horz" wrap="none" lIns="0" tIns="0" rIns="0" bIns="0" anchor="t" anchorCtr="0">
                          <a:spAutoFit/>
                        </wps:bodyPr>
                      </wps:wsp>
                      <wps:wsp>
                        <wps:cNvPr id="442" name="Line 443"/>
                        <wps:cNvCnPr/>
                        <wps:spPr bwMode="auto">
                          <a:xfrm flipV="1">
                            <a:off x="584639" y="338455"/>
                            <a:ext cx="0" cy="266446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3" name="Line 444"/>
                        <wps:cNvCnPr/>
                        <wps:spPr bwMode="auto">
                          <a:xfrm flipH="1">
                            <a:off x="535744" y="2923540"/>
                            <a:ext cx="48895" cy="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4" name="Rectangle 445"/>
                        <wps:cNvSpPr>
                          <a:spLocks noChangeArrowheads="1"/>
                        </wps:cNvSpPr>
                        <wps:spPr bwMode="auto">
                          <a:xfrm rot="16200000">
                            <a:off x="272219" y="2800350"/>
                            <a:ext cx="27241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9C65C4" w14:textId="77777777" w:rsidR="002C11AD" w:rsidRDefault="002C11AD">
                              <w:r>
                                <w:rPr>
                                  <w:rFonts w:ascii="Arial" w:hAnsi="Arial" w:cs="Arial"/>
                                  <w:color w:val="000000"/>
                                  <w:kern w:val="0"/>
                                  <w:sz w:val="22"/>
                                </w:rPr>
                                <w:t>0.00</w:t>
                              </w:r>
                            </w:p>
                          </w:txbxContent>
                        </wps:txbx>
                        <wps:bodyPr rot="0" vert="horz" wrap="none" lIns="0" tIns="0" rIns="0" bIns="0" anchor="t" anchorCtr="0">
                          <a:spAutoFit/>
                        </wps:bodyPr>
                      </wps:wsp>
                      <wps:wsp>
                        <wps:cNvPr id="445" name="Line 446"/>
                        <wps:cNvCnPr/>
                        <wps:spPr bwMode="auto">
                          <a:xfrm flipH="1">
                            <a:off x="535744" y="2295525"/>
                            <a:ext cx="48895" cy="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6" name="Rectangle 447"/>
                        <wps:cNvSpPr>
                          <a:spLocks noChangeArrowheads="1"/>
                        </wps:cNvSpPr>
                        <wps:spPr bwMode="auto">
                          <a:xfrm rot="16200000">
                            <a:off x="272219" y="2172335"/>
                            <a:ext cx="27241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B08B41" w14:textId="77777777" w:rsidR="002C11AD" w:rsidRDefault="002C11AD">
                              <w:r>
                                <w:rPr>
                                  <w:rFonts w:ascii="Arial" w:hAnsi="Arial" w:cs="Arial"/>
                                  <w:color w:val="000000"/>
                                  <w:kern w:val="0"/>
                                  <w:sz w:val="22"/>
                                </w:rPr>
                                <w:t>0.25</w:t>
                              </w:r>
                            </w:p>
                          </w:txbxContent>
                        </wps:txbx>
                        <wps:bodyPr rot="0" vert="horz" wrap="none" lIns="0" tIns="0" rIns="0" bIns="0" anchor="t" anchorCtr="0">
                          <a:spAutoFit/>
                        </wps:bodyPr>
                      </wps:wsp>
                      <wps:wsp>
                        <wps:cNvPr id="447" name="Line 448"/>
                        <wps:cNvCnPr/>
                        <wps:spPr bwMode="auto">
                          <a:xfrm flipH="1">
                            <a:off x="535744" y="1670685"/>
                            <a:ext cx="48895" cy="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8" name="Rectangle 449"/>
                        <wps:cNvSpPr>
                          <a:spLocks noChangeArrowheads="1"/>
                        </wps:cNvSpPr>
                        <wps:spPr bwMode="auto">
                          <a:xfrm rot="16200000">
                            <a:off x="272219" y="1547495"/>
                            <a:ext cx="27241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68CA3D" w14:textId="77777777" w:rsidR="002C11AD" w:rsidRDefault="002C11AD">
                              <w:r>
                                <w:rPr>
                                  <w:rFonts w:ascii="Arial" w:hAnsi="Arial" w:cs="Arial"/>
                                  <w:color w:val="000000"/>
                                  <w:kern w:val="0"/>
                                  <w:sz w:val="22"/>
                                </w:rPr>
                                <w:t>0.50</w:t>
                              </w:r>
                            </w:p>
                          </w:txbxContent>
                        </wps:txbx>
                        <wps:bodyPr rot="0" vert="horz" wrap="none" lIns="0" tIns="0" rIns="0" bIns="0" anchor="t" anchorCtr="0">
                          <a:spAutoFit/>
                        </wps:bodyPr>
                      </wps:wsp>
                      <wps:wsp>
                        <wps:cNvPr id="449" name="Line 450"/>
                        <wps:cNvCnPr/>
                        <wps:spPr bwMode="auto">
                          <a:xfrm flipH="1">
                            <a:off x="535744" y="1045845"/>
                            <a:ext cx="48895" cy="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0" name="Rectangle 451"/>
                        <wps:cNvSpPr>
                          <a:spLocks noChangeArrowheads="1"/>
                        </wps:cNvSpPr>
                        <wps:spPr bwMode="auto">
                          <a:xfrm rot="16200000">
                            <a:off x="272219" y="922655"/>
                            <a:ext cx="27241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D329EA" w14:textId="77777777" w:rsidR="002C11AD" w:rsidRDefault="002C11AD">
                              <w:r>
                                <w:rPr>
                                  <w:rFonts w:ascii="Arial" w:hAnsi="Arial" w:cs="Arial"/>
                                  <w:color w:val="000000"/>
                                  <w:kern w:val="0"/>
                                  <w:sz w:val="22"/>
                                </w:rPr>
                                <w:t>0.75</w:t>
                              </w:r>
                            </w:p>
                          </w:txbxContent>
                        </wps:txbx>
                        <wps:bodyPr rot="0" vert="horz" wrap="none" lIns="0" tIns="0" rIns="0" bIns="0" anchor="t" anchorCtr="0">
                          <a:spAutoFit/>
                        </wps:bodyPr>
                      </wps:wsp>
                      <wps:wsp>
                        <wps:cNvPr id="451" name="Line 452"/>
                        <wps:cNvCnPr/>
                        <wps:spPr bwMode="auto">
                          <a:xfrm flipH="1">
                            <a:off x="535744" y="417830"/>
                            <a:ext cx="48895" cy="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2" name="Rectangle 453"/>
                        <wps:cNvSpPr>
                          <a:spLocks noChangeArrowheads="1"/>
                        </wps:cNvSpPr>
                        <wps:spPr bwMode="auto">
                          <a:xfrm rot="16200000">
                            <a:off x="271584" y="294005"/>
                            <a:ext cx="27241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C0E7C4" w14:textId="77777777" w:rsidR="002C11AD" w:rsidRDefault="002C11AD">
                              <w:r>
                                <w:rPr>
                                  <w:rFonts w:ascii="Arial" w:hAnsi="Arial" w:cs="Arial"/>
                                  <w:color w:val="000000"/>
                                  <w:kern w:val="0"/>
                                  <w:sz w:val="22"/>
                                </w:rPr>
                                <w:t>1.00</w:t>
                              </w:r>
                            </w:p>
                          </w:txbxContent>
                        </wps:txbx>
                        <wps:bodyPr rot="0" vert="horz" wrap="none" lIns="0" tIns="0" rIns="0" bIns="0" anchor="t" anchorCtr="0">
                          <a:spAutoFit/>
                        </wps:bodyPr>
                      </wps:wsp>
                      <wps:wsp>
                        <wps:cNvPr id="453" name="Line 454"/>
                        <wps:cNvCnPr/>
                        <wps:spPr bwMode="auto">
                          <a:xfrm>
                            <a:off x="584639" y="3002915"/>
                            <a:ext cx="4185285" cy="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4" name="Line 455"/>
                        <wps:cNvCnPr/>
                        <wps:spPr bwMode="auto">
                          <a:xfrm>
                            <a:off x="666554" y="3002915"/>
                            <a:ext cx="0" cy="51435"/>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5" name="Rectangle 456"/>
                        <wps:cNvSpPr>
                          <a:spLocks noChangeArrowheads="1"/>
                        </wps:cNvSpPr>
                        <wps:spPr bwMode="auto">
                          <a:xfrm>
                            <a:off x="624009" y="3079115"/>
                            <a:ext cx="85090"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938364" w14:textId="77777777" w:rsidR="002C11AD" w:rsidRDefault="002C11AD">
                              <w:r>
                                <w:rPr>
                                  <w:rFonts w:ascii="Arial" w:hAnsi="Arial" w:cs="Arial"/>
                                  <w:color w:val="000000"/>
                                  <w:kern w:val="0"/>
                                  <w:szCs w:val="24"/>
                                </w:rPr>
                                <w:t>0</w:t>
                              </w:r>
                            </w:p>
                          </w:txbxContent>
                        </wps:txbx>
                        <wps:bodyPr rot="0" vert="horz" wrap="none" lIns="0" tIns="0" rIns="0" bIns="0" anchor="t" anchorCtr="0">
                          <a:spAutoFit/>
                        </wps:bodyPr>
                      </wps:wsp>
                      <wps:wsp>
                        <wps:cNvPr id="456" name="Line 457"/>
                        <wps:cNvCnPr/>
                        <wps:spPr bwMode="auto">
                          <a:xfrm>
                            <a:off x="1471099" y="3002915"/>
                            <a:ext cx="0" cy="51435"/>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7" name="Rectangle 458"/>
                        <wps:cNvSpPr>
                          <a:spLocks noChangeArrowheads="1"/>
                        </wps:cNvSpPr>
                        <wps:spPr bwMode="auto">
                          <a:xfrm>
                            <a:off x="1427919" y="3079115"/>
                            <a:ext cx="85090"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2394CC" w14:textId="77777777" w:rsidR="002C11AD" w:rsidRDefault="002C11AD">
                              <w:r>
                                <w:rPr>
                                  <w:rFonts w:ascii="Arial" w:hAnsi="Arial" w:cs="Arial"/>
                                  <w:color w:val="000000"/>
                                  <w:kern w:val="0"/>
                                  <w:szCs w:val="24"/>
                                </w:rPr>
                                <w:t>2</w:t>
                              </w:r>
                            </w:p>
                          </w:txbxContent>
                        </wps:txbx>
                        <wps:bodyPr rot="0" vert="horz" wrap="none" lIns="0" tIns="0" rIns="0" bIns="0" anchor="t" anchorCtr="0">
                          <a:spAutoFit/>
                        </wps:bodyPr>
                      </wps:wsp>
                      <wps:wsp>
                        <wps:cNvPr id="458" name="Line 459"/>
                        <wps:cNvCnPr/>
                        <wps:spPr bwMode="auto">
                          <a:xfrm>
                            <a:off x="2275009" y="3002915"/>
                            <a:ext cx="0" cy="51435"/>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9" name="Rectangle 460"/>
                        <wps:cNvSpPr>
                          <a:spLocks noChangeArrowheads="1"/>
                        </wps:cNvSpPr>
                        <wps:spPr bwMode="auto">
                          <a:xfrm>
                            <a:off x="2232464" y="3079115"/>
                            <a:ext cx="85090"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E82134" w14:textId="77777777" w:rsidR="002C11AD" w:rsidRDefault="002C11AD">
                              <w:r>
                                <w:rPr>
                                  <w:rFonts w:ascii="Arial" w:hAnsi="Arial" w:cs="Arial"/>
                                  <w:color w:val="000000"/>
                                  <w:kern w:val="0"/>
                                  <w:szCs w:val="24"/>
                                </w:rPr>
                                <w:t>4</w:t>
                              </w:r>
                            </w:p>
                          </w:txbxContent>
                        </wps:txbx>
                        <wps:bodyPr rot="0" vert="horz" wrap="none" lIns="0" tIns="0" rIns="0" bIns="0" anchor="t" anchorCtr="0">
                          <a:spAutoFit/>
                        </wps:bodyPr>
                      </wps:wsp>
                      <wps:wsp>
                        <wps:cNvPr id="460" name="Line 461"/>
                        <wps:cNvCnPr/>
                        <wps:spPr bwMode="auto">
                          <a:xfrm>
                            <a:off x="3079554" y="3002915"/>
                            <a:ext cx="0" cy="51435"/>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1" name="Rectangle 462"/>
                        <wps:cNvSpPr>
                          <a:spLocks noChangeArrowheads="1"/>
                        </wps:cNvSpPr>
                        <wps:spPr bwMode="auto">
                          <a:xfrm>
                            <a:off x="3036374" y="3079115"/>
                            <a:ext cx="85090"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A5C264" w14:textId="77777777" w:rsidR="002C11AD" w:rsidRDefault="002C11AD">
                              <w:r>
                                <w:rPr>
                                  <w:rFonts w:ascii="Arial" w:hAnsi="Arial" w:cs="Arial"/>
                                  <w:color w:val="000000"/>
                                  <w:kern w:val="0"/>
                                  <w:szCs w:val="24"/>
                                </w:rPr>
                                <w:t>6</w:t>
                              </w:r>
                            </w:p>
                          </w:txbxContent>
                        </wps:txbx>
                        <wps:bodyPr rot="0" vert="horz" wrap="none" lIns="0" tIns="0" rIns="0" bIns="0" anchor="t" anchorCtr="0">
                          <a:spAutoFit/>
                        </wps:bodyPr>
                      </wps:wsp>
                      <wps:wsp>
                        <wps:cNvPr id="462" name="Line 463"/>
                        <wps:cNvCnPr/>
                        <wps:spPr bwMode="auto">
                          <a:xfrm>
                            <a:off x="3883464" y="3002915"/>
                            <a:ext cx="0" cy="51435"/>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3" name="Rectangle 464"/>
                        <wps:cNvSpPr>
                          <a:spLocks noChangeArrowheads="1"/>
                        </wps:cNvSpPr>
                        <wps:spPr bwMode="auto">
                          <a:xfrm>
                            <a:off x="3840919" y="3079115"/>
                            <a:ext cx="85090"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AA9478" w14:textId="77777777" w:rsidR="002C11AD" w:rsidRDefault="002C11AD">
                              <w:r>
                                <w:rPr>
                                  <w:rFonts w:ascii="Arial" w:hAnsi="Arial" w:cs="Arial"/>
                                  <w:color w:val="000000"/>
                                  <w:kern w:val="0"/>
                                  <w:szCs w:val="24"/>
                                </w:rPr>
                                <w:t>8</w:t>
                              </w:r>
                            </w:p>
                          </w:txbxContent>
                        </wps:txbx>
                        <wps:bodyPr rot="0" vert="horz" wrap="none" lIns="0" tIns="0" rIns="0" bIns="0" anchor="t" anchorCtr="0">
                          <a:spAutoFit/>
                        </wps:bodyPr>
                      </wps:wsp>
                      <wps:wsp>
                        <wps:cNvPr id="464" name="Line 465"/>
                        <wps:cNvCnPr/>
                        <wps:spPr bwMode="auto">
                          <a:xfrm>
                            <a:off x="4690549" y="3002915"/>
                            <a:ext cx="0" cy="51435"/>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5" name="Rectangle 466"/>
                        <wps:cNvSpPr>
                          <a:spLocks noChangeArrowheads="1"/>
                        </wps:cNvSpPr>
                        <wps:spPr bwMode="auto">
                          <a:xfrm>
                            <a:off x="4605459" y="3079115"/>
                            <a:ext cx="16954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9E7E53" w14:textId="77777777" w:rsidR="002C11AD" w:rsidRDefault="002C11AD">
                              <w:r>
                                <w:rPr>
                                  <w:rFonts w:ascii="Arial" w:hAnsi="Arial" w:cs="Arial"/>
                                  <w:color w:val="000000"/>
                                  <w:kern w:val="0"/>
                                  <w:szCs w:val="24"/>
                                </w:rPr>
                                <w:t>10</w:t>
                              </w:r>
                            </w:p>
                          </w:txbxContent>
                        </wps:txbx>
                        <wps:bodyPr rot="0" vert="horz" wrap="none" lIns="0" tIns="0" rIns="0" bIns="0" anchor="t" anchorCtr="0">
                          <a:spAutoFit/>
                        </wps:bodyPr>
                      </wps:wsp>
                      <wps:wsp>
                        <wps:cNvPr id="466" name="Rectangle 467"/>
                        <wps:cNvSpPr>
                          <a:spLocks noChangeArrowheads="1"/>
                        </wps:cNvSpPr>
                        <wps:spPr bwMode="auto">
                          <a:xfrm>
                            <a:off x="1775264" y="3262630"/>
                            <a:ext cx="191008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6571DC" w14:textId="77777777" w:rsidR="002C11AD" w:rsidRDefault="002C11AD">
                              <w:r>
                                <w:rPr>
                                  <w:rFonts w:ascii="Arial" w:hAnsi="Arial" w:cs="Arial"/>
                                  <w:color w:val="000000"/>
                                  <w:kern w:val="0"/>
                                  <w:sz w:val="22"/>
                                </w:rPr>
                                <w:t>Times after surgery</w:t>
                              </w:r>
                              <w:r>
                                <w:rPr>
                                  <w:rFonts w:ascii="Arial" w:hAnsi="Arial" w:cs="Arial" w:hint="eastAsia"/>
                                  <w:color w:val="000000"/>
                                  <w:kern w:val="0"/>
                                  <w:sz w:val="22"/>
                                </w:rPr>
                                <w:t>(Years)</w:t>
                              </w:r>
                              <w:r w:rsidDel="00D423D8">
                                <w:rPr>
                                  <w:rFonts w:ascii="Arial" w:hAnsi="Arial" w:cs="Arial"/>
                                  <w:color w:val="000000"/>
                                  <w:kern w:val="0"/>
                                  <w:sz w:val="22"/>
                                </w:rPr>
                                <w:t xml:space="preserve"> </w:t>
                              </w:r>
                              <w:r>
                                <w:rPr>
                                  <w:rFonts w:ascii="Arial" w:hAnsi="Arial" w:cs="Arial"/>
                                  <w:color w:val="000000"/>
                                  <w:kern w:val="0"/>
                                  <w:sz w:val="22"/>
                                </w:rPr>
                                <w:t></w:t>
                              </w:r>
                            </w:p>
                          </w:txbxContent>
                        </wps:txbx>
                        <wps:bodyPr rot="0" vert="horz" wrap="none" lIns="0" tIns="0" rIns="0" bIns="0" anchor="t" anchorCtr="0">
                          <a:spAutoFit/>
                        </wps:bodyPr>
                      </wps:wsp>
                    </wpc:wpc>
                  </a:graphicData>
                </a:graphic>
              </wp:inline>
            </w:drawing>
          </mc:Choice>
          <mc:Fallback>
            <w:pict>
              <v:group id="キャンバス 467" o:spid="_x0000_s1026" editas="canvas" style="width:398.85pt;height:292.15pt;mso-position-horizontal-relative:char;mso-position-vertical-relative:line" coordsize="50647,37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647;height:37096;visibility:visible;mso-wrap-style:square">
                  <v:fill o:detectmouseclick="t"/>
                  <v:path o:connecttype="none"/>
                </v:shape>
                <v:group id="Group 427" o:spid="_x0000_s1028" style="position:absolute;left:359;top:400;width:50292;height:36639" coordorigin="67,63" coordsize="7920,57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rect id="Rectangle 227" o:spid="_x0000_s1029" style="position:absolute;left:67;top:63;width:7920;height:5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81T2sUA&#10;AADcAAAADwAAAGRycy9kb3ducmV2LnhtbESPQWvCQBSE7wX/w/IEb3VjsCrRVbQgWJBCo+D1kX1m&#10;g9m3Ibs10V/fLRR6HGbmG2a16W0t7tT6yrGCyTgBQVw4XXGp4Hzavy5A+ICssXZMCh7kYbMevKww&#10;067jL7rnoRQRwj5DBSaEJpPSF4Ys+rFriKN3da3FEGVbSt1iF+G2lmmSzKTFiuOCwYbeDRW3/Nsq&#10;cPO9uUx3b7Pn8ZF+fhy35Tk3nVKjYb9dggjUh//wX/ugFaTpHH7PxCMg1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zVPaxQAAANwAAAAPAAAAAAAAAAAAAAAAAJgCAABkcnMv&#10;ZG93bnJldi54bWxQSwUGAAAAAAQABAD1AAAAigMAAAAA&#10;" fillcolor="#eaf2f3" stroked="f"/>
                  <v:rect id="Rectangle 228" o:spid="_x0000_s1030" style="position:absolute;left:72;top:72;width:7911;height:57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di2MMA&#10;AADcAAAADwAAAGRycy9kb3ducmV2LnhtbERPTWsCMRC9F/wPYYReimZNQXQ1ioiCB1uoevE2bsbd&#10;1c1kSVLd/vvmUOjx8b7ny8424kE+1I41jIYZCOLCmZpLDafjdjABESKywcYxafihAMtF72WOuXFP&#10;/qLHIZYihXDIUUMVY5tLGYqKLIaha4kTd3XeYkzQl9J4fKZw20iVZWNpsebUUGFL64qK++HbahhP&#10;j2+fl/h+207O7d6rcrpR/kPr1363moGI1MV/8Z97ZzQoldamM+kIyM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1di2MMAAADcAAAADwAAAAAAAAAAAAAAAACYAgAAZHJzL2Rv&#10;d25yZXYueG1sUEsFBgAAAAAEAAQA9QAAAIgDAAAAAA==&#10;" strokecolor="#eaf2f3" strokeweight=".5pt"/>
                  <v:rect id="Rectangle 229" o:spid="_x0000_s1031" style="position:absolute;left:931;top:533;width:6586;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Tmg8QA&#10;AADcAAAADwAAAGRycy9kb3ducmV2LnhtbESPQWvCQBSE7wX/w/KE3pqNaSs1dRURhOLJqocen9nn&#10;JjX7NmRXE/+9Kwgeh5lvhpnOe1uLC7W+cqxglKQgiAunKzYK9rvV2xcIH5A11o5JwZU8zGeDlynm&#10;2nX8S5dtMCKWsM9RQRlCk0vpi5Is+sQ1xNE7utZiiLI1UrfYxXJbyyxNx9JixXGhxIaWJRWn7dkq&#10;yD4Of+a6Xnya9X/NI+vN5H3TKfU67BffIAL14Rl+0D86ctkE7mfiEZCz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U05oPEAAAA3AAAAA8AAAAAAAAAAAAAAAAAmAIAAGRycy9k&#10;b3ducmV2LnhtbFBLBQYAAAAABAAEAPUAAACJAwAAAAA=&#10;" strokecolor="white" strokeweight=".5pt"/>
                  <v:line id="Line 230" o:spid="_x0000_s1032" style="position:absolute;visibility:visible;mso-wrap-style:square" from="931,3615" to="7522,36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IED8UAAADcAAAADwAAAGRycy9kb3ducmV2LnhtbESPwWrCQBCG74W+wzKF3uqmFqREVxFB&#10;WnqyaaQ9DtkxCWZn092tSX165yB4HP75v5lvsRpdp04UYuvZwPMkA0VcedtybaD82j69gooJ2WLn&#10;mQz8U4TV8v5ugbn1A3/SqUi1EgjHHA00KfW51rFqyGGc+J5YsoMPDpOModY24CBw1+lpls20w5bl&#10;QoM9bRqqjsWfE8pu/N3uy59dfR4O3+78UZThrTXm8WFcz0ElGtNt+dp+twamL/K+yIgI6OU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TIED8UAAADcAAAADwAAAAAAAAAA&#10;AAAAAAChAgAAZHJzL2Rvd25yZXYueG1sUEsFBgAAAAAEAAQA+QAAAJMDAAAAAA==&#10;" strokecolor="#eaf2f3" strokeweight=".95pt"/>
                  <v:line id="Line 231" o:spid="_x0000_s1033" style="position:absolute;visibility:visible;mso-wrap-style:square" from="931,2631" to="7522,26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n6hlMQAAADcAAAADwAAAGRycy9kb3ducmV2LnhtbESPQWvCQBSE7wX/w/KE3upGC6VEVxFB&#10;WjxpGtHjI/tMgtm3cXc10V/fLRQ8DjPzDTNb9KYRN3K+tqxgPEpAEBdW11wqyH/Wb58gfEDW2Fgm&#10;BXfysJgPXmaYatvxjm5ZKEWEsE9RQRVCm0rpi4oM+pFtiaN3ss5giNKVUjvsItw0cpIkH9JgzXGh&#10;wpZWFRXn7GoiZdtf1vv8uC0f3elgHpssd1+1Uq/DfjkFEagPz/B/+1srmLyP4e9MPAJy/g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fqGUxAAAANwAAAAPAAAAAAAAAAAA&#10;AAAAAKECAABkcnMvZG93bnJldi54bWxQSwUGAAAAAAQABAD5AAAAkgMAAAAA&#10;" strokecolor="#eaf2f3" strokeweight=".95pt"/>
                  <v:line id="Line 232" o:spid="_x0000_s1034" style="position:absolute;visibility:visible;mso-wrap-style:square" from="931,1647" to="7522,16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w/48UAAADcAAAADwAAAGRycy9kb3ducmV2LnhtbESPQWvCQBSE7wX/w/KE3urGFEqJriKC&#10;tHjSNEWPj+wzCWbfxt3VRH99t1DocZiZb5j5cjCtuJHzjWUF00kCgri0uuFKQfG1eXkH4QOyxtYy&#10;KbiTh+Vi9DTHTNue93TLQyUihH2GCuoQukxKX9Zk0E9sRxy9k3UGQ5SuktphH+GmlWmSvEmDDceF&#10;Gjta11Se86uJlN1w2XwXx1316E8H89jmhftolHoeD6sZiEBD+A//tT+1gvQ1hd8z8QjIx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qw/48UAAADcAAAADwAAAAAAAAAA&#10;AAAAAAChAgAAZHJzL2Rvd25yZXYueG1sUEsFBgAAAAAEAAQA+QAAAJMDAAAAAA==&#10;" strokecolor="#eaf2f3" strokeweight=".95pt"/>
                  <v:line id="Line 233" o:spid="_x0000_s1035" style="position:absolute;visibility:visible;mso-wrap-style:square" from="931,658" to="7522,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CaeMQAAADcAAAADwAAAGRycy9kb3ducmV2LnhtbESPQWvCQBSE7wX/w/IEb3WjQinRVUQQ&#10;iyebRvT4yD6TYPZt3N2a1F/fLRQ8DjPzDbNY9aYRd3K+tqxgMk5AEBdW11wqyL+2r+8gfEDW2Fgm&#10;BT/kYbUcvCww1bbjT7pnoRQRwj5FBVUIbSqlLyoy6Me2JY7exTqDIUpXSu2wi3DTyGmSvEmDNceF&#10;ClvaVFRcs28TKYf+tj3m50P56C4n89hnudvVSo2G/XoOIlAfnuH/9odWMJ3N4O9MPAJy+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4Jp4xAAAANwAAAAPAAAAAAAAAAAA&#10;AAAAAKECAABkcnMvZG93bnJldi54bWxQSwUGAAAAAAQABAD5AAAAkgMAAAAA&#10;" strokecolor="#eaf2f3" strokeweight=".95pt"/>
                  <v:shape id="Freeform 234" o:spid="_x0000_s1036" style="position:absolute;left:1060;top:658;width:5886;height:1421;visibility:visible;mso-wrap-style:square;v-text-anchor:top" coordsize="1227,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eBzycYA&#10;AADcAAAADwAAAGRycy9kb3ducmV2LnhtbESPQWsCMRSE7wX/Q3iCN83WitatUbQgeJHqKsXjY/O6&#10;2bp5WTZR1/76piD0OMzMN8xs0dpKXKnxpWMFz4MEBHHudMmFguNh3X8F4QOyxsoxKbiTh8W88zTD&#10;VLsb7+mahUJECPsUFZgQ6lRKnxuy6AeuJo7el2sshiibQuoGbxFuKzlMkrG0WHJcMFjTu6H8nF2s&#10;gt3Z1qfj94dNPn+y7XSyXo1bb5TqddvlG4hAbfgPP9obrWD4MoK/M/EIyP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eBzycYAAADcAAAADwAAAAAAAAAAAAAAAACYAgAAZHJz&#10;L2Rvd25yZXYueG1sUEsFBgAAAAAEAAQA9QAAAIsDAAAAAA==&#10;" path="m,l,,,,1,r,3l5,3r,l10,3r,l19,3r,3l25,6r,3l35,9r,2l39,11r,3l41,14r,3l44,17r,3l53,20r,3l68,23r,5l70,28r,3l73,31r,l78,31r,3l79,34r,l82,34r,5l84,39r,l86,39r,l92,39r,3l95,42r,3l96,45r,l99,45r,3l100,48r,2l106,50r,l110,50r,3l111,53r,l112,53r,3l115,56r,3l115,59r,3l118,62r,3l125,65r,3l132,68r,l137,68r,2l138,70r,l140,70r,l144,70r,l150,70r,3l151,73r,3l152,76r,3l154,79r,3l154,82r,3l155,85r,l157,85r,3l158,88r,3l162,91r,3l163,94r,l166,94r,3l176,97r,l177,97r,l177,97r,l183,97r,3l184,100r,3l185,103r,l188,103r,3l192,106r,l195,106r,l199,106r,3l200,109r,3l200,112r,l202,112r,3l203,115r,3l209,118r,3l209,121r,3l213,124r,l217,124r,l219,124r,l221,124r,3l231,127r,l239,127r,3l240,130r,3l244,133r,3l250,136r,l251,136r,l253,136r,l254,136r,3l255,139r,l259,139r,3l261,142r,3l261,145r,3l262,148r,l263,148r,l264,148r,4l266,152r,l268,152r,l269,152r,l273,152r,l274,152r,3l274,155r,l276,155r,l281,155r,3l282,158r,3l283,161r,l289,161r,4l294,165r,l295,165r,l295,165r,l296,165r,l297,165r,l304,165r,3l306,168r,3l307,171r,l313,171r,l318,171r,l323,171r,l324,171r,l325,171r,l326,171r,l330,171r,l330,171r,l330,171r,l332,171r,l332,171r,l333,171r,l334,171r,4l342,175r,l343,175r,4l352,179r,3l359,182r,l361,182r,l362,182r,l363,182r,l365,182r,l365,182r,4l366,186r,l370,186r,l373,186r,l374,186r,l375,186r,l376,186r,l378,186r,l378,186r,l382,186r,l388,186r,l388,186r,l389,186r,l394,186r,l395,186r,l396,186r,l396,186r,l398,186r,l400,186r,l400,186r,l400,186r,l402,186r,l405,186r,l407,186r,l407,186r,l410,186r,l410,186r,l413,186r,l413,186r,l418,186r,l419,186r,l423,186r,5l425,191r,l426,191r,l426,191r,l428,191r,l432,191r,l433,191r,l436,191r,4l438,195r,l440,195r,l440,195r,l447,195r,l451,195r,l453,195r,l455,195r,6l456,201r,l458,201r,5l459,206r,l460,206r,l460,206r,l462,206r,5l463,211r,l464,211r,l465,211r,l465,211r,l465,211r,l469,211r,l475,211r,l478,211r,l479,211r,l480,211r,l482,211r,l483,211r,l483,211r,l487,211r,l487,211r,l487,211r,l488,211r,l489,211r,l489,211r,l494,211r,l495,211r,l498,211r,l503,211r,l506,211r,l507,211r,l508,211r,l509,211r,l511,211r,l512,211r,l518,211r,l520,211r,l522,211r,l522,211r,l523,211r,l524,211r,l525,211r,l526,211r,l527,211r,l528,211r,l529,211r,l531,211r,l533,211r,l540,211r,l543,211r,l543,211r,9l544,220r,l547,220r,l553,220r,l555,220r,l557,220r,l562,220r,l563,220r,l567,220r,l568,220r,l569,220r,l583,220r,11l593,231r,l594,231r,l595,231r,l597,231r,l597,231r,l612,231r,l615,231r,l616,231r,l618,231r,l618,231r,l637,231r,l639,231r,l640,231r,l646,231r,l648,231r,l655,231r,l659,231r,l659,231r,l660,231r,l661,231r,l663,231r,l663,231r,l668,231r,l668,231r,l676,231r,l686,231r,l693,231r,l693,231r,l714,231r,l724,231r,l728,231r,l736,231r,l751,231r,l752,231r,30l766,261r,l783,261r,l799,261r,35l812,296r,l857,296r,l869,296r,l883,296r,l889,296r,l919,296r,l920,296r,l926,296r,l940,296r,l946,296r,l950,296r,l1170,296r,l1196,296r,l1221,296r,l1227,296r,e" filled="f" strokeweight="1.2pt">
                    <v:path arrowok="t" o:connecttype="custom" o:connectlocs="48,14;197,67;336,149;403,187;461,216;532,254;566,312;672,336;729,379;758,422;844,466;887,494;955,523;1003,566;1051,595;1170,638;1218,667;1257,711;1286,730;1324,744;1386,792;1425,792;1501,821;1564,821;1593,821;1645,840;1737,874;1775,893;1804,893;1861,893;1900,893;1919,893;1952,893;2005,893;2044,917;2092,917;2144,936;2197,965;2216,1013;2231,1013;2298,1013;2336,1013;2346,1013;2413,1013;2442,1013;2504,1013;2518,1013;2547,1013;2605,1056;2672,1056;2725,1056;2854,1109;2950,1109;3065,1109;3142,1109;3180,1109;3243,1109;3473,1109;3607,1253;4111,1421;4409,1421;4557,1421;5886,1421" o:connectangles="0,0,0,0,0,0,0,0,0,0,0,0,0,0,0,0,0,0,0,0,0,0,0,0,0,0,0,0,0,0,0,0,0,0,0,0,0,0,0,0,0,0,0,0,0,0,0,0,0,0,0,0,0,0,0,0,0,0,0,0,0,0,0"/>
                  </v:shape>
                  <v:line id="Line 235" o:spid="_x0000_s1037" style="position:absolute;visibility:visible;mso-wrap-style:square" from="1060,658" to="1060,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H19cMAAADcAAAADwAAAGRycy9kb3ducmV2LnhtbESP3YrCMBSE7wXfIRzBO039W9ZqlMWl&#10;izcK2/UBDs2xLTYnpYm1fXuzIHg5zMw3zHbfmUq01LjSsoLZNAJBnFldcq7g8pdMPkE4j6yxskwK&#10;enKw3w0HW4y1ffAvtanPRYCwi1FB4X0dS+myggy6qa2Jg3e1jUEfZJNL3eAjwE0l51H0IQ2WHBYK&#10;rOlQUHZL70bBd79YLvOfk5Prc1Imx3vftXhQajzqvjYgPHX+HX61j1rBfLGC/zPhCMjd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Rx9fXDAAAA3AAAAA8AAAAAAAAAAAAA&#10;AAAAoQIAAGRycy9kb3ducmV2LnhtbFBLBQYAAAAABAAEAPkAAACRAwAAAAA=&#10;" strokeweight="2.4pt"/>
                  <v:line id="Line 236" o:spid="_x0000_s1038" style="position:absolute;visibility:visible;mso-wrap-style:square" from="1060,658" to="1060,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KNrgsQAAADcAAAADwAAAGRycy9kb3ducmV2LnhtbESP3WrCQBSE7wt9h+UUelc3TURsdA2i&#10;pHhjQe0DHLLHJDR7NmTX/Ly9Kwi9HGbmG2adjaYRPXWutqzgcxaBIC6srrlU8HvJP5YgnEfW2Fgm&#10;BRM5yDavL2tMtR34RP3ZlyJA2KWooPK+TaV0RUUG3cy2xMG72s6gD7Irpe5wCHDTyDiKFtJgzWGh&#10;wpZ2FRV/55tRsJ+S+bz8Pjr59ZPX+eE2jT3ulHp/G7crEJ5G/x9+tg9aQZws4HEmHAG5u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o2uCxAAAANwAAAAPAAAAAAAAAAAA&#10;AAAAAKECAABkcnMvZG93bnJldi54bWxQSwUGAAAAAAQABAD5AAAAkgMAAAAA&#10;" strokeweight="2.4pt"/>
                  <v:line id="Line 237" o:spid="_x0000_s1039" style="position:absolute;visibility:visible;mso-wrap-style:square" from="1060,658" to="1094,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GcQAAADcAAAADwAAAGRycy9kb3ducmV2LnhtbESP3YrCMBSE7wXfIRzBO039wV2rURaX&#10;Lt4obNcHODTHtticlCbW9u3NguDlMDPfMNt9ZyrRUuNKywpm0wgEcWZ1ybmCy18y+QThPLLGyjIp&#10;6MnBfjccbDHW9sG/1KY+FwHCLkYFhfd1LKXLCjLoprYmDt7VNgZ9kE0udYOPADeVnEfRShosOSwU&#10;WNOhoOyW3o2C736xXOY/JyfX56RMjve+a/Gg1HjUfW1AeOr8O/xqH7WC+eID/s+EIyB3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784ZxAAAANwAAAAPAAAAAAAAAAAA&#10;AAAAAKECAABkcnMvZG93bnJldi54bWxQSwUGAAAAAAQABAD5AAAAkgMAAAAA&#10;" strokeweight="2.4pt"/>
                  <v:line id="Line 238" o:spid="_x0000_s1040" style="position:absolute;visibility:visible;mso-wrap-style:square" from="1094,658" to="1094,6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nBaa8EAAADcAAAADwAAAGRycy9kb3ducmV2LnhtbERPS2rDMBDdF3IHMYHuGjlxKK0T2YQE&#10;F29aSNoDDNbENrFGxpJ/t68WhS4f73/MZtOKkXrXWFaw3UQgiEurG64U/HznL28gnEfW2FomBQs5&#10;yNLV0xETbSe+0njzlQgh7BJUUHvfJVK6siaDbmM74sDdbW/QB9hXUvc4hXDTyl0UvUqDDYeGGjs6&#10;11Q+boNRcFni/b76+HTy/Stv8mJY5hHPSj2v59MBhKfZ/4v/3IVWsIvD2nAmHAGZ/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qcFprwQAAANwAAAAPAAAAAAAAAAAAAAAA&#10;AKECAABkcnMvZG93bnJldi54bWxQSwUGAAAAAAQABAD5AAAAjwMAAAAA&#10;" strokeweight="2.4pt"/>
                  <v:line id="Line 239" o:spid="_x0000_s1041" style="position:absolute;visibility:visible;mso-wrap-style:square" from="1094,696" to="1108,6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z/8MQAAADcAAAADwAAAGRycy9kb3ducmV2LnhtbESPzWrDMBCE74G+g9hCb4ncOITGjWxK&#10;iosvDSTtAyzWxjaxVsaS/96+KhR6HGbmG+aYzaYVI/WusazgeROBIC6tbrhS8P2Vr19AOI+ssbVM&#10;ChZykKUPqyMm2k58ofHqKxEg7BJUUHvfJVK6siaDbmM74uDdbG/QB9lXUvc4Bbhp5TaK9tJgw2Gh&#10;xo5ONZX362AUvC/xbld9fDp5OOdNXgzLPOJJqafH+e0VhKfZ/4f/2oVWsI0P8HsmHAGZ/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PP/wxAAAANwAAAAPAAAAAAAAAAAA&#10;AAAAAKECAABkcnMvZG93bnJldi54bWxQSwUGAAAAAAQABAD5AAAAkgMAAAAA&#10;" strokeweight="2.4pt"/>
                  <v:line id="Line 240" o:spid="_x0000_s1042" style="position:absolute;visibility:visible;mso-wrap-style:square" from="1108,696" to="1108,7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AlEMEAAADcAAAADwAAAGRycy9kb3ducmV2LnhtbERPy2qDQBTdF/IPwy1k14y1UhrjKCHF&#10;4KaFJvmAi3OrUueOOBMff99ZFLo8nHdWLKYXE42us6zgeReBIK6t7rhRcLuWT28gnEfW2FsmBSs5&#10;KPLNQ4aptjN/0XTxjQgh7FJU0Ho/pFK6uiWDbmcH4sB929GgD3BspB5xDuGml3EUvUqDHYeGFgc6&#10;tVT/XO5Gwfv6kiTN+cPJ/WfZldV9XSY8KbV9XI4HEJ4W/y/+c1daQZyE+eFMOAIy/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MACUQwQAAANwAAAAPAAAAAAAAAAAAAAAA&#10;AKECAABkcnMvZG93bnJldi54bWxQSwUGAAAAAAQABAD5AAAAjwMAAAAA&#10;" strokeweight="2.4pt"/>
                  <v:line id="Line 241" o:spid="_x0000_s1043" style="position:absolute;visibility:visible;mso-wrap-style:square" from="1161,730" to="1161,7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yAi8MAAADcAAAADwAAAGRycy9kb3ducmV2LnhtbESP3YrCMBSE7xd8h3AE79ZULYtWo4hS&#10;8cYFfx7g0BzbYnNSmljbtzcLC14OM/MNs9p0phItNa60rGAyjkAQZ1aXnCu4XdPvOQjnkTVWlklB&#10;Tw4268HXChNtX3ym9uJzESDsElRQeF8nUrqsIINubGvi4N1tY9AH2eRSN/gKcFPJaRT9SIMlh4UC&#10;a9oVlD0uT6Ng38/iOD+cnFz8pmV6fPZdizulRsNuuwThqfOf8H/7qBVM4wn8nQlHQK7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NMgIvDAAAA3AAAAA8AAAAAAAAAAAAA&#10;AAAAoQIAAGRycy9kb3ducmV2LnhtbFBLBQYAAAAABAAEAPkAAACRAwAAAAA=&#10;" strokeweight="2.4pt"/>
                  <v:line id="Line 242" o:spid="_x0000_s1044" style="position:absolute;visibility:visible;mso-wrap-style:square" from="1161,730" to="1161,7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54e/MQAAADcAAAADwAAAGRycy9kb3ducmV2LnhtbESPzWrDMBCE74W+g9hCbo1cx5TUjWKC&#10;g0MuLSTpAyzW1ja1VsaS/94+KhR6HGbmG2aXzaYVI/WusazgZR2BIC6tbrhS8HUrnrcgnEfW2Fom&#10;BQs5yPaPDztMtZ34QuPVVyJA2KWooPa+S6V0ZU0G3dp2xMH7tr1BH2RfSd3jFOCmlXEUvUqDDYeF&#10;GjvKayp/roNRcFw2SVKdPpx8+yya4jws84i5Uqun+fAOwtPs/8N/7bNWECcx/J4JR0Du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nh78xAAAANwAAAAPAAAAAAAAAAAA&#10;AAAAAKECAABkcnMvZG93bnJldi54bWxQSwUGAAAAAAQABAD5AAAAkgMAAAAA&#10;" strokeweight="2.4pt"/>
                  <v:line id="Line 243" o:spid="_x0000_s1045" style="position:absolute;visibility:visible;mso-wrap-style:square" from="1161,730" to="1180,7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K7Z8MAAADcAAAADwAAAGRycy9kb3ducmV2LnhtbESP3YrCMBSE7xd8h3CEvVtTtSxajSIu&#10;FW9c8OcBDs2xLTYnpYm1fXsjCF4OM/MNs1x3phItNa60rGA8ikAQZ1aXnCu4nNOfGQjnkTVWlklB&#10;Tw7Wq8HXEhNtH3yk9uRzESDsElRQeF8nUrqsIINuZGvi4F1tY9AH2eRSN/gIcFPJSRT9SoMlh4UC&#10;a9oWlN1Od6Pgr5/Gcb47ODn/T8t0f++7FrdKfQ+7zQKEp85/wu/2XiuYxFN4nQlHQK6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zSu2fDAAAA3AAAAA8AAAAAAAAAAAAA&#10;AAAAoQIAAGRycy9kb3ducmV2LnhtbFBLBQYAAAAABAAEAPkAAACRAwAAAAA=&#10;" strokeweight="2.4pt"/>
                  <v:line id="Line 244" o:spid="_x0000_s1046" style="position:absolute;visibility:visible;mso-wrap-style:square" from="1180,730" to="1180,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sjE8QAAADcAAAADwAAAGRycy9kb3ducmV2LnhtbESPzWrDMBCE74G+g9hCb7Hc1JTWsRJK&#10;ikMuKcTtAyzWxja1VsaS/94+KhRyHGbmGybbz6YVI/WusazgOYpBEJdWN1wp+PnO128gnEfW2Fom&#10;BQs52O8eVhmm2k58obHwlQgQdikqqL3vUildWZNBF9mOOHhX2xv0QfaV1D1OAW5auYnjV2mw4bBQ&#10;Y0eHmsrfYjAKPpeXJKmOZyffv/ImPw3LPOJBqafH+WMLwtPs7+H/9kkr2CQJ/J0JR0Du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OyMTxAAAANwAAAAPAAAAAAAAAAAA&#10;AAAAAKECAABkcnMvZG93bnJldi54bWxQSwUGAAAAAAQABAD5AAAAkgMAAAAA&#10;" strokeweight="2.4pt"/>
                  <v:line id="Line 245" o:spid="_x0000_s1047" style="position:absolute;visibility:visible;mso-wrap-style:square" from="1180,768" to="1180,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eGiMMAAADcAAAADwAAAGRycy9kb3ducmV2LnhtbESP0YrCMBRE3wX/IdwF3zRdrcvaNYoo&#10;FV8UdPcDLs21LdvclCbW9u+NIPg4zMwZZrnuTCVaalxpWcHnJAJBnFldcq7g7zcdf4NwHlljZZkU&#10;9ORgvRoOlphoe+cztRefiwBhl6CCwvs6kdJlBRl0E1sTB+9qG4M+yCaXusF7gJtKTqPoSxosOSwU&#10;WNO2oOz/cjMKdv0sjvP90cnFKS3Tw63vWtwqNfroNj8gPHX+HX61D1rBNJ7D80w4AnL1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x3hojDAAAA3AAAAA8AAAAAAAAAAAAA&#10;AAAAoQIAAGRycy9kb3ducmV2LnhtbFBLBQYAAAAABAAEAPkAAACRAwAAAAA=&#10;" strokeweight="2.4pt"/>
                  <v:line id="Line 246" o:spid="_x0000_s1048" style="position:absolute;visibility:visible;mso-wrap-style:square" from="1180,768" to="1180,8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UY/8QAAADcAAAADwAAAGRycy9kb3ducmV2LnhtbESPzWrDMBCE74G+g9hCb4nc1JjEiRJK&#10;iosvDcTtAyzW1ja1VsaS/96+KhRyHGbmG+Z4nk0rRupdY1nB8yYCQVxa3XCl4OszW+9AOI+ssbVM&#10;ChZycD49rI6YajvxjcbCVyJA2KWooPa+S6V0ZU0G3cZ2xMH7tr1BH2RfSd3jFOCmldsoSqTBhsNC&#10;jR1daip/isEoeFte4rh6/3Byf82aLB+WecSLUk+P8+sBhKfZ38P/7Vwr2MYJ/J0JR0Ce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pRj/xAAAANwAAAAPAAAAAAAAAAAA&#10;AAAAAKECAABkcnMvZG93bnJldi54bWxQSwUGAAAAAAQABAD5AAAAkgMAAAAA&#10;" strokeweight="2.4pt"/>
                  <v:line id="Line 247" o:spid="_x0000_s1049" style="position:absolute;visibility:visible;mso-wrap-style:square" from="1180,802" to="1190,8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9ZMMAAADcAAAADwAAAGRycy9kb3ducmV2LnhtbESP0YrCMBRE3wX/IdwF3zRdLe7aNYoo&#10;FV8UdPcDLs21LdvclCbW9u+NIPg4zMwZZrnuTCVaalxpWcHnJAJBnFldcq7g7zcdf4NwHlljZZkU&#10;9ORgvRoOlphoe+cztRefiwBhl6CCwvs6kdJlBRl0E1sTB+9qG4M+yCaXusF7gJtKTqNoLg2WHBYK&#10;rGlbUPZ/uRkFu34Wx/n+6OTilJbp4dZ3LW6VGn10mx8Qnjr/Dr/aB61gGn/B80w4AnL1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PpvWTDAAAA3AAAAA8AAAAAAAAAAAAA&#10;AAAAoQIAAGRycy9kb3ducmV2LnhtbFBLBQYAAAAABAAEAPkAAACRAwAAAAA=&#10;" strokeweight="2.4pt"/>
                  <v:line id="Line 248" o:spid="_x0000_s1050" style="position:absolute;visibility:visible;mso-wrap-style:square" from="1190,802" to="1190,8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YpFsEAAADcAAAADwAAAGRycy9kb3ducmV2LnhtbERPy2qDQBTdF/IPwy1k14y1UhrjKCHF&#10;4KaFJvmAi3OrUueOOBMff99ZFLo8nHdWLKYXE42us6zgeReBIK6t7rhRcLuWT28gnEfW2FsmBSs5&#10;KPLNQ4aptjN/0XTxjQgh7FJU0Ho/pFK6uiWDbmcH4sB929GgD3BspB5xDuGml3EUvUqDHYeGFgc6&#10;tVT/XO5Gwfv6kiTN+cPJ/WfZldV9XSY8KbV9XI4HEJ4W/y/+c1daQZyEteFMOAIy/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ydikWwQAAANwAAAAPAAAAAAAAAAAAAAAA&#10;AKECAABkcnMvZG93bnJldi54bWxQSwUGAAAAAAQABAD5AAAAjwMAAAAA&#10;" strokeweight="2.4pt"/>
                  <v:line id="Line 249" o:spid="_x0000_s1051" style="position:absolute;visibility:visible;mso-wrap-style:square" from="1194,869" to="1194,8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TqMjcQAAADcAAAADwAAAGRycy9kb3ducmV2LnhtbESPzWrDMBCE74G+g9hCb4lc14TGiWJK&#10;iosvDdTtAyzWxja1VsZS/PP2VSDQ4zAz3zCHbDadGGlwrWUFz5sIBHFldcu1gp/vfP0KwnlkjZ1l&#10;UrCQg+z4sDpgqu3EXzSWvhYBwi5FBY33fSqlqxoy6Da2Jw7exQ4GfZBDLfWAU4CbTsZRtJUGWw4L&#10;DfZ0aqj6La9GwfvykiT1x6eTu3Pe5sV1mUc8KfX0OL/tQXia/X/43i60gjjZwe1MOALy+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OoyNxAAAANwAAAAPAAAAAAAAAAAA&#10;AAAAAKECAABkcnMvZG93bnJldi54bWxQSwUGAAAAAAQABAD5AAAAkgMAAAAA&#10;" strokeweight="2.4pt"/>
                  <v:line id="Line 250" o:spid="_x0000_s1052" style="position:absolute;visibility:visible;mso-wrap-style:square" from="1194,879" to="1209,8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mzzcIAAADcAAAADwAAAGRycy9kb3ducmV2LnhtbERPzWqDQBC+F/oOyxR6q2ttGhLrKiHB&#10;kksDMXmAwZ2q1J0Vd2P07buHQo8f339WzKYXE42us6zgNYpBENdWd9wouF7Klw0I55E19pZJwUIO&#10;ivzxIcNU2zufaap8I0IIuxQVtN4PqZSubsmgi+xAHLhvOxr0AY6N1CPeQ7jpZRLHa2mw49DQ4kD7&#10;luqf6mYUHJa31ar5/HJyeyq78nhb5gn3Sj0/zbsPEJ5m/y/+cx+1guQ9zA9nwhGQ+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dmzzcIAAADcAAAADwAAAAAAAAAAAAAA&#10;AAChAgAAZHJzL2Rvd25yZXYueG1sUEsFBgAAAAAEAAQA+QAAAJADAAAAAA==&#10;" strokeweight="2.4pt"/>
                  <v:line id="Line 251" o:spid="_x0000_s1053" style="position:absolute;visibility:visible;mso-wrap-style:square" from="1209,879" to="1209,8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pUWVsMAAADcAAAADwAAAGRycy9kb3ducmV2LnhtbESP3YrCMBSE74V9h3AWvNPUX9auURal&#10;4o2CXR/g0JxtyzYnpYm1fXsjCF4OM/MNs952phItNa60rGAyjkAQZ1aXnCu4/iajLxDOI2usLJOC&#10;nhxsNx+DNcba3vlCbepzESDsYlRQeF/HUrqsIINubGvi4P3ZxqAPssmlbvAe4KaS0yhaSoMlh4UC&#10;a9oVlP2nN6Ng38/m8/xwcnJ1TsrkeOu7FndKDT+7n28Qnjr/Dr/aR61gupjA80w4AnL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aVFlbDAAAA3AAAAA8AAAAAAAAAAAAA&#10;AAAAoQIAAGRycy9kb3ducmV2LnhtbFBLBQYAAAAABAAEAPkAAACRAwAAAAA=&#10;" strokeweight="2.4pt"/>
                  <v:line id="Line 252" o:spid="_x0000_s1054" style="position:absolute;visibility:visible;mso-wrap-style:square" from="1209,879" to="1218,8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eIIcMAAADcAAAADwAAAGRycy9kb3ducmV2LnhtbESP0YrCMBRE3wX/IdwF3zTdqsvaNYoo&#10;FV8UdPcDLs21LdvclCbW9u+NIPg4zMwZZrnuTCVaalxpWcHnJAJBnFldcq7g7zcdf4NwHlljZZkU&#10;9ORgvRoOlphoe+cztRefiwBhl6CCwvs6kdJlBRl0E1sTB+9qG4M+yCaXusF7gJtKxlH0JQ2WHBYK&#10;rGlbUPZ/uRkFu346m+X7o5OLU1qmh1vftbhVavTRbX5AeOr8O/xqH7SCeB7D80w4AnL1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HiCHDAAAA3AAAAA8AAAAAAAAAAAAA&#10;AAAAoQIAAGRycy9kb3ducmV2LnhtbFBLBQYAAAAABAAEAPkAAACRAwAAAAA=&#10;" strokeweight="2.4pt"/>
                  <v:line id="Line 253" o:spid="_x0000_s1055" style="position:absolute;visibility:visible;mso-wrap-style:square" from="1218,879" to="1218,9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stusMAAADcAAAADwAAAGRycy9kb3ducmV2LnhtbESP3YrCMBSE7wXfIRzBO039W9ZqlMWl&#10;izcK2/UBDs2xLTYnpYm1fXuzIHg5zMw3zHbfmUq01LjSsoLZNAJBnFldcq7g8pdMPkE4j6yxskwK&#10;enKw3w0HW4y1ffAvtanPRYCwi1FB4X0dS+myggy6qa2Jg3e1jUEfZJNL3eAjwE0l51H0IQ2WHBYK&#10;rOlQUHZL70bBd79YLvOfk5Prc1Imx3vftXhQajzqvjYgPHX+HX61j1rBfLWA/zPhCMjd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kLLbrDAAAA3AAAAA8AAAAAAAAAAAAA&#10;AAAAoQIAAGRycy9kb3ducmV2LnhtbFBLBQYAAAAABAAEAPkAAACRAwAAAAA=&#10;" strokeweight="2.4pt"/>
                  <v:line id="Line 254" o:spid="_x0000_s1056" style="position:absolute;visibility:visible;mso-wrap-style:square" from="1218,912" to="1262,9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K1zsMAAADcAAAADwAAAGRycy9kb3ducmV2LnhtbESP0YrCMBRE3wX/IdwF3zRdrcvaNYoo&#10;FV8UdPcDLs21LdvclCbW9u+NIPg4zMwZZrnuTCVaalxpWcHnJAJBnFldcq7g7zcdf4NwHlljZZkU&#10;9ORgvRoOlphoe+cztRefiwBhl6CCwvs6kdJlBRl0E1sTB+9qG4M+yCaXusF7gJtKTqPoSxosOSwU&#10;WNO2oOz/cjMKdv0sjvP90cnFKS3Tw63vWtwqNfroNj8gPHX+HX61D1rBdB7D80w4AnL1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bitc7DAAAA3AAAAA8AAAAAAAAAAAAA&#10;AAAAoQIAAGRycy9kb3ducmV2LnhtbFBLBQYAAAAABAAEAPkAAACRAwAAAAA=&#10;" strokeweight="2.4pt"/>
                  <v:line id="Line 255" o:spid="_x0000_s1057" style="position:absolute;visibility:visible;mso-wrap-style:square" from="1290,946" to="1290,9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a4QVcMAAADcAAAADwAAAGRycy9kb3ducmV2LnhtbESP0YrCMBRE34X9h3AX9k1TXV20GkWU&#10;ii8rbPUDLs21LTY3pYm1/XsjCPs4zMwZZrXpTCVaalxpWcF4FIEgzqwuOVdwOSfDOQjnkTVWlklB&#10;Tw4264/BCmNtH/xHbepzESDsYlRQeF/HUrqsIINuZGvi4F1tY9AH2eRSN/gIcFPJSRT9SIMlh4UC&#10;a9oVlN3Su1Gw77+n0/zw6+TilJTJ8d53Le6U+vrstksQnjr/H363j1rBZDaD15lwBOT6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muEFXDAAAA3AAAAA8AAAAAAAAAAAAA&#10;AAAAoQIAAGRycy9kb3ducmV2LnhtbFBLBQYAAAAABAAEAPkAAACRAwAAAAA=&#10;" strokeweight="2.4pt"/>
                  <v:line id="Line 256" o:spid="_x0000_s1058" style="position:absolute;visibility:visible;mso-wrap-style:square" from="1290,951" to="1290,9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XyOIsQAAADcAAAADwAAAGRycy9kb3ducmV2LnhtbESP3YrCMBSE7wXfIZwF7zRdf8raNYoo&#10;FW8U1t0HODTHtmxzUppY27c3guDlMDPfMKtNZyrRUuNKywo+JxEI4szqknMFf7/p+AuE88gaK8uk&#10;oCcHm/VwsMJE2zv/UHvxuQgQdgkqKLyvEyldVpBBN7E1cfCutjHog2xyqRu8B7ip5DSKYmmw5LBQ&#10;YE27grL/y80o2Pez+Tw/nJxcntMyPd76rsWdUqOPbvsNwlPn3+FX+6gVTBcxPM+EI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fI4ixAAAANwAAAAPAAAAAAAAAAAA&#10;AAAAAKECAABkcnMvZG93bnJldi54bWxQSwUGAAAAAAQABAD5AAAAkgMAAAAA&#10;" strokeweight="2.4pt"/>
                  <v:line id="Line 257" o:spid="_x0000_s1059" style="position:absolute;visibility:visible;mso-wrap-style:square" from="1290,951" to="1290,9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ArucQAAADcAAAADwAAAGRycy9kb3ducmV2LnhtbESP3YrCMBSE74V9h3AWvNN0XX+7RlmU&#10;ijcK/jzAoTnblm1OShNr+/ZGELwcZuYbZrluTSkaql1hWcHXMAJBnFpdcKbgekkGcxDOI2ssLZOC&#10;jhysVx+9Jcba3vlEzdlnIkDYxagg976KpXRpTgbd0FbEwfuztUEfZJ1JXeM9wE0pR1E0lQYLDgs5&#10;VrTJKf0/34yCbfc9Hme7g5OLY1Ik+1vXNrhRqv/Z/v6A8NT6d/jV3msFo8kMnmfCEZCr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MCu5xAAAANwAAAAPAAAAAAAAAAAA&#10;AAAAAKECAABkcnMvZG93bnJldi54bWxQSwUGAAAAAAQABAD5AAAAkgMAAAAA&#10;" strokeweight="2.4pt"/>
                  <v:line id="Line 258" o:spid="_x0000_s1060" style="position:absolute;visibility:visible;mso-wrap-style:square" from="1290,989" to="1353,9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6+/y8IAAADcAAAADwAAAGRycy9kb3ducmV2LnhtbERPzWqDQBC+F/oOyxR6q2ttGhLrKiHB&#10;kksDMXmAwZ2q1J0Vd2P07buHQo8f339WzKYXE42us6zgNYpBENdWd9wouF7Klw0I55E19pZJwUIO&#10;ivzxIcNU2zufaap8I0IIuxQVtN4PqZSubsmgi+xAHLhvOxr0AY6N1CPeQ7jpZRLHa2mw49DQ4kD7&#10;luqf6mYUHJa31ar5/HJyeyq78nhb5gn3Sj0/zbsPEJ5m/y/+cx+1guQ9rA1nwhGQ+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6+/y8IAAADcAAAADwAAAAAAAAAAAAAA&#10;AAChAgAAZHJzL2Rvd25yZXYueG1sUEsFBgAAAAAEAAQA+QAAAJADAAAAAA==&#10;" strokeweight="2.4pt"/>
                  <v:line id="Line 259" o:spid="_x0000_s1061" style="position:absolute;visibility:visible;mso-wrap-style:square" from="1353,989" to="1353,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MaUMMAAADcAAAADwAAAGRycy9kb3ducmV2LnhtbESP3YrCMBSE7xd8h3AE79ZUV0WrUcSl&#10;izcK/jzAoTm2xeakNLG2b28WBC+HmfmGWW1aU4qGaldYVjAaRiCIU6sLzhRcL8n3HITzyBpLy6Sg&#10;Iwebde9rhbG2Tz5Rc/aZCBB2MSrIva9iKV2ak0E3tBVx8G62NuiDrDOpa3wGuCnlOIpm0mDBYSHH&#10;inY5pffzwyj47X4mk+zv4OTimBTJ/tG1De6UGvTb7RKEp9Z/wu/2XisYTxfwfyYcAbl+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jjGlDDAAAA3AAAAA8AAAAAAAAAAAAA&#10;AAAAoQIAAGRycy9kb3ducmV2LnhtbFBLBQYAAAAABAAEAPkAAACRAwAAAAA=&#10;" strokeweight="2.4pt"/>
                  <v:line id="Line 260" o:spid="_x0000_s1062" style="position:absolute;visibility:visible;mso-wrap-style:square" from="1382,1028" to="1386,10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V5cL8AAADcAAAADwAAAGRycy9kb3ducmV2LnhtbERPy6rCMBDdC/5DGMGdpj4QrUYRpeJG&#10;wccHDM3YFptJaWJt/94sLtzl4bw3u9aUoqHaFZYVTMYRCOLU6oIzBc9HMlqCcB5ZY2mZFHTkYLft&#10;9zYYa/vlGzV3n4kQwi5GBbn3VSylS3My6Ma2Ig7cy9YGfYB1JnWN3xBuSjmNooU0WHBoyLGiQ07p&#10;+/4xCo7dbD7PThcnV9ekSM6frm3woNRw0O7XIDy1/l/85z5rBdNFmB/OhCMgtz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B7V5cL8AAADcAAAADwAAAAAAAAAAAAAAAACh&#10;AgAAZHJzL2Rvd25yZXYueG1sUEsFBgAAAAAEAAQA+QAAAI0DAAAAAA==&#10;" strokeweight="2.4pt"/>
                  <v:line id="Line 261" o:spid="_x0000_s1063" style="position:absolute;visibility:visible;mso-wrap-style:square" from="1386,1028" to="1386,10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nc68MAAADcAAAADwAAAGRycy9kb3ducmV2LnhtbESP3YrCMBSE7xd8h3AE79bUH0SrUUSp&#10;eOOCPw9waI5tsTkpTazt2xtB2MthZr5hVpvWlKKh2hWWFYyGEQji1OqCMwW3a/I7B+E8ssbSMino&#10;yMFm3ftZYazti8/UXHwmAoRdjApy76tYSpfmZNANbUUcvLutDfog60zqGl8Bbko5jqKZNFhwWMix&#10;ol1O6ePyNAr23WQ6zQ4nJxd/SZEcn13b4E6pQb/dLkF4av1/+Ns+agXj2Qg+Z8IRkOs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j53OvDAAAA3AAAAA8AAAAAAAAAAAAA&#10;AAAAoQIAAGRycy9kb3ducmV2LnhtbFBLBQYAAAAABAAEAPkAAACRAwAAAAA=&#10;" strokeweight="2.4pt"/>
                  <v:line id="Line 262" o:spid="_x0000_s1064" style="position:absolute;visibility:visible;mso-wrap-style:square" from="1386,1066" to="1401,10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CtCnMIAAADcAAAADwAAAGRycy9kb3ducmV2LnhtbESP0YrCMBRE3xf8h3AF39bUKrJWo4hS&#10;8cWFVT/g0lzbYnNTmljbvzeCsI/DzJxhVpvOVKKlxpWWFUzGEQjizOqScwXXS/r9A8J5ZI2VZVLQ&#10;k4PNevC1wkTbJ/9Re/a5CBB2CSoovK8TKV1WkEE3tjVx8G62MeiDbHKpG3wGuKlkHEVzabDksFBg&#10;TbuCsvv5YRTs++lslh9OTi5+0zI9PvquxZ1So2G3XYLw1Pn/8Kd91ArieQzvM+EIyPU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CtCnMIAAADcAAAADwAAAAAAAAAAAAAA&#10;AAChAgAAZHJzL2Rvd25yZXYueG1sUEsFBgAAAAAEAAQA+QAAAJADAAAAAA==&#10;" strokeweight="2.4pt"/>
                  <v:line id="Line 263" o:spid="_x0000_s1065" style="position:absolute;visibility:visible;mso-wrap-style:square" from="1401,1066" to="1401,11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2fnB8QAAADcAAAADwAAAGRycy9kb3ducmV2LnhtbESP3WrCQBSE7wt9h+UUelc3TURsdA2i&#10;pHhjQe0DHLLHJDR7NmTX/Ly9Kwi9HGbmG2adjaYRPXWutqzgcxaBIC6srrlU8HvJP5YgnEfW2Fgm&#10;BRM5yDavL2tMtR34RP3ZlyJA2KWooPK+TaV0RUUG3cy2xMG72s6gD7Irpe5wCHDTyDiKFtJgzWGh&#10;wpZ2FRV/55tRsJ+S+bz8Pjr59ZPX+eE2jT3ulHp/G7crEJ5G/x9+tg9aQbxI4HEmHAG5u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Z+cHxAAAANwAAAAPAAAAAAAAAAAA&#10;AAAAAKECAABkcnMvZG93bnJldi54bWxQSwUGAAAAAAQABAD5AAAAkgMAAAAA&#10;" strokeweight="2.4pt"/>
                  <v:line id="Line 264" o:spid="_x0000_s1066" style="position:absolute;visibility:visible;mso-wrap-style:square" from="1401,1104" to="1406,11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I5/c8QAAADcAAAADwAAAGRycy9kb3ducmV2LnhtbESPzWrDMBCE74G+g9hCb4nc1JjEiRJK&#10;iosvDcTtAyzW1ja1VsaS/96+KhRyHGbmG+Z4nk0rRupdY1nB8yYCQVxa3XCl4OszW+9AOI+ssbVM&#10;ChZycD49rI6YajvxjcbCVyJA2KWooPa+S6V0ZU0G3cZ2xMH7tr1BH2RfSd3jFOCmldsoSqTBhsNC&#10;jR1daip/isEoeFte4rh6/3Byf82aLB+WecSLUk+P8+sBhKfZ38P/7Vwr2CYx/J0JR0Ce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4jn9zxAAAANwAAAAPAAAAAAAAAAAA&#10;AAAAAKECAABkcnMvZG93bnJldi54bWxQSwUGAAAAAAQABAD5AAAAkgMAAAAA&#10;" strokeweight="2.4pt"/>
                  <v:line id="Line 265" o:spid="_x0000_s1067" style="position:absolute;visibility:visible;mso-wrap-style:square" from="1406,1104" to="1406,11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8La6MQAAADcAAAADwAAAGRycy9kb3ducmV2LnhtbESP3YrCMBSE7wXfIZwF7zRdf8raNYoo&#10;FW8U1t0HODTHtmxzUppY27c3guDlMDPfMKtNZyrRUuNKywo+JxEI4szqknMFf7/p+AuE88gaK8uk&#10;oCcHm/VwsMJE2zv/UHvxuQgQdgkqKLyvEyldVpBBN7E1cfCutjHog2xyqRu8B7ip5DSKYmmw5LBQ&#10;YE27grL/y80o2Pez+Tw/nJxcntMyPd76rsWdUqOPbvsNwlPn3+FX+6gVTOMFPM+EI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wtroxAAAANwAAAAPAAAAAAAAAAAA&#10;AAAAAKECAABkcnMvZG93bnJldi54bWxQSwUGAAAAAAQABAD5AAAAkgMAAAAA&#10;" strokeweight="2.4pt"/>
                  <v:line id="Line 266" o:spid="_x0000_s1068" style="position:absolute;visibility:visible;mso-wrap-style:square" from="1415,1167" to="1415,11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xBEn8QAAADcAAAADwAAAGRycy9kb3ducmV2LnhtbESPzWrDMBCE74W+g9hCbo3cxJjGiRJK&#10;goMvKTTtAyzW1ja1VsaS/94+CgR6HGbmG2Z3mEwjBupcbVnB2zICQVxYXXOp4Oc7e30H4TyyxsYy&#10;KZjJwWH//LTDVNuRv2i4+lIECLsUFVTet6mUrqjIoFvaljh4v7Yz6IPsSqk7HAPcNHIVRYk0WHNY&#10;qLClY0XF37U3Ck7zOo7L88XJzWdWZ3k/TwMelVq8TB9bEJ4m/x9+tHOtYJUkcD8TjoDc3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EESfxAAAANwAAAAPAAAAAAAAAAAA&#10;AAAAAKECAABkcnMvZG93bnJldi54bWxQSwUGAAAAAAQABAD5AAAAkgMAAAAA&#10;" strokeweight="2.4pt"/>
                  <v:line id="Line 267" o:spid="_x0000_s1069" style="position:absolute;visibility:visible;mso-wrap-style:square" from="1415,1176" to="1425,11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zhBMMAAADcAAAADwAAAGRycy9kb3ducmV2LnhtbESP0YrCMBRE34X9h3AX9k1TXXG1GkWU&#10;ii8rbPUDLs21LTY3pYm1/XsjCPs4zMwZZrXpTCVaalxpWcF4FIEgzqwuOVdwOSfDOQjnkTVWlklB&#10;Tw4264/BCmNtH/xHbepzESDsYlRQeF/HUrqsIINuZGvi4F1tY9AH2eRSN/gIcFPJSRTNpMGSw0KB&#10;Ne0Kym7p3SjY99/TaX74dXJxSsrkeO+7FndKfX122yUIT53/D7/bR61gMvuB15lwBOT6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hc4QTDAAAA3AAAAA8AAAAAAAAAAAAA&#10;AAAAoQIAAGRycy9kb3ducmV2LnhtbFBLBQYAAAAABAAEAPkAAACRAwAAAAA=&#10;" strokeweight="2.4pt"/>
                  <v:line id="Line 268" o:spid="_x0000_s1070" style="position:absolute;visibility:visible;mso-wrap-style:square" from="1425,1176" to="1425,12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N1dr8AAADcAAAADwAAAGRycy9kb3ducmV2LnhtbERPy6rCMBDdC/5DGMGdpj4QrUYRpeJG&#10;wccHDM3YFptJaWJt/94sLtzl4bw3u9aUoqHaFZYVTMYRCOLU6oIzBc9HMlqCcB5ZY2mZFHTkYLft&#10;9zYYa/vlGzV3n4kQwi5GBbn3VSylS3My6Ma2Ig7cy9YGfYB1JnWN3xBuSjmNooU0WHBoyLGiQ07p&#10;+/4xCo7dbD7PThcnV9ekSM6frm3woNRw0O7XIDy1/l/85z5rBdNFWBvOhCMgtz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cN1dr8AAADcAAAADwAAAAAAAAAAAAAAAACh&#10;AgAAZHJzL2Rvd25yZXYueG1sUEsFBgAAAAAEAAQA+QAAAI0DAAAAAA==&#10;" strokeweight="2.4pt"/>
                  <v:line id="Line 269" o:spid="_x0000_s1071" style="position:absolute;visibility:visible;mso-wrap-style:square" from="1425,1215" to="1430,12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Q7cMAAADcAAAADwAAAGRycy9kb3ducmV2LnhtbESP3YrCMBSE7xd8h3AE79bUH0SrUUSp&#10;eOOCPw9waI5tsTkpTazt2xtB2MthZr5hVpvWlKKh2hWWFYyGEQji1OqCMwW3a/I7B+E8ssbSMino&#10;yMFm3ftZYazti8/UXHwmAoRdjApy76tYSpfmZNANbUUcvLutDfog60zqGl8Bbko5jqKZNFhwWMix&#10;ol1O6ePyNAr23WQ6zQ4nJxd/SZEcn13b4E6pQb/dLkF4av1/+Ns+agXj2QI+Z8IRkOs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aP0O3DAAAA3AAAAA8AAAAAAAAAAAAA&#10;AAAAoQIAAGRycy9kb3ducmV2LnhtbFBLBQYAAAAABAAEAPkAAACRAwAAAAA=&#10;" strokeweight="2.4pt"/>
                  <v:line id="Line 270" o:spid="_x0000_s1072" style="position:absolute;visibility:visible;mso-wrap-style:square" from="1430,1215" to="1430,12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zvrcIAAADcAAAADwAAAGRycy9kb3ducmV2LnhtbERPzWqDQBC+F/oOyxR6q2ttaBLrKiHB&#10;kksDMXmAwZ2q1J0Vd2P07buHQo8f339WzKYXE42us6zgNYpBENdWd9wouF7Klw0I55E19pZJwUIO&#10;ivzxIcNU2zufaap8I0IIuxQVtN4PqZSubsmgi+xAHLhvOxr0AY6N1CPeQ7jpZRLH79Jgx6GhxYH2&#10;LdU/1c0oOCxvq1Xz+eXk9lR25fG2zBPulXp+mncfIDzN/l/85z5qBck6zA9nwhGQ+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mzvrcIAAADcAAAADwAAAAAAAAAAAAAA&#10;AAChAgAAZHJzL2Rvd25yZXYueG1sUEsFBgAAAAAEAAQA+QAAAJADAAAAAA==&#10;" strokeweight="2.4pt"/>
                  <v:line id="Line 271" o:spid="_x0000_s1073" style="position:absolute;visibility:visible;mso-wrap-style:square" from="1430,1215" to="1482,12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SBKNsQAAADcAAAADwAAAGRycy9kb3ducmV2LnhtbESP3YrCMBSE74V9h3AWvNPUH3TtGmVR&#10;Kt4o2PUBDs3ZtmxzUppY27c3guDlMDPfMOttZyrRUuNKywom4wgEcWZ1ybmC628y+gLhPLLGyjIp&#10;6MnBdvMxWGOs7Z0v1KY+FwHCLkYFhfd1LKXLCjLoxrYmDt6fbQz6IJtc6gbvAW4qOY2ihTRYclgo&#10;sKZdQdl/ejMK9v1sPs8PJydX56RMjre+a3Gn1PCz+/kG4anz7/CrfdQKpssJPM+EIyA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IEo2xAAAANwAAAAPAAAAAAAAAAAA&#10;AAAAAKECAABkcnMvZG93bnJldi54bWxQSwUGAAAAAAQABAD5AAAAkgMAAAAA&#10;" strokeweight="2.4pt"/>
                  <v:line id="Line 272" o:spid="_x0000_s1074" style="position:absolute;visibility:visible;mso-wrap-style:square" from="1502,1253" to="1502,12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LUQcMAAADcAAAADwAAAGRycy9kb3ducmV2LnhtbESP0YrCMBRE3wX/IdwF3zTdKu7aNYoo&#10;FV8UdPcDLs21LdvclCbW9u+NIPg4zMwZZrnuTCVaalxpWcHnJAJBnFldcq7g7zcdf4NwHlljZZkU&#10;9ORgvRoOlphoe+cztRefiwBhl6CCwvs6kdJlBRl0E1sTB+9qG4M+yCaXusF7gJtKxlE0lwZLDgsF&#10;1rQtKPu/3IyCXT+dzfL90cnFKS3Tw63vWtwqNfroNj8gPHX+HX61D1pB/BXD80w4AnL1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3y1EHDAAAA3AAAAA8AAAAAAAAAAAAA&#10;AAAAoQIAAGRycy9kb3ducmV2LnhtbFBLBQYAAAAABAAEAPkAAACRAwAAAAA=&#10;" strokeweight="2.4pt"/>
                  <v:line id="Line 273" o:spid="_x0000_s1075" style="position:absolute;visibility:visible;mso-wrap-style:square" from="1502,1253" to="1502,12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5x2sQAAADcAAAADwAAAGRycy9kb3ducmV2LnhtbESP3YrCMBSE7wXfIRzBO039wV2rURaX&#10;Lt4obNcHODTHtticlCbW9u3NguDlMDPfMNt9ZyrRUuNKywpm0wgEcWZ1ybmCy18y+QThPLLGyjIp&#10;6MnBfjccbDHW9sG/1KY+FwHCLkYFhfd1LKXLCjLoprYmDt7VNgZ9kE0udYOPADeVnEfRShosOSwU&#10;WNOhoOyW3o2C736xXOY/JyfX56RMjve+a/Gg1HjUfW1AeOr8O/xqH7WC+ccC/s+EIyB3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vnHaxAAAANwAAAAPAAAAAAAAAAAA&#10;AAAAAKECAABkcnMvZG93bnJldi54bWxQSwUGAAAAAAQABAD5AAAAkgMAAAAA&#10;" strokeweight="2.4pt"/>
                  <v:line id="Line 274" o:spid="_x0000_s1076" style="position:absolute;visibility:visible;mso-wrap-style:square" from="1502,1292" to="1506,12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prsMAAADcAAAADwAAAGRycy9kb3ducmV2LnhtbESP0YrCMBRE3wX/IdwF3zRdLe7aNYoo&#10;FV8UdPcDLs21LdvclCbW9u+NIPg4zMwZZrnuTCVaalxpWcHnJAJBnFldcq7g7zcdf4NwHlljZZkU&#10;9ORgvRoOlphoe+cztRefiwBhl6CCwvs6kdJlBRl0E1sTB+9qG4M+yCaXusF7gJtKTqNoLg2WHBYK&#10;rGlbUPZ/uRkFu34Wx/n+6OTilJbp4dZ3LW6VGn10mx8Qnjr/Dr/aB61g+hXD80w4AnL1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1X6a7DAAAA3AAAAA8AAAAAAAAAAAAA&#10;AAAAoQIAAGRycy9kb3ducmV2LnhtbFBLBQYAAAAABAAEAPkAAACRAwAAAAA=&#10;" strokeweight="2.4pt"/>
                  <v:line id="Line 275" o:spid="_x0000_s1077" style="position:absolute;visibility:visible;mso-wrap-style:square" from="1506,1292" to="1506,13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tMNcQAAADcAAAADwAAAGRycy9kb3ducmV2LnhtbESP3YrCMBSE74V9h3AWvNN0XX+7RlmU&#10;ijcK/jzAoTnblm1OShNr+/ZGELwcZuYbZrluTSkaql1hWcHXMAJBnFpdcKbgekkGcxDOI2ssLZOC&#10;jhysVx+9Jcba3vlEzdlnIkDYxagg976KpXRpTgbd0FbEwfuztUEfZJ1JXeM9wE0pR1E0lQYLDgs5&#10;VrTJKf0/34yCbfc9Hme7g5OLY1Ik+1vXNrhRqv/Z/v6A8NT6d/jV3msFo9kEnmfCEZCr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G0w1xAAAANwAAAAPAAAAAAAAAAAA&#10;AAAAAKECAABkcnMvZG93bnJldi54bWxQSwUGAAAAAAQABAD5AAAAkgMAAAAA&#10;" strokeweight="2.4pt"/>
                  <v:line id="Line 276" o:spid="_x0000_s1078" style="position:absolute;visibility:visible;mso-wrap-style:square" from="1506,1330" to="1506,13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snSQsMAAADcAAAADwAAAGRycy9kb3ducmV2LnhtbESP0YrCMBRE34X9h3AX9k1TXXG1GkWU&#10;ii8rbPUDLs21LTY3pYm1/XsjCPs4zMwZZrXpTCVaalxpWcF4FIEgzqwuOVdwOSfDOQjnkTVWlklB&#10;Tw4264/BCmNtH/xHbepzESDsYlRQeF/HUrqsIINuZGvi4F1tY9AH2eRSN/gIcFPJSRTNpMGSw0KB&#10;Ne0Kym7p3SjY99/TaX74dXJxSsrkeO+7FndKfX122yUIT53/D7/bR61g8jOD15lwBOT6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LJ0kLDAAAA3AAAAA8AAAAAAAAAAAAA&#10;AAAAoQIAAGRycy9kb3ducmV2LnhtbFBLBQYAAAAABAAEAPkAAACRAwAAAAA=&#10;" strokeweight="2.4pt"/>
                  <v:line id="Line 277" o:spid="_x0000_s1079" style="position:absolute;visibility:visible;mso-wrap-style:square" from="1506,1330" to="1506,13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V32cMAAADcAAAADwAAAGRycy9kb3ducmV2LnhtbESP0YrCMBRE3wX/IdwF3zRdFbt2jSJK&#10;xReFdfcDLs21LdvclCbW9u+NIPg4zMwZZrXpTCVaalxpWcHnJAJBnFldcq7g7zcdf4FwHlljZZkU&#10;9ORgsx4OVphoe+cfai8+FwHCLkEFhfd1IqXLCjLoJrYmDt7VNgZ9kE0udYP3ADeVnEbRQhosOSwU&#10;WNOuoOz/cjMK9v1sPs8PJyeX57RMj7e+a3Gn1Oij236D8NT5d/jVPmoF0ziG55lwBOT6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2Fd9nDAAAA3AAAAA8AAAAAAAAAAAAA&#10;AAAAoQIAAGRycy9kb3ducmV2LnhtbFBLBQYAAAAABAAEAPkAAACRAwAAAAA=&#10;" strokeweight="2.4pt"/>
                  <v:line id="Line 278" o:spid="_x0000_s1080" style="position:absolute;visibility:visible;mso-wrap-style:square" from="1521,1407" to="1521,14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Brjq8IAAADcAAAADwAAAGRycy9kb3ducmV2LnhtbERPzWqDQBC+F/oOyxR6q2ttaBLrKiHB&#10;kksDMXmAwZ2q1J0Vd2P07buHQo8f339WzKYXE42us6zgNYpBENdWd9wouF7Klw0I55E19pZJwUIO&#10;ivzxIcNU2zufaap8I0IIuxQVtN4PqZSubsmgi+xAHLhvOxr0AY6N1CPeQ7jpZRLH79Jgx6GhxYH2&#10;LdU/1c0oOCxvq1Xz+eXk9lR25fG2zBPulXp+mncfIDzN/l/85z5qBck6rA1nwhGQ+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Brjq8IAAADcAAAADwAAAAAAAAAAAAAA&#10;AAChAgAAZHJzL2Rvd25yZXYueG1sUEsFBgAAAAAEAAQA+QAAAJADAAAAAA==&#10;" strokeweight="2.4pt"/>
                  <v:line id="Line 279" o:spid="_x0000_s1081" style="position:absolute;visibility:visible;mso-wrap-style:square" from="1521,1407" to="1597,14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1ZGMMMAAADcAAAADwAAAGRycy9kb3ducmV2LnhtbESP3YrCMBSE7xd8h3AE79ZUV/ypRhGX&#10;Lt4o+PMAh+bYFpuT0sTavr1ZELwcZuYbZrVpTSkaql1hWcFoGIEgTq0uOFNwvSTfcxDOI2ssLZOC&#10;jhxs1r2vFcbaPvlEzdlnIkDYxagg976KpXRpTgbd0FbEwbvZ2qAPss6krvEZ4KaU4yiaSoMFh4Uc&#10;K9rllN7PD6Pgt/uZTLK/g5OLY1Ik+0fXNrhTatBvt0sQnlr/Cb/be61gPFvA/5lwBOT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NWRjDDAAAA3AAAAA8AAAAAAAAAAAAA&#10;AAAAoQIAAGRycy9kb3ducmV2LnhtbFBLBQYAAAAABAAEAPkAAACRAwAAAAA=&#10;" strokeweight="2.4pt"/>
                  <v:line id="Line 280" o:spid="_x0000_s1082" style="position:absolute;visibility:visible;mso-wrap-style:square" from="1597,1407" to="1597,14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mfisEAAADcAAAADwAAAGRycy9kb3ducmV2LnhtbERPy2rCQBTdF/yH4Qrd6UQrEqOjSEpK&#10;Ni1o+wGXzDUJZu6EzOT1951FocvDeZ8uk2nEQJ2rLSvYrCMQxIXVNZcKfr6zVQzCeWSNjWVSMJOD&#10;y3nxcsJE25FvNNx9KUIIuwQVVN63iZSuqMigW9uWOHAP2xn0AXal1B2OIdw0chtFe2mw5tBQYUtp&#10;RcXz3hsF7/Pbbld+fDp5+MrqLO/nacBUqdfldD2C8DT5f/GfO9cKtnGYH86EIyDP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3uZ+KwQAAANwAAAAPAAAAAAAAAAAAAAAA&#10;AKECAABkcnMvZG93bnJldi54bWxQSwUGAAAAAAQABAD5AAAAjwMAAAAA&#10;" strokeweight="2.4pt"/>
                  <v:line id="Line 281" o:spid="_x0000_s1083" style="position:absolute;visibility:visible;mso-wrap-style:square" from="1597,1407" to="1617,14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PU6EcQAAADcAAAADwAAAGRycy9kb3ducmV2LnhtbESPzWrDMBCE74G+g9hCb4nsNATXjRxK&#10;iosvDcTtAyzWxjaxVsZS/PP2VaHQ4zAz3zCH42w6MdLgWssK4k0EgriyuuVawfdXvk5AOI+ssbNM&#10;ChZycMweVgdMtZ34QmPpaxEg7FJU0Hjfp1K6qiGDbmN74uBd7WDQBznUUg84Bbjp5DaK9tJgy2Gh&#10;wZ5ODVW38m4UvC/Pu1398enkyzlv8+K+zCOelHp6nN9eQXia/X/4r11oBdskht8z4QjI7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9ToRxAAAANwAAAAPAAAAAAAAAAAA&#10;AAAAAKECAABkcnMvZG93bnJldi54bWxQSwUGAAAAAAQABAD5AAAAkgMAAAAA&#10;" strokeweight="2.4pt"/>
                  <v:line id="Line 282" o:spid="_x0000_s1084" style="position:absolute;visibility:visible;mso-wrap-style:square" from="1617,1407" to="1617,14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ekZsMAAADcAAAADwAAAGRycy9kb3ducmV2LnhtbESP3YrCMBSE74V9h3AW9k5TuyK1GmVx&#10;6eKNgj8PcGiObbE5KU2s7dtvBMHLYWa+YVab3tSio9ZVlhVMJxEI4tzqigsFl3M2TkA4j6yxtkwK&#10;BnKwWX+MVphq++AjdSdfiABhl6KC0vsmldLlJRl0E9sQB+9qW4M+yLaQusVHgJtaxlE0lwYrDgsl&#10;NrQtKb+d7kbB7/A9mxV/eycXh6zKdveh73Cr1Ndn/7ME4an37/CrvdMK4iSG55lwBOT6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gnpGbDAAAA3AAAAA8AAAAAAAAAAAAA&#10;AAAAoQIAAGRycy9kb3ducmV2LnhtbFBLBQYAAAAABAAEAPkAAACRAwAAAAA=&#10;" strokeweight="2.4pt"/>
                  <v:line id="Line 283" o:spid="_x0000_s1085" style="position:absolute;visibility:visible;mso-wrap-style:square" from="1617,1407" to="1636,14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2sB/cQAAADcAAAADwAAAGRycy9kb3ducmV2LnhtbESPzWrDMBCE74G+g9hCb4ncOITUjWxK&#10;iosvDSTtAyzWxjaxVsaS/96+KhR6HGbmG+aYzaYVI/WusazgeROBIC6tbrhS8P2Vrw8gnEfW2Fom&#10;BQs5yNKH1RETbSe+0Hj1lQgQdgkqqL3vEildWZNBt7EdcfButjfog+wrqXucAty0chtFe2mw4bBQ&#10;Y0enmsr7dTAK3pd4t6s+Pp18OedNXgzLPOJJqafH+e0VhKfZ/4f/2oVWsD3E8HsmHAGZ/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awH9xAAAANwAAAAPAAAAAAAAAAAA&#10;AAAAAKECAABkcnMvZG93bnJldi54bWxQSwUGAAAAAAQABAD5AAAAkgMAAAAA&#10;" strokeweight="2.4pt"/>
                  <v:line id="Line 284" o:spid="_x0000_s1086" style="position:absolute;visibility:visible;mso-wrap-style:square" from="1693,1407" to="1693,14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KZicQAAADcAAAADwAAAGRycy9kb3ducmV2LnhtbESPzWrDMBCE74G+g9hCb4lc1wTHjWJK&#10;iosvDTTNAyzW1ja1VsZS/PP2VSDQ4zAz3zD7fDadGGlwrWUFz5sIBHFldcu1gst3sU5BOI+ssbNM&#10;ChZykB8eVnvMtJ34i8azr0WAsMtQQeN9n0npqoYMuo3tiYP3YweDPsihlnrAKcBNJ+Mo2kqDLYeF&#10;Bns6NlT9nq9GwfvykiT1x6eTu1PRFuV1mUc8KvX0OL+9gvA0+//wvV1qBXGawO1MOALy8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gpmJxAAAANwAAAAPAAAAAAAAAAAA&#10;AAAAAKECAABkcnMvZG93bnJldi54bWxQSwUGAAAAAAQABAD5AAAAkgMAAAAA&#10;" strokeweight="2.4pt"/>
                  <v:line id="Line 285" o:spid="_x0000_s1087" style="position:absolute;visibility:visible;mso-wrap-style:square" from="1693,1445" to="1698,14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848EsQAAADcAAAADwAAAGRycy9kb3ducmV2LnhtbESP3YrCMBSE7wXfIZwF7zRdfxbtGkWU&#10;ijcK290HODTHtmxzUppY27c3guDlMDPfMOttZyrRUuNKywo+JxEI4szqknMFf7/JeAnCeWSNlWVS&#10;0JOD7WY4WGOs7Z1/qE19LgKEXYwKCu/rWEqXFWTQTWxNHLyrbQz6IJtc6gbvAW4qOY2iL2mw5LBQ&#10;YE37grL/9GYUHPrZfJ4fz06uLkmZnG591+JeqdFHt/sG4anz7/CrfdIKpssFPM+EIyA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zjwSxAAAANwAAAAPAAAAAAAAAAAA&#10;AAAAAKECAABkcnMvZG93bnJldi54bWxQSwUGAAAAAAQABAD5AAAAkgMAAAAA&#10;" strokeweight="2.4pt"/>
                  <v:line id="Line 286" o:spid="_x0000_s1088" style="position:absolute;visibility:visible;mso-wrap-style:square" from="1698,1445" to="1698,14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yiZcMAAADcAAAADwAAAGRycy9kb3ducmV2LnhtbESP3YrCMBSE7xd8h3AE79bUH0SrUUSp&#10;eOOCPw9waI5tsTkpTazt2xtB2MthZr5hVpvWlKKh2hWWFYyGEQji1OqCMwW3a/I7B+E8ssbSMino&#10;yMFm3ftZYazti8/UXHwmAoRdjApy76tYSpfmZNANbUUcvLutDfog60zqGl8Bbko5jqKZNFhwWMix&#10;ol1O6ePyNAr23WQ6zQ4nJxd/SZEcn13b4E6pQb/dLkF4av1/+Ns+agXj+Qw+Z8IRkOs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ccomXDAAAA3AAAAA8AAAAAAAAAAAAA&#10;AAAAoQIAAGRycy9kb3ducmV2LnhtbFBLBQYAAAAABAAEAPkAAACRAwAAAAA=&#10;" strokeweight="2.4pt"/>
                  <v:line id="Line 287" o:spid="_x0000_s1089" style="position:absolute;visibility:visible;mso-wrap-style:square" from="1698,1445" to="1703,14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AH/sMAAADcAAAADwAAAGRycy9kb3ducmV2LnhtbESP0YrCMBRE3wX/IdwF3zRdFVe7RhGl&#10;4ovCdvcDLs21LdvclCbW9u+NIPg4zMwZZr3tTCVaalxpWcHnJAJBnFldcq7g7zcZL0E4j6yxskwK&#10;enKw3QwHa4y1vfMPtanPRYCwi1FB4X0dS+myggy6ia2Jg3e1jUEfZJNL3eA9wE0lp1G0kAZLDgsF&#10;1rQvKPtPb0bBoZ/N5/nx7OTqkpTJ6dZ3Le6VGn10u28Qnjr/Dr/aJ61guvyC55lwBOTm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hQB/7DAAAA3AAAAA8AAAAAAAAAAAAA&#10;AAAAoQIAAGRycy9kb3ducmV2LnhtbFBLBQYAAAAABAAEAPkAAACRAwAAAAA=&#10;" strokeweight="2.4pt"/>
                  <v:line id="Line 288" o:spid="_x0000_s1090" style="position:absolute;visibility:visible;mso-wrap-style:square" from="1703,1445" to="1703,14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TjMEAAADcAAAADwAAAGRycy9kb3ducmV2LnhtbERPy2rCQBTdF/yH4Qrd6UQrEqOjSEpK&#10;Ni1o+wGXzDUJZu6EzOT1951FocvDeZ8uk2nEQJ2rLSvYrCMQxIXVNZcKfr6zVQzCeWSNjWVSMJOD&#10;y3nxcsJE25FvNNx9KUIIuwQVVN63iZSuqMigW9uWOHAP2xn0AXal1B2OIdw0chtFe2mw5tBQYUtp&#10;RcXz3hsF7/Pbbld+fDp5+MrqLO/nacBUqdfldD2C8DT5f/GfO9cKtnFYG86EIyDP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Jz5OMwQAAANwAAAAPAAAAAAAAAAAAAAAA&#10;AKECAABkcnMvZG93bnJldi54bWxQSwUGAAAAAAQABAD5AAAAjwMAAAAA&#10;" strokeweight="2.4pt"/>
                  <v:line id="Line 289" o:spid="_x0000_s1091" style="position:absolute;visibility:visible;mso-wrap-style:square" from="1703,1484" to="1717,14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M2F8QAAADcAAAADwAAAGRycy9kb3ducmV2LnhtbESPzWrDMBCE74G+g9hCb4ncNATHsRxK&#10;iosvDcTtAyzWxja1VsZS/PP2VaHQ4zAz3zDpaTadGGlwrWUFz5sIBHFldcu1gq/PfB2DcB5ZY2eZ&#10;FCzk4JQ9rFJMtJ34SmPpaxEg7BJU0HjfJ1K6qiGDbmN74uDd7GDQBznUUg84Bbjp5DaK9tJgy2Gh&#10;wZ7ODVXf5d0oeFtedrv6/cPJwyVv8+K+zCOelXp6nF+PIDzN/j/81y60gm18gN8z4QjI7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gzYXxAAAANwAAAAPAAAAAAAAAAAA&#10;AAAAAKECAABkcnMvZG93bnJldi54bWxQSwUGAAAAAAQABAD5AAAAkgMAAAAA&#10;" strokeweight="2.4pt"/>
                  <v:line id="Line 290" o:spid="_x0000_s1092" style="position:absolute;visibility:visible;mso-wrap-style:square" from="1717,1484" to="1717,14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AJV8AAAADcAAAADwAAAGRycy9kb3ducmV2LnhtbERPy4rCMBTdC/5DuIK7MfXBoJ2mIkrF&#10;jYI6H3Bp7rRlmpvSxNr+vVkILg/nnWx7U4uOWldZVjCfRSCIc6srLhT83rOvNQjnkTXWlknBQA62&#10;6XiUYKztk6/U3XwhQgi7GBWU3jexlC4vyaCb2YY4cH+2NegDbAupW3yGcFPLRRR9S4MVh4YSG9qX&#10;lP/fHkbBYViuVsXx7OTmklXZ6TH0He6Vmk763Q8IT73/iN/uk1aw2IT54Uw4AjJ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JgCVfAAAAA3AAAAA8AAAAAAAAAAAAAAAAA&#10;oQIAAGRycy9kb3ducmV2LnhtbFBLBQYAAAAABAAEAPkAAACOAwAAAAA=&#10;" strokeweight="2.4pt"/>
                  <v:line id="Line 291" o:spid="_x0000_s1093" style="position:absolute;visibility:visible;mso-wrap-style:square" from="1717,1484" to="1722,14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yszMQAAADcAAAADwAAAGRycy9kb3ducmV2LnhtbESPzWrDMBCE74G+g9hCb7HsNITGjRxK&#10;iosvDcTtAyzWxjaxVsZS/PP2VaHQ4zAz3zCH42w6MdLgWssKkigGQVxZ3XKt4PsrX7+AcB5ZY2eZ&#10;FCzk4Jg9rA6YajvxhcbS1yJA2KWooPG+T6V0VUMGXWR74uBd7WDQBznUUg84Bbjp5CaOd9Jgy2Gh&#10;wZ5ODVW38m4UvC/P22398enk/py3eXFf5hFPSj09zm+vIDzN/j/81y60gs0+gd8z4QjI7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LKzMxAAAANwAAAAPAAAAAAAAAAAA&#10;AAAAAKECAABkcnMvZG93bnJldi54bWxQSwUGAAAAAAQABAD5AAAAkgMAAAAA&#10;" strokeweight="2.4pt"/>
                  <v:line id="Line 292" o:spid="_x0000_s1094" style="position:absolute;visibility:visible;mso-wrap-style:square" from="1722,1484" to="1722,14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4yu8MAAADcAAAADwAAAGRycy9kb3ducmV2LnhtbESP0YrCMBRE34X9h3AX9k1TuyJajbK4&#10;dPFFweoHXJprW2xuShNr+/cbQfBxmJkzzHrbm1p01LrKsoLpJAJBnFtdcaHgck7HCxDOI2usLZOC&#10;gRxsNx+jNSbaPvhEXeYLESDsElRQet8kUrq8JINuYhvi4F1ta9AH2RZSt/gIcFPLOIrm0mDFYaHE&#10;hnYl5bfsbhT8Dt+zWfF3cHJ5TKt0fx/6DndKfX32PysQnnr/Dr/ae60gXsbwPBOOgNz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3+MrvDAAAA3AAAAA8AAAAAAAAAAAAA&#10;AAAAoQIAAGRycy9kb3ducmV2LnhtbFBLBQYAAAAABAAEAPkAAACRAwAAAAA=&#10;" strokeweight="2.4pt"/>
                  <v:line id="Line 293" o:spid="_x0000_s1095" style="position:absolute;visibility:visible;mso-wrap-style:square" from="1722,1484" to="1722,14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KXIMQAAADcAAAADwAAAGRycy9kb3ducmV2LnhtbESPzWrDMBCE74G+g9hCb4ncOITGjWxK&#10;iosvDSTtAyzWxjaxVsaS/96+KhR6HGbmG+aYzaYVI/WusazgeROBIC6tbrhS8P2Vr19AOI+ssbVM&#10;ChZykKUPqyMm2k58ofHqKxEg7BJUUHvfJVK6siaDbmM74uDdbG/QB9lXUvc4Bbhp5TaK9tJgw2Gh&#10;xo5ONZX362AUvC/xbld9fDp5OOdNXgzLPOJJqafH+e0VhKfZ/4f/2oVWsD3E8HsmHAGZ/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spcgxAAAANwAAAAPAAAAAAAAAAAA&#10;AAAAAKECAABkcnMvZG93bnJldi54bWxQSwUGAAAAAAQABAD5AAAAkgMAAAAA&#10;" strokeweight="2.4pt"/>
                  <v:line id="Line 294" o:spid="_x0000_s1096" style="position:absolute;visibility:visible;mso-wrap-style:square" from="1722,1484" to="1722,14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VsPVMQAAADcAAAADwAAAGRycy9kb3ducmV2LnhtbESPzWrDMBCE74G+g9hCb4lc14TGiWJK&#10;iosvDdTtAyzWxja1VsZS/PP2VSDQ4zAz3zCHbDadGGlwrWUFz5sIBHFldcu1gp/vfP0KwnlkjZ1l&#10;UrCQg+z4sDpgqu3EXzSWvhYBwi5FBY33fSqlqxoy6Da2Jw7exQ4GfZBDLfWAU4CbTsZRtJUGWw4L&#10;DfZ0aqj6La9GwfvykiT1x6eTu3Pe5sV1mUc8KfX0OL/tQXia/X/43i60gniXwO1MOALy+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Ww9UxAAAANwAAAAPAAAAAAAAAAAA&#10;AAAAAKECAABkcnMvZG93bnJldi54bWxQSwUGAAAAAAQABAD5AAAAkgMAAAAA&#10;" strokeweight="2.4pt"/>
                  <v:line id="Line 295" o:spid="_x0000_s1097" style="position:absolute;visibility:visible;mso-wrap-style:square" from="1737,1532" to="1737,15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heqz8MAAADcAAAADwAAAGRycy9kb3ducmV2LnhtbESP3YrCMBSE7xd8h3AE79ZUV0WrUcSl&#10;izcK/jzAoTm2xeakNLG2b28WBC+HmfmGWW1aU4qGaldYVjAaRiCIU6sLzhRcL8n3HITzyBpLy6Sg&#10;Iwebde9rhbG2Tz5Rc/aZCBB2MSrIva9iKV2ak0E3tBVx8G62NuiDrDOpa3wGuCnlOIpm0mDBYSHH&#10;inY5pffzwyj47X4mk+zv4OTimBTJ/tG1De6UGvTb7RKEp9Z/wu/2XisYL6bwfyYcAbl+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IXqs/DAAAA3AAAAA8AAAAAAAAAAAAA&#10;AAAAoQIAAGRycy9kb3ducmV2LnhtbFBLBQYAAAAABAAEAPkAAACRAwAAAAA=&#10;" strokeweight="2.4pt"/>
                  <v:line id="Line 296" o:spid="_x0000_s1098" style="position:absolute;visibility:visible;mso-wrap-style:square" from="1737,1565" to="1775,15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sU0uMMAAADcAAAADwAAAGRycy9kb3ducmV2LnhtbESP3YrCMBSE7xd8h3AE79bUH0SrUUSp&#10;eOOCPw9waI5tsTkpTazt2xtB2MthZr5hVpvWlKKh2hWWFYyGEQji1OqCMwW3a/I7B+E8ssbSMino&#10;yMFm3ftZYazti8/UXHwmAoRdjApy76tYSpfmZNANbUUcvLutDfog60zqGl8Bbko5jqKZNFhwWMix&#10;ol1O6ePyNAr23WQ6zQ4nJxd/SZEcn13b4E6pQb/dLkF4av1/+Ns+agXjxQw+Z8IRkOs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LFNLjDAAAA3AAAAA8AAAAAAAAAAAAA&#10;AAAAoQIAAGRycy9kb3ducmV2LnhtbFBLBQYAAAAABAAEAPkAAACRAwAAAAA=&#10;" strokeweight="2.4pt"/>
                  <v:line id="Line 297" o:spid="_x0000_s1099" style="position:absolute;visibility:visible;mso-wrap-style:square" from="1775,1565" to="1775,16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mRI8MAAADcAAAADwAAAGRycy9kb3ducmV2LnhtbESP3YrCMBSE7xd8h3AE79ZUV/ypRhGX&#10;Lt4o+PMAh+bYFpuT0sTavr1ZELwcZuYbZrVpTSkaql1hWcFoGIEgTq0uOFNwvSTfcxDOI2ssLZOC&#10;jhxs1r2vFcbaPvlEzdlnIkDYxagg976KpXRpTgbd0FbEwbvZ2qAPss6krvEZ4KaU4yiaSoMFh4Uc&#10;K9rllN7PD6Pgt/uZTLK/g5OLY1Ik+0fXNrhTatBvt0sQnlr/Cb/be61gvJjB/5lwBOT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2JkSPDAAAA3AAAAA8AAAAAAAAAAAAA&#10;AAAAoQIAAGRycy9kb3ducmV2LnhtbFBLBQYAAAAABAAEAPkAAACRAwAAAAA=&#10;" strokeweight="2.4pt"/>
                  <v:line id="Line 298" o:spid="_x0000_s1100" style="position:absolute;visibility:visible;mso-wrap-style:square" from="1775,1608" to="1775,16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YFUcAAAADcAAAADwAAAGRycy9kb3ducmV2LnhtbERPy4rCMBTdC/5DuIK7MfXBoJ2mIkrF&#10;jYI6H3Bp7rRlmpvSxNr+vVkILg/nnWx7U4uOWldZVjCfRSCIc6srLhT83rOvNQjnkTXWlknBQA62&#10;6XiUYKztk6/U3XwhQgi7GBWU3jexlC4vyaCb2YY4cH+2NegDbAupW3yGcFPLRRR9S4MVh4YSG9qX&#10;lP/fHkbBYViuVsXx7OTmklXZ6TH0He6Vmk763Q8IT73/iN/uk1aw2IS14Uw4AjJ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wWBVHAAAAA3AAAAA8AAAAAAAAAAAAAAAAA&#10;oQIAAGRycy9kb3ducmV2LnhtbFBLBQYAAAAABAAEAPkAAACOAwAAAAA=&#10;" strokeweight="2.4pt"/>
                  <v:line id="Line 299" o:spid="_x0000_s1101" style="position:absolute;visibility:visible;mso-wrap-style:square" from="1833,1608" to="1866,16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1qgysQAAADcAAAADwAAAGRycy9kb3ducmV2LnhtbESP0WqDQBRE3wv5h+UG8tasNVKqySYE&#10;g8GXFpr2Ay7ujUrdu+JujP59tlDo4zAzZ5jdYTKdGGlwrWUFL+sIBHFldcu1gu+v4vkNhPPIGjvL&#10;pGAmB4f94mmHmbZ3/qTx4msRIOwyVNB432dSuqohg25te+LgXe1g0Ac51FIPeA9w08k4il6lwZbD&#10;QoM95Q1VP5ebUXCaN0lSn9+dTD+Ktihv8zRirtRqOR23IDxN/j/81y61gjhN4fdMOAJy/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WqDKxAAAANwAAAAPAAAAAAAAAAAA&#10;AAAAAKECAABkcnMvZG93bnJldi54bWxQSwUGAAAAAAQABAD5AAAAkgMAAAAA&#10;" strokeweight="2.4pt"/>
                  <v:line id="Line 300" o:spid="_x0000_s1102" style="position:absolute;visibility:visible;mso-wrap-style:square" from="1866,1608" to="1866,16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uTTcEAAADcAAAADwAAAGRycy9kb3ducmV2LnhtbERPS2rDMBDdB3IHMYHuEjm1CY0T2YQU&#10;F29aaNoDDNbUNrVGxlL8uX21KGT5eP9zPptOjDS41rKC/S4CQVxZ3XKt4Pur2L6AcB5ZY2eZFCzk&#10;IM/WqzOm2k78SePN1yKEsEtRQeN9n0rpqoYMup3tiQP3YweDPsChlnrAKYSbTj5H0UEabDk0NNjT&#10;taHq93Y3Cl6XOEnqt3cnjx9FW5T3ZR7xqtTTZr6cQHia/UP87y61gjgK88OZcARk9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i5NNwQAAANwAAAAPAAAAAAAAAAAAAAAA&#10;AKECAABkcnMvZG93bnJldi54bWxQSwUGAAAAAAQABAD5AAAAjwMAAAAA&#10;" strokeweight="2.4pt"/>
                  <v:line id="Line 301" o:spid="_x0000_s1103" style="position:absolute;visibility:visible;mso-wrap-style:square" from="1866,1608" to="1924,16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8c21sIAAADcAAAADwAAAGRycy9kb3ducmV2LnhtbESP3YrCMBSE7xd8h3AE79bUH2StRhGl&#10;4o3Cqg9waI5tsTkpTazt2xtB8HKYmW+Y5bo1pWiodoVlBaNhBII4tbrgTMH1kvz+gXAeWWNpmRR0&#10;5GC96v0sMdb2yf/UnH0mAoRdjApy76tYSpfmZNANbUUcvJutDfog60zqGp8Bbko5jqKZNFhwWMix&#10;om1O6f38MAp23WQ6zfZHJ+enpEgOj65tcKvUoN9uFiA8tf4b/rQPWsEkGsH7TDgCcvU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8c21sIAAADcAAAADwAAAAAAAAAAAAAA&#10;AAChAgAAZHJzL2Rvd25yZXYueG1sUEsFBgAAAAAEAAQA+QAAAJADAAAAAA==&#10;" strokeweight="2.4pt"/>
                  <v:line id="Line 302" o:spid="_x0000_s1104" style="position:absolute;visibility:visible;mso-wrap-style:square" from="1924,1608" to="1924,16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WoocQAAADcAAAADwAAAGRycy9kb3ducmV2LnhtbESPzWrDMBCE74G8g9hCb4nc2JTEiRJC&#10;ioMvLeTnARZra5taK2Mp/nn7qFDocZiZb5jdYTSN6KlztWUFb8sIBHFhdc2lgvstW6xBOI+ssbFM&#10;CiZycNjPZztMtR34Qv3VlyJA2KWooPK+TaV0RUUG3dK2xMH7tp1BH2RXSt3hEOCmkasoepcGaw4L&#10;FbZ0qqj4uT6Mgo8pTpLy/Onk5iurs/wxjT2elHp9GY9bEJ5G/x/+a+daQRyt4PdMOAJy/wQ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FaihxAAAANwAAAAPAAAAAAAAAAAA&#10;AAAAAKECAABkcnMvZG93bnJldi54bWxQSwUGAAAAAAQABAD5AAAAkgMAAAAA&#10;" strokeweight="2.4pt"/>
                  <v:line id="Line 303" o:spid="_x0000_s1105" style="position:absolute;visibility:visible;mso-wrap-style:square" from="1962,1656" to="1962,16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kNOsMAAADcAAAADwAAAGRycy9kb3ducmV2LnhtbESP3YrCMBSE7xd8h3AE79ZUK4tWo4hS&#10;8cYFfx7g0BzbYnNSmljbtzcLC14OM/MNs9p0phItNa60rGAyjkAQZ1aXnCu4XdPvOQjnkTVWlklB&#10;Tw4268HXChNtX3ym9uJzESDsElRQeF8nUrqsIINubGvi4N1tY9AH2eRSN/gKcFPJaRT9SIMlh4UC&#10;a9oVlD0uT6Ng38ezWX44Obn4Tcv0+Oy7FndKjYbddgnCU+c/4f/2USuIoxj+zoQjINd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xZDTrDAAAA3AAAAA8AAAAAAAAAAAAA&#10;AAAAoQIAAGRycy9kb3ducmV2LnhtbFBLBQYAAAAABAAEAPkAAACRAwAAAAA=&#10;" strokeweight="2.4pt"/>
                  <v:line id="Line 304" o:spid="_x0000_s1106" style="position:absolute;visibility:visible;mso-wrap-style:square" from="1962,1695" to="1967,16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7CVTsQAAADcAAAADwAAAGRycy9kb3ducmV2LnhtbESPzWrDMBCE74G+g9hCb7Hc2JTUsRJC&#10;iksuLcTpAyzWxja1VsZS/PP2VaHQ4zAz3zD5YTadGGlwrWUFz1EMgriyuuVawde1WG9BOI+ssbNM&#10;ChZycNg/rHLMtJ34QmPpaxEg7DJU0HjfZ1K6qiGDLrI9cfBudjDogxxqqQecAtx0chPHL9Jgy2Gh&#10;wZ5ODVXf5d0oeFuSNK3fP5x8/Sza4nxf5hFPSj09zscdCE+z/w//tc9aQRKn8HsmHAG5/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sJVOxAAAANwAAAAPAAAAAAAAAAAA&#10;AAAAAKECAABkcnMvZG93bnJldi54bWxQSwUGAAAAAAQABAD5AAAAkgMAAAAA&#10;" strokeweight="2.4pt"/>
                  <v:line id="Line 305" o:spid="_x0000_s1107" style="position:absolute;visibility:visible;mso-wrap-style:square" from="1967,1695" to="1967,16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ww1cQAAADcAAAADwAAAGRycy9kb3ducmV2LnhtbESP3WrCQBSE7wu+w3IE7+rGJpU2uopY&#10;IrlpodoHOGRPk2D2bMiu+Xl7Vyj0cpiZb5jtfjSN6KlztWUFq2UEgriwuuZSwc8le34D4TyyxsYy&#10;KZjIwX43e9piqu3A39SffSkChF2KCirv21RKV1Rk0C1tSxy8X9sZ9EF2pdQdDgFuGvkSRWtpsOaw&#10;UGFLx4qK6/lmFHxMcZKUp08n37+yOstv09jjUanFfDxsQHga/X/4r51rBXH0Co8z4QjI3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DDVxAAAANwAAAAPAAAAAAAAAAAA&#10;AAAAAKECAABkcnMvZG93bnJldi54bWxQSwUGAAAAAAQABAD5AAAAkgMAAAAA&#10;" strokeweight="2.4pt"/>
                  <v:line id="Line 306" o:spid="_x0000_s1108" style="position:absolute;visibility:visible;mso-wrap-style:square" from="1967,1695" to="1976,16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6uosMAAADcAAAADwAAAGRycy9kb3ducmV2LnhtbESP3YrCMBSE7xd8h3AE79bUH8TtNhVR&#10;Kt64oLsPcGiObbE5KU2s7dsbQdjLYWa+YZJNb2rRUesqywpm0wgEcW51xYWCv9/scw3CeWSNtWVS&#10;MJCDTTr6SDDW9sFn6i6+EAHCLkYFpfdNLKXLSzLoprYhDt7VtgZ9kG0hdYuPADe1nEfRShqsOCyU&#10;2NCupPx2uRsF+2GxXBaHk5NfP1mVHe9D3+FOqcm4336D8NT7//C7fdQKFtEKXmfCEZDp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wurqLDAAAA3AAAAA8AAAAAAAAAAAAA&#10;AAAAoQIAAGRycy9kb3ducmV2LnhtbFBLBQYAAAAABAAEAPkAAACRAwAAAAA=&#10;" strokeweight="2.4pt"/>
                  <v:line id="Line 307" o:spid="_x0000_s1109" style="position:absolute;visibility:visible;mso-wrap-style:square" from="1976,1695" to="1976,16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2ILOcQAAADcAAAADwAAAGRycy9kb3ducmV2LnhtbESP3WrCQBSE7wu+w3IE7+rGJtQ2uopY&#10;IrlpodoHOGRPk2D2bMiu+Xl7Vyj0cpiZb5jtfjSN6KlztWUFq2UEgriwuuZSwc8le34D4TyyxsYy&#10;KZjIwX43e9piqu3A39SffSkChF2KCirv21RKV1Rk0C1tSxy8X9sZ9EF2pdQdDgFuGvkSRa/SYM1h&#10;ocKWjhUV1/PNKPiY4iQpT59Ovn9ldZbfprHHo1KL+XjYgPA0+v/wXzvXCuJoDY8z4QjI3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Ygs5xAAAANwAAAAPAAAAAAAAAAAA&#10;AAAAAKECAABkcnMvZG93bnJldi54bWxQSwUGAAAAAAQABAD5AAAAkgMAAAAA&#10;" strokeweight="2.4pt"/>
                  <v:line id="Line 308" o:spid="_x0000_s1110" style="position:absolute;visibility:visible;mso-wrap-style:square" from="1976,1695" to="1991,16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2fS8EAAADcAAAADwAAAGRycy9kb3ducmV2LnhtbERPS2rDMBDdB3IHMYHuEjm1CY0T2YQU&#10;F29aaNoDDNbUNrVGxlL8uX21KGT5eP9zPptOjDS41rKC/S4CQVxZ3XKt4Pur2L6AcB5ZY2eZFCzk&#10;IM/WqzOm2k78SePN1yKEsEtRQeN9n0rpqoYMup3tiQP3YweDPsChlnrAKYSbTj5H0UEabDk0NNjT&#10;taHq93Y3Cl6XOEnqt3cnjx9FW5T3ZR7xqtTTZr6cQHia/UP87y61gjgKa8OZcARk9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S/Z9LwQAAANwAAAAPAAAAAAAAAAAAAAAA&#10;AKECAABkcnMvZG93bnJldi54bWxQSwUGAAAAAAQABAD5AAAAjwMAAAAA&#10;" strokeweight="2.4pt"/>
                  <v:line id="Line 309" o:spid="_x0000_s1111" style="position:absolute;visibility:visible;mso-wrap-style:square" from="1991,1695" to="1991,16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E60MQAAADcAAAADwAAAGRycy9kb3ducmV2LnhtbESPzWrDMBCE74G8g9hAb4nc2JTEjRKC&#10;i4svLSTtAyzW1ja1VsaS/96+KhR6HGbmG+Z0mU0rRupdY1nB4y4CQVxa3XCl4PMj3x5AOI+ssbVM&#10;ChZycDmvVydMtZ34RuPdVyJA2KWooPa+S6V0ZU0G3c52xMH7sr1BH2RfSd3jFOCmlfsoepIGGw4L&#10;NXaU1VR+3wej4GWJk6R6fXPy+J43eTEs84iZUg+b+foMwtPs/8N/7UIriKMj/J4JR0Ce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sTrQxAAAANwAAAAPAAAAAAAAAAAA&#10;AAAAAKECAABkcnMvZG93bnJldi54bWxQSwUGAAAAAAQABAD5AAAAkgMAAAAA&#10;" strokeweight="2.4pt"/>
                  <v:line id="Line 310" o:spid="_x0000_s1112" style="position:absolute;visibility:visible;mso-wrap-style:square" from="1991,1695" to="2000,16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VIFkMEAAADcAAAADwAAAGRycy9kb3ducmV2LnhtbERPS2rDMBDdF3oHMYHsGtl1KKkTOZQU&#10;B29aSNIDDNbENrFGxpJ/t68WhS4f7384zqYVI/Wusawg3kQgiEurG64U/Nzylx0I55E1tpZJwUIO&#10;jtnz0wFTbSe+0Hj1lQgh7FJUUHvfpVK6siaDbmM74sDdbW/QB9hXUvc4hXDTytcoepMGGw4NNXZ0&#10;qql8XAej4HNJttvq/OXk+3fe5MWwzCOelFqv5o89CE+z/xf/uQutIInD/HAmHAGZ/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UgWQwQAAANwAAAAPAAAAAAAAAAAAAAAA&#10;AKECAABkcnMvZG93bnJldi54bWxQSwUGAAAAAAQABAD5AAAAjwMAAAAA&#10;" strokeweight="2.4pt"/>
                  <v:line id="Line 311" o:spid="_x0000_s1113" style="position:absolute;visibility:visible;mso-wrap-style:square" from="2000,1695" to="2000,17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6gC8QAAADcAAAADwAAAGRycy9kb3ducmV2LnhtbESPzWrDMBCE74G+g9hCbons2oTUjRJK&#10;gosvDcTtAyzW1ja1VsZS/PP2VaHQ4zAz3zCH02w6MdLgWssK4m0EgriyuuVawedHvtmDcB5ZY2eZ&#10;FCzk4HR8WB0w03biG42lr0WAsMtQQeN9n0npqoYMuq3tiYP3ZQeDPsihlnrAKcBNJ5+iaCcNthwW&#10;Guzp3FD1Xd6NgsuSpGn99u7k8zVv8+K+zCOelVo/zq8vIDzN/j/81y60giSO4fdMOALy+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HqALxAAAANwAAAAPAAAAAAAAAAAA&#10;AAAAAKECAABkcnMvZG93bnJldi54bWxQSwUGAAAAAAQABAD5AAAAkgMAAAAA&#10;" strokeweight="2.4pt"/>
                  <v:line id="Line 312" o:spid="_x0000_s1114" style="position:absolute;visibility:visible;mso-wrap-style:square" from="2005,1781" to="2015,17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w+fMMAAADcAAAADwAAAGRycy9kb3ducmV2LnhtbESP3YrCMBSE7xd8h3AE79bUHxatRhGl&#10;4o0L/jzAoTm2xeakNLG2b28EwcthZr5hluvWlKKh2hWWFYyGEQji1OqCMwXXS/I7A+E8ssbSMino&#10;yMF61ftZYqztk0/UnH0mAoRdjApy76tYSpfmZNANbUUcvJutDfog60zqGp8Bbko5jqI/abDgsJBj&#10;Rduc0vv5YRTsusl0mu2PTs7/kyI5PLq2wa1Sg367WYDw1Ppv+NM+aAWT0RjeZ8IRkKs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bMPnzDAAAA3AAAAA8AAAAAAAAAAAAA&#10;AAAAoQIAAGRycy9kb3ducmV2LnhtbFBLBQYAAAAABAAEAPkAAACRAwAAAAA=&#10;" strokeweight="2.4pt"/>
                  <v:line id="Line 313" o:spid="_x0000_s1115" style="position:absolute;visibility:visible;mso-wrap-style:square" from="2015,1781" to="2015,17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YCb58MAAADcAAAADwAAAGRycy9kb3ducmV2LnhtbESP0YrCMBRE34X9h3AXfNPUrYhWoyxK&#10;xRcFu/sBl+ZuW7a5KU2s7d8bQfBxmJkzzGbXm1p01LrKsoLZNAJBnFtdcaHg9yedLEE4j6yxtkwK&#10;BnKw236MNphoe+crdZkvRICwS1BB6X2TSOnykgy6qW2Ig/dnW4M+yLaQusV7gJtafkXRQhqsOCyU&#10;2NC+pPw/uxkFhyGez4vj2cnVJa3S023oO9wrNf7sv9cgPPX+HX61T1pBPIvheSYcAbl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mAm+fDAAAA3AAAAA8AAAAAAAAAAAAA&#10;AAAAoQIAAGRycy9kb3ducmV2LnhtbFBLBQYAAAAABAAEAPkAAACRAwAAAAA=&#10;" strokeweight="2.4pt"/>
                  <v:line id="Line 314" o:spid="_x0000_s1116" style="position:absolute;visibility:visible;mso-wrap-style:square" from="2015,1781" to="2020,17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kDk8QAAADcAAAADwAAAGRycy9kb3ducmV2LnhtbESPzWrDMBCE74G+g9hCbrGcxpTUtRJK&#10;gosvKcTtAyzW1ja1VsZS/PP2VaGQ4zAz3zDZcTadGGlwrWUF2ygGQVxZ3XKt4Osz3+xBOI+ssbNM&#10;ChZycDw8rDJMtZ34SmPpaxEg7FJU0Hjfp1K6qiGDLrI9cfC+7WDQBznUUg84Bbjp5FMcP0uDLYeF&#10;Bns6NVT9lDej4LzskqR+vzj58pG3eXFb5hFPSq0f57dXEJ5mfw//twutYLdN4O9MOALy8A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aQOTxAAAANwAAAAPAAAAAAAAAAAA&#10;AAAAAKECAABkcnMvZG93bnJldi54bWxQSwUGAAAAAAQABAD5AAAAkgMAAAAA&#10;" strokeweight="2.4pt"/>
                  <v:line id="Line 315" o:spid="_x0000_s1117" style="position:absolute;visibility:visible;mso-wrap-style:square" from="2020,1781" to="2020,18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WmCMMAAADcAAAADwAAAGRycy9kb3ducmV2LnhtbESP3YrCMBSE7xd8h3AE79bU9QetRhGX&#10;Lt4o+PMAh+bYFpuT0sTavr1ZELwcZuYbZrVpTSkaql1hWcFoGIEgTq0uOFNwvSTfcxDOI2ssLZOC&#10;jhxs1r2vFcbaPvlEzdlnIkDYxagg976KpXRpTgbd0FbEwbvZ2qAPss6krvEZ4KaUP1E0kwYLDgs5&#10;VrTLKb2fH0bBbzeeTLK/g5OLY1Ik+0fXNrhTatBvt0sQnlr/Cb/be61gPJrC/5lwBOT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klpgjDAAAA3AAAAA8AAAAAAAAAAAAA&#10;AAAAoQIAAGRycy9kb3ducmV2LnhtbFBLBQYAAAAABAAEAPkAAACRAwAAAAA=&#10;" strokeweight="2.4pt"/>
                  <v:line id="Line 316" o:spid="_x0000_s1118" style="position:absolute;visibility:visible;mso-wrap-style:square" from="2020,1825" to="2020,18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fc4f8IAAADcAAAADwAAAGRycy9kb3ducmV2LnhtbESP3YrCMBSE7wXfIRzBO01dRbQaRVwq&#10;3ij48wCH5tgWm5PSxNq+/WZB8HKYmW+Y9bY1pWiodoVlBZNxBII4tbrgTMH9lowWIJxH1lhaJgUd&#10;Odhu+r01xtq++ULN1WciQNjFqCD3voqldGlOBt3YVsTBe9jaoA+yzqSu8R3gppQ/UTSXBgsOCzlW&#10;tM8pfV5fRsFvN53NssPJyeU5KZLjq2sb3Cs1HLS7FQhPrf+GP+2jVjCdzOH/TDgCcvM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fc4f8IAAADcAAAADwAAAAAAAAAAAAAA&#10;AAChAgAAZHJzL2Rvd25yZXYueG1sUEsFBgAAAAAEAAQA+QAAAJADAAAAAA==&#10;" strokeweight="2.4pt"/>
                  <v:line id="Line 317" o:spid="_x0000_s1119" style="position:absolute;visibility:visible;mso-wrap-style:square" from="2020,1825" to="2020,18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ud5MMAAADcAAAADwAAAGRycy9kb3ducmV2LnhtbESP3YrCMBSE7xd8h3AE79bUVfypRhGX&#10;Lt4o+PMAh+bYFpuT0sTavr1ZELwcZuYbZrVpTSkaql1hWcFoGIEgTq0uOFNwvSTfcxDOI2ssLZOC&#10;jhxs1r2vFcbaPvlEzdlnIkDYxagg976KpXRpTgbd0FbEwbvZ2qAPss6krvEZ4KaUP1E0lQYLDgs5&#10;VrTLKb2fH0bBbzeeTLK/g5OLY1Ik+0fXNrhTatBvt0sQnlr/Cb/be61gPJrB/5lwBOT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a7neTDAAAA3AAAAA8AAAAAAAAAAAAA&#10;AAAAoQIAAGRycy9kb3ducmV2LnhtbFBLBQYAAAAABAAEAPkAAACRAwAAAAA=&#10;" strokeweight="2.4pt"/>
                  <v:line id="Line 318" o:spid="_x0000_s1120" style="position:absolute;visibility:visible;mso-wrap-style:square" from="2020,1873" to="2024,18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yQJlsEAAADcAAAADwAAAGRycy9kb3ducmV2LnhtbERPS2rDMBDdF3oHMYHsGtl1KKkTOZQU&#10;B29aSNIDDNbENrFGxpJ/t68WhS4f7384zqYVI/Wusawg3kQgiEurG64U/Nzylx0I55E1tpZJwUIO&#10;jtnz0wFTbSe+0Hj1lQgh7FJUUHvfpVK6siaDbmM74sDdbW/QB9hXUvc4hXDTytcoepMGGw4NNXZ0&#10;qql8XAej4HNJttvq/OXk+3fe5MWwzCOelFqv5o89CE+z/xf/uQutIInD2nAmHAGZ/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XJAmWwQAAANwAAAAPAAAAAAAAAAAAAAAA&#10;AKECAABkcnMvZG93bnJldi54bWxQSwUGAAAAAAQABAD5AAAAjwMAAAAA&#10;" strokeweight="2.4pt"/>
                  <v:line id="Line 319" o:spid="_x0000_s1121" style="position:absolute;visibility:visible;mso-wrap-style:square" from="2024,1873" to="2024,18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isDcMAAADcAAAADwAAAGRycy9kb3ducmV2LnhtbESP3YrCMBSE7xd8h3AE79bUHxatRhGl&#10;4o0L/jzAoTm2xeakNLG2b28EwcthZr5hluvWlKKh2hWWFYyGEQji1OqCMwXXS/I7A+E8ssbSMino&#10;yMF61ftZYqztk0/UnH0mAoRdjApy76tYSpfmZNANbUUcvJutDfog60zqGp8Bbko5jqI/abDgsJBj&#10;Rduc0vv5YRTsusl0mu2PTs7/kyI5PLq2wa1Sg367WYDw1Ppv+NM+aAWT0RzeZ8IRkKs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horA3DAAAA3AAAAA8AAAAAAAAAAAAA&#10;AAAAoQIAAGRycy9kb3ducmV2LnhtbFBLBQYAAAAABAAEAPkAAACRAwAAAAA=&#10;" strokeweight="2.4pt"/>
                  <v:line id="Line 320" o:spid="_x0000_s1122" style="position:absolute;visibility:visible;mso-wrap-style:square" from="2044,1916" to="2058,19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z7PLcEAAADcAAAADwAAAGRycy9kb3ducmV2LnhtbERPS2rDMBDdF3IHMYHuGjlxKK0T2YQE&#10;F29aSNoDDNbENrFGxpJ/t68WhS4f73/MZtOKkXrXWFaw3UQgiEurG64U/HznL28gnEfW2FomBQs5&#10;yNLV0xETbSe+0njzlQgh7BJUUHvfJVK6siaDbmM74sDdbW/QB9hXUvc4hXDTyl0UvUqDDYeGGjs6&#10;11Q+boNRcFni/b76+HTy/Stv8mJY5hHPSj2v59MBhKfZ/4v/3IVWEO/C/HAmHAGZ/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nPs8twQAAANwAAAAPAAAAAAAAAAAAAAAA&#10;AKECAABkcnMvZG93bnJldi54bWxQSwUGAAAAAAQABAD5AAAAjwMAAAAA&#10;" strokeweight="2.4pt"/>
                  <v:line id="Line 321" o:spid="_x0000_s1123" style="position:absolute;visibility:visible;mso-wrap-style:square" from="2058,1916" to="2058,19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HJqtsMAAADcAAAADwAAAGRycy9kb3ducmV2LnhtbESP3YrCMBSE7xd8h3AE79bUHxatRhGl&#10;4o0L/jzAoTm2xeakNLG2b28EwcthZr5hluvWlKKh2hWWFYyGEQji1OqCMwXXS/I7A+E8ssbSMino&#10;yMF61ftZYqztk0/UnH0mAoRdjApy76tYSpfmZNANbUUcvJutDfog60zqGp8Bbko5jqI/abDgsJBj&#10;Rduc0vv5YRTsusl0mu2PTs7/kyI5PLq2wa1Sg367WYDw1Ppv+NM+aAWT8QjeZ8IRkKs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hyarbDAAAA3AAAAA8AAAAAAAAAAAAA&#10;AAAAoQIAAGRycy9kb3ducmV2LnhtbFBLBQYAAAAABAAEAPkAAACRAwAAAAA=&#10;" strokeweight="2.4pt"/>
                  <v:line id="Line 322" o:spid="_x0000_s1124" style="position:absolute;visibility:visible;mso-wrap-style:square" from="2058,1916" to="2063,19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D0wcIAAADcAAAADwAAAGRycy9kb3ducmV2LnhtbESP0YrCMBRE3xf8h3AF39bUKstajSJK&#10;xRcXVv2AS3Nti81NaWJt/94Igo/DzJxhluvOVKKlxpWWFUzGEQjizOqScwWXc/r9C8J5ZI2VZVLQ&#10;k4P1avC1xETbB/9Te/K5CBB2CSoovK8TKV1WkEE3tjVx8K62MeiDbHKpG3wEuKlkHEU/0mDJYaHA&#10;mrYFZbfT3SjY9dPZLN8fnZz/pWV6uPddi1ulRsNuswDhqfOf8Lt90AqmcQyvM+EIyNU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KD0wcIAAADcAAAADwAAAAAAAAAAAAAA&#10;AAChAgAAZHJzL2Rvd25yZXYueG1sUEsFBgAAAAAEAAQA+QAAAJADAAAAAA==&#10;" strokeweight="2.4pt"/>
                  <v:line id="Line 323" o:spid="_x0000_s1125" style="position:absolute;visibility:visible;mso-wrap-style:square" from="2063,1916" to="2063,19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xRWsIAAADcAAAADwAAAGRycy9kb3ducmV2LnhtbESP0YrCMBRE3xf8h3AF39ZUK8tajSJK&#10;xRcXVv2AS3Nti81NaWJt/94Igo/DzJxhluvOVKKlxpWWFUzGEQjizOqScwWXc/r9C8J5ZI2VZVLQ&#10;k4P1avC1xETbB/9Te/K5CBB2CSoovK8TKV1WkEE3tjVx8K62MeiDbHKpG3wEuKnkNIp+pMGSw0KB&#10;NW0Lym6nu1Gw6+PZLN8fnZz/pWV6uPddi1ulRsNuswDhqfOf8Lt90AriaQyvM+EIyNU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xRWsIAAADcAAAADwAAAAAAAAAAAAAA&#10;AAChAgAAZHJzL2Rvd25yZXYueG1sUEsFBgAAAAAEAAQA+QAAAJADAAAAAA==&#10;" strokeweight="2.4pt"/>
                  <v:line id="Line 324" o:spid="_x0000_s1126" style="position:absolute;visibility:visible;mso-wrap-style:square" from="2063,1964" to="2068,19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XJLsMAAADcAAAADwAAAGRycy9kb3ducmV2LnhtbESP3YrCMBSE7xd8h3CEvVtTtSxajSIu&#10;FW9c8OcBDs2xLTYnpYm1fXsjCF4OM/MNs1x3phItNa60rGA8ikAQZ1aXnCu4nNOfGQjnkTVWlklB&#10;Tw7Wq8HXEhNtH3yk9uRzESDsElRQeF8nUrqsIINuZGvi4F1tY9AH2eRSN/gIcFPJSRT9SoMlh4UC&#10;a9oWlN1Od6Pgr5/Gcb47ODn/T8t0f++7FrdKfQ+7zQKEp85/wu/2XiuYTmJ4nQlHQK6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gFyS7DAAAA3AAAAA8AAAAAAAAAAAAA&#10;AAAAoQIAAGRycy9kb3ducmV2LnhtbFBLBQYAAAAABAAEAPkAAACRAwAAAAA=&#10;" strokeweight="2.4pt"/>
                  <v:line id="Line 325" o:spid="_x0000_s1127" style="position:absolute;visibility:visible;mso-wrap-style:square" from="2068,1964" to="2068,19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0lstcMAAADcAAAADwAAAGRycy9kb3ducmV2LnhtbESP3YrCMBSE7wXfIRzBO039W9ZqlMWl&#10;izcK2/UBDs2xLTYnpYm1fXuzIHg5zMw3zHbfmUq01LjSsoLZNAJBnFldcq7g8pdMPkE4j6yxskwK&#10;enKw3w0HW4y1ffAvtanPRYCwi1FB4X0dS+myggy6qa2Jg3e1jUEfZJNL3eAjwE0l51H0IQ2WHBYK&#10;rOlQUHZL70bBd79YLvOfk5Prc1Imx3vftXhQajzqvjYgPHX+HX61j1rBYr6C/zPhCMjd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dJbLXDAAAA3AAAAA8AAAAAAAAAAAAA&#10;AAAAoQIAAGRycy9kb3ducmV2LnhtbFBLBQYAAAAABAAEAPkAAACRAwAAAAA=&#10;" strokeweight="2.4pt"/>
                  <v:line id="Line 326" o:spid="_x0000_s1128" style="position:absolute;visibility:visible;mso-wrap-style:square" from="2068,1964" to="2106,19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5vywsQAAADcAAAADwAAAGRycy9kb3ducmV2LnhtbESP3WrCQBSE7wt9h+UUelc3TURsdA2i&#10;pHhjQe0DHLLHJDR7NmTX/Ly9Kwi9HGbmG2adjaYRPXWutqzgcxaBIC6srrlU8HvJP5YgnEfW2Fgm&#10;BRM5yDavL2tMtR34RP3ZlyJA2KWooPK+TaV0RUUG3cy2xMG72s6gD7Irpe5wCHDTyDiKFtJgzWGh&#10;wpZ2FRV/55tRsJ+S+bz8Pjr59ZPX+eE2jT3ulHp/G7crEJ5G/x9+tg9aQRIv4HEmHAG5u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m/LCxAAAANwAAAAPAAAAAAAAAAAA&#10;AAAAAKECAABkcnMvZG93bnJldi54bWxQSwUGAAAAAAQABAD5AAAAkgMAAAAA&#10;" strokeweight="2.4pt"/>
                  <v:line id="Line 327" o:spid="_x0000_s1129" style="position:absolute;visibility:visible;mso-wrap-style:square" from="2106,1964" to="2106,19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dXWcQAAADcAAAADwAAAGRycy9kb3ducmV2LnhtbESP3YrCMBSE7wXfIRzBO039wV2rURaX&#10;Lt4obNcHODTHtticlCbW9u3NguDlMDPfMNt9ZyrRUuNKywpm0wgEcWZ1ybmCy18y+QThPLLGyjIp&#10;6MnBfjccbDHW9sG/1KY+FwHCLkYFhfd1LKXLCjLoprYmDt7VNgZ9kE0udYOPADeVnEfRShosOSwU&#10;WNOhoOyW3o2C736xXOY/JyfX56RMjve+a/Gg1HjUfW1AeOr8O/xqH7WCxfwD/s+EIyB3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11dZxAAAANwAAAAPAAAAAAAAAAAA&#10;AAAAAKECAABkcnMvZG93bnJldi54bWxQSwUGAAAAAAQABAD5AAAAkgMAAAAA&#10;" strokeweight="2.4pt"/>
                  <v:line id="Line 328" o:spid="_x0000_s1130" style="position:absolute;visibility:visible;mso-wrap-style:square" from="2106,1964" to="2111,19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jDK8EAAADcAAAADwAAAGRycy9kb3ducmV2LnhtbERPS2rDMBDdF3IHMYHuGjlxKK0T2YQE&#10;F29aSNoDDNbENrFGxpJ/t68WhS4f73/MZtOKkXrXWFaw3UQgiEurG64U/HznL28gnEfW2FomBQs5&#10;yNLV0xETbSe+0njzlQgh7BJUUHvfJVK6siaDbmM74sDdbW/QB9hXUvc4hXDTyl0UvUqDDYeGGjs6&#10;11Q+boNRcFni/b76+HTy/Stv8mJY5hHPSj2v59MBhKfZ/4v/3IVWEO/C2nAmHAGZ/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ZSMMrwQAAANwAAAAPAAAAAAAAAAAAAAAA&#10;AKECAABkcnMvZG93bnJldi54bWxQSwUGAAAAAAQABAD5AAAAjwMAAAAA&#10;" strokeweight="2.4pt"/>
                  <v:line id="Line 329" o:spid="_x0000_s1131" style="position:absolute;visibility:visible;mso-wrap-style:square" from="2144,1993" to="2144,20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gRmsMQAAADcAAAADwAAAGRycy9kb3ducmV2LnhtbESPzWrDMBCE74G+g9hCb4ncOITGjWxK&#10;iosvDSTtAyzWxjaxVsaS/96+KhR6HGbmG+aYzaYVI/WusazgeROBIC6tbrhS8P2Vr19AOI+ssbVM&#10;ChZykKUPqyMm2k58ofHqKxEg7BJUUHvfJVK6siaDbmM74uDdbG/QB9lXUvc4Bbhp5TaK9tJgw2Gh&#10;xo5ONZX362AUvC/xbld9fDp5OOdNXgzLPOJJqafH+e0VhKfZ/4f/2oVWEG8P8HsmHAGZ/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BGawxAAAANwAAAAPAAAAAAAAAAAA&#10;AAAAAKECAABkcnMvZG93bnJldi54bWxQSwUGAAAAAAQABAD5AAAAkgMAAAAA&#10;" strokeweight="2.4pt"/>
                  <v:line id="Line 330" o:spid="_x0000_s1132" style="position:absolute;visibility:visible;mso-wrap-style:square" from="2144,2017" to="2149,20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udZ8MEAAADcAAAADwAAAGRycy9kb3ducmV2LnhtbERPy2qDQBTdF/IPwy1kl4ytEhKTiQSL&#10;wU0LeXzAxblVqXNHnInRv+8sCl0ezvuQTaYTIw2utazgbR2BIK6sbrlWcL8Vqy0I55E1dpZJwUwO&#10;suPi5YCptk++0Hj1tQgh7FJU0Hjfp1K6qiGDbm174sB928GgD3CopR7wGcJNJ9+jaCMNthwaGuwp&#10;b6j6uT6Mgo85TpL6/Onk7qtoi/IxTyPmSi1fp9MehKfJ/4v/3KVWEMdhfjgTjoA8/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i51nwwQAAANwAAAAPAAAAAAAAAAAAAAAA&#10;AKECAABkcnMvZG93bnJldi54bWxQSwUGAAAAAAQABAD5AAAAjwMAAAAA&#10;" strokeweight="2.4pt"/>
                  <v:line id="Line 331" o:spid="_x0000_s1133" style="position:absolute;visibility:visible;mso-wrap-style:square" from="2149,2017" to="2149,20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av8a8MAAADcAAAADwAAAGRycy9kb3ducmV2LnhtbESP0YrCMBRE34X9h3AXfNPUrYhWoyxK&#10;xRcFu/sBl+ZuW7a5KU2s7d8bQfBxmJkzzGbXm1p01LrKsoLZNAJBnFtdcaHg9yedLEE4j6yxtkwK&#10;BnKw236MNphoe+crdZkvRICwS1BB6X2TSOnykgy6qW2Ig/dnW4M+yLaQusV7gJtafkXRQhqsOCyU&#10;2NC+pPw/uxkFhyGez4vj2cnVJa3S023oO9wrNf7sv9cgPPX+HX61T1pBHM/geSYcAbl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2r/GvDAAAA3AAAAA8AAAAAAAAAAAAA&#10;AAAAoQIAAGRycy9kb3ducmV2LnhtbFBLBQYAAAAABAAEAPkAAACRAwAAAAA=&#10;" strokeweight="2.4pt"/>
                  <v:line id="Line 332" o:spid="_x0000_s1134" style="position:absolute;visibility:visible;mso-wrap-style:square" from="2149,2017" to="2188,20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iHMIAAADcAAAADwAAAGRycy9kb3ducmV2LnhtbESP0YrCMBRE3xf8h3AF39ZUK8tajSJK&#10;xRcXVv2AS3Nti81NaWJt/94Igo/DzJxhluvOVKKlxpWWFUzGEQjizOqScwWXc/r9C8J5ZI2VZVLQ&#10;k4P1avC1xETbB/9Te/K5CBB2CSoovK8TKV1WkEE3tjVx8K62MeiDbHKpG3wEuKnkNIp+pMGSw0KB&#10;NW0Lym6nu1Gw6+PZLN8fnZz/pWV6uPddi1ulRsNuswDhqfOf8Lt90ArieAqvM+EIyNU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liHMIAAADcAAAADwAAAAAAAAAAAAAA&#10;AAChAgAAZHJzL2Rvd25yZXYueG1sUEsFBgAAAAAEAAQA+QAAAJADAAAAAA==&#10;" strokeweight="2.4pt"/>
                  <v:line id="Line 333" o:spid="_x0000_s1135" style="position:absolute;visibility:visible;mso-wrap-style:square" from="2188,2017" to="2188,20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XHh8QAAADcAAAADwAAAGRycy9kb3ducmV2LnhtbESPzWrDMBCE74W+g9hCb7WcOpTEsRJK&#10;ioMvLeTnARZrY5tYK2Mp/nn7qFDocZiZb5hsN5lWDNS7xrKCRRSDIC6tbrhScDnnbysQziNrbC2T&#10;gpkc7LbPTxmm2o58pOHkKxEg7FJUUHvfpVK6siaDLrIdcfCutjfog+wrqXscA9y08j2OP6TBhsNC&#10;jR3taypvp7tR8DUny2V1+HZy/ZM3eXGfpwH3Sr2+TJ8bEJ4m/x/+axdaQZIk8HsmHAG5f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NceHxAAAANwAAAAPAAAAAAAAAAAA&#10;AAAAAKECAABkcnMvZG93bnJldi54bWxQSwUGAAAAAAQABAD5AAAAkgMAAAAA&#10;" strokeweight="2.4pt"/>
                  <v:line id="Line 334" o:spid="_x0000_s1136" style="position:absolute;visibility:visible;mso-wrap-style:square" from="2188,2017" to="2192,20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xf88QAAADcAAAADwAAAGRycy9kb3ducmV2LnhtbESPzWrDMBCE74W+g9hCbo3c2JTUjWKC&#10;g0MuLSTpAyzW1ja1VsaS/94+KhR6HGbmG2aXzaYVI/WusazgZR2BIC6tbrhS8HUrnrcgnEfW2Fom&#10;BQs5yPaPDztMtZ34QuPVVyJA2KWooPa+S6V0ZU0G3dp2xMH7tr1BH2RfSd3jFOCmlZsoepUGGw4L&#10;NXaU11T+XAej4LjESVKdPpx8+yya4jws84i5Uqun+fAOwtPs/8N/7bNWEMcJ/J4JR0Du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3F/zxAAAANwAAAAPAAAAAAAAAAAA&#10;AAAAAKECAABkcnMvZG93bnJldi54bWxQSwUGAAAAAAQABAD5AAAAkgMAAAAA&#10;" strokeweight="2.4pt"/>
                  <v:line id="Line 335" o:spid="_x0000_s1137" style="position:absolute;visibility:visible;mso-wrap-style:square" from="2192,2017" to="2192,20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pD6aMQAAADcAAAADwAAAGRycy9kb3ducmV2LnhtbESPzWrDMBCE74W8g9hAbo2c2i2NEyWE&#10;FBdfWmjaB1isjW1irYwl/719VCj0OMzMN8z+OJlGDNS52rKCzToCQVxYXXOp4Oc7e3wF4TyyxsYy&#10;KZjJwfGweNhjqu3IXzRcfCkChF2KCirv21RKV1Rk0K1tSxy8q+0M+iC7UuoOxwA3jXyKohdpsOaw&#10;UGFL54qK26U3Ct7mOEnK9w8nt59ZneX9PA14Vmq1nE47EJ4m/x/+a+daQRw/w++ZcATk4Q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kPpoxAAAANwAAAAPAAAAAAAAAAAA&#10;AAAAAKECAABkcnMvZG93bnJldi54bWxQSwUGAAAAAAQABAD5AAAAkgMAAAAA&#10;" strokeweight="2.4pt"/>
                  <v:line id="Line 336" o:spid="_x0000_s1138" style="position:absolute;visibility:visible;mso-wrap-style:square" from="2192,2017" to="2211,20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kJkH8MAAADcAAAADwAAAGRycy9kb3ducmV2LnhtbESP3YrCMBSE7wXfIRzBO03dimg1irhU&#10;vHHBnwc4NMe22JyUJtb27TcLwl4OM/MNs9l1phItNa60rGA2jUAQZ1aXnCu439LJEoTzyBory6Sg&#10;Jwe77XCwwUTbN1+ovfpcBAi7BBUU3teJlC4ryKCb2po4eA/bGPRBNrnUDb4D3FTyK4oW0mDJYaHA&#10;mg4FZc/ryyj47uP5PD+enVz9pGV6evVdiwelxqNuvwbhqfP/4U/7pBXE8QL+zoQjIL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JCZB/DAAAA3AAAAA8AAAAAAAAAAAAA&#10;AAAAoQIAAGRycy9kb3ducmV2LnhtbFBLBQYAAAAABAAEAPkAAACRAwAAAAA=&#10;" strokeweight="2.4pt"/>
                  <v:line id="Line 337" o:spid="_x0000_s1139" style="position:absolute;visibility:visible;mso-wrap-style:square" from="2211,2017" to="2211,20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Q7BhMQAAADcAAAADwAAAGRycy9kb3ducmV2LnhtbESPzWrDMBCE74W8g9hAbo2c2rSNEyWE&#10;FBdfWmjaB1isjW1irYwl/719VCj0OMzMN8z+OJlGDNS52rKCzToCQVxYXXOp4Oc7e3wF4TyyxsYy&#10;KZjJwfGweNhjqu3IXzRcfCkChF2KCirv21RKV1Rk0K1tSxy8q+0M+iC7UuoOxwA3jXyKomdpsOaw&#10;UGFL54qK26U3Ct7mOEnK9w8nt59ZneX9PA14Vmq1nE47EJ4m/x/+a+daQRy/wO+ZcATk4Q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DsGExAAAANwAAAAPAAAAAAAAAAAA&#10;AAAAAKECAABkcnMvZG93bnJldi54bWxQSwUGAAAAAAQABAD5AAAAkgMAAAAA&#10;" strokeweight="2.4pt"/>
                  <v:line id="Line 338" o:spid="_x0000_s1140" style="position:absolute;visibility:visible;mso-wrap-style:square" from="2231,2074" to="2231,21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FV9sEAAADcAAAADwAAAGRycy9kb3ducmV2LnhtbERPy2qDQBTdF/IPwy1kl4ytEhKTiQSL&#10;wU0LeXzAxblVqXNHnInRv+8sCl0ezvuQTaYTIw2utazgbR2BIK6sbrlWcL8Vqy0I55E1dpZJwUwO&#10;suPi5YCptk++0Hj1tQgh7FJU0Hjfp1K6qiGDbm174sB928GgD3CopR7wGcJNJ9+jaCMNthwaGuwp&#10;b6j6uT6Mgo85TpL6/Onk7qtoi/IxTyPmSi1fp9MehKfJ/4v/3KVWEMdhbTgTjoA8/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ckVX2wQAAANwAAAAPAAAAAAAAAAAAAAAA&#10;AKECAABkcnMvZG93bnJldi54bWxQSwUGAAAAAAQABAD5AAAAjwMAAAAA&#10;" strokeweight="2.4pt"/>
                  <v:line id="Line 339" o:spid="_x0000_s1141" style="position:absolute;visibility:visible;mso-wrap-style:square" from="2231,2122" to="2259,21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93wbcIAAADcAAAADwAAAGRycy9kb3ducmV2LnhtbESP0YrCMBRE3xf8h3AF39ZUK8tajSJK&#10;xRcXVv2AS3Nti81NaWJt/94Igo/DzJxhluvOVKKlxpWWFUzGEQjizOqScwWXc/r9C8J5ZI2VZVLQ&#10;k4P1avC1xETbB/9Te/K5CBB2CSoovK8TKV1WkEE3tjVx8K62MeiDbHKpG3wEuKnkNIp+pMGSw0KB&#10;NW0Lym6nu1Gw6+PZLN8fnZz/pWV6uPddi1ulRsNuswDhqfOf8Lt90ArieA6vM+EIyNU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93wbcIAAADcAAAADwAAAAAAAAAAAAAA&#10;AAChAgAAZHJzL2Rvd25yZXYueG1sUEsFBgAAAAAEAAQA+QAAAJADAAAAAA==&#10;" strokeweight="2.4pt"/>
                  <v:line id="Line 340" o:spid="_x0000_s1142" style="position:absolute;visibility:visible;mso-wrap-style:square" from="2259,2122" to="2259,21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uEqjcEAAADcAAAADwAAAGRycy9kb3ducmV2LnhtbERPy2qDQBTdF/IPwy1k14xtpDTGUYLF&#10;4KaFJvmAi3OrUueOOBMff99ZFLo8nHeaL6YXE42us6zgeReBIK6t7rhRcLuWT28gnEfW2FsmBSs5&#10;yLPNQ4qJtjN/0XTxjQgh7BJU0Ho/JFK6uiWDbmcH4sB929GgD3BspB5xDuGmly9R9CoNdhwaWhyo&#10;aKn+udyNgvd1H8fN+cPJw2fZldV9XSYslNo+LqcjCE+L/xf/uSutYB+H+eFMOAIy+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64SqNwQAAANwAAAAPAAAAAAAAAAAAAAAA&#10;AKECAABkcnMvZG93bnJldi54bWxQSwUGAAAAAAQABAD5AAAAjwMAAAAA&#10;" strokeweight="2.4pt"/>
                  <v:line id="Line 341" o:spid="_x0000_s1143" style="position:absolute;visibility:visible;mso-wrap-style:square" from="2259,2122" to="2279,21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2PFsQAAADcAAAADwAAAGRycy9kb3ducmV2LnhtbESPzWrDMBCE74G+g9hCbrGcxpTUtRJK&#10;gosvKcTtAyzW1ja1VsZS/PP2VaGQ4zAz3zDZcTadGGlwrWUF2ygGQVxZ3XKt4Osz3+xBOI+ssbNM&#10;ChZycDw8rDJMtZ34SmPpaxEg7FJU0Hjfp1K6qiGDLrI9cfC+7WDQBznUUg84Bbjp5FMcP0uDLYeF&#10;Bns6NVT9lDej4LzskqR+vzj58pG3eXFb5hFPSq0f57dXEJ5mfw//twutYJds4e9MOALy8A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rY8WxAAAANwAAAAPAAAAAAAAAAAA&#10;AAAAAKECAABkcnMvZG93bnJldi54bWxQSwUGAAAAAAQABAD5AAAAkgMAAAAA&#10;" strokeweight="2.4pt"/>
                  <v:line id="Line 342" o:spid="_x0000_s1144" style="position:absolute;visibility:visible;mso-wrap-style:square" from="2279,2122" to="2279,2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8RYcMAAADcAAAADwAAAGRycy9kb3ducmV2LnhtbESP3YrCMBSE7xd8h3CEvVtTtSxajSIu&#10;FW9c8OcBDs2xLTYnpYm1fXsjCF4OM/MNs1x3phItNa60rGA8ikAQZ1aXnCu4nNOfGQjnkTVWlklB&#10;Tw7Wq8HXEhNtH3yk9uRzESDsElRQeF8nUrqsIINuZGvi4F1tY9AH2eRSN/gIcFPJSRT9SoMlh4UC&#10;a9oWlN1Od6Pgr5/Gcb47ODn/T8t0f++7FrdKfQ+7zQKEp85/wu/2XiuYxhN4nQlHQK6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V/EWHDAAAA3AAAAA8AAAAAAAAAAAAA&#10;AAAAoQIAAGRycy9kb3ducmV2LnhtbFBLBQYAAAAABAAEAPkAAACRAwAAAAA=&#10;" strokeweight="2.4pt"/>
                  <v:line id="Line 343" o:spid="_x0000_s1145" style="position:absolute;visibility:visible;mso-wrap-style:square" from="2307,2175" to="2384,21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O0+sQAAADcAAAADwAAAGRycy9kb3ducmV2LnhtbESPzWrDMBCE74W+g9hCbo3c2JTUjWKC&#10;g0MuLSTpAyzW1ja1VsaS/94+KhR6HGbmG2aXzaYVI/WusazgZR2BIC6tbrhS8HUrnrcgnEfW2Fom&#10;BQs5yPaPDztMtZ34QuPVVyJA2KWooPa+S6V0ZU0G3dp2xMH7tr1BH2RfSd3jFOCmlZsoepUGGw4L&#10;NXaU11T+XAej4LjESVKdPpx8+yya4jws84i5Uqun+fAOwtPs/8N/7bNWECcx/J4JR0Du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M7T6xAAAANwAAAAPAAAAAAAAAAAA&#10;AAAAAKECAABkcnMvZG93bnJldi54bWxQSwUGAAAAAAQABAD5AAAAkgMAAAAA&#10;" strokeweight="2.4pt"/>
                  <v:line id="Line 344" o:spid="_x0000_s1146" style="position:absolute;visibility:visible;mso-wrap-style:square" from="2384,2175" to="2384,21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dosjsMAAADcAAAADwAAAGRycy9kb3ducmV2LnhtbESPzWrDMBCE74W8g9hAb7WcNITGsRxC&#10;gksuDdTtAyzW1ja1VsaS/96+KhR6HGa+GSY9zaYVI/WusaxgE8UgiEurG64UfH7kTy8gnEfW2Fom&#10;BQs5OGWrhxQTbSd+p7HwlQgl7BJUUHvfJVK6siaDLrIdcfC+bG/QB9lXUvc4hXLTym0c76XBhsNC&#10;jR1daiq/i8EouC7Pu131+ubk4Z43+W1Y5hEvSj2u5/MRhKfZ/4f/6JtWECj4PROOgM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XaLI7DAAAA3AAAAA8AAAAAAAAAAAAA&#10;AAAAoQIAAGRycy9kb3ducmV2LnhtbFBLBQYAAAAABAAEAPkAAACRAwAAAAA=&#10;" strokeweight="2.4pt"/>
                  <v:line id="Line 345" o:spid="_x0000_s1147" style="position:absolute;visibility:visible;mso-wrap-style:square" from="2384,2175" to="2423,21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aJFcQAAADcAAAADwAAAGRycy9kb3ducmV2LnhtbESPzWrDMBCE74W8g9hAbo2c2i2NEyWE&#10;FBdfWmjaB1isjW1irYwl/719VCj0OMzMN8z+OJlGDNS52rKCzToCQVxYXXOp4Oc7e3wF4TyyxsYy&#10;KZjJwfGweNhjqu3IXzRcfCkChF2KCirv21RKV1Rk0K1tSxy8q+0M+iC7UuoOxwA3jXyKohdpsOaw&#10;UGFL54qK26U3Ct7mOEnK9w8nt59ZneX9PA14Vmq1nE47EJ4m/x/+a+daQZw8w++ZcATk4Q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lokVxAAAANwAAAAPAAAAAAAAAAAA&#10;AAAAAKECAABkcnMvZG93bnJldi54bWxQSwUGAAAAAAQABAD5AAAAkgMAAAAA&#10;" strokeweight="2.4pt"/>
                  <v:line id="Line 346" o:spid="_x0000_s1148" style="position:absolute;visibility:visible;mso-wrap-style:square" from="2437,2213" to="2437,22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kQXYsQAAADcAAAADwAAAGRycy9kb3ducmV2LnhtbESPzWrDMBCE74G+g9hCb4nc2pjEiRJK&#10;iosvDcTtAyzW1ja1VsZS/PP2VaGQ4zAz3zCH02w6MdLgWssKnjcRCOLK6pZrBV+f+XoLwnlkjZ1l&#10;UrCQg9PxYXXATNuJrzSWvhYBwi5DBY33fSalqxoy6Da2Jw7etx0M+iCHWuoBpwA3nXyJolQabDks&#10;NNjTuaHqp7wZBW9LnCT1+4eTu0ve5sVtmUc8K/X0OL/uQXia/T383y60gjhJ4e9MOALy+A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RBdixAAAANwAAAAPAAAAAAAAAAAA&#10;AAAAAKECAABkcnMvZG93bnJldi54bWxQSwUGAAAAAAQABAD5AAAAkgMAAAAA&#10;" strokeweight="2.4pt"/>
                  <v:line id="Line 347" o:spid="_x0000_s1149" style="position:absolute;visibility:visible;mso-wrap-style:square" from="2437,2233" to="2447,22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Qiy+cQAAADcAAAADwAAAGRycy9kb3ducmV2LnhtbESPzWrDMBCE74W8g9hAbo2c2rSNEyWE&#10;FBdfWmjaB1isjW1irYwl/719VCj0OMzMN8z+OJlGDNS52rKCzToCQVxYXXOp4Oc7e3wF4TyyxsYy&#10;KZjJwfGweNhjqu3IXzRcfCkChF2KCirv21RKV1Rk0K1tSxy8q+0M+iC7UuoOxwA3jXyKomdpsOaw&#10;UGFL54qK26U3Ct7mOEnK9w8nt59ZneX9PA14Vmq1nE47EJ4m/x/+a+daQZy8wO+ZcATk4Q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CLL5xAAAANwAAAAPAAAAAAAAAAAA&#10;AAAAAKECAABkcnMvZG93bnJldi54bWxQSwUGAAAAAAQABAD5AAAAkgMAAAAA&#10;" strokeweight="2.4pt"/>
                  <v:line id="Line 348" o:spid="_x0000_s1150" style="position:absolute;visibility:visible;mso-wrap-style:square" from="2447,2233" to="2447,22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cmi8EAAADcAAAADwAAAGRycy9kb3ducmV2LnhtbERPy2qDQBTdF/IPwy1k14xtpDTGUYLF&#10;4KaFJvmAi3OrUueOOBMff99ZFLo8nHeaL6YXE42us6zgeReBIK6t7rhRcLuWT28gnEfW2FsmBSs5&#10;yLPNQ4qJtjN/0XTxjQgh7BJU0Ho/JFK6uiWDbmcH4sB929GgD3BspB5xDuGmly9R9CoNdhwaWhyo&#10;aKn+udyNgvd1H8fN+cPJw2fZldV9XSYslNo+LqcjCE+L/xf/uSutYB+HteFMOAIy+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ElyaLwQAAANwAAAAPAAAAAAAAAAAAAAAA&#10;AKECAABkcnMvZG93bnJldi54bWxQSwUGAAAAAAQABAD5AAAAjwMAAAAA&#10;" strokeweight="2.4pt"/>
                  <v:line id="Line 349" o:spid="_x0000_s1151" style="position:absolute;visibility:visible;mso-wrap-style:square" from="2447,2285" to="2466,22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9uDEMMAAADcAAAADwAAAGRycy9kb3ducmV2LnhtbESP0YrCMBRE34X9h3AXfNPUtYhWoyxK&#10;F18U7O4HXJprW2xuShNr+/cbQfBxmJkzzGbXm1p01LrKsoLZNAJBnFtdcaHg7zedLEE4j6yxtkwK&#10;BnKw236MNpho++ALdZkvRICwS1BB6X2TSOnykgy6qW2Ig3e1rUEfZFtI3eIjwE0tv6JoIQ1WHBZK&#10;bGhfUn7L7kbBYZjHcfFzcnJ1Tqv0eB/6DvdKjT/77zUIT71/h1/to1Ywj1fwPBOOgN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vbgxDDAAAA3AAAAA8AAAAAAAAAAAAA&#10;AAAAoQIAAGRycy9kb3ducmV2LnhtbFBLBQYAAAAABAAEAPkAAACRAwAAAAA=&#10;" strokeweight="2.4pt"/>
                  <v:line id="Line 350" o:spid="_x0000_s1152" style="position:absolute;visibility:visible;mso-wrap-style:square" from="2466,2285" to="2466,22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i8UMEAAADcAAAADwAAAGRycy9kb3ducmV2LnhtbERPyWrDMBC9F/oPYgq9NXJjNySu5RBS&#10;XHJpIMsHDNbUNrVGxpK3v68OhR4fb8/2s2nFSL1rLCt4XUUgiEurG64U3G/FyxaE88gaW8ukYCEH&#10;+/zxIcNU24kvNF59JUIIuxQV1N53qZSurMmgW9mOOHDftjfoA+wrqXucQrhp5TqKNtJgw6Ghxo6O&#10;NZU/18Eo+FjiJKk+v5zcnYumOA3LPOJRqeen+fAOwtPs/8V/7pNWEL+F+eFMOAIy/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OLxQwQAAANwAAAAPAAAAAAAAAAAAAAAA&#10;AKECAABkcnMvZG93bnJldi54bWxQSwUGAAAAAAQABAD5AAAAjwMAAAAA&#10;" strokeweight="2.4pt"/>
                  <v:line id="Line 351" o:spid="_x0000_s1153" style="position:absolute;visibility:visible;mso-wrap-style:square" from="2466,2285" to="2471,22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HQZy8MAAADcAAAADwAAAGRycy9kb3ducmV2LnhtbESP3YrCMBSE7xd8h3AE79bU9QetRhGX&#10;Lt4o+PMAh+bYFpuT0sTavr1ZELwcZuYbZrVpTSkaql1hWcFoGIEgTq0uOFNwvSTfcxDOI2ssLZOC&#10;jhxs1r2vFcbaPvlEzdlnIkDYxagg976KpXRpTgbd0FbEwbvZ2qAPss6krvEZ4KaUP1E0kwYLDgs5&#10;VrTLKb2fH0bBbzeeTLK/g5OLY1Ik+0fXNrhTatBvt0sQnlr/Cb/be61gPB3B/5lwBOT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B0GcvDAAAA3AAAAA8AAAAAAAAAAAAA&#10;AAAAoQIAAGRycy9kb3ducmV2LnhtbFBLBQYAAAAABAAEAPkAAACRAwAAAAA=&#10;" strokeweight="2.4pt"/>
                  <v:line id="Line 352" o:spid="_x0000_s1154" style="position:absolute;visibility:visible;mso-wrap-style:square" from="2471,2285" to="2471,22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KaHvMMAAADcAAAADwAAAGRycy9kb3ducmV2LnhtbESP3YrCMBSE7wXfIRzBO039W9ZqlMWl&#10;izcK2/UBDs2xLTYnpYm1fXuzIHg5zMw3zHbfmUq01LjSsoLZNAJBnFldcq7g8pdMPkE4j6yxskwK&#10;enKw3w0HW4y1ffAvtanPRYCwi1FB4X0dS+myggy6qa2Jg3e1jUEfZJNL3eAjwE0l51H0IQ2WHBYK&#10;rOlQUHZL70bBd79YLvOfk5Prc1Imx3vftXhQajzqvjYgPHX+HX61j1rBYjWH/zPhCMjd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Cmh7zDAAAA3AAAAA8AAAAAAAAAAAAA&#10;AAAAoQIAAGRycy9kb3ducmV2LnhtbFBLBQYAAAAABAAEAPkAAACRAwAAAAA=&#10;" strokeweight="2.4pt"/>
                  <v:line id="Line 353" o:spid="_x0000_s1155" style="position:absolute;visibility:visible;mso-wrap-style:square" from="2471,2285" to="2480,22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iJ8QAAADcAAAADwAAAGRycy9kb3ducmV2LnhtbESPzWrDMBCE74W8g9hAbo2c2i2NEyWE&#10;FBdfWmjaB1isjW1irYwl/719VCj0OMzMN8z+OJlGDNS52rKCzToCQVxYXXOp4Oc7e3wF4TyyxsYy&#10;KZjJwfGweNhjqu3IXzRcfCkChF2KCirv21RKV1Rk0K1tSxy8q+0M+iC7UuoOxwA3jXyKohdpsOaw&#10;UGFL54qK26U3Ct7mOEnK9w8nt59ZneX9PA14Vmq1nE47EJ4m/x/+a+daQfwcw++ZcATk4Q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6iInxAAAANwAAAAPAAAAAAAAAAAA&#10;AAAAAKECAABkcnMvZG93bnJldi54bWxQSwUGAAAAAAQABAD5AAAAkgMAAAAA&#10;" strokeweight="2.4pt"/>
                  <v:line id="Line 354" o:spid="_x0000_s1156" style="position:absolute;visibility:visible;mso-wrap-style:square" from="2538,2285" to="2610,22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AO6U8QAAADcAAAADwAAAGRycy9kb3ducmV2LnhtbESPzWrDMBCE74W8g9hAbo2c2i2NEyWE&#10;FBdfWmjaB1isjW1irYwl/719VCj0OMzMN8z+OJlGDNS52rKCzToCQVxYXXOp4Oc7e3wF4TyyxsYy&#10;KZjJwfGweNhjqu3IXzRcfCkChF2KCirv21RKV1Rk0K1tSxy8q+0M+iC7UuoOxwA3jXyKohdpsOaw&#10;UGFL54qK26U3Ct7mOEnK9w8nt59ZneX9PA14Vmq1nE47EJ4m/x/+a+daQfycwO+ZcATk4Q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A7pTxAAAANwAAAAPAAAAAAAAAAAA&#10;AAAAAKECAABkcnMvZG93bnJldi54bWxQSwUGAAAAAAQABAD5AAAAkgMAAAAA&#10;" strokeweight="2.4pt"/>
                  <v:line id="Line 355" o:spid="_x0000_s1157" style="position:absolute;visibility:visible;mso-wrap-style:square" from="2610,2285" to="2610,22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08fyMMAAADcAAAADwAAAGRycy9kb3ducmV2LnhtbESP3YrCMBSE74V9h3AWvNPUv0WrUUTp&#10;4s0KW32AQ3Nsi81JaWJt334jCHs5zMw3zGbXmUq01LjSsoLJOAJBnFldcq7geklGSxDOI2usLJOC&#10;nhzsth+DDcbaPvmX2tTnIkDYxaig8L6OpXRZQQbd2NbEwbvZxqAPssmlbvAZ4KaS0yj6kgZLDgsF&#10;1nQoKLunD6Pg2M/m8/z7x8nVOSmT06PvWjwoNfzs9msQnjr/H363T1rBbLGA15lwBOT2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9PH8jDAAAA3AAAAA8AAAAAAAAAAAAA&#10;AAAAoQIAAGRycy9kb3ducmV2LnhtbFBLBQYAAAAABAAEAPkAAACRAwAAAAA=&#10;" strokeweight="2.4pt"/>
                  <v:line id="Line 356" o:spid="_x0000_s1158" style="position:absolute;visibility:visible;mso-wrap-style:square" from="2610,2285" to="2634,22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52Bv8MAAADcAAAADwAAAGRycy9kb3ducmV2LnhtbESP3YrCMBSE7xd8h3AE79bU9QetRhGX&#10;Lt4o+PMAh+bYFpuT0sTavr1ZELwcZuYbZrVpTSkaql1hWcFoGIEgTq0uOFNwvSTfcxDOI2ssLZOC&#10;jhxs1r2vFcbaPvlEzdlnIkDYxagg976KpXRpTgbd0FbEwbvZ2qAPss6krvEZ4KaUP1E0kwYLDgs5&#10;VrTLKb2fH0bBbzeeTLK/g5OLY1Ik+0fXNrhTatBvt0sQnlr/Cb/be61gPJ3B/5lwBOT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dgb/DAAAA3AAAAA8AAAAAAAAAAAAA&#10;AAAAoQIAAGRycy9kb3ducmV2LnhtbFBLBQYAAAAABAAEAPkAAACRAwAAAAA=&#10;" strokeweight="2.4pt"/>
                  <v:line id="Line 357" o:spid="_x0000_s1159" style="position:absolute;visibility:visible;mso-wrap-style:square" from="2634,2285" to="2634,22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EkJMMAAADcAAAADwAAAGRycy9kb3ducmV2LnhtbESP3YrCMBSE74V9h3AWvNPU9b9rlEXp&#10;4o2CPw9waM62xeakNLG2b78RBC+HmfmGWW1aU4qGaldYVjAaRiCIU6sLzhRcL8lgAcJ5ZI2lZVLQ&#10;kYPN+qO3wljbB5+oOftMBAi7GBXk3lexlC7NyaAb2oo4eH+2NuiDrDOpa3wEuCnlVxTNpMGCw0KO&#10;FW1zSm/nu1Gw68aTSfZ7cHJ5TIpkf+/aBrdK9T/bn28Qnlr/Dr/ae61gPJ3D80w4AnL9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DRJCTDAAAA3AAAAA8AAAAAAAAAAAAA&#10;AAAAoQIAAGRycy9kb3ducmV2LnhtbFBLBQYAAAAABAAEAPkAAACRAwAAAAA=&#10;" strokeweight="2.4pt"/>
                  <v:line id="Line 358" o:spid="_x0000_s1160" style="position:absolute;visibility:visible;mso-wrap-style:square" from="2634,2285" to="2643,22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U6wVsEAAADcAAAADwAAAGRycy9kb3ducmV2LnhtbERPyWrDMBC9F/oPYgq9NXJjNySu5RBS&#10;XHJpIMsHDNbUNrVGxpK3v68OhR4fb8/2s2nFSL1rLCt4XUUgiEurG64U3G/FyxaE88gaW8ukYCEH&#10;+/zxIcNU24kvNF59JUIIuxQV1N53qZSurMmgW9mOOHDftjfoA+wrqXucQrhp5TqKNtJgw6Ghxo6O&#10;NZU/18Eo+FjiJKk+v5zcnYumOA3LPOJRqeen+fAOwtPs/8V/7pNWEL+FteFMOAIy/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BTrBWwQAAANwAAAAPAAAAAAAAAAAAAAAA&#10;AKECAABkcnMvZG93bnJldi54bWxQSwUGAAAAAAQABAD5AAAAjwMAAAAA&#10;" strokeweight="2.4pt"/>
                  <v:line id="Line 359" o:spid="_x0000_s1161" style="position:absolute;visibility:visible;mso-wrap-style:square" from="2643,2285" to="2643,22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IVzcUAAADcAAAADwAAAGRycy9kb3ducmV2LnhtbESPzWrDMBCE74G+g9hCb7HcxC21GyWU&#10;BIdcGqibB1isjW1qrYyl+Oftq0Chx2FmvmE2u8m0YqDeNZYVPEcxCOLS6oYrBZfvfPkGwnlkja1l&#10;UjCTg932YbHBTNuRv2gofCUChF2GCmrvu0xKV9Zk0EW2Iw7e1fYGfZB9JXWPY4CbVq7i+FUabDgs&#10;1NjRvqbyp7gZBYd5nSTV8dPJ9Jw3+ek2TwPulXp6nD7eQXia/H/4r33SCtYvKdzPhCMgt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gIVzcUAAADcAAAADwAAAAAAAAAA&#10;AAAAAAChAgAAZHJzL2Rvd25yZXYueG1sUEsFBgAAAAAEAAQA+QAAAJMDAAAAAA==&#10;" strokeweight="2.4pt"/>
                  <v:line id="Line 360" o:spid="_x0000_s1162" style="position:absolute;visibility:visible;mso-wrap-style:square" from="2643,2285" to="2653,22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VR27cEAAADcAAAADwAAAGRycy9kb3ducmV2LnhtbERPS2rDMBDdF3IHMYHuGrlxCK0b2QQX&#10;l2xaiNsDDNbUNrVGxpJ/t68WgSwf73/KFtOJiQbXWlbwvItAEFdWt1wr+Pkunl5AOI+ssbNMClZy&#10;kKWbhxMm2s58pan0tQgh7BJU0HjfJ1K6qiGDbmd74sD92sGgD3CopR5wDuGmk/soOkqDLYeGBnvK&#10;G6r+ytEoeF/jw6H++HTy9atoi8u4LhPmSj1ul/MbCE+Lv4tv7otWEB/D/HAmHAGZ/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xVHbtwQAAANwAAAAPAAAAAAAAAAAAAAAA&#10;AKECAABkcnMvZG93bnJldi54bWxQSwUGAAAAAAQABAD5AAAAjwMAAAAA&#10;" strokeweight="2.4pt"/>
                  <v:line id="Line 361" o:spid="_x0000_s1163" style="position:absolute;visibility:visible;mso-wrap-style:square" from="2710,2285" to="2715,22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jTdsIAAADcAAAADwAAAGRycy9kb3ducmV2LnhtbESP3YrCMBSE7wXfIRzBO01dRbQaRVwq&#10;3ij48wCH5tgWm5PSxNq+/WZB8HKYmW+Y9bY1pWiodoVlBZNxBII4tbrgTMH9lowWIJxH1lhaJgUd&#10;Odhu+r01xtq++ULN1WciQNjFqCD3voqldGlOBt3YVsTBe9jaoA+yzqSu8R3gppQ/UTSXBgsOCzlW&#10;tM8pfV5fRsFvN53NssPJyeU5KZLjq2sb3Cs1HLS7FQhPrf+GP+2jVjCdT+D/TDgCcvM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hjTdsIAAADcAAAADwAAAAAAAAAAAAAA&#10;AAChAgAAZHJzL2Rvd25yZXYueG1sUEsFBgAAAAAEAAQA+QAAAJADAAAAAA==&#10;" strokeweight="2.4pt"/>
                  <v:line id="Line 362" o:spid="_x0000_s1164" style="position:absolute;visibility:visible;mso-wrap-style:square" from="2715,2285" to="2715,22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spNAcQAAADcAAAADwAAAGRycy9kb3ducmV2LnhtbESP3WrCQBSE7wt9h+UUelc3TURsdA2i&#10;pHhjQe0DHLLHJDR7NmTX/Ly9Kwi9HGbmG2adjaYRPXWutqzgcxaBIC6srrlU8HvJP5YgnEfW2Fgm&#10;BRM5yDavL2tMtR34RP3ZlyJA2KWooPK+TaV0RUUG3cy2xMG72s6gD7Irpe5wCHDTyDiKFtJgzWGh&#10;wpZ2FRV/55tRsJ+S+bz8Pjr59ZPX+eE2jT3ulHp/G7crEJ5G/x9+tg9aQbKI4XEmHAG5u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yk0BxAAAANwAAAAPAAAAAAAAAAAA&#10;AAAAAKECAABkcnMvZG93bnJldi54bWxQSwUGAAAAAAQABAD5AAAAkgMAAAAA&#10;" strokeweight="2.4pt"/>
                  <v:line id="Line 363" o:spid="_x0000_s1165" style="position:absolute;visibility:visible;mso-wrap-style:square" from="2715,2285" to="2720,22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bomsMAAADcAAAADwAAAGRycy9kb3ducmV2LnhtbESP3YrCMBSE7wXfIRzBO03dimg1irhU&#10;vHHBnwc4NMe22JyUJtb27TcLwl4OM/MNs9l1phItNa60rGA2jUAQZ1aXnCu439LJEoTzyBory6Sg&#10;Jwe77XCwwUTbN1+ovfpcBAi7BBUU3teJlC4ryKCb2po4eA/bGPRBNrnUDb4D3FTyK4oW0mDJYaHA&#10;mg4FZc/ryyj47uP5PD+enVz9pGV6evVdiwelxqNuvwbhqfP/4U/7pBXEixj+zoQjIL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GG6JrDAAAA3AAAAA8AAAAAAAAAAAAA&#10;AAAAoQIAAGRycy9kb3ducmV2LnhtbFBLBQYAAAAABAAEAPkAAACRAwAAAAA=&#10;" strokeweight="2.4pt"/>
                  <v:line id="Line 364" o:spid="_x0000_s1166" style="position:absolute;visibility:visible;mso-wrap-style:square" from="2720,2285" to="2720,22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9w7sQAAADcAAAADwAAAGRycy9kb3ducmV2LnhtbESPzWrDMBCE74G+g9hCb4nc2pjEiRJK&#10;iosvDcTtAyzW1ja1VsZS/PP2VaGQ4zAz3zCH02w6MdLgWssKnjcRCOLK6pZrBV+f+XoLwnlkjZ1l&#10;UrCQg9PxYXXATNuJrzSWvhYBwi5DBY33fSalqxoy6Da2Jw7etx0M+iCHWuoBpwA3nXyJolQabDks&#10;NNjTuaHqp7wZBW9LnCT1+4eTu0ve5sVtmUc8K/X0OL/uQXia/T383y60gjhN4O9MOALy+A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b3DuxAAAANwAAAAPAAAAAAAAAAAA&#10;AAAAAKECAABkcnMvZG93bnJldi54bWxQSwUGAAAAAAQABAD5AAAAkgMAAAAA&#10;" strokeweight="2.4pt"/>
                  <v:line id="Line 365" o:spid="_x0000_s1167" style="position:absolute;visibility:visible;mso-wrap-style:square" from="2720,2285" to="2734,22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SPVdcMAAADcAAAADwAAAGRycy9kb3ducmV2LnhtbESP3YrCMBSE7xd8h3AE79bU9QetRhGX&#10;Lt4o+PMAh+bYFpuT0sTavr1ZELwcZuYbZrVpTSkaql1hWcFoGIEgTq0uOFNwvSTfcxDOI2ssLZOC&#10;jhxs1r2vFcbaPvlEzdlnIkDYxagg976KpXRpTgbd0FbEwbvZ2qAPss6krvEZ4KaUP1E0kwYLDgs5&#10;VrTLKb2fH0bBbzeeTLK/g5OLY1Ik+0fXNrhTatBvt0sQnlr/Cb/be61gPJvC/5lwBOT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Ej1XXDAAAA3AAAAA8AAAAAAAAAAAAA&#10;AAAAoQIAAGRycy9kb3ducmV2LnhtbFBLBQYAAAAABAAEAPkAAACRAwAAAAA=&#10;" strokeweight="2.4pt"/>
                  <v:line id="Line 366" o:spid="_x0000_s1168" style="position:absolute;visibility:visible;mso-wrap-style:square" from="2734,2285" to="2734,22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fFLAsMAAADcAAAADwAAAGRycy9kb3ducmV2LnhtbESP3YrCMBSE7xd8h3AE79bUH8pajSJK&#10;xRsXVn2AQ3Nsi81JaWJt394Iwl4OM/MNs9p0phItNa60rGAyjkAQZ1aXnCu4XtLvHxDOI2usLJOC&#10;nhxs1oOvFSbaPvmP2rPPRYCwS1BB4X2dSOmyggy6sa2Jg3ezjUEfZJNL3eAzwE0lp1EUS4Mlh4UC&#10;a9oVlN3PD6Ng38/m8/xwcnLxm5bp8dF3Le6UGg277RKEp87/hz/to1Ywi2N4nwlHQK5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HxSwLDAAAA3AAAAA8AAAAAAAAAAAAA&#10;AAAAoQIAAGRycy9kb3ducmV2LnhtbFBLBQYAAAAABAAEAPkAAACRAwAAAAA=&#10;" strokeweight="2.4pt"/>
                  <v:line id="Line 367" o:spid="_x0000_s1169" style="position:absolute;visibility:visible;mso-wrap-style:square" from="2734,2285" to="2778,22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umcQAAADcAAAADwAAAGRycy9kb3ducmV2LnhtbESP3YrCMBSE74V9h3AWvNPUH1ytRhGl&#10;izcrbPUBDs2xLTYnpYm1ffuNIOzlMDPfMJtdZyrRUuNKywom4wgEcWZ1ybmC6yUZLUE4j6yxskwK&#10;enKw234MNhhr++RfalOfiwBhF6OCwvs6ltJlBRl0Y1sTB+9mG4M+yCaXusFngJtKTqNoIQ2WHBYK&#10;rOlQUHZPH0bBsZ/N5/n3j5Orc1Imp0fftXhQavjZ7dcgPHX+P/xun7SC2eILXmfCEZD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e6ZxAAAANwAAAAPAAAAAAAAAAAA&#10;AAAAAKECAABkcnMvZG93bnJldi54bWxQSwUGAAAAAAQABAD5AAAAkgMAAAAA&#10;" strokeweight="2.4pt"/>
                  <v:line id="Line 368" o:spid="_x0000_s1170" style="position:absolute;visibility:visible;mso-wrap-style:square" from="2778,2285" to="2778,22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yJ668EAAADcAAAADwAAAGRycy9kb3ducmV2LnhtbERPS2rDMBDdF3IHMYHuGrlxCK0b2QQX&#10;l2xaiNsDDNbUNrVGxpJ/t68WgSwf73/KFtOJiQbXWlbwvItAEFdWt1wr+Pkunl5AOI+ssbNMClZy&#10;kKWbhxMm2s58pan0tQgh7BJU0HjfJ1K6qiGDbmd74sD92sGgD3CopR5wDuGmk/soOkqDLYeGBnvK&#10;G6r+ytEoeF/jw6H++HTy9atoi8u4LhPmSj1ul/MbCE+Lv4tv7otWEB/D2nAmHAGZ/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InrrwQAAANwAAAAPAAAAAAAAAAAAAAAA&#10;AKECAABkcnMvZG93bnJldi54bWxQSwUGAAAAAAQABAD5AAAAjwMAAAAA&#10;" strokeweight="2.4pt"/>
                  <v:line id="Line 369" o:spid="_x0000_s1171" style="position:absolute;visibility:visible;mso-wrap-style:square" from="2778,2285" to="2816,22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G7fcMQAAADcAAAADwAAAGRycy9kb3ducmV2LnhtbESPzWrDMBCE74W+g9hCb43c2ITGjWxK&#10;gosvLSTtAyzWxjaxVsZS/PP2UaDQ4zAz3zC7fDadGGlwrWUFr6sIBHFldcu1gt+f4uUNhPPIGjvL&#10;pGAhB3n2+LDDVNuJjzSefC0ChF2KChrv+1RKVzVk0K1sTxy8sx0M+iCHWuoBpwA3nVxH0UYabDks&#10;NNjTvqHqcroaBYclTpL688vJ7XfRFuV1mUfcK/X8NH+8g/A0+//wX7vUCuLNFu5nwhGQ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bt9wxAAAANwAAAAPAAAAAAAAAAAA&#10;AAAAAKECAABkcnMvZG93bnJldi54bWxQSwUGAAAAAAQABAD5AAAAkgMAAAAA&#10;" strokeweight="2.4pt"/>
                  <v:line id="Line 370" o:spid="_x0000_s1172" style="position:absolute;visibility:visible;mso-wrap-style:square" from="2816,2285" to="2816,22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I3gMMEAAADcAAAADwAAAGRycy9kb3ducmV2LnhtbERPyWrDMBC9F/oPYgq9NXJj0ySu5RBS&#10;XHJpIMsHDNbUNrVGxpK3v68OhR4fb8/2s2nFSL1rLCt4XUUgiEurG64U3G/FyxaE88gaW8ukYCEH&#10;+/zxIcNU24kvNF59JUIIuxQV1N53qZSurMmgW9mOOHDftjfoA+wrqXucQrhp5TqK3qTBhkNDjR0d&#10;ayp/roNR8LHESVJ9fjm5OxdNcRqWecSjUs9P8+EdhKfZ/4v/3CetIN6E+eFMOAIy/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0jeAwwQAAANwAAAAPAAAAAAAAAAAAAAAA&#10;AKECAABkcnMvZG93bnJldi54bWxQSwUGAAAAAAQABAD5AAAAjwMAAAAA&#10;" strokeweight="2.4pt"/>
                  <v:line id="Line 371" o:spid="_x0000_s1173" style="position:absolute;visibility:visible;mso-wrap-style:square" from="2816,2285" to="2821,22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8FFq8MAAADcAAAADwAAAGRycy9kb3ducmV2LnhtbESP3YrCMBSE7xd8h3AE79bUVfypRhGX&#10;Lt4o+PMAh+bYFpuT0sTavr1ZELwcZuYbZrVpTSkaql1hWcFoGIEgTq0uOFNwvSTfcxDOI2ssLZOC&#10;jhxs1r2vFcbaPvlEzdlnIkDYxagg976KpXRpTgbd0FbEwbvZ2qAPss6krvEZ4KaUP1E0lQYLDgs5&#10;VrTLKb2fH0bBbzeeTLK/g5OLY1Ik+0fXNrhTatBvt0sQnlr/Cb/be61gPBvB/5lwBOT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vBRavDAAAA3AAAAA8AAAAAAAAAAAAA&#10;AAAAoQIAAGRycy9kb3ducmV2LnhtbFBLBQYAAAAABAAEAPkAAACRAwAAAAA=&#10;" strokeweight="2.4pt"/>
                  <v:line id="Line 372" o:spid="_x0000_s1174" style="position:absolute;visibility:visible;mso-wrap-style:square" from="2821,2285" to="2821,2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Pb3MQAAADcAAAADwAAAGRycy9kb3ducmV2LnhtbESP3YrCMBSE7wXfIRzBO039wV2rURaX&#10;Lt4obNcHODTHtticlCbW9u3NguDlMDPfMNt9ZyrRUuNKywpm0wgEcWZ1ybmCy18y+QThPLLGyjIp&#10;6MnBfjccbDHW9sG/1KY+FwHCLkYFhfd1LKXLCjLoprYmDt7VNgZ9kE0udYOPADeVnEfRShosOSwU&#10;WNOhoOyW3o2C736xXOY/JyfX56RMjve+a/Gg1HjUfW1AeOr8O/xqH7WCxccc/s+EIyB3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E9vcxAAAANwAAAAPAAAAAAAAAAAA&#10;AAAAAKECAABkcnMvZG93bnJldi54bWxQSwUGAAAAAAQABAD5AAAAkgMAAAAA&#10;" strokeweight="2.4pt"/>
                  <v:line id="Line 373" o:spid="_x0000_s1175" style="position:absolute;visibility:visible;mso-wrap-style:square" from="2821,2353" to="2821,23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9+R8QAAADcAAAADwAAAGRycy9kb3ducmV2LnhtbESPzWrDMBCE74W8g9hAbo2c2rSNEyWE&#10;FBdfWmjaB1isjW1irYwl/719VCj0OMzMN8z+OJlGDNS52rKCzToCQVxYXXOp4Oc7e3wF4TyyxsYy&#10;KZjJwfGweNhjqu3IXzRcfCkChF2KCirv21RKV1Rk0K1tSxy8q+0M+iC7UuoOxwA3jXyKomdpsOaw&#10;UGFL54qK26U3Ct7mOEnK9w8nt59ZneX9PA14Vmq1nE47EJ4m/x/+a+daQfwSw++ZcATk4Q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X35HxAAAANwAAAAPAAAAAAAAAAAA&#10;AAAAAKECAABkcnMvZG93bnJldi54bWxQSwUGAAAAAAQABAD5AAAAkgMAAAAA&#10;" strokeweight="2.4pt"/>
                  <v:line id="Line 374" o:spid="_x0000_s1176" style="position:absolute;visibility:visible;mso-wrap-style:square" from="2821,2362" to="2864,23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7bmM8QAAADcAAAADwAAAGRycy9kb3ducmV2LnhtbESPzWrDMBCE74W8g9hAbo2c2rSNEyWE&#10;FBdfWmjaB1isjW1irYwl/719VCj0OMzMN8z+OJlGDNS52rKCzToCQVxYXXOp4Oc7e3wF4TyyxsYy&#10;KZjJwfGweNhjqu3IXzRcfCkChF2KCirv21RKV1Rk0K1tSxy8q+0M+iC7UuoOxwA3jXyKomdpsOaw&#10;UGFL54qK26U3Ct7mOEnK9w8nt59ZneX9PA14Vmq1nE47EJ4m/x/+a+daQfySwO+ZcATk4Q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tuYzxAAAANwAAAAPAAAAAAAAAAAA&#10;AAAAAKECAABkcnMvZG93bnJldi54bWxQSwUGAAAAAAQABAD5AAAAkgMAAAAA&#10;" strokeweight="2.4pt"/>
                  <v:line id="Line 375" o:spid="_x0000_s1177" style="position:absolute;visibility:visible;mso-wrap-style:square" from="2864,2362" to="2864,24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PpDqMMAAADcAAAADwAAAGRycy9kb3ducmV2LnhtbESP3YrCMBSE74V9h3AWvNPU9b9rlEXp&#10;4o2CPw9waM62xeakNLG2b78RBC+HmfmGWW1aU4qGaldYVjAaRiCIU6sLzhRcL8lgAcJ5ZI2lZVLQ&#10;kYPN+qO3wljbB5+oOftMBAi7GBXk3lexlC7NyaAb2oo4eH+2NuiDrDOpa3wEuCnlVxTNpMGCw0KO&#10;FW1zSm/nu1Gw68aTSfZ7cHJ5TIpkf+/aBrdK9T/bn28Qnlr/Dr/ae61gPJ/C80w4AnL9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T6Q6jDAAAA3AAAAA8AAAAAAAAAAAAA&#10;AAAAoQIAAGRycy9kb3ducmV2LnhtbFBLBQYAAAAABAAEAPkAAACRAwAAAAA=&#10;" strokeweight="2.4pt"/>
                  <v:line id="Line 376" o:spid="_x0000_s1178" style="position:absolute;visibility:visible;mso-wrap-style:square" from="2902,2444" to="3017,24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Cjd38QAAADcAAAADwAAAGRycy9kb3ducmV2LnhtbESP3YrCMBSE74V9h3AWvNPUH1ytRhGl&#10;izcrbPUBDs2xLTYnpYm1ffuNIOzlMDPfMJtdZyrRUuNKywom4wgEcWZ1ybmC6yUZLUE4j6yxskwK&#10;enKw234MNhhr++RfalOfiwBhF6OCwvs6ltJlBRl0Y1sTB+9mG4M+yCaXusFngJtKTqNoIQ2WHBYK&#10;rOlQUHZPH0bBsZ/N5/n3j5Orc1Imp0fftXhQavjZ7dcgPHX+P/xun7SC2dcCXmfCEZD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KN3fxAAAANwAAAAPAAAAAAAAAAAA&#10;AAAAAKECAABkcnMvZG93bnJldi54bWxQSwUGAAAAAAQABAD5AAAAkgMAAAAA&#10;" strokeweight="2.4pt"/>
                  <v:line id="Line 377" o:spid="_x0000_s1179" style="position:absolute;visibility:visible;mso-wrap-style:square" from="3017,2497" to="3017,25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2R4RMMAAADcAAAADwAAAGRycy9kb3ducmV2LnhtbESP3YrCMBSE7xd8h3AE79bUVfypRhGX&#10;Lt4o+PMAh+bYFpuT0sTavr1ZELwcZuYbZrVpTSkaql1hWcFoGIEgTq0uOFNwvSTfcxDOI2ssLZOC&#10;jhxs1r2vFcbaPvlEzdlnIkDYxagg976KpXRpTgbd0FbEwbvZ2qAPss6krvEZ4KaUP1E0lQYLDgs5&#10;VrTLKb2fH0bBbzeeTLK/g5OLY1Ik+0fXNrhTatBvt0sQnlr/Cb/be61gPJvB/5lwBOT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tkeETDAAAA3AAAAA8AAAAAAAAAAAAA&#10;AAAAoQIAAGRycy9kb3ducmV2LnhtbFBLBQYAAAAABAAEAPkAAACRAwAAAAA=&#10;" strokeweight="2.4pt"/>
                  <v:line id="Line 378" o:spid="_x0000_s1180" style="position:absolute;visibility:visible;mso-wrap-style:square" from="3017,2521" to="3070,25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vvsNsEAAADcAAAADwAAAGRycy9kb3ducmV2LnhtbERPyWrDMBC9F/oPYgq9NXJj0ySu5RBS&#10;XHJpIMsHDNbUNrVGxpK3v68OhR4fb8/2s2nFSL1rLCt4XUUgiEurG64U3G/FyxaE88gaW8ukYCEH&#10;+/zxIcNU24kvNF59JUIIuxQV1N53qZSurMmgW9mOOHDftjfoA+wrqXucQrhp5TqK3qTBhkNDjR0d&#10;ayp/roNR8LHESVJ9fjm5OxdNcRqWecSjUs9P8+EdhKfZ/4v/3CetIN6EteFMOAIy/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K++w2wQAAANwAAAAPAAAAAAAAAAAAAAAA&#10;AKECAABkcnMvZG93bnJldi54bWxQSwUGAAAAAAQABAD5AAAAjwMAAAAA&#10;" strokeweight="2.4pt"/>
                  <v:line id="Line 379" o:spid="_x0000_s1181" style="position:absolute;visibility:visible;mso-wrap-style:square" from="3070,2521" to="3070,25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dJrcUAAADcAAAADwAAAGRycy9kb3ducmV2LnhtbESPzWrDMBCE74G+g9hCb7HcxLS1GyWU&#10;BIdcGqibB1isjW1qrYyl+Oftq0Chx2FmvmE2u8m0YqDeNZYVPEcxCOLS6oYrBZfvfPkGwnlkja1l&#10;UjCTg932YbHBTNuRv2gofCUChF2GCmrvu0xKV9Zk0EW2Iw7e1fYGfZB9JXWPY4CbVq7i+EUabDgs&#10;1NjRvqbyp7gZBYd5nSTV8dPJ9Jw3+ek2TwPulXp6nD7eQXia/H/4r33SCtavKdzPhCMgt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bdJrcUAAADcAAAADwAAAAAAAAAA&#10;AAAAAAChAgAAZHJzL2Rvd25yZXYueG1sUEsFBgAAAAAEAAQA+QAAAJMDAAAAAA==&#10;" strokeweight="2.4pt"/>
                  <v:line id="Line 380" o:spid="_x0000_s1182" style="position:absolute;visibility:visible;mso-wrap-style:square" from="3070,2521" to="3070,25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iQF8AAAADcAAAADwAAAGRycy9kb3ducmV2LnhtbERPy4rCMBTdC/5DuIK7MfXB4HSaiigV&#10;Nwo+PuDS3GnLNDelibX9e7MQXB7OO9n0phYdta6yrGA+i0AQ51ZXXCi437KvNQjnkTXWlknBQA42&#10;6XiUYKztky/UXX0hQgi7GBWU3jexlC4vyaCb2YY4cH+2NegDbAupW3yGcFPLRRR9S4MVh4YSG9qV&#10;lP9fH0bBfliuVsXh5OTPOauy42PoO9wpNZ30218Qnnr/Eb/dR61guQ7zw5lwBGT6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FYkBfAAAAA3AAAAA8AAAAAAAAAAAAAAAAA&#10;oQIAAGRycy9kb3ducmV2LnhtbFBLBQYAAAAABAAEAPkAAACOAwAAAAA=&#10;" strokeweight="2.4pt"/>
                  <v:line id="Line 381" o:spid="_x0000_s1183" style="position:absolute;visibility:visible;mso-wrap-style:square" from="3070,2521" to="3070,25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Q1jMMAAADcAAAADwAAAGRycy9kb3ducmV2LnhtbESP3YrCMBSE7xd8h3AE79bUHxatRhGl&#10;4o0L/jzAoTm2xeakNLG2b28EwcthZr5hluvWlKKh2hWWFYyGEQji1OqCMwXXS/I7A+E8ssbSMino&#10;yMF61ftZYqztk0/UnH0mAoRdjApy76tYSpfmZNANbUUcvJutDfog60zqGp8Bbko5jqI/abDgsJBj&#10;Rduc0vv5YRTsusl0mu2PTs7/kyI5PLq2wa1Sg367WYDw1Ppv+NM+aAWT2QjeZ8IRkKs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4UNYzDAAAA3AAAAA8AAAAAAAAAAAAA&#10;AAAAoQIAAGRycy9kb3ducmV2LnhtbFBLBQYAAAAABAAEAPkAAACRAwAAAAA=&#10;" strokeweight="2.4pt"/>
                  <v:line id="Line 382" o:spid="_x0000_s1184" style="position:absolute;visibility:visible;mso-wrap-style:square" from="3085,2607" to="3089,26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ar+8QAAADcAAAADwAAAGRycy9kb3ducmV2LnhtbESPzWrDMBCE74G+g9hCb4ncOITUjWxK&#10;iosvDSTtAyzWxjaxVsaS/96+KhR6HGbmG+aYzaYVI/WusazgeROBIC6tbrhS8P2Vrw8gnEfW2Fom&#10;BQs5yNKH1RETbSe+0Hj1lQgQdgkqqL3vEildWZNBt7EdcfButjfog+wrqXucAty0chtFe2mw4bBQ&#10;Y0enmsr7dTAK3pd4t6s+Pp18OedNXgzLPOJJqafH+e0VhKfZ/4f/2oVWEB+28HsmHAGZ/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xqv7xAAAANwAAAAPAAAAAAAAAAAA&#10;AAAAAKECAABkcnMvZG93bnJldi54bWxQSwUGAAAAAAQABAD5AAAAkgMAAAAA&#10;" strokeweight="2.4pt"/>
                  <v:line id="Line 383" o:spid="_x0000_s1185" style="position:absolute;visibility:visible;mso-wrap-style:square" from="3089,2607" to="3089,2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YoOYMIAAADcAAAADwAAAGRycy9kb3ducmV2LnhtbESP0YrCMBRE3xf8h3AF39ZUK4tWo4hS&#10;8cWFdf2AS3Nti81NaWJt/94Igo/DzJxhVpvOVKKlxpWWFUzGEQjizOqScwWX//R7DsJ5ZI2VZVLQ&#10;k4PNevC1wkTbB/9Re/a5CBB2CSoovK8TKV1WkEE3tjVx8K62MeiDbHKpG3wEuKnkNIp+pMGSw0KB&#10;Ne0Kym7nu1Gw7+PZLD+cnFz8pmV6vPddizulRsNuuwThqfOf8Lt91ArieQyvM+EIyPU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YoOYMIAAADcAAAADwAAAAAAAAAAAAAA&#10;AAChAgAAZHJzL2Rvd25yZXYueG1sUEsFBgAAAAAEAAQA+QAAAJADAAAAAA==&#10;" strokeweight="2.4pt"/>
                  <v:line id="Line 384" o:spid="_x0000_s1186" style="position:absolute;visibility:visible;mso-wrap-style:square" from="3089,2689" to="3113,2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OWFMQAAADcAAAADwAAAGRycy9kb3ducmV2LnhtbESPzWrDMBCE74W8g9hAbo3cxJTEjWKC&#10;g4MvLTTNAyzW1ja1VsZS/PP2UaHQ4zAz3zCHdDKtGKh3jWUFL+sIBHFpdcOVgttX/rwD4TyyxtYy&#10;KZjJQXpcPB0w0XbkTxquvhIBwi5BBbX3XSKlK2sy6Na2Iw7et+0N+iD7SuoexwA3rdxE0as02HBY&#10;qLGjrKby53o3Cs7zNo6ry7uT+4+8yYv7PA2YKbVaTqc3EJ4m/x/+axdawXYXw++ZcATk8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5YUxAAAANwAAAAPAAAAAAAAAAAA&#10;AAAAAKECAABkcnMvZG93bnJldi54bWxQSwUGAAAAAAQABAD5AAAAkgMAAAAA&#10;" strokeweight="2.4pt"/>
                  <v:line id="Line 385" o:spid="_x0000_s1187" style="position:absolute;visibility:visible;mso-wrap-style:square" from="3171,2689" to="3205,2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S8zj8UAAADcAAAADwAAAGRycy9kb3ducmV2LnhtbESPzWrDMBCE74G+g9hCb7HcxC2OGyWU&#10;BIdcGqjbB1isjW1qrYyl+Oftq0Chx2FmvmG2+8m0YqDeNZYVPEcxCOLS6oYrBd9f+TIF4TyyxtYy&#10;KZjJwX73sNhipu3InzQUvhIBwi5DBbX3XSalK2sy6CLbEQfvanuDPsi+krrHMcBNK1dx/CoNNhwW&#10;auzoUFP5U9yMguO8TpLq9OHk5pI3+fk2TwMelHp6nN7fQHia/H/4r33WCtbpC9zPhCMgd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S8zj8UAAADcAAAADwAAAAAAAAAA&#10;AAAAAAChAgAAZHJzL2Rvd25yZXYueG1sUEsFBgAAAAAEAAQA+QAAAJMDAAAAAA==&#10;" strokeweight="2.4pt"/>
                  <v:line id="Line 386" o:spid="_x0000_s1188" style="position:absolute;visibility:visible;mso-wrap-style:square" from="3205,2689" to="3205,2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2t+MQAAADcAAAADwAAAGRycy9kb3ducmV2LnhtbESPzWrDMBCE74W+g9hCb43c2ITUjWxK&#10;gosvLSTtAyzWxjaxVsZS/PP2UaDQ4zAz3zC7fDadGGlwrWUFr6sIBHFldcu1gt+f4mULwnlkjZ1l&#10;UrCQgzx7fNhhqu3ERxpPvhYBwi5FBY33fSqlqxoy6Fa2Jw7e2Q4GfZBDLfWAU4CbTq6jaCMNthwW&#10;Guxp31B1OV2NgsMSJ0n9+eXk23fRFuV1mUfcK/X8NH+8g/A0+//wX7vUCuLtBu5nwhGQ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a34xAAAANwAAAAPAAAAAAAAAAAA&#10;AAAAAKECAABkcnMvZG93bnJldi54bWxQSwUGAAAAAAQABAD5AAAAkgMAAAAA&#10;" strokeweight="2.4pt"/>
                  <v:line id="Line 387" o:spid="_x0000_s1189" style="position:absolute;visibility:visible;mso-wrap-style:square" from="3205,2689" to="3257,2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rEIY8UAAADcAAAADwAAAGRycy9kb3ducmV2LnhtbESPzWrDMBCE74G+g9hCb7HcxLSOGyWU&#10;BIdcGqjbB1isjW1qrYyl+Oftq0Chx2FmvmG2+8m0YqDeNZYVPEcxCOLS6oYrBd9f+TIF4TyyxtYy&#10;KZjJwX73sNhipu3InzQUvhIBwi5DBbX3XSalK2sy6CLbEQfvanuDPsi+krrHMcBNK1dx/CINNhwW&#10;auzoUFP5U9yMguO8TpLq9OHk5pI3+fk2TwMelHp6nN7fQHia/H/4r33WCtbpK9zPhCMgd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rEIY8UAAADcAAAADwAAAAAAAAAA&#10;AAAAAAChAgAAZHJzL2Rvd25yZXYueG1sUEsFBgAAAAAEAAQA+QAAAJMDAAAAAA==&#10;" strokeweight="2.4pt"/>
                  <v:line id="Line 388" o:spid="_x0000_s1190" style="position:absolute;visibility:visible;mso-wrap-style:square" from="3257,2689" to="3257,2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y6cEcAAAADcAAAADwAAAGRycy9kb3ducmV2LnhtbERPy4rCMBTdC/5DuIK7MfXB4HSaiigV&#10;Nwo+PuDS3GnLNDelibX9e7MQXB7OO9n0phYdta6yrGA+i0AQ51ZXXCi437KvNQjnkTXWlknBQA42&#10;6XiUYKztky/UXX0hQgi7GBWU3jexlC4vyaCb2YY4cH+2NegDbAupW3yGcFPLRRR9S4MVh4YSG9qV&#10;lP9fH0bBfliuVsXh5OTPOauy42PoO9wpNZ30218Qnnr/Eb/dR61guQ5rw5lwBGT6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8unBHAAAAA3AAAAA8AAAAAAAAAAAAAAAAA&#10;oQIAAGRycy9kb3ducmV2LnhtbFBLBQYAAAAABAAEAPkAAACOAwAAAAA=&#10;" strokeweight="2.4pt"/>
                  <v:line id="Line 389" o:spid="_x0000_s1191" style="position:absolute;visibility:visible;mso-wrap-style:square" from="3257,2689" to="3286,2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I5isQAAADcAAAADwAAAGRycy9kb3ducmV2LnhtbESP0WqDQBRE3wP9h+UW8pasbUIw1lWK&#10;wZKXBmL7ARf3VqXuXXE3Rv++Wyj0cZiZM0yaz6YXE42us6zgaRuBIK6t7rhR8PlRbmIQziNr7C2T&#10;goUc5NnDKsVE2ztfaap8IwKEXYIKWu+HREpXt2TQbe1AHLwvOxr0QY6N1CPeA9z08jmKDtJgx2Gh&#10;xYGKlurv6mYUnJbdft+8vTt5vJRdeb4t84SFUuvH+fUFhKfZ/4f/2metYBcf4fdMOAIy+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YjmKxAAAANwAAAAPAAAAAAAAAAAA&#10;AAAAAKECAABkcnMvZG93bnJldi54bWxQSwUGAAAAAAQABAD5AAAAkgMAAAAA&#10;" strokeweight="2.4pt"/>
                  <v:line id="Line 390" o:spid="_x0000_s1192" style="position:absolute;visibility:visible;mso-wrap-style:square" from="3344,2689" to="3459,2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EGysAAAADcAAAADwAAAGRycy9kb3ducmV2LnhtbERPy4rCMBTdC/5DuIK7MfXBoJ2mIkrF&#10;jYI6H3Bp7rRlmpvSxNr+vVkILg/nnWx7U4uOWldZVjCfRSCIc6srLhT83rOvNQjnkTXWlknBQA62&#10;6XiUYKztk6/U3XwhQgi7GBWU3jexlC4vyaCb2YY4cH+2NegDbAupW3yGcFPLRRR9S4MVh4YSG9qX&#10;lP/fHkbBYViuVsXx7OTmklXZ6TH0He6Vmk763Q8IT73/iN/uk1aw3IT54Uw4AjJ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SBBsrAAAAA3AAAAA8AAAAAAAAAAAAAAAAA&#10;oQIAAGRycy9kb3ducmV2LnhtbFBLBQYAAAAABAAEAPkAAACOAwAAAAA=&#10;" strokeweight="2.4pt"/>
                  <v:line id="Line 391" o:spid="_x0000_s1193" style="position:absolute;visibility:visible;mso-wrap-style:square" from="3516,2689" to="3612,2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82jUcMAAADcAAAADwAAAGRycy9kb3ducmV2LnhtbESP3YrCMBSE7xd8h3AE79bUHxatRhGl&#10;4o0L/jzAoTm2xeakNLG2b28EwcthZr5hluvWlKKh2hWWFYyGEQji1OqCMwXXS/I7A+E8ssbSMino&#10;yMF61ftZYqztk0/UnH0mAoRdjApy76tYSpfmZNANbUUcvJutDfog60zqGp8Bbko5jqI/abDgsJBj&#10;Rduc0vv5YRTsusl0mu2PTs7/kyI5PLq2wa1Sg367WYDw1Ppv+NM+aAWT+QjeZ8IRkKs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vNo1HDAAAA3AAAAA8AAAAAAAAAAAAA&#10;AAAAoQIAAGRycy9kb3ducmV2LnhtbFBLBQYAAAAABAAEAPkAAACRAwAAAAA=&#10;" strokeweight="2.4pt"/>
                  <v:line id="Line 392" o:spid="_x0000_s1194" style="position:absolute;visibility:visible;mso-wrap-style:square" from="3612,2689" to="3612,27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x89JsQAAADcAAAADwAAAGRycy9kb3ducmV2LnhtbESPzWrDMBCE74G+g9hCb4ncOITGjWxK&#10;iosvDSTtAyzWxjaxVsaS/96+KhR6HGbmG+aYzaYVI/WusazgeROBIC6tbrhS8P2Vr19AOI+ssbVM&#10;ChZykKUPqyMm2k58ofHqKxEg7BJUUHvfJVK6siaDbmM74uDdbG/QB9lXUvc4Bbhp5TaK9tJgw2Gh&#10;xo5ONZX362AUvC/xbld9fDp5OOdNXgzLPOJJqafH+e0VhKfZ/4f/2oVWEB+28HsmHAGZ/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Hz0mxAAAANwAAAAPAAAAAAAAAAAA&#10;AAAAAKECAABkcnMvZG93bnJldi54bWxQSwUGAAAAAAQABAD5AAAAkgMAAAAA&#10;" strokeweight="2.4pt"/>
                  <v:line id="Line 393" o:spid="_x0000_s1195" style="position:absolute;visibility:visible;mso-wrap-style:square" from="3612,2765" to="3612,2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OYvcIAAADcAAAADwAAAGRycy9kb3ducmV2LnhtbESP0YrCMBRE3xf8h3AF39ZUK8tajSJK&#10;xRcXVv2AS3Nti81NaWJt/94Igo/DzJxhluvOVKKlxpWWFUzGEQjizOqScwWXc/r9C8J5ZI2VZVLQ&#10;k4P1avC1xETbB/9Te/K5CBB2CSoovK8TKV1WkEE3tjVx8K62MeiDbHKpG3wEuKnkNIp+pMGSw0KB&#10;NW0Lym6nu1Gw6+PZLN8fnZz/pWV6uPddi1ulRsNuswDhqfOf8Lt90ArieQyvM+EIyNU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FOYvcIAAADcAAAADwAAAAAAAAAAAAAA&#10;AAChAgAAZHJzL2Rvd25yZXYueG1sUEsFBgAAAAAEAAQA+QAAAJADAAAAAA==&#10;" strokeweight="2.4pt"/>
                  <v:line id="Line 394" o:spid="_x0000_s1196" style="position:absolute;visibility:visible;mso-wrap-style:square" from="3612,2794" to="3699,2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oAycMAAADcAAAADwAAAGRycy9kb3ducmV2LnhtbESP0YrCMBRE34X9h3AXfNPUtYhWoyxK&#10;F18U7O4HXJprW2xuShNr+/cbQfBxmJkzzGbXm1p01LrKsoLZNAJBnFtdcaHg7zedLEE4j6yxtkwK&#10;BnKw236MNpho++ALdZkvRICwS1BB6X2TSOnykgy6qW2Ig3e1rUEfZFtI3eIjwE0tv6JoIQ1WHBZK&#10;bGhfUn7L7kbBYZjHcfFzcnJ1Tqv0eB/6DvdKjT/77zUIT71/h1/to1YwX8XwPBOOgN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u6AMnDAAAA3AAAAA8AAAAAAAAAAAAA&#10;AAAAoQIAAGRycy9kb3ducmV2LnhtbFBLBQYAAAAABAAEAPkAAACRAwAAAAA=&#10;" strokeweight="2.4pt"/>
                  <v:line id="Line 395" o:spid="_x0000_s1197" style="position:absolute;visibility:visible;mso-wrap-style:square" from="3756,2794" to="3819,2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alUsUAAADcAAAADwAAAGRycy9kb3ducmV2LnhtbESPzWrDMBCE74G+g9hCb7HcxC21GyWU&#10;BIdcGqibB1isjW1qrYyl+Oftq0Chx2FmvmE2u8m0YqDeNZYVPEcxCOLS6oYrBZfvfPkGwnlkja1l&#10;UjCTg932YbHBTNuRv2gofCUChF2GCmrvu0xKV9Zk0EW2Iw7e1fYGfZB9JXWPY4CbVq7i+FUabDgs&#10;1NjRvqbyp7gZBYd5nSTV8dPJ9Jw3+ek2TwPulXp6nD7eQXia/H/4r33SCtbpC9zPhCMgt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PalUsUAAADcAAAADwAAAAAAAAAA&#10;AAAAAAChAgAAZHJzL2Rvd25yZXYueG1sUEsFBgAAAAAEAAQA+QAAAJMDAAAAAA==&#10;" strokeweight="2.4pt"/>
                  <v:line id="Line 396" o:spid="_x0000_s1198" style="position:absolute;visibility:visible;mso-wrap-style:square" from="3819,2794" to="3819,2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Q7JcQAAADcAAAADwAAAGRycy9kb3ducmV2LnhtbESPzWrDMBCE74W+g9hCb43c2ITGjWxK&#10;gosvLSTtAyzWxjaxVsZS/PP2UaDQ4zAz3zC7fDadGGlwrWUFr6sIBHFldcu1gt+f4uUNhPPIGjvL&#10;pGAhB3n2+LDDVNuJjzSefC0ChF2KChrv+1RKVzVk0K1sTxy8sx0M+iCHWuoBpwA3nVxH0UYabDks&#10;NNjTvqHqcroaBYclTpL688vJ7XfRFuV1mUfcK/X8NH+8g/A0+//wX7vUCuLtBu5nwhGQ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JDslxAAAANwAAAAPAAAAAAAAAAAA&#10;AAAAAKECAABkcnMvZG93bnJldi54bWxQSwUGAAAAAAQABAD5AAAAkgMAAAAA&#10;" strokeweight="2.4pt"/>
                  <v:line id="Line 397" o:spid="_x0000_s1199" style="position:absolute;visibility:visible;mso-wrap-style:square" from="3819,2794" to="3871,2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2ievsUAAADcAAAADwAAAGRycy9kb3ducmV2LnhtbESPzWrDMBCE74G+g9hCb7HcxLS1GyWU&#10;BIdcGqibB1isjW1qrYyl+Oftq0Chx2FmvmE2u8m0YqDeNZYVPEcxCOLS6oYrBZfvfPkGwnlkja1l&#10;UjCTg932YbHBTNuRv2gofCUChF2GCmrvu0xKV9Zk0EW2Iw7e1fYGfZB9JXWPY4CbVq7i+EUabDgs&#10;1NjRvqbyp7gZBYd5nSTV8dPJ9Jw3+ek2TwPulXp6nD7eQXia/H/4r33SCtbpK9zPhCMgt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2ievsUAAADcAAAADwAAAAAAAAAA&#10;AAAAAAChAgAAZHJzL2Rvd25yZXYueG1sUEsFBgAAAAAEAAQA+QAAAJMDAAAAAA==&#10;" strokeweight="2.4pt"/>
                  <v:line id="Line 398" o:spid="_x0000_s1200" style="position:absolute;visibility:visible;mso-wrap-style:square" from="3929,2794" to="3991,2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cKzMAAAADcAAAADwAAAGRycy9kb3ducmV2LnhtbERPy4rCMBTdC/5DuIK7MfXBoJ2mIkrF&#10;jYI6H3Bp7rRlmpvSxNr+vVkILg/nnWx7U4uOWldZVjCfRSCIc6srLhT83rOvNQjnkTXWlknBQA62&#10;6XiUYKztk6/U3XwhQgi7GBWU3jexlC4vyaCb2YY4cH+2NegDbAupW3yGcFPLRRR9S4MVh4YSG9qX&#10;lP/fHkbBYViuVsXx7OTmklXZ6TH0He6Vmk763Q8IT73/iN/uk1aw3IS14Uw4AjJ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r3CszAAAAA3AAAAA8AAAAAAAAAAAAAAAAA&#10;oQIAAGRycy9kb3ducmV2LnhtbFBLBQYAAAAABAAEAPkAAACOAwAAAAA=&#10;" strokeweight="2.4pt"/>
                  <v:line id="Line 399" o:spid="_x0000_s1201" style="position:absolute;visibility:visible;mso-wrap-style:square" from="3991,2794" to="3991,2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buvV8QAAADcAAAADwAAAGRycy9kb3ducmV2LnhtbESPzWrDMBCE74W8g9hAbo2cOJTajRKC&#10;g0MuLTTtAyzW1jaxVsaS/94+KhR6HGbmG2Z/nEwjBupcbVnBZh2BIC6srrlU8P2VP7+CcB5ZY2OZ&#10;FMzk4HhYPO0x1XbkTxpuvhQBwi5FBZX3bSqlKyoy6Na2JQ7ej+0M+iC7UuoOxwA3jdxG0Ys0WHNY&#10;qLClrKLifuuNgvMc73bl5d3J5COv82s/TwNmSq2W0+kNhKfJ/4f/2letIE4S+D0TjoA8P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u69XxAAAANwAAAAPAAAAAAAAAAAA&#10;AAAAAKECAABkcnMvZG93bnJldi54bWxQSwUGAAAAAAQABAD5AAAAkgMAAAAA&#10;" strokeweight="2.4pt"/>
                  <v:line id="Line 400" o:spid="_x0000_s1202" style="position:absolute;visibility:visible;mso-wrap-style:square" from="3991,2794" to="4030,2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FeKMEAAADcAAAADwAAAGRycy9kb3ducmV2LnhtbERPzWqDQBC+F/oOyxR6q2tSKa1xlWCx&#10;5NJCbB9gcCcqcWfF3Rh9++wh0OPH958VixnETJPrLSvYRDEI4sbqnlsFf7/VyzsI55E1DpZJwUoO&#10;ivzxIcNU2ysfaa59K0IIuxQVdN6PqZSu6cigi+xIHLiTnQz6AKdW6gmvIdwMchvHb9Jgz6Ghw5HK&#10;jppzfTEKPtfXJGm/vp38+Kn66nBZlxlLpZ6flv0OhKfF/4vv7oNWkMRhfjgTjoDM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sIV4owQAAANwAAAAPAAAAAAAAAAAAAAAA&#10;AKECAABkcnMvZG93bnJldi54bWxQSwUGAAAAAAQABAD5AAAAjwMAAAAA&#10;" strokeweight="2.4pt"/>
                  <v:line id="Line 401" o:spid="_x0000_s1203" style="position:absolute;visibility:visible;mso-wrap-style:square" from="4030,2794" to="4030,2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237s8MAAADcAAAADwAAAGRycy9kb3ducmV2LnhtbESP3YrCMBSE7xd8h3AE79bUtSxajSIu&#10;FW9c8OcBDs2xLTYnpYm1fXsjCF4OM/MNs1x3phItNa60rGAyjkAQZ1aXnCu4nNPvGQjnkTVWlklB&#10;Tw7Wq8HXEhNtH3yk9uRzESDsElRQeF8nUrqsIINubGvi4F1tY9AH2eRSN/gIcFPJnyj6lQZLDgsF&#10;1rQtKLud7kbBXz+N43x3cHL+n5bp/t53LW6VGg27zQKEp85/wu/2XiuIowm8zoQjIF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Nt+7PDAAAA3AAAAA8AAAAAAAAAAAAA&#10;AAAAoQIAAGRycy9kb3ducmV2LnhtbFBLBQYAAAAABAAEAPkAAACRAwAAAAA=&#10;" strokeweight="2.4pt"/>
                  <v:line id="Line 402" o:spid="_x0000_s1204" style="position:absolute;visibility:visible;mso-wrap-style:square" from="4030,2794" to="4044,2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79lxMQAAADcAAAADwAAAGRycy9kb3ducmV2LnhtbESPzWrDMBCE74G+g9hCb7Hc1JTWsRJK&#10;ikMuKcTtAyzWxja1VsaS/94+KhRyHGbmGybbz6YVI/WusazgOYpBEJdWN1wp+PnO128gnEfW2Fom&#10;BQs52O8eVhmm2k58obHwlQgQdikqqL3vUildWZNBF9mOOHhX2xv0QfaV1D1OAW5auYnjV2mw4bBQ&#10;Y0eHmsrfYjAKPpeXJKmOZyffv/ImPw3LPOJBqafH+WMLwtPs7+H/9kkrSOIN/J0JR0Du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v2XExAAAANwAAAAPAAAAAAAAAAAA&#10;AAAAAKECAABkcnMvZG93bnJldi54bWxQSwUGAAAAAAQABAD5AAAAkgMAAAAA&#10;" strokeweight="2.4pt"/>
                  <v:line id="Line 403" o:spid="_x0000_s1205" style="position:absolute;visibility:visible;mso-wrap-style:square" from="4102,2794" to="4106,2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PAX8QAAADcAAAADwAAAGRycy9kb3ducmV2LnhtbESPzWrDMBCE74G+g9hCb7Hc2JTUsRJC&#10;iksuLcTpAyzWxja1VsZS/PP2VaHQ4zAz3zD5YTadGGlwrWUFz1EMgriyuuVawde1WG9BOI+ssbNM&#10;ChZycNg/rHLMtJ34QmPpaxEg7DJU0HjfZ1K6qiGDLrI9cfBudjDogxxqqQecAtx0chPHL9Jgy2Gh&#10;wZ5ODVXf5d0oeFuSNK3fP5x8/Sza4nxf5hFPSj09zscdCE+z/w//tc9aQRon8HsmHAG5/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88BfxAAAANwAAAAPAAAAAAAAAAAA&#10;AAAAAKECAABkcnMvZG93bnJldi54bWxQSwUGAAAAAAQABAD5AAAAkgMAAAAA&#10;" strokeweight="2.4pt"/>
                  <v:line id="Line 404" o:spid="_x0000_s1206" style="position:absolute;visibility:visible;mso-wrap-style:square" from="4106,2794" to="4106,2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pYK8QAAADcAAAADwAAAGRycy9kb3ducmV2LnhtbESPzWrDMBCE74W8g9hCbrXcxpTGsRJC&#10;iosvKTTJAyzW1ja1VsZS/PP2VSCQ4zAz3zDZbjKtGKh3jWUFr1EMgri0uuFKweWcv3yAcB5ZY2uZ&#10;FMzkYLddPGWYajvyDw0nX4kAYZeigtr7LpXSlTUZdJHtiIP3a3uDPsi+krrHMcBNK9/i+F0abDgs&#10;1NjRoaby73Q1Cj7nVZJUX0cn1995kxfXeRrwoNTyedpvQHia/CN8bxdaQRIncDsTjoD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GlgrxAAAANwAAAAPAAAAAAAAAAAA&#10;AAAAAKECAABkcnMvZG93bnJldi54bWxQSwUGAAAAAAQABAD5AAAAkgMAAAAA&#10;" strokeweight="2.4pt"/>
                  <v:line id="Line 405" o:spid="_x0000_s1207" style="position:absolute;visibility:visible;mso-wrap-style:square" from="4106,2794" to="4106,2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b9sMMAAADcAAAADwAAAGRycy9kb3ducmV2LnhtbESP0YrCMBRE34X9h3AX9k1T3bpoNYq4&#10;VHxRWPUDLs21LTY3pYm1/fuNIPg4zMwZZrnuTCVaalxpWcF4FIEgzqwuOVdwOafDGQjnkTVWlklB&#10;Tw7Wq4/BEhNtH/xH7cnnIkDYJaig8L5OpHRZQQbdyNbEwbvaxqAPssmlbvAR4KaSkyj6kQZLDgsF&#10;1rQtKLud7kbBb/8dx/nu4OT8mJbp/t53LW6V+vrsNgsQnjr/Dr/ae60gjqbwPBOOgFz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xW/bDDAAAA3AAAAA8AAAAAAAAAAAAA&#10;AAAAoQIAAGRycy9kb3ducmV2LnhtbFBLBQYAAAAABAAEAPkAAACRAwAAAAA=&#10;" strokeweight="2.4pt"/>
                  <v:line id="Line 406" o:spid="_x0000_s1208" style="position:absolute;visibility:visible;mso-wrap-style:square" from="4106,2794" to="4106,2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Rjx8QAAADcAAAADwAAAGRycy9kb3ducmV2LnhtbESPzWrDMBCE74W+g9hCb7Xc1ITUsRJC&#10;iosvDcTpAyzWxja1VsZS/PP2VaGQ4zAz3zDZfjadGGlwrWUFr1EMgriyuuVawfclf9mAcB5ZY2eZ&#10;FCzkYL97fMgw1XbiM42lr0WAsEtRQeN9n0rpqoYMusj2xMG72sGgD3KopR5wCnDTyVUcr6XBlsNC&#10;gz0dG6p+yptR8LG8JUn9+eXk+ylv8+K2zCMelXp+mg9bEJ5mfw//twutIInX8HcmHAG5+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hGPHxAAAANwAAAAPAAAAAAAAAAAA&#10;AAAAAKECAABkcnMvZG93bnJldi54bWxQSwUGAAAAAAQABAD5AAAAkgMAAAAA&#10;" strokeweight="2.4pt"/>
                  <v:line id="Line 407" o:spid="_x0000_s1209" style="position:absolute;visibility:visible;mso-wrap-style:square" from="4106,2794" to="4140,2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8jGXMMAAADcAAAADwAAAGRycy9kb3ducmV2LnhtbESP0YrCMBRE34X9h3AX9k1T3eJqNYq4&#10;VHxRWPUDLs21LTY3pYm1/fuNIPg4zMwZZrnuTCVaalxpWcF4FIEgzqwuOVdwOafDGQjnkTVWlklB&#10;Tw7Wq4/BEhNtH/xH7cnnIkDYJaig8L5OpHRZQQbdyNbEwbvaxqAPssmlbvAR4KaSkyiaSoMlh4UC&#10;a9oWlN1Od6Pgt/+O43x3cHJ+TMt0f++7FrdKfX12mwUIT51/h1/tvVYQRz/wPBOOgFz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PIxlzDAAAA3AAAAA8AAAAAAAAAAAAA&#10;AAAAoQIAAGRycy9kb3ducmV2LnhtbFBLBQYAAAAABAAEAPkAAACRAwAAAAA=&#10;" strokeweight="2.4pt"/>
                  <v:line id="Line 408" o:spid="_x0000_s1210" style="position:absolute;visibility:visible;mso-wrap-style:square" from="4140,2794" to="4140,2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ldSLsEAAADcAAAADwAAAGRycy9kb3ducmV2LnhtbERPzWqDQBC+F/oOyxR6q2tSKa1xlWCx&#10;5NJCbB9gcCcqcWfF3Rh9++wh0OPH958VixnETJPrLSvYRDEI4sbqnlsFf7/VyzsI55E1DpZJwUoO&#10;ivzxIcNU2ysfaa59K0IIuxQVdN6PqZSu6cigi+xIHLiTnQz6AKdW6gmvIdwMchvHb9Jgz6Ghw5HK&#10;jppzfTEKPtfXJGm/vp38+Kn66nBZlxlLpZ6flv0OhKfF/4vv7oNWkMRhbTgTjoDM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V1IuwQAAANwAAAAPAAAAAAAAAAAAAAAA&#10;AKECAABkcnMvZG93bnJldi54bWxQSwUGAAAAAAQABAD5AAAAjwMAAAAA&#10;" strokeweight="2.4pt"/>
                  <v:line id="Line 409" o:spid="_x0000_s1211" style="position:absolute;visibility:visible;mso-wrap-style:square" from="4140,2794" to="4188,2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3tcMAAADcAAAADwAAAGRycy9kb3ducmV2LnhtbESP3YrCMBSE7xd8h3AE79bUtSxajSIu&#10;FW9c8OcBDs2xLTYnpYm1fXsjCF4OM/MNs1x3phItNa60rGAyjkAQZ1aXnCu4nNPvGQjnkTVWlklB&#10;Tw7Wq8HXEhNtH3yk9uRzESDsElRQeF8nUrqsIINubGvi4F1tY9AH2eRSN/gIcFPJnyj6lQZLDgsF&#10;1rQtKLud7kbBXz+N43x3cHL+n5bp/t53LW6VGg27zQKEp85/wu/2XiuIozm8zoQjIF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0b97XDAAAA3AAAAA8AAAAAAAAAAAAA&#10;AAAAoQIAAGRycy9kb3ducmV2LnhtbFBLBQYAAAAABAAEAPkAAACRAwAAAAA=&#10;" strokeweight="2.4pt"/>
                  <v:line id="Line 410" o:spid="_x0000_s1212" style="position:absolute;visibility:visible;mso-wrap-style:square" from="4188,2794" to="4188,2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fjI9cEAAADcAAAADwAAAGRycy9kb3ducmV2LnhtbERPzWqDQBC+F/IOywR6q6uplMa4Skix&#10;5NJCTR5gcKcqdWfF3Rh9++6h0OPH95+XixnETJPrLStIohgEcWN1z62C66V6egXhPLLGwTIpWMlB&#10;WWwecsy0vfMXzbVvRQhhl6GCzvsxk9I1HRl0kR2JA/dtJ4M+wKmVesJ7CDeD3MXxizTYc2jocKRT&#10;R81PfTMK3tbnNG3fP5zcf1Z9db6ty4wnpR63y/EAwtPi/8V/7rNWkCZhfjgTjoAs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p+Mj1wQAAANwAAAAPAAAAAAAAAAAAAAAA&#10;AKECAABkcnMvZG93bnJldi54bWxQSwUGAAAAAAQABAD5AAAAjwMAAAAA&#10;" strokeweight="2.4pt"/>
                  <v:line id="Line 411" o:spid="_x0000_s1213" style="position:absolute;visibility:visible;mso-wrap-style:square" from="4188,2794" to="4212,2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rRtbsMAAADcAAAADwAAAGRycy9kb3ducmV2LnhtbESP0YrCMBRE34X9h3CFfdO0bpHdapRF&#10;qfiioLsfcGmubbG5KU2s7d8bQfBxmJkzzHLdm1p01LrKsoJ4GoEgzq2uuFDw/5dNvkE4j6yxtkwK&#10;BnKwXn2Mlphqe+cTdWdfiABhl6KC0vsmldLlJRl0U9sQB+9iW4M+yLaQusV7gJtazqJoLg1WHBZK&#10;bGhTUn4934yC7fCVJMXu4OTPMauy/W3oO9wo9TnufxcgPPX+HX6191pBEsfwPBOOgFw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a0bW7DAAAA3AAAAA8AAAAAAAAAAAAA&#10;AAAAoQIAAGRycy9kb3ducmV2LnhtbFBLBQYAAAAABAAEAPkAAACRAwAAAAA=&#10;" strokeweight="2.4pt"/>
                  <v:line id="Line 412" o:spid="_x0000_s1214" style="position:absolute;visibility:visible;mso-wrap-style:square" from="4212,2794" to="4212,2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bzGcMAAADcAAAADwAAAGRycy9kb3ducmV2LnhtbESP3YrCMBSE7xd8h3AE79ZULYtWo4hS&#10;8cYFfx7g0BzbYnNSmljbtzcLC14OM/MNs9p0phItNa60rGAyjkAQZ1aXnCu4XdPvOQjnkTVWlklB&#10;Tw4268HXChNtX3ym9uJzESDsElRQeF8nUrqsIINubGvi4N1tY9AH2eRSN/gKcFPJaRT9SIMlh4UC&#10;a9oVlD0uT6Ng38/iOD+cnFz8pmV6fPZdizulRsNuuwThqfOf8H/7qBXEkyn8nQlHQK7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Zm8xnDAAAA3AAAAA8AAAAAAAAAAAAA&#10;AAAAoQIAAGRycy9kb3ducmV2LnhtbFBLBQYAAAAABAAEAPkAAACRAwAAAAA=&#10;" strokeweight="2.4pt"/>
                  <v:line id="Line 413" o:spid="_x0000_s1215" style="position:absolute;visibility:visible;mso-wrap-style:square" from="4212,2794" to="4217,2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SpWgsQAAADcAAAADwAAAGRycy9kb3ducmV2LnhtbESPzWrDMBCE74G+g9hCbrGcxpTUtRJK&#10;gosvKcTtAyzW1ja1VsZS/PP2VaGQ4zAz3zDZcTadGGlwrWUF2ygGQVxZ3XKt4Osz3+xBOI+ssbNM&#10;ChZycDw8rDJMtZ34SmPpaxEg7FJU0Hjfp1K6qiGDLrI9cfC+7WDQBznUUg84Bbjp5FMcP0uDLYeF&#10;Bns6NVT9lDej4LzskqR+vzj58pG3eXFb5hFPSq0f57dXEJ5mfw//twutINnu4O9MOALy8A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KlaCxAAAANwAAAAPAAAAAAAAAAAA&#10;AAAAAKECAABkcnMvZG93bnJldi54bWxQSwUGAAAAAAQABAD5AAAAkgMAAAAA&#10;" strokeweight="2.4pt"/>
                  <v:line id="Line 414" o:spid="_x0000_s1216" style="position:absolute;visibility:visible;mso-wrap-style:square" from="4274,2794" to="4279,2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sPO9sQAAADcAAAADwAAAGRycy9kb3ducmV2LnhtbESPzWrDMBCE74G+g9hCb4mc1ITWiWKK&#10;g0suDcTtAyzWxja1VsaS/96+KhR6HGbmG+aYzqYVI/Wusaxgu4lAEJdWN1wp+PrM1y8gnEfW2Fom&#10;BQs5SE8PqyMm2k58o7HwlQgQdgkqqL3vEildWZNBt7EdcfDutjfog+wrqXucAty0chdFe2mw4bBQ&#10;Y0dZTeV3MRgF5+U5jqv3Dydfr3mTX4ZlHjFT6ulxfjuA8DT7//Bf+6IVxNsYfs+EIyBP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w872xAAAANwAAAAPAAAAAAAAAAAA&#10;AAAAAKECAABkcnMvZG93bnJldi54bWxQSwUGAAAAAAQABAD5AAAAkgMAAAAA&#10;" strokeweight="2.4pt"/>
                  <v:line id="Line 415" o:spid="_x0000_s1217" style="position:absolute;visibility:visible;mso-wrap-style:square" from="4279,2794" to="4279,2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9rbcQAAADcAAAADwAAAGRycy9kb3ducmV2LnhtbESPzWrDMBCE74W8g9hAb42c1g2JEyUU&#10;FxdfWmiSB1isjW1irYwl/719VSj0OMzMN8zhNJlGDNS52rKC9SoCQVxYXXOp4HrJnrYgnEfW2Fgm&#10;BTM5OB0XDwdMtB35m4azL0WAsEtQQeV9m0jpiooMupVtiYN3s51BH2RXSt3hGOCmkc9RtJEGaw4L&#10;FbaUVlTcz71R8D6/xHH58enk7iurs7yfpwFTpR6X09sehKfJ/4f/2rlWEK9f4fdMOALy+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5j2ttxAAAANwAAAAPAAAAAAAAAAAA&#10;AAAAAKECAABkcnMvZG93bnJldi54bWxQSwUGAAAAAAQABAD5AAAAkgMAAAAA&#10;" strokeweight="2.4pt"/>
                  <v:line id="Line 416" o:spid="_x0000_s1218" style="position:absolute;visibility:visible;mso-wrap-style:square" from="4279,2794" to="4289,2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V31GsQAAADcAAAADwAAAGRycy9kb3ducmV2LnhtbESP0WqDQBRE3wv9h+UW+lbXNCKpdRNK&#10;gsWXFGL7ARf3VqXuXXE3Rv8+Gwj0cZiZM0y+m00vJhpdZ1nBKopBENdWd9wo+PkuXjYgnEfW2Fsm&#10;BQs52G0fH3LMtL3wiabKNyJA2GWooPV+yKR0dUsGXWQH4uD92tGgD3JspB7xEuCml69xnEqDHYeF&#10;Fgfat1T/VWej4LCsk6T5PDr59lV0RXle5gn3Sj0/zR/vIDzN/j98b5daQbJK4XYmHAG5v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XfUaxAAAANwAAAAPAAAAAAAAAAAA&#10;AAAAAKECAABkcnMvZG93bnJldi54bWxQSwUGAAAAAAQABAD5AAAAkgMAAAAA&#10;" strokeweight="2.4pt"/>
                  <v:line id="Line 417" o:spid="_x0000_s1219" style="position:absolute;visibility:visible;mso-wrap-style:square" from="4289,2794" to="4289,2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hFQgcQAAADcAAAADwAAAGRycy9kb3ducmV2LnhtbESPzWrDMBCE74W8g9hAb42c1jSJEyUU&#10;FxdfWmiSB1isjW1irYwl/719VSj0OMzMN8zhNJlGDNS52rKC9SoCQVxYXXOp4HrJnrYgnEfW2Fgm&#10;BTM5OB0XDwdMtB35m4azL0WAsEtQQeV9m0jpiooMupVtiYN3s51BH2RXSt3hGOCmkc9R9CoN1hwW&#10;Kmwprai4n3uj4H1+iePy49PJ3VdWZ3k/TwOmSj0up7c9CE+T/w//tXOtIF5v4PdMOALy+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EVCBxAAAANwAAAAPAAAAAAAAAAAA&#10;AAAAAKECAABkcnMvZG93bnJldi54bWxQSwUGAAAAAAQABAD5AAAAkgMAAAAA&#10;" strokeweight="2.4pt"/>
                  <v:line id="Line 418" o:spid="_x0000_s1220" style="position:absolute;visibility:visible;mso-wrap-style:square" from="4289,2794" to="4327,2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47E88EAAADcAAAADwAAAGRycy9kb3ducmV2LnhtbERPzWqDQBC+F/IOywR6q6uplMa4Skix&#10;5NJCTR5gcKcqdWfF3Rh9++6h0OPH95+XixnETJPrLStIohgEcWN1z62C66V6egXhPLLGwTIpWMlB&#10;WWwecsy0vfMXzbVvRQhhl6GCzvsxk9I1HRl0kR2JA/dtJ4M+wKmVesJ7CDeD3MXxizTYc2jocKRT&#10;R81PfTMK3tbnNG3fP5zcf1Z9db6ty4wnpR63y/EAwtPi/8V/7rNWkCZhbTgTjoAs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XjsTzwQAAANwAAAAPAAAAAAAAAAAAAAAA&#10;AKECAABkcnMvZG93bnJldi54bWxQSwUGAAAAAAQABAD5AAAAjwMAAAAA&#10;" strokeweight="2.4pt"/>
                  <v:line id="Line 419" o:spid="_x0000_s1221" style="position:absolute;visibility:visible;mso-wrap-style:square" from="4327,2794" to="4327,2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MJhaMMAAADcAAAADwAAAGRycy9kb3ducmV2LnhtbESP0YrCMBRE34X9h3AX9k1T3SJajbIo&#10;FV8U7O4HXJprW7a5KU2s7d8bQfBxmJkzzHrbm1p01LrKsoLpJAJBnFtdcaHg7zcdL0A4j6yxtkwK&#10;BnKw3XyM1phoe+cLdZkvRICwS1BB6X2TSOnykgy6iW2Ig3e1rUEfZFtI3eI9wE0tZ1E0lwYrDgsl&#10;NrQrKf/PbkbBfviO4+JwcnJ5Tqv0eBv6DndKfX32PysQnnr/Dr/aR60gni7heSYcAbl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jCYWjDAAAA3AAAAA8AAAAAAAAAAAAA&#10;AAAAoQIAAGRycy9kb3ducmV2LnhtbFBLBQYAAAAABAAEAPkAAACRAwAAAAA=&#10;" strokeweight="2.4pt"/>
                  <v:line id="Line 420" o:spid="_x0000_s1222" style="position:absolute;visibility:visible;mso-wrap-style:square" from="4327,2794" to="4389,2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5QCSMEAAADcAAAADwAAAGRycy9kb3ducmV2LnhtbERPy2qDQBTdF/IPwy1k14y1UhrjKCHF&#10;4KaFJvmAi3OrUueOOBMff99ZFLo8nHdWLKYXE42us6zgeReBIK6t7rhRcLuWT28gnEfW2FsmBSs5&#10;KPLNQ4aptjN/0XTxjQgh7FJU0Ho/pFK6uiWDbmcH4sB929GgD3BspB5xDuGml3EUvUqDHYeGFgc6&#10;tVT/XO5Gwfv6kiTN+cPJ/WfZldV9XSY8KbV9XI4HEJ4W/y/+c1daQRKH+eFMOAIy/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nlAJIwQAAANwAAAAPAAAAAAAAAAAAAAAA&#10;AKECAABkcnMvZG93bnJldi54bWxQSwUGAAAAAAQABAD5AAAAjwMAAAAA&#10;" strokeweight="2.4pt"/>
                  <v:line id="Line 421" o:spid="_x0000_s1223" style="position:absolute;visibility:visible;mso-wrap-style:square" from="4447,2794" to="4562,2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in08MAAADcAAAADwAAAGRycy9kb3ducmV2LnhtbESP3YrCMBSE7xd8h3AE79ZULYtWo4hS&#10;8cYFfx7g0BzbYnNSmljbtzcLC14OM/MNs9p0phItNa60rGAyjkAQZ1aXnCu4XdPvOQjnkTVWlklB&#10;Tw4268HXChNtX3ym9uJzESDsElRQeF8nUrqsIINubGvi4N1tY9AH2eRSN/gKcFPJaRT9SIMlh4UC&#10;a9oVlD0uT6Ng38/iOD+cnFz8pmV6fPZdizulRsNuuwThqfOf8H/7qBXE0wn8nQlHQK7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Yp9PDAAAA3AAAAA8AAAAAAAAAAAAA&#10;AAAAoQIAAGRycy9kb3ducmV2LnhtbFBLBQYAAAAABAAEAPkAAACRAwAAAAA=&#10;" strokeweight="2.4pt"/>
                  <v:line id="Line 422" o:spid="_x0000_s1224" style="position:absolute;visibility:visible;mso-wrap-style:square" from="4577,2837" to="4577,2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Ao5pMQAAADcAAAADwAAAGRycy9kb3ducmV2LnhtbESPzWrDMBCE74W+g9hCbo1cx5TUjWKC&#10;g0MuLSTpAyzW1ja1VsaS/94+KhR6HGbmG2aXzaYVI/WusazgZR2BIC6tbrhS8HUrnrcgnEfW2Fom&#10;BQs5yPaPDztMtZ34QuPVVyJA2KWooPa+S6V0ZU0G3dp2xMH7tr1BH2RfSd3jFOCmlXEUvUqDDYeF&#10;GjvKayp/roNRcFw2SVKdPpx8+yya4jws84i5Uqun+fAOwtPs/8N/7bNWkMQx/J4JR0Du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4CjmkxAAAANwAAAAPAAAAAAAAAAAA&#10;AAAAAKECAABkcnMvZG93bnJldi54bWxQSwUGAAAAAAQABAD5AAAAkgMAAAAA&#10;" strokeweight="2.4pt"/>
                  <v:line id="Line 423" o:spid="_x0000_s1225" style="position:absolute;visibility:visible;mso-wrap-style:square" from="4577,3010" to="4577,3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0acP8MAAADcAAAADwAAAGRycy9kb3ducmV2LnhtbESP3YrCMBSE7xd8h3CEvVtTtSxajSIu&#10;FW9c8OcBDs2xLTYnpYm1fXsjCF4OM/MNs1x3phItNa60rGA8ikAQZ1aXnCu4nNOfGQjnkTVWlklB&#10;Tw7Wq8HXEhNtH3yk9uRzESDsElRQeF8nUrqsIINuZGvi4F1tY9AH2eRSN/gIcFPJSRT9SoMlh4UC&#10;a9oWlN1Od6Pgr5/Gcb47ODn/T8t0f++7FrdKfQ+7zQKEp85/wu/2XiuIJ1N4nQlHQK6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dGnD/DAAAA3AAAAA8AAAAAAAAAAAAA&#10;AAAAoQIAAGRycy9kb3ducmV2LnhtbFBLBQYAAAAABAAEAPkAAACRAwAAAAA=&#10;" strokeweight="2.4pt"/>
                  <v:line id="Line 424" o:spid="_x0000_s1226" style="position:absolute;visibility:visible;mso-wrap-style:square" from="4605,3154" to="4648,31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K8ES8QAAADcAAAADwAAAGRycy9kb3ducmV2LnhtbESPzWrDMBCE74G+g9hCb7Hc1JTWsRJK&#10;ikMuKcTtAyzWxja1VsaS/94+KhRyHGbmGybbz6YVI/WusazgOYpBEJdWN1wp+PnO128gnEfW2Fom&#10;BQs52O8eVhmm2k58obHwlQgQdikqqL3vUildWZNBF9mOOHhX2xv0QfaV1D1OAW5auYnjV2mw4bBQ&#10;Y0eHmsrfYjAKPpeXJKmOZyffv/ImPw3LPOJBqafH+WMLwtPs7+H/9kkrSDYJ/J0JR0Du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rwRLxAAAANwAAAAPAAAAAAAAAAAA&#10;AAAAAKECAABkcnMvZG93bnJldi54bWxQSwUGAAAAAAQABAD5AAAAkgMAAAAA&#10;" strokeweight="2.4pt"/>
                  <v:line id="Line 425" o:spid="_x0000_s1227" style="position:absolute;visibility:visible;mso-wrap-style:square" from="4648,3154" to="4648,31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h0MMAAADcAAAADwAAAGRycy9kb3ducmV2LnhtbESP0YrCMBRE3wX/IdwF3zRdrcvaNYoo&#10;FV8UdPcDLs21LdvclCbW9u+NIPg4zMwZZrnuTCVaalxpWcHnJAJBnFldcq7g7zcdf4NwHlljZZkU&#10;9ORgvRoOlphoe+cztRefiwBhl6CCwvs6kdJlBRl0E1sTB+9qG4M+yCaXusF7gJtKTqPoSxosOSwU&#10;WNO2oOz/cjMKdv0sjvP90cnFKS3Tw63vWtwqNfroNj8gPHX+HX61D1pBPJ3D80w4AnL1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fjodDDAAAA3AAAAA8AAAAAAAAAAAAA&#10;AAAAoQIAAGRycy9kb3ducmV2LnhtbFBLBQYAAAAABAAEAPkAAACRAwAAAAA=&#10;" strokeweight="2.4pt"/>
                  <v:line id="Line 426" o:spid="_x0000_s1228" style="position:absolute;visibility:visible;mso-wrap-style:square" from="4648,3154" to="4720,31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E/p8QAAADcAAAADwAAAGRycy9kb3ducmV2LnhtbESPzWrDMBCE74G+g9hCb4nc1JjEiRJK&#10;iosvDcTtAyzW1ja1VsaS/96+KhRyHGbmG+Z4nk0rRupdY1nB8yYCQVxa3XCl4OszW+9AOI+ssbVM&#10;ChZycD49rI6YajvxjcbCVyJA2KWooPa+S6V0ZU0G3cZ2xMH7tr1BH2RfSd3jFOCmldsoSqTBhsNC&#10;jR1daip/isEoeFte4rh6/3Byf82aLB+WecSLUk+P8+sBhKfZ38P/7VwriLcJ/J0JR0Ce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MT+nxAAAANwAAAAPAAAAAAAAAAAA&#10;AAAAAKECAABkcnMvZG93bnJldi54bWxQSwUGAAAAAAQABAD5AAAAkgMAAAAA&#10;" strokeweight="2.4pt"/>
                </v:group>
                <v:line id="Line 428" o:spid="_x0000_s1229" style="position:absolute;visibility:visible;mso-wrap-style:square" from="30274,20027" to="30973,200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2aPMMAAADcAAAADwAAAGRycy9kb3ducmV2LnhtbESP0YrCMBRE3wX/IdwF3zRdLe7aNYoo&#10;FV8UdPcDLs21LdvclCbW9u+NIPg4zMwZZrnuTCVaalxpWcHnJAJBnFldcq7g7zcdf4NwHlljZZkU&#10;9ORgvRoOlphoe+cztRefiwBhl6CCwvs6kdJlBRl0E1sTB+9qG4M+yCaXusF7gJtKTqNoLg2WHBYK&#10;rGlbUPZ/uRkFu34Wx/n+6OTilJbp4dZ3LW6VGn10mx8Qnjr/Dr/aB60gnn7B80w4AnL1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h9mjzDAAAA3AAAAA8AAAAAAAAAAAAA&#10;AAAAoQIAAGRycy9kb3ducmV2LnhtbFBLBQYAAAAABAAEAPkAAACRAwAAAAA=&#10;" strokeweight="2.4pt"/>
                <v:line id="Line 429" o:spid="_x0000_s1230" style="position:absolute;visibility:visible;mso-wrap-style:square" from="31373,20027" to="32040,200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eIOTsEAAADcAAAADwAAAGRycy9kb3ducmV2LnhtbERPy2qDQBTdF/IPwy1k14y1UhrjKCHF&#10;4KaFJvmAi3OrUueOOBMff99ZFLo8nHdWLKYXE42us6zgeReBIK6t7rhRcLuWT28gnEfW2FsmBSs5&#10;KPLNQ4aptjN/0XTxjQgh7FJU0Ho/pFK6uiWDbmcH4sB929GgD3BspB5xDuGml3EUvUqDHYeGFgc6&#10;tVT/XO5Gwfv6kiTN+cPJ/WfZldV9XSY8KbV9XI4HEJ4W/y/+c1daQRKHteFMOAIy/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Z4g5OwQAAANwAAAAPAAAAAAAAAAAAAAAA&#10;AKECAABkcnMvZG93bnJldi54bWxQSwUGAAAAAAQABAD5AAAAjwMAAAAA&#10;" strokeweight="2.4pt"/>
                <v:line id="Line 430" o:spid="_x0000_s1231" style="position:absolute;visibility:visible;mso-wrap-style:square" from="32040,20027" to="32040,200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q6r1cQAAADcAAAADwAAAGRycy9kb3ducmV2LnhtbESPzWrDMBCE74G+g9hCb4lc14TGiWJK&#10;iosvDdTtAyzWxja1VsZS/PP2VSDQ4zAz3zCHbDadGGlwrWUFz5sIBHFldcu1gp/vfP0KwnlkjZ1l&#10;UrCQg+z4sDpgqu3EXzSWvhYBwi5FBY33fSqlqxoy6Da2Jw7exQ4GfZBDLfWAU4CbTsZRtJUGWw4L&#10;DfZ0aqj6La9GwfvykiT1x6eTu3Pe5sV1mUc8KfX0OL/tQXia/X/43i60giTewe1MOALy+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2rqvVxAAAANwAAAAPAAAAAAAAAAAA&#10;AAAAAKECAABkcnMvZG93bnJldi54bWxQSwUGAAAAAAQABAD5AAAAkgMAAAAA&#10;" strokeweight="2.4pt"/>
                <v:line id="Line 431" o:spid="_x0000_s1232" style="position:absolute;visibility:visible;mso-wrap-style:square" from="32040,20027" to="32071,200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k2UlcEAAADcAAAADwAAAGRycy9kb3ducmV2LnhtbERPy2qDQBTdF/IPwy1k14xtpDTGUYLF&#10;4KaFJvmAi3OrUueOOBMff99ZFLo8nHeaL6YXE42us6zgeReBIK6t7rhRcLuWT28gnEfW2FsmBSs5&#10;yLPNQ4qJtjN/0XTxjQgh7BJU0Ho/JFK6uiWDbmcH4sB929GgD3BspB5xDuGmly9R9CoNdhwaWhyo&#10;aKn+udyNgvd1H8fN+cPJw2fZldV9XSYslNo+LqcjCE+L/xf/uSutIN6H+eFMOAIy+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iTZSVwQAAANwAAAAPAAAAAAAAAAAAAAAA&#10;AKECAABkcnMvZG93bnJldi54bWxQSwUGAAAAAAQABAD5AAAAjwMAAAAA&#10;" strokeweight="2.4pt"/>
                <v:line id="Line 432" o:spid="_x0000_s1233" style="position:absolute;visibility:visible;mso-wrap-style:square" from="32344,20148" to="32344,208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QExDsQAAADcAAAADwAAAGRycy9kb3ducmV2LnhtbESPzWrDMBCE74G+g9hCbrGcxpTUtRJK&#10;gosvKcTtAyzW1ja1VsZS/PP2VaGQ4zAz3zDZcTadGGlwrWUF2ygGQVxZ3XKt4Osz3+xBOI+ssbNM&#10;ChZycDw8rDJMtZ34SmPpaxEg7FJU0Hjfp1K6qiGDLrI9cfC+7WDQBznUUg84Bbjp5FMcP0uDLYeF&#10;Bns6NVT9lDej4LzskqR+vzj58pG3eXFb5hFPSq0f57dXEJ5mfw//twutINlt4e9MOALy8A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ATEOxAAAANwAAAAPAAAAAAAAAAAA&#10;AAAAAKECAABkcnMvZG93bnJldi54bWxQSwUGAAAAAAQABAD5AAAAkgMAAAAA&#10;" strokeweight="2.4pt"/>
                <v:line id="Line 433" o:spid="_x0000_s1234" style="position:absolute;visibility:visible;mso-wrap-style:square" from="32344,21247" to="32344,219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dOvecMAAADcAAAADwAAAGRycy9kb3ducmV2LnhtbESP3YrCMBSE7xd8h3CEvVtTtSxajSIu&#10;FW9c8OcBDs2xLTYnpYm1fXsjCF4OM/MNs1x3phItNa60rGA8ikAQZ1aXnCu4nNOfGQjnkTVWlklB&#10;Tw7Wq8HXEhNtH3yk9uRzESDsElRQeF8nUrqsIINuZGvi4F1tY9AH2eRSN/gIcFPJSRT9SoMlh4UC&#10;a9oWlN1Od6Pgr5/Gcb47ODn/T8t0f++7FrdKfQ+7zQKEp85/wu/2XiuIpxN4nQlHQK6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3Tr3nDAAAA3AAAAA8AAAAAAAAAAAAA&#10;AAAAoQIAAGRycy9kb3ducmV2LnhtbFBLBQYAAAAABAAEAPkAAACRAwAAAAA=&#10;" strokeweight="2.4pt"/>
                <v:line id="Line 434" o:spid="_x0000_s1235" style="position:absolute;visibility:visible;mso-wrap-style:square" from="32344,22345" to="32344,230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8K4sQAAADcAAAADwAAAGRycy9kb3ducmV2LnhtbESPzWrDMBCE74W+g9hCbo3c2JTUjWKC&#10;g0MuLSTpAyzW1ja1VsaS/94+KhR6HGbmG2aXzaYVI/WusazgZR2BIC6tbrhS8HUrnrcgnEfW2Fom&#10;BQs5yPaPDztMtZ34QuPVVyJA2KWooPa+S6V0ZU0G3dp2xMH7tr1BH2RfSd3jFOCmlZsoepUGGw4L&#10;NXaU11T+XAej4LjESVKdPpx8+yya4jws84i5Uqun+fAOwtPs/8N/7bNWkMQx/J4JR0Du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nwrixAAAANwAAAAPAAAAAAAAAAAA&#10;AAAAAKECAABkcnMvZG93bnJldi54bWxQSwUGAAAAAAQABAD5AAAAkgMAAAAA&#10;" strokeweight="2.4pt"/>
                <v:line id="Line 435" o:spid="_x0000_s1236" style="position:absolute;visibility:visible;mso-wrap-style:square" from="32344,23444" to="32344,241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XaSlsQAAADcAAAADwAAAGRycy9kb3ducmV2LnhtbESPzWrDMBCE74G+g9hCb7Hc2JTUsRJC&#10;iksuLcTpAyzWxja1VsZS/PP2VaHQ4zAz3zD5YTadGGlwrWUFz1EMgriyuuVawde1WG9BOI+ssbNM&#10;ChZycNg/rHLMtJ34QmPpaxEg7DJU0HjfZ1K6qiGDLrI9cfBudjDogxxqqQecAtx0chPHL9Jgy2Gh&#10;wZ5ODVXf5d0oeFuSNK3fP5x8/Sza4nxf5hFPSj09zscdCE+z/w//tc9aQZqk8HsmHAG5/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dpKWxAAAANwAAAAPAAAAAAAAAAAA&#10;AAAAAKECAABkcnMvZG93bnJldi54bWxQSwUGAAAAAAQABAD5AAAAkgMAAAAA&#10;" strokeweight="2.4pt"/>
                <v:line id="Line 436" o:spid="_x0000_s1237" style="position:absolute;visibility:visible;mso-wrap-style:square" from="32344,24542" to="32344,246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jo3DcQAAADcAAAADwAAAGRycy9kb3ducmV2LnhtbESPzWrDMBCE74W8g9hAbo2c2i2NEyWE&#10;FBdfWmjaB1isjW1irYwl/719VCj0OMzMN8z+OJlGDNS52rKCzToCQVxYXXOp4Oc7e3wF4TyyxsYy&#10;KZjJwfGweNhjqu3IXzRcfCkChF2KCirv21RKV1Rk0K1tSxy8q+0M+iC7UuoOxwA3jXyKohdpsOaw&#10;UGFL54qK26U3Ct7mOEnK9w8nt59ZneX9PA14Vmq1nE47EJ4m/x/+a+daQRI/w++ZcATk4Q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OjcNxAAAANwAAAAPAAAAAAAAAAAA&#10;AAAAAKECAABkcnMvZG93bnJldi54bWxQSwUGAAAAAAQABAD5AAAAkgMAAAAA&#10;" strokeweight="2.4pt"/>
                <v:line id="Line 437" o:spid="_x0000_s1238" style="position:absolute;visibility:visible;mso-wrap-style:square" from="32344,24631" to="32497,246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uipesQAAADcAAAADwAAAGRycy9kb3ducmV2LnhtbESPzWrDMBCE74G+g9hCb4nc2pjEiRJK&#10;iosvDcTtAyzW1ja1VsZS/PP2VaGQ4zAz3zCH02w6MdLgWssKnjcRCOLK6pZrBV+f+XoLwnlkjZ1l&#10;UrCQg9PxYXXATNuJrzSWvhYBwi5DBY33fSalqxoy6Da2Jw7etx0M+iCHWuoBpwA3nXyJolQabDks&#10;NNjTuaHqp7wZBW9LnCT1+4eTu0ve5sVtmUc8K/X0OL/uQXia/T383y60giRO4e9MOALy+A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6Kl6xAAAANwAAAAPAAAAAAAAAAAA&#10;AAAAAKECAABkcnMvZG93bnJldi54bWxQSwUGAAAAAAQABAD5AAAAkgMAAAAA&#10;" strokeweight="2.4pt"/>
                <v:line id="Line 438" o:spid="_x0000_s1239" style="position:absolute;visibility:visible;mso-wrap-style:square" from="32497,24631" to="32497,246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QM4cQAAADcAAAADwAAAGRycy9kb3ducmV2LnhtbESPzWrDMBCE74W8g9hAbo2c2rSNEyWE&#10;FBdfWmjaB1isjW1irYwl/719VCj0OMzMN8z+OJlGDNS52rKCzToCQVxYXXOp4Oc7e3wF4TyyxsYy&#10;KZjJwfGweNhjqu3IXzRcfCkChF2KCirv21RKV1Rk0K1tSxy8q+0M+iC7UuoOxwA3jXyKomdpsOaw&#10;UGFL54qK26U3Ct7mOEnK9w8nt59ZneX9PA14Vmq1nE47EJ4m/x/+a+daQRK/wO+ZcATk4Q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pAzhxAAAANwAAAAPAAAAAAAAAAAA&#10;AAAAAKECAABkcnMvZG93bnJldi54bWxQSwUGAAAAAAQABAD5AAAAkgMAAAAA&#10;" strokeweight="2.4pt"/>
                <v:rect id="Rectangle 439" o:spid="_x0000_s1240" style="position:absolute;left:-1228;top:16859;width:6528;height:1606;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1Ov8EA&#10;AADcAAAADwAAAGRycy9kb3ducmV2LnhtbERPy4rCMBTdD/gP4QpuxKY+xhlro4gguhqozri+NNe2&#10;2NyUJmr9e7MQZnk473TdmVrcqXWVZQXjKAZBnFtdcaHg97QbfYNwHlljbZkUPMnBetX7SDHR9sEZ&#10;3Y++ECGEXYIKSu+bREqXl2TQRbYhDtzFtgZ9gG0hdYuPEG5qOYnjuTRYcWgosaFtSfn1eDMKPmM8&#10;n54/X7wdzjZNtvC7817/KTXod5slCE+d/xe/3QetYDYNa8OZcATk6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ytTr/BAAAA3AAAAA8AAAAAAAAAAAAAAAAAmAIAAGRycy9kb3du&#10;cmV2LnhtbFBLBQYAAAAABAAEAPUAAACGAwAAAAA=&#10;" filled="f" stroked="f">
                  <v:textbox style="mso-fit-shape-to-text:t" inset="0,0,0,0">
                    <w:txbxContent>
                      <w:p w14:paraId="124147E7" w14:textId="77777777" w:rsidR="002C11AD" w:rsidRDefault="002C11AD">
                        <w:r>
                          <w:rPr>
                            <w:rFonts w:ascii="Arial" w:hAnsi="Arial" w:cs="Arial"/>
                            <w:color w:val="000000"/>
                            <w:kern w:val="0"/>
                            <w:sz w:val="22"/>
                          </w:rPr>
                          <w:t>Probability</w:t>
                        </w:r>
                      </w:p>
                    </w:txbxContent>
                  </v:textbox>
                </v:rect>
                <v:rect id="Rectangle 440" o:spid="_x0000_s1241" style="position:absolute;left:35850;top:10947;width:5257;height:17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N/SsIA&#10;AADcAAAADwAAAGRycy9kb3ducmV2LnhtbESP3WoCMRSE7wu+QziCdzWrFtHVKFIQbPHG1Qc4bM7+&#10;YHKyJKm7ffumIHg5zMw3zHY/WCMe5EPrWMFsmoEgLp1uuVZwux7fVyBCRNZoHJOCXwqw343etphr&#10;1/OFHkWsRYJwyFFBE2OXSxnKhiyGqeuIk1c5bzEm6WupPfYJbo2cZ9lSWmw5LTTY0WdD5b34sQrk&#10;tTj2q8L4zH3Pq7P5Ol0qckpNxsNhAyLSEF/hZ/ukFXws1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I39KwgAAANwAAAAPAAAAAAAAAAAAAAAAAJgCAABkcnMvZG93&#10;bnJldi54bWxQSwUGAAAAAAQABAD1AAAAhwMAAAAA&#10;" filled="f" stroked="f">
                  <v:textbox style="mso-fit-shape-to-text:t" inset="0,0,0,0">
                    <w:txbxContent>
                      <w:p w14:paraId="01995962" w14:textId="77777777" w:rsidR="002C11AD" w:rsidRDefault="002C11AD">
                        <w:proofErr w:type="spellStart"/>
                        <w:r>
                          <w:rPr>
                            <w:rFonts w:ascii="Arial" w:hAnsi="Arial" w:cs="Arial"/>
                            <w:color w:val="000000"/>
                            <w:kern w:val="0"/>
                            <w:szCs w:val="24"/>
                          </w:rPr>
                          <w:t>GroupB</w:t>
                        </w:r>
                        <w:proofErr w:type="spellEnd"/>
                      </w:p>
                    </w:txbxContent>
                  </v:textbox>
                </v:rect>
                <v:rect id="Rectangle 441" o:spid="_x0000_s1242" style="position:absolute;left:33259;top:22377;width:5258;height:17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lqsAA&#10;AADcAAAADwAAAGRycy9kb3ducmV2LnhtbERPS2rDMBDdF3IHMYHsGrkhFONaDqUQSEI2sXuAwRp/&#10;qDQykhK7t68WgS4f718eFmvEg3wYHSt422YgiFunR+4VfDfH1xxEiMgajWNS8EsBDtXqpcRCu5lv&#10;9KhjL1IIhwIVDDFOhZShHchi2LqJOHGd8xZjgr6X2uOcwq2Ruyx7lxZHTg0DTvQ1UPtT360C2dTH&#10;Oa+Nz9xl113N+XTryCm1WS+fHyAiLfFf/HSftIL9Ps1PZ9IRkN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x+lqsAAAADcAAAADwAAAAAAAAAAAAAAAACYAgAAZHJzL2Rvd25y&#10;ZXYueG1sUEsFBgAAAAAEAAQA9QAAAIUDAAAAAA==&#10;" filled="f" stroked="f">
                  <v:textbox style="mso-fit-shape-to-text:t" inset="0,0,0,0">
                    <w:txbxContent>
                      <w:p w14:paraId="64E49C85" w14:textId="77777777" w:rsidR="002C11AD" w:rsidRDefault="002C11AD">
                        <w:proofErr w:type="spellStart"/>
                        <w:r>
                          <w:rPr>
                            <w:rFonts w:ascii="Arial" w:hAnsi="Arial" w:cs="Arial"/>
                            <w:color w:val="000000"/>
                            <w:kern w:val="0"/>
                            <w:szCs w:val="24"/>
                          </w:rPr>
                          <w:t>GroupA</w:t>
                        </w:r>
                        <w:proofErr w:type="spellEnd"/>
                      </w:p>
                    </w:txbxContent>
                  </v:textbox>
                </v:rect>
                <v:rect id="Rectangle 442" o:spid="_x0000_s1243" style="position:absolute;left:41330;top:26765;width:5492;height:204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AMcIA&#10;AADcAAAADwAAAGRycy9kb3ducmV2LnhtbESP3YrCMBSE74V9h3AE72yqyCJdoyyCoOKNdR/g0Jz+&#10;sMlJSbK2vr0RhL0cZuYbZrMbrRF38qFzrGCR5SCIK6c7bhT83A7zNYgQkTUax6TgQQF224/JBgvt&#10;Br7SvYyNSBAOBSpoY+wLKUPVksWQuZ44ebXzFmOSvpHa45Dg1shlnn9Kix2nhRZ72rdU/ZZ/VoG8&#10;lYdhXRqfu/OyvpjT8VqTU2o2Hb+/QEQa43/43T5qBavVAl5n0hGQ2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UwAxwgAAANwAAAAPAAAAAAAAAAAAAAAAAJgCAABkcnMvZG93&#10;bnJldi54bWxQSwUGAAAAAAQABAD1AAAAhwMAAAAA&#10;" filled="f" stroked="f">
                  <v:textbox style="mso-fit-shape-to-text:t" inset="0,0,0,0">
                    <w:txbxContent>
                      <w:p w14:paraId="3BF3338A" w14:textId="77777777" w:rsidR="002C11AD" w:rsidRDefault="002C11AD">
                        <w:r>
                          <w:rPr>
                            <w:rFonts w:ascii="Arial" w:hAnsi="Arial" w:cs="Arial"/>
                            <w:color w:val="000000"/>
                            <w:kern w:val="0"/>
                            <w:sz w:val="28"/>
                            <w:szCs w:val="28"/>
                          </w:rPr>
                          <w:t>p&lt;0.05</w:t>
                        </w:r>
                      </w:p>
                    </w:txbxContent>
                  </v:textbox>
                </v:rect>
                <v:line id="Line 443" o:spid="_x0000_s1244" style="position:absolute;flip:y;visibility:visible;mso-wrap-style:square" from="5846,3384" to="5846,300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b7LgMMAAADcAAAADwAAAGRycy9kb3ducmV2LnhtbESPzWrDMBCE74W8g9hAbo0ckzbFjRJC&#10;oKWnljq55LZYG1vEWhlJ/snbV4VCj8PMfMNs95NtxUA+GMcKVssMBHHltOFawfn09vgCIkRkja1j&#10;UnCnAPvd7GGLhXYjf9NQxlokCIcCFTQxdoWUoWrIYli6jjh5V+ctxiR9LbXHMcFtK/Mse5YWDaeF&#10;Bjs6NlTdyt4qeA+2IofGhenpq1z1/vJpNhelFvPp8Aoi0hT/w3/tD61gvc7h90w6AnL3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2+y4DDAAAA3AAAAA8AAAAAAAAAAAAA&#10;AAAAoQIAAGRycy9kb3ducmV2LnhtbFBLBQYAAAAABAAEAPkAAACRAwAAAAA=&#10;" strokeweight=".5pt"/>
                <v:line id="Line 444" o:spid="_x0000_s1245" style="position:absolute;flip:x;visibility:visible;mso-wrap-style:square" from="5357,29235" to="5846,292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vJuG8IAAADcAAAADwAAAGRycy9kb3ducmV2LnhtbESPQWsCMRSE7wX/Q3hCbzWrtSqrUUSw&#10;eLK4evH22Dx3g5uXJYm6/fdGKPQ4zMw3zGLV2UbcyQfjWMFwkIEgLp02XCk4HbcfMxAhImtsHJOC&#10;XwqwWvbeFphr9+AD3YtYiQThkKOCOsY2lzKUNVkMA9cSJ+/ivMWYpK+k9vhIcNvIUZZNpEXDaaHG&#10;ljY1ldfiZhV8B1uSQ+NC9/VTDG/+vDfTs1Lv/W49BxGpi//hv/ZOKxiPP+F1Jh0BuX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vJuG8IAAADcAAAADwAAAAAAAAAAAAAA&#10;AAChAgAAZHJzL2Rvd25yZXYueG1sUEsFBgAAAAAEAAQA+QAAAJADAAAAAA==&#10;" strokeweight=".5pt"/>
                <v:rect id="Rectangle 445" o:spid="_x0000_s1246" style="position:absolute;left:2722;top:28002;width:2724;height:160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Y3x8UA&#10;AADcAAAADwAAAGRycy9kb3ducmV2LnhtbESPT2vCQBTE74LfYXmFXsRsLLF/YlYJgdCeBLV6fmSf&#10;SWj2bchuTfz23UKhx2FmfsNku8l04kaDay0rWEUxCOLK6pZrBZ+ncvkKwnlkjZ1lUnAnB7vtfJZh&#10;qu3IB7odfS0ChF2KChrv+1RKVzVk0EW2Jw7e1Q4GfZBDLfWAY4CbTj7F8bM02HJYaLCnoqHq6/ht&#10;FKxjvJzu+xcuFkneH958eXnXZ6UeH6Z8A8LT5P/Df+0PrSBJEvg9E46A3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5jfHxQAAANwAAAAPAAAAAAAAAAAAAAAAAJgCAABkcnMv&#10;ZG93bnJldi54bWxQSwUGAAAAAAQABAD1AAAAigMAAAAA&#10;" filled="f" stroked="f">
                  <v:textbox style="mso-fit-shape-to-text:t" inset="0,0,0,0">
                    <w:txbxContent>
                      <w:p w14:paraId="1D9C65C4" w14:textId="77777777" w:rsidR="002C11AD" w:rsidRDefault="002C11AD">
                        <w:r>
                          <w:rPr>
                            <w:rFonts w:ascii="Arial" w:hAnsi="Arial" w:cs="Arial"/>
                            <w:color w:val="000000"/>
                            <w:kern w:val="0"/>
                            <w:sz w:val="22"/>
                          </w:rPr>
                          <w:t>0.00</w:t>
                        </w:r>
                      </w:p>
                    </w:txbxContent>
                  </v:textbox>
                </v:rect>
                <v:line id="Line 446" o:spid="_x0000_s1247" style="position:absolute;flip:x;visibility:visible;mso-wrap-style:square" from="5357,22955" to="5846,229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ldT9MMAAADcAAAADwAAAGRycy9kb3ducmV2LnhtbESPzWrDMBCE74W8g9hAb42c4jTBiRJC&#10;oKWnljq55LZYG1vEWhlJ/unbV4VCj8PMfMPsDpNtxUA+GMcKlosMBHHltOFaweX8+rQBESKyxtYx&#10;KfimAIf97GGHhXYjf9FQxlokCIcCFTQxdoWUoWrIYli4jjh5N+ctxiR9LbXHMcFtK5+z7EVaNJwW&#10;Guzo1FB1L3ur4C3YihwaF6bVZ7ns/fXDrK9KPc6n4xZEpCn+h//a71pBnq/g90w6An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JXU/TDAAAA3AAAAA8AAAAAAAAAAAAA&#10;AAAAoQIAAGRycy9kb3ducmV2LnhtbFBLBQYAAAAABAAEAPkAAACRAwAAAAA=&#10;" strokeweight=".5pt"/>
                <v:rect id="Rectangle 447" o:spid="_x0000_s1248" style="position:absolute;left:2722;top:21722;width:2724;height:160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gMK8QA&#10;AADcAAAADwAAAGRycy9kb3ducmV2LnhtbESPS4vCQBCE7wv+h6EFL4uZKFkf0VFEEPe04PPcZNok&#10;mOkJmTHGf7+zsOCxqKqvqOW6M5VoqXGlZQWjKAZBnFldcq7gfNoNZyCcR9ZYWSYFL3KwXvU+lphq&#10;++QDtUefiwBhl6KCwvs6ldJlBRl0ka2Jg3ezjUEfZJNL3eAzwE0lx3E8kQZLDgsF1rQtKLsfH0bB&#10;V4zX0+tnytvPZFMf5n533euLUoN+t1mA8NT5d/i//a0VJMkE/s6EIy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p4DCvEAAAA3AAAAA8AAAAAAAAAAAAAAAAAmAIAAGRycy9k&#10;b3ducmV2LnhtbFBLBQYAAAAABAAEAPUAAACJAwAAAAA=&#10;" filled="f" stroked="f">
                  <v:textbox style="mso-fit-shape-to-text:t" inset="0,0,0,0">
                    <w:txbxContent>
                      <w:p w14:paraId="4DB08B41" w14:textId="77777777" w:rsidR="002C11AD" w:rsidRDefault="002C11AD">
                        <w:r>
                          <w:rPr>
                            <w:rFonts w:ascii="Arial" w:hAnsi="Arial" w:cs="Arial"/>
                            <w:color w:val="000000"/>
                            <w:kern w:val="0"/>
                            <w:sz w:val="22"/>
                          </w:rPr>
                          <w:t>0.25</w:t>
                        </w:r>
                      </w:p>
                    </w:txbxContent>
                  </v:textbox>
                </v:rect>
                <v:line id="Line 448" o:spid="_x0000_s1249" style="position:absolute;flip:x;visibility:visible;mso-wrap-style:square" from="5357,16706" to="5846,167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cloGMMAAADcAAAADwAAAGRycy9kb3ducmV2LnhtbESPwWrDMBBE74X+g9hCbrWcktbBiWJK&#10;ISGnljq55LZYG1vUWhlJTpy/jwqFHoeZecOsq8n24kI+GMcK5lkOgrhx2nCr4HjYPi9BhIissXdM&#10;Cm4UoNo8Pqyx1O7K33SpYysShEOJCroYh1LK0HRkMWRuIE7e2XmLMUnfSu3xmuC2ly95/iYtGk4L&#10;HQ700VHzU49WwS7YhhwaF6bXr3o++tOnKU5KzZ6m9xWISFP8D/+191rBYlHA75l0BOTm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3JaBjDAAAA3AAAAA8AAAAAAAAAAAAA&#10;AAAAoQIAAGRycy9kb3ducmV2LnhtbFBLBQYAAAAABAAEAPkAAACRAwAAAAA=&#10;" strokeweight=".5pt"/>
                <v:rect id="Rectangle 449" o:spid="_x0000_s1250" style="position:absolute;left:2722;top:15474;width:2724;height:160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s9wsIA&#10;AADcAAAADwAAAGRycy9kb3ducmV2LnhtbERPTWuDQBC9B/Iflin0Epo1waaJdQ1BkPZUMGlzHtyp&#10;St1ZcTdq/n33UOjx8b7T42w6MdLgWssKNusIBHFldcu1gs9L8bQH4Tyyxs4yKbiTg2O2XKSYaDtx&#10;SePZ1yKEsEtQQeN9n0jpqoYMurXtiQP3bQeDPsChlnrAKYSbTm6jaCcNthwaGuwpb6j6Od+MgucI&#10;r5f7xwvnq/jUlwdfXN/0l1KPD/PpFYSn2f+L/9zvWkEch7XhTDgCMv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qz3CwgAAANwAAAAPAAAAAAAAAAAAAAAAAJgCAABkcnMvZG93&#10;bnJldi54bWxQSwUGAAAAAAQABAD1AAAAhwMAAAAA&#10;" filled="f" stroked="f">
                  <v:textbox style="mso-fit-shape-to-text:t" inset="0,0,0,0">
                    <w:txbxContent>
                      <w:p w14:paraId="5B68CA3D" w14:textId="77777777" w:rsidR="002C11AD" w:rsidRDefault="002C11AD">
                        <w:r>
                          <w:rPr>
                            <w:rFonts w:ascii="Arial" w:hAnsi="Arial" w:cs="Arial"/>
                            <w:color w:val="000000"/>
                            <w:kern w:val="0"/>
                            <w:sz w:val="22"/>
                          </w:rPr>
                          <w:t>0.50</w:t>
                        </w:r>
                      </w:p>
                    </w:txbxContent>
                  </v:textbox>
                </v:rect>
                <v:line id="Line 450" o:spid="_x0000_s1251" style="position:absolute;flip:x;visibility:visible;mso-wrap-style:square" from="5357,10458" to="5846,104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pZ8cIAAADcAAAADwAAAGRycy9kb3ducmV2LnhtbESPT2sCMRTE74V+h/AKvdWs4t/VKFJo&#10;8aS4evH22Dx3g5uXJYm6fnsjFHocZuY3zGLV2UbcyAfjWEG/l4EgLp02XCk4Hn6+piBCRNbYOCYF&#10;DwqwWr6/LTDX7s57uhWxEgnCIUcFdYxtLmUoa7IYeq4lTt7ZeYsxSV9J7fGe4LaRgywbS4uG00KN&#10;LX3XVF6Kq1XwG2xJDo0L3WhX9K/+tDWTk1KfH916DiJSF//Df+2NVjAczuB1Jh0BuX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xpZ8cIAAADcAAAADwAAAAAAAAAAAAAA&#10;AAChAgAAZHJzL2Rvd25yZXYueG1sUEsFBgAAAAAEAAQA+QAAAJADAAAAAA==&#10;" strokeweight=".5pt"/>
                <v:rect id="Rectangle 451" o:spid="_x0000_s1252" style="position:absolute;left:2722;top:9225;width:2724;height:160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SnGb0A&#10;AADcAAAADwAAAGRycy9kb3ducmV2LnhtbERPyQrCMBC9C/5DGMGLaKq4VqOIIHoSXM9DM7bFZlKa&#10;qPXvzUHw+Hj7YlWbQryocrllBf1eBII4sTrnVMHlvO1OQTiPrLGwTAo+5GC1bDYWGGv75iO9Tj4V&#10;IYRdjAoy78tYSpdkZND1bEkcuLutDPoAq1TqCt8h3BRyEEVjaTDn0JBhSZuMksfpaRSMIrydP4cJ&#10;bzrDdXmc+e1tp69KtVv1eg7CU+3/4p97rxUMR2F+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wSnGb0AAADcAAAADwAAAAAAAAAAAAAAAACYAgAAZHJzL2Rvd25yZXYu&#10;eG1sUEsFBgAAAAAEAAQA9QAAAIIDAAAAAA==&#10;" filled="f" stroked="f">
                  <v:textbox style="mso-fit-shape-to-text:t" inset="0,0,0,0">
                    <w:txbxContent>
                      <w:p w14:paraId="0ED329EA" w14:textId="77777777" w:rsidR="002C11AD" w:rsidRDefault="002C11AD">
                        <w:r>
                          <w:rPr>
                            <w:rFonts w:ascii="Arial" w:hAnsi="Arial" w:cs="Arial"/>
                            <w:color w:val="000000"/>
                            <w:kern w:val="0"/>
                            <w:sz w:val="22"/>
                          </w:rPr>
                          <w:t>0.75</w:t>
                        </w:r>
                      </w:p>
                    </w:txbxContent>
                  </v:textbox>
                </v:rect>
                <v:line id="Line 452" o:spid="_x0000_s1253" style="position:absolute;flip:x;visibility:visible;mso-wrap-style:square" from="5357,4178" to="5846,41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LXDKsIAAADcAAAADwAAAGRycy9kb3ducmV2LnhtbESPQWsCMRSE7wX/Q3gFb93sirZlNYoI&#10;iiel2168PTbP3dDNy5JEXf+9KRQ8DjPzDbNYDbYTV/LBOFZQZDkI4tppw42Cn+/t2yeIEJE1do5J&#10;wZ0CrJajlwWW2t34i65VbESCcChRQRtjX0oZ6pYshsz1xMk7O28xJukbqT3eEtx2cpLn79Ki4bTQ&#10;Yk+blurf6mIV7IKtyaFxYZgdq+LiTwfzcVJq/Dqs5yAiDfEZ/m/vtYLprIC/M+kIyO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LXDKsIAAADcAAAADwAAAAAAAAAAAAAA&#10;AAChAgAAZHJzL2Rvd25yZXYueG1sUEsFBgAAAAAEAAQA+QAAAJADAAAAAA==&#10;" strokeweight=".5pt"/>
                <v:rect id="Rectangle 453" o:spid="_x0000_s1254" style="position:absolute;left:2716;top:2939;width:2724;height:160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qc9cMA&#10;AADcAAAADwAAAGRycy9kb3ducmV2LnhtbESPzarCMBSE9xd8h3AENxdNFb1qNYoIoivB+rM+NMe2&#10;2JyUJmp9eyMIdznMzDfMfNmYUjyodoVlBf1eBII4tbrgTMHpuOlOQDiPrLG0TApe5GC5aP3MMdb2&#10;yQd6JD4TAcIuRgW591UspUtzMuh6tiIO3tXWBn2QdSZ1jc8AN6UcRNGfNFhwWMixonVO6S25GwWj&#10;CC/H137M69/hqjpM/eay1WelOu1mNQPhqfH/4W97pxUMRwP4nAlHQC7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Jqc9cMAAADcAAAADwAAAAAAAAAAAAAAAACYAgAAZHJzL2Rv&#10;d25yZXYueG1sUEsFBgAAAAAEAAQA9QAAAIgDAAAAAA==&#10;" filled="f" stroked="f">
                  <v:textbox style="mso-fit-shape-to-text:t" inset="0,0,0,0">
                    <w:txbxContent>
                      <w:p w14:paraId="35C0E7C4" w14:textId="77777777" w:rsidR="002C11AD" w:rsidRDefault="002C11AD">
                        <w:r>
                          <w:rPr>
                            <w:rFonts w:ascii="Arial" w:hAnsi="Arial" w:cs="Arial"/>
                            <w:color w:val="000000"/>
                            <w:kern w:val="0"/>
                            <w:sz w:val="22"/>
                          </w:rPr>
                          <w:t>1.00</w:t>
                        </w:r>
                      </w:p>
                    </w:txbxContent>
                  </v:textbox>
                </v:rect>
                <v:line id="Line 454" o:spid="_x0000_s1255" style="position:absolute;visibility:visible;mso-wrap-style:square" from="5846,30029" to="47699,300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AyZsYAAADcAAAADwAAAGRycy9kb3ducmV2LnhtbESPQWvCQBSE70L/w/IKvemmbSwSs5FW&#10;EQo9SNSLt0f2maTNvg27q8b++q4g9DjMzDdMvhhMJ87kfGtZwfMkAUFcWd1yrWC/W49nIHxA1thZ&#10;JgVX8rAoHkY5ZtpeuKTzNtQiQthnqKAJoc+k9FVDBv3E9sTRO1pnMETpaqkdXiLcdPIlSd6kwZbj&#10;QoM9LRuqfrYno2C26/3qujys7cZ9/5ZfaUkpfij19Di8z0EEGsJ/+N7+1ArS6SvczsQjI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kQMmbGAAAA3AAAAA8AAAAAAAAA&#10;AAAAAAAAoQIAAGRycy9kb3ducmV2LnhtbFBLBQYAAAAABAAEAPkAAACUAwAAAAA=&#10;" strokeweight=".5pt"/>
                <v:line id="Line 455" o:spid="_x0000_s1256" style="position:absolute;visibility:visible;mso-wrap-style:square" from="6665,30029" to="6665,30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mqEsUAAADcAAAADwAAAGRycy9kb3ducmV2LnhtbESPQWvCQBSE74X+h+UVequbllRCdA1t&#10;RCh4KNFeentkn0k0+zbsrhr99d2C4HGYmW+YeTGaXpzI+c6ygtdJAoK4trrjRsHPdvWSgfABWWNv&#10;mRRcyEOxeHyYY67tmSs6bUIjIoR9jgraEIZcSl+3ZNBP7EAcvZ11BkOUrpHa4TnCTS/fkmQqDXYc&#10;F1ocqGypPmyORkG2HfzyUv6u7LfbX6t1WlGKn0o9P40fMxCBxnAP39pfWkH6nsL/mXgE5OI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vmqEsUAAADcAAAADwAAAAAAAAAA&#10;AAAAAAChAgAAZHJzL2Rvd25yZXYueG1sUEsFBgAAAAAEAAQA+QAAAJMDAAAAAA==&#10;" strokeweight=".5pt"/>
                <v:rect id="Rectangle 456" o:spid="_x0000_s1257" style="position:absolute;left:6240;top:30791;width:850;height:17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GQ78IA&#10;AADcAAAADwAAAGRycy9kb3ducmV2LnhtbESPzYoCMRCE74LvEFrYm2YUXWTWKCIIKl4c9wGaSc8P&#10;Jp0hyTqzb78RhD0WVfUVtdkN1ogn+dA6VjCfZSCIS6dbrhV834/TNYgQkTUax6TglwLstuPRBnPt&#10;er7Rs4i1SBAOOSpoYuxyKUPZkMUwcx1x8irnLcYkfS21xz7BrZGLLPuUFltOCw12dGiofBQ/VoG8&#10;F8d+XRifucuiuprz6VaRU+pjMuy/QEQa4n/43T5pBcvVCl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sZDvwgAAANwAAAAPAAAAAAAAAAAAAAAAAJgCAABkcnMvZG93&#10;bnJldi54bWxQSwUGAAAAAAQABAD1AAAAhwMAAAAA&#10;" filled="f" stroked="f">
                  <v:textbox style="mso-fit-shape-to-text:t" inset="0,0,0,0">
                    <w:txbxContent>
                      <w:p w14:paraId="36938364" w14:textId="77777777" w:rsidR="002C11AD" w:rsidRDefault="002C11AD">
                        <w:r>
                          <w:rPr>
                            <w:rFonts w:ascii="Arial" w:hAnsi="Arial" w:cs="Arial"/>
                            <w:color w:val="000000"/>
                            <w:kern w:val="0"/>
                            <w:szCs w:val="24"/>
                          </w:rPr>
                          <w:t>0</w:t>
                        </w:r>
                      </w:p>
                    </w:txbxContent>
                  </v:textbox>
                </v:rect>
                <v:line id="Line 457" o:spid="_x0000_s1258" style="position:absolute;visibility:visible;mso-wrap-style:square" from="14710,30029" to="14710,30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WeR/sUAAADcAAAADwAAAGRycy9kb3ducmV2LnhtbESPQWvCQBSE74L/YXkFb7ppSUWia6gp&#10;QqEHifbi7ZF9JrHZt2F31dhf7xYKPQ4z8w2zygfTiSs531pW8DxLQBBXVrdcK/g6bKcLED4ga+ws&#10;k4I7ecjX49EKM21vXNJ1H2oRIewzVNCE0GdS+qohg35me+LonawzGKJ0tdQObxFuOvmSJHNpsOW4&#10;0GBPRUPV9/5iFCwOvX+/F8et3bnzT/mZlpTiRqnJ0/C2BBFoCP/hv/aHVpC+zuH3TDwCcv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WeR/sUAAADcAAAADwAAAAAAAAAA&#10;AAAAAAChAgAAZHJzL2Rvd25yZXYueG1sUEsFBgAAAAAEAAQA+QAAAJMDAAAAAA==&#10;" strokeweight=".5pt"/>
                <v:rect id="Rectangle 458" o:spid="_x0000_s1259" style="position:absolute;left:14279;top:30791;width:851;height:17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rA8IA&#10;AADcAAAADwAAAGRycy9kb3ducmV2LnhtbESP3WoCMRSE7wu+QziCdzWrWJXVKFIQbPHG1Qc4bM7+&#10;YHKyJKm7ffumIHg5zMw3zHY/WCMe5EPrWMFsmoEgLp1uuVZwux7f1yBCRNZoHJOCXwqw343etphr&#10;1/OFHkWsRYJwyFFBE2OXSxnKhiyGqeuIk1c5bzEm6WupPfYJbo2cZ9lSWmw5LTTY0WdD5b34sQrk&#10;tTj268L4zH3Pq7P5Ol0qckpNxsNhAyLSEF/hZ/ukFSw+V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L6sDwgAAANwAAAAPAAAAAAAAAAAAAAAAAJgCAABkcnMvZG93&#10;bnJldi54bWxQSwUGAAAAAAQABAD1AAAAhwMAAAAA&#10;" filled="f" stroked="f">
                  <v:textbox style="mso-fit-shape-to-text:t" inset="0,0,0,0">
                    <w:txbxContent>
                      <w:p w14:paraId="152394CC" w14:textId="77777777" w:rsidR="002C11AD" w:rsidRDefault="002C11AD">
                        <w:r>
                          <w:rPr>
                            <w:rFonts w:ascii="Arial" w:hAnsi="Arial" w:cs="Arial"/>
                            <w:color w:val="000000"/>
                            <w:kern w:val="0"/>
                            <w:szCs w:val="24"/>
                          </w:rPr>
                          <w:t>2</w:t>
                        </w:r>
                      </w:p>
                    </w:txbxContent>
                  </v:textbox>
                </v:rect>
                <v:line id="Line 459" o:spid="_x0000_s1260" style="position:absolute;visibility:visible;mso-wrap-style:square" from="22750,30029" to="22750,30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7SgF8EAAADcAAAADwAAAGRycy9kb3ducmV2LnhtbERPTYvCMBC9C/6HMII3TZW6SDWKugjC&#10;HqS6l70NzdhWm0lJslr315uDsMfH+16uO9OIOzlfW1YwGScgiAuray4VfJ/3ozkIH5A1NpZJwZM8&#10;rFf93hIzbR+c0/0UShFD2GeooAqhzaT0RUUG/di2xJG7WGcwROhKqR0+Yrhp5DRJPqTBmmNDhS3t&#10;Kipup1+jYH5u/edz97O3R3f9y7/SnFLcKjUcdJsFiEBd+Be/3QetIJ3FtfFMPAJy9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XtKAXwQAAANwAAAAPAAAAAAAAAAAAAAAA&#10;AKECAABkcnMvZG93bnJldi54bWxQSwUGAAAAAAQABAD5AAAAjwMAAAAA&#10;" strokeweight=".5pt"/>
                <v:rect id="Rectangle 460" o:spid="_x0000_s1261" style="position:absolute;left:22324;top:30791;width:851;height:17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a6sIA&#10;AADcAAAADwAAAGRycy9kb3ducmV2LnhtbESP3WoCMRSE7wu+QziCdzWrWNHVKFIQbPHG1Qc4bM7+&#10;YHKyJKm7ffumIHg5zMw3zHY/WCMe5EPrWMFsmoEgLp1uuVZwux7fVyBCRNZoHJOCXwqw343etphr&#10;1/OFHkWsRYJwyFFBE2OXSxnKhiyGqeuIk1c5bzEm6WupPfYJbo2cZ9lSWmw5LTTY0WdD5b34sQrk&#10;tTj2q8L4zH3Pq7P5Ol0qckpNxsNhAyLSEF/hZ/ukFSw+1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JrqwgAAANwAAAAPAAAAAAAAAAAAAAAAAJgCAABkcnMvZG93&#10;bnJldi54bWxQSwUGAAAAAAQABAD1AAAAhwMAAAAA&#10;" filled="f" stroked="f">
                  <v:textbox style="mso-fit-shape-to-text:t" inset="0,0,0,0">
                    <w:txbxContent>
                      <w:p w14:paraId="2DE82134" w14:textId="77777777" w:rsidR="002C11AD" w:rsidRDefault="002C11AD">
                        <w:r>
                          <w:rPr>
                            <w:rFonts w:ascii="Arial" w:hAnsi="Arial" w:cs="Arial"/>
                            <w:color w:val="000000"/>
                            <w:kern w:val="0"/>
                            <w:szCs w:val="24"/>
                          </w:rPr>
                          <w:t>4</w:t>
                        </w:r>
                      </w:p>
                    </w:txbxContent>
                  </v:textbox>
                </v:rect>
                <v:line id="Line 461" o:spid="_x0000_s1262" style="position:absolute;visibility:visible;mso-wrap-style:square" from="30795,30029" to="30795,30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65mrMEAAADcAAAADwAAAGRycy9kb3ducmV2LnhtbERPTYvCMBC9C/sfwizsTdOVIlKNoi7C&#10;wh6k1ou3oRnbajMpSdS6v94cBI+P9z1f9qYVN3K+sazge5SAIC6tbrhScCi2wykIH5A1tpZJwYM8&#10;LBcfgzlm2t45p9s+VCKGsM9QQR1Cl0npy5oM+pHtiCN3ss5giNBVUju8x3DTynGSTKTBhmNDjR1t&#10;aiov+6tRMC06//PYHLd2587/+V+aU4prpb4++9UMRKA+vMUv969WkE7i/HgmHgG5eA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nrmaswQAAANwAAAAPAAAAAAAAAAAAAAAA&#10;AKECAABkcnMvZG93bnJldi54bWxQSwUGAAAAAAQABAD5AAAAjwMAAAAA&#10;" strokeweight=".5pt"/>
                <v:rect id="Rectangle 462" o:spid="_x0000_s1263" style="position:absolute;left:30363;top:30791;width:851;height:17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cUcEA&#10;AADcAAAADwAAAGRycy9kb3ducmV2LnhtbESPzYoCMRCE7wu+Q2jB25pRRGQ0igiCK3tx9AGaSc8P&#10;Jp0hic7s25sFwWNRVV9Rm91gjXiSD61jBbNpBoK4dLrlWsHtevxegQgRWaNxTAr+KMBuO/raYK5d&#10;zxd6FrEWCcIhRwVNjF0uZSgbshimriNOXuW8xZikr6X22Ce4NXKeZUtpseW00GBHh4bKe/GwCuS1&#10;OParwvjMnefVr/k5XSpySk3Gw34NItIQP+F3+6QVLJYz+D+Tjo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fmXFHBAAAA3AAAAA8AAAAAAAAAAAAAAAAAmAIAAGRycy9kb3du&#10;cmV2LnhtbFBLBQYAAAAABAAEAPUAAACGAwAAAAA=&#10;" filled="f" stroked="f">
                  <v:textbox style="mso-fit-shape-to-text:t" inset="0,0,0,0">
                    <w:txbxContent>
                      <w:p w14:paraId="08A5C264" w14:textId="77777777" w:rsidR="002C11AD" w:rsidRDefault="002C11AD">
                        <w:r>
                          <w:rPr>
                            <w:rFonts w:ascii="Arial" w:hAnsi="Arial" w:cs="Arial"/>
                            <w:color w:val="000000"/>
                            <w:kern w:val="0"/>
                            <w:szCs w:val="24"/>
                          </w:rPr>
                          <w:t>6</w:t>
                        </w:r>
                      </w:p>
                    </w:txbxContent>
                  </v:textbox>
                </v:rect>
                <v:line id="Line 463" o:spid="_x0000_s1264" style="position:absolute;visibility:visible;mso-wrap-style:square" from="38834,30029" to="38834,30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BdQMQAAADcAAAADwAAAGRycy9kb3ducmV2LnhtbESPQYvCMBSE78L+h/AEb5oqRaRrlF0X&#10;QfAgVS/eHs3bttq8lCRq3V+/EQSPw8x8w8yXnWnEjZyvLSsYjxIQxIXVNZcKjof1cAbCB2SNjWVS&#10;8CAPy8VHb46ZtnfO6bYPpYgQ9hkqqEJoMyl9UZFBP7ItcfR+rTMYonSl1A7vEW4aOUmSqTRYc1yo&#10;sKVVRcVlfzUKZofW/zxWp7XdufNfvk1zSvFbqUG/+/oEEagL7/CrvdEK0ukEnmfiEZC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4MF1AxAAAANwAAAAPAAAAAAAAAAAA&#10;AAAAAKECAABkcnMvZG93bnJldi54bWxQSwUGAAAAAAQABAD5AAAAkgMAAAAA&#10;" strokeweight=".5pt"/>
                <v:rect id="Rectangle 464" o:spid="_x0000_s1265" style="position:absolute;left:38409;top:30791;width:851;height:17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hnvcIA&#10;AADcAAAADwAAAGRycy9kb3ducmV2LnhtbESPzYoCMRCE74LvEFrwphl1EZk1igiCLl4c9wGaSc8P&#10;Jp0hyTqzb28WhD0WVfUVtd0P1ogn+dA6VrCYZyCIS6dbrhV830+zDYgQkTUax6TglwLsd+PRFnPt&#10;er7Rs4i1SBAOOSpoYuxyKUPZkMUwdx1x8irnLcYkfS21xz7BrZHLLFtLiy2nhQY7OjZUPoofq0De&#10;i1O/KYzP3NeyuprL+VaRU2o6GQ6fICIN8T/8bp+1go/1C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eGe9wgAAANwAAAAPAAAAAAAAAAAAAAAAAJgCAABkcnMvZG93&#10;bnJldi54bWxQSwUGAAAAAAQABAD1AAAAhwMAAAAA&#10;" filled="f" stroked="f">
                  <v:textbox style="mso-fit-shape-to-text:t" inset="0,0,0,0">
                    <w:txbxContent>
                      <w:p w14:paraId="78AA9478" w14:textId="77777777" w:rsidR="002C11AD" w:rsidRDefault="002C11AD">
                        <w:r>
                          <w:rPr>
                            <w:rFonts w:ascii="Arial" w:hAnsi="Arial" w:cs="Arial"/>
                            <w:color w:val="000000"/>
                            <w:kern w:val="0"/>
                            <w:szCs w:val="24"/>
                          </w:rPr>
                          <w:t>8</w:t>
                        </w:r>
                      </w:p>
                    </w:txbxContent>
                  </v:textbox>
                </v:rect>
                <v:line id="Line 465" o:spid="_x0000_s1266" style="position:absolute;visibility:visible;mso-wrap-style:square" from="46905,30029" to="46905,30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JVgr8QAAADcAAAADwAAAGRycy9kb3ducmV2LnhtbESPQYvCMBSE7wv+h/CEva3pShHpGsVV&#10;BGEPUvWyt0fzbKvNS0miVn+9EQSPw8x8w0xmnWnEhZyvLSv4HiQgiAuray4V7HerrzEIH5A1NpZJ&#10;wY08zKa9jwlm2l45p8s2lCJC2GeooAqhzaT0RUUG/cC2xNE7WGcwROlKqR1eI9w0cpgkI2mw5rhQ&#10;YUuLiorT9mwUjHetX94W/yu7ccd7/pfmlOKvUp/9bv4DIlAX3uFXe60VpKMUnmfiEZDT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lWCvxAAAANwAAAAPAAAAAAAAAAAA&#10;AAAAAKECAABkcnMvZG93bnJldi54bWxQSwUGAAAAAAQABAD5AAAAkgMAAAAA&#10;" strokeweight=".5pt"/>
                <v:rect id="Rectangle 466" o:spid="_x0000_s1267" style="position:absolute;left:46054;top:30791;width:1696;height:17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1aUsIA&#10;AADcAAAADwAAAGRycy9kb3ducmV2LnhtbESPzYoCMRCE74LvEFrwphnFFZk1igiCLl4c9wGaSc8P&#10;Jp0hyTqzb28WhD0WVfUVtd0P1ogn+dA6VrCYZyCIS6dbrhV830+zDYgQkTUax6TglwLsd+PRFnPt&#10;er7Rs4i1SBAOOSpoYuxyKUPZkMUwdx1x8irnLcYkfS21xz7BrZHLLFtLiy2nhQY7OjZUPoofq0De&#10;i1O/KYzP3NeyuprL+VaRU2o6GQ6fICIN8T/8bp+1gtX6A/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3VpSwgAAANwAAAAPAAAAAAAAAAAAAAAAAJgCAABkcnMvZG93&#10;bnJldi54bWxQSwUGAAAAAAQABAD1AAAAhwMAAAAA&#10;" filled="f" stroked="f">
                  <v:textbox style="mso-fit-shape-to-text:t" inset="0,0,0,0">
                    <w:txbxContent>
                      <w:p w14:paraId="289E7E53" w14:textId="77777777" w:rsidR="002C11AD" w:rsidRDefault="002C11AD">
                        <w:r>
                          <w:rPr>
                            <w:rFonts w:ascii="Arial" w:hAnsi="Arial" w:cs="Arial"/>
                            <w:color w:val="000000"/>
                            <w:kern w:val="0"/>
                            <w:szCs w:val="24"/>
                          </w:rPr>
                          <w:t>10</w:t>
                        </w:r>
                      </w:p>
                    </w:txbxContent>
                  </v:textbox>
                </v:rect>
                <v:rect id="Rectangle 467" o:spid="_x0000_s1268" style="position:absolute;left:17752;top:32626;width:19101;height:16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EJcEA&#10;AADcAAAADwAAAGRycy9kb3ducmV2LnhtbESP3YrCMBSE7xd8h3AE79ZUkSLVKMuCoMveWH2AQ3P6&#10;g8lJSaKtb79ZELwcZuYbZrsfrREP8qFzrGAxz0AQV0533Ci4Xg6faxAhIms0jknBkwLsd5OPLRba&#10;DXymRxkbkSAcClTQxtgXUoaqJYth7nri5NXOW4xJ+kZqj0OCWyOXWZZLix2nhRZ7+m6pupV3q0Be&#10;ysOwLo3P3M+y/jWn47kmp9RsOn5tQEQa4zv8ah+1glWew/+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gPxCXBAAAA3AAAAA8AAAAAAAAAAAAAAAAAmAIAAGRycy9kb3du&#10;cmV2LnhtbFBLBQYAAAAABAAEAPUAAACGAwAAAAA=&#10;" filled="f" stroked="f">
                  <v:textbox style="mso-fit-shape-to-text:t" inset="0,0,0,0">
                    <w:txbxContent>
                      <w:p w14:paraId="186571DC" w14:textId="77777777" w:rsidR="002C11AD" w:rsidRDefault="002C11AD">
                        <w:r>
                          <w:rPr>
                            <w:rFonts w:ascii="Arial" w:hAnsi="Arial" w:cs="Arial"/>
                            <w:color w:val="000000"/>
                            <w:kern w:val="0"/>
                            <w:sz w:val="22"/>
                          </w:rPr>
                          <w:t>Times after surgery</w:t>
                        </w:r>
                        <w:proofErr w:type="gramStart"/>
                        <w:r>
                          <w:rPr>
                            <w:rFonts w:ascii="Arial" w:hAnsi="Arial" w:cs="Arial"/>
                            <w:color w:val="000000"/>
                            <w:kern w:val="0"/>
                            <w:sz w:val="22"/>
                          </w:rPr>
                          <w:t></w:t>
                        </w:r>
                        <w:r>
                          <w:rPr>
                            <w:rFonts w:ascii="Arial" w:hAnsi="Arial" w:cs="Arial" w:hint="eastAsia"/>
                            <w:color w:val="000000"/>
                            <w:kern w:val="0"/>
                            <w:sz w:val="22"/>
                          </w:rPr>
                          <w:t>(</w:t>
                        </w:r>
                        <w:proofErr w:type="gramEnd"/>
                        <w:r>
                          <w:rPr>
                            <w:rFonts w:ascii="Arial" w:hAnsi="Arial" w:cs="Arial" w:hint="eastAsia"/>
                            <w:color w:val="000000"/>
                            <w:kern w:val="0"/>
                            <w:sz w:val="22"/>
                          </w:rPr>
                          <w:t>Years)</w:t>
                        </w:r>
                        <w:r w:rsidDel="00D423D8">
                          <w:rPr>
                            <w:rFonts w:ascii="Arial" w:hAnsi="Arial" w:cs="Arial"/>
                            <w:color w:val="000000"/>
                            <w:kern w:val="0"/>
                            <w:sz w:val="22"/>
                          </w:rPr>
                          <w:t xml:space="preserve"> </w:t>
                        </w:r>
                        <w:r>
                          <w:rPr>
                            <w:rFonts w:ascii="Arial" w:hAnsi="Arial" w:cs="Arial"/>
                            <w:color w:val="000000"/>
                            <w:kern w:val="0"/>
                            <w:sz w:val="22"/>
                          </w:rPr>
                          <w:t></w:t>
                        </w:r>
                      </w:p>
                    </w:txbxContent>
                  </v:textbox>
                </v:rect>
                <w10:wrap anchorx="page" anchory="page"/>
                <w10:anchorlock/>
              </v:group>
            </w:pict>
          </mc:Fallback>
        </mc:AlternateContent>
      </w:r>
    </w:p>
    <w:p w14:paraId="472F449C" w14:textId="77777777" w:rsidR="00904D05" w:rsidRPr="00643719" w:rsidRDefault="00904D05" w:rsidP="004D6F19">
      <w:pPr>
        <w:widowControl/>
        <w:spacing w:line="360" w:lineRule="auto"/>
        <w:rPr>
          <w:rFonts w:ascii="Book Antiqua" w:hAnsi="Book Antiqua"/>
          <w:szCs w:val="24"/>
        </w:rPr>
      </w:pPr>
      <w:r w:rsidRPr="00643719">
        <w:rPr>
          <w:rFonts w:ascii="Book Antiqua" w:hAnsi="Book Antiqua"/>
          <w:szCs w:val="24"/>
        </w:rPr>
        <w:t>B</w:t>
      </w:r>
    </w:p>
    <w:p w14:paraId="7B67EF8E" w14:textId="77777777" w:rsidR="0041433A" w:rsidRPr="00643719" w:rsidRDefault="00D423D8" w:rsidP="004D6F19">
      <w:pPr>
        <w:widowControl/>
        <w:spacing w:line="360" w:lineRule="auto"/>
        <w:rPr>
          <w:rFonts w:ascii="Book Antiqua" w:hAnsi="Book Antiqua"/>
          <w:noProof/>
          <w:szCs w:val="24"/>
        </w:rPr>
      </w:pPr>
      <w:r w:rsidRPr="00643719">
        <w:rPr>
          <w:rFonts w:ascii="Book Antiqua" w:hAnsi="Book Antiqua"/>
          <w:noProof/>
          <w:szCs w:val="24"/>
          <w:lang w:eastAsia="en-US"/>
        </w:rPr>
        <mc:AlternateContent>
          <mc:Choice Requires="wpc">
            <w:drawing>
              <wp:inline distT="0" distB="0" distL="0" distR="0" wp14:anchorId="25215729" wp14:editId="0B1998C3">
                <wp:extent cx="5113020" cy="3745230"/>
                <wp:effectExtent l="0" t="0" r="1905" b="0"/>
                <wp:docPr id="225" name="キャンバス 22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g:wgp>
                        <wpg:cNvPr id="1" name="Group 205"/>
                        <wpg:cNvGrpSpPr>
                          <a:grpSpLocks/>
                        </wpg:cNvGrpSpPr>
                        <wpg:grpSpPr bwMode="auto">
                          <a:xfrm>
                            <a:off x="42545" y="40005"/>
                            <a:ext cx="5029200" cy="3663950"/>
                            <a:chOff x="67" y="63"/>
                            <a:chExt cx="7920" cy="5770"/>
                          </a:xfrm>
                        </wpg:grpSpPr>
                        <wps:wsp>
                          <wps:cNvPr id="2" name="Rectangle 5"/>
                          <wps:cNvSpPr>
                            <a:spLocks noChangeArrowheads="1"/>
                          </wps:cNvSpPr>
                          <wps:spPr bwMode="auto">
                            <a:xfrm>
                              <a:off x="67" y="63"/>
                              <a:ext cx="7920" cy="5770"/>
                            </a:xfrm>
                            <a:prstGeom prst="rect">
                              <a:avLst/>
                            </a:prstGeom>
                            <a:solidFill>
                              <a:srgbClr val="EAF2F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 name="Rectangle 6"/>
                          <wps:cNvSpPr>
                            <a:spLocks noChangeArrowheads="1"/>
                          </wps:cNvSpPr>
                          <wps:spPr bwMode="auto">
                            <a:xfrm>
                              <a:off x="72" y="72"/>
                              <a:ext cx="7911" cy="5751"/>
                            </a:xfrm>
                            <a:prstGeom prst="rect">
                              <a:avLst/>
                            </a:prstGeom>
                            <a:solidFill>
                              <a:srgbClr val="FFFFFF"/>
                            </a:solidFill>
                            <a:ln w="6350">
                              <a:solidFill>
                                <a:srgbClr val="EAF2F3"/>
                              </a:solidFill>
                              <a:prstDash val="solid"/>
                              <a:miter lim="800000"/>
                              <a:headEnd/>
                              <a:tailEnd/>
                            </a:ln>
                          </wps:spPr>
                          <wps:bodyPr rot="0" vert="horz" wrap="square" lIns="91440" tIns="45720" rIns="91440" bIns="45720" anchor="t" anchorCtr="0" upright="1">
                            <a:noAutofit/>
                          </wps:bodyPr>
                        </wps:wsp>
                        <wps:wsp>
                          <wps:cNvPr id="5" name="Rectangle 7"/>
                          <wps:cNvSpPr>
                            <a:spLocks noChangeArrowheads="1"/>
                          </wps:cNvSpPr>
                          <wps:spPr bwMode="auto">
                            <a:xfrm>
                              <a:off x="931" y="533"/>
                              <a:ext cx="6586" cy="4191"/>
                            </a:xfrm>
                            <a:prstGeom prst="rect">
                              <a:avLst/>
                            </a:prstGeom>
                            <a:solidFill>
                              <a:srgbClr val="FFFFFF"/>
                            </a:solidFill>
                            <a:ln w="6350">
                              <a:solidFill>
                                <a:srgbClr val="FFFFFF"/>
                              </a:solidFill>
                              <a:prstDash val="solid"/>
                              <a:miter lim="800000"/>
                              <a:headEnd/>
                              <a:tailEnd/>
                            </a:ln>
                          </wps:spPr>
                          <wps:bodyPr rot="0" vert="horz" wrap="square" lIns="91440" tIns="45720" rIns="91440" bIns="45720" anchor="t" anchorCtr="0" upright="1">
                            <a:noAutofit/>
                          </wps:bodyPr>
                        </wps:wsp>
                        <wps:wsp>
                          <wps:cNvPr id="9" name="Line 8"/>
                          <wps:cNvCnPr/>
                          <wps:spPr bwMode="auto">
                            <a:xfrm>
                              <a:off x="931" y="3615"/>
                              <a:ext cx="6591" cy="0"/>
                            </a:xfrm>
                            <a:prstGeom prst="line">
                              <a:avLst/>
                            </a:prstGeom>
                            <a:noFill/>
                            <a:ln w="12065" cap="flat">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10" name="Line 9"/>
                          <wps:cNvCnPr/>
                          <wps:spPr bwMode="auto">
                            <a:xfrm>
                              <a:off x="931" y="2631"/>
                              <a:ext cx="6591" cy="0"/>
                            </a:xfrm>
                            <a:prstGeom prst="line">
                              <a:avLst/>
                            </a:prstGeom>
                            <a:noFill/>
                            <a:ln w="12065" cap="flat">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11" name="Line 10"/>
                          <wps:cNvCnPr/>
                          <wps:spPr bwMode="auto">
                            <a:xfrm>
                              <a:off x="931" y="1647"/>
                              <a:ext cx="6591" cy="0"/>
                            </a:xfrm>
                            <a:prstGeom prst="line">
                              <a:avLst/>
                            </a:prstGeom>
                            <a:noFill/>
                            <a:ln w="12065" cap="flat">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13" name="Line 11"/>
                          <wps:cNvCnPr/>
                          <wps:spPr bwMode="auto">
                            <a:xfrm>
                              <a:off x="931" y="658"/>
                              <a:ext cx="6591" cy="0"/>
                            </a:xfrm>
                            <a:prstGeom prst="line">
                              <a:avLst/>
                            </a:prstGeom>
                            <a:noFill/>
                            <a:ln w="12065" cap="flat">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14" name="Freeform 12"/>
                          <wps:cNvSpPr>
                            <a:spLocks/>
                          </wps:cNvSpPr>
                          <wps:spPr bwMode="auto">
                            <a:xfrm>
                              <a:off x="1060" y="658"/>
                              <a:ext cx="5886" cy="1378"/>
                            </a:xfrm>
                            <a:custGeom>
                              <a:avLst/>
                              <a:gdLst>
                                <a:gd name="T0" fmla="*/ 19 w 1227"/>
                                <a:gd name="T1" fmla="*/ 3 h 287"/>
                                <a:gd name="T2" fmla="*/ 44 w 1227"/>
                                <a:gd name="T3" fmla="*/ 15 h 287"/>
                                <a:gd name="T4" fmla="*/ 73 w 1227"/>
                                <a:gd name="T5" fmla="*/ 28 h 287"/>
                                <a:gd name="T6" fmla="*/ 86 w 1227"/>
                                <a:gd name="T7" fmla="*/ 35 h 287"/>
                                <a:gd name="T8" fmla="*/ 100 w 1227"/>
                                <a:gd name="T9" fmla="*/ 43 h 287"/>
                                <a:gd name="T10" fmla="*/ 115 w 1227"/>
                                <a:gd name="T11" fmla="*/ 50 h 287"/>
                                <a:gd name="T12" fmla="*/ 132 w 1227"/>
                                <a:gd name="T13" fmla="*/ 64 h 287"/>
                                <a:gd name="T14" fmla="*/ 150 w 1227"/>
                                <a:gd name="T15" fmla="*/ 66 h 287"/>
                                <a:gd name="T16" fmla="*/ 155 w 1227"/>
                                <a:gd name="T17" fmla="*/ 78 h 287"/>
                                <a:gd name="T18" fmla="*/ 166 w 1227"/>
                                <a:gd name="T19" fmla="*/ 86 h 287"/>
                                <a:gd name="T20" fmla="*/ 184 w 1227"/>
                                <a:gd name="T21" fmla="*/ 92 h 287"/>
                                <a:gd name="T22" fmla="*/ 196 w 1227"/>
                                <a:gd name="T23" fmla="*/ 97 h 287"/>
                                <a:gd name="T24" fmla="*/ 203 w 1227"/>
                                <a:gd name="T25" fmla="*/ 108 h 287"/>
                                <a:gd name="T26" fmla="*/ 219 w 1227"/>
                                <a:gd name="T27" fmla="*/ 116 h 287"/>
                                <a:gd name="T28" fmla="*/ 239 w 1227"/>
                                <a:gd name="T29" fmla="*/ 123 h 287"/>
                                <a:gd name="T30" fmla="*/ 253 w 1227"/>
                                <a:gd name="T31" fmla="*/ 131 h 287"/>
                                <a:gd name="T32" fmla="*/ 261 w 1227"/>
                                <a:gd name="T33" fmla="*/ 137 h 287"/>
                                <a:gd name="T34" fmla="*/ 266 w 1227"/>
                                <a:gd name="T35" fmla="*/ 144 h 287"/>
                                <a:gd name="T36" fmla="*/ 274 w 1227"/>
                                <a:gd name="T37" fmla="*/ 147 h 287"/>
                                <a:gd name="T38" fmla="*/ 283 w 1227"/>
                                <a:gd name="T39" fmla="*/ 156 h 287"/>
                                <a:gd name="T40" fmla="*/ 295 w 1227"/>
                                <a:gd name="T41" fmla="*/ 159 h 287"/>
                                <a:gd name="T42" fmla="*/ 306 w 1227"/>
                                <a:gd name="T43" fmla="*/ 161 h 287"/>
                                <a:gd name="T44" fmla="*/ 324 w 1227"/>
                                <a:gd name="T45" fmla="*/ 165 h 287"/>
                                <a:gd name="T46" fmla="*/ 330 w 1227"/>
                                <a:gd name="T47" fmla="*/ 165 h 287"/>
                                <a:gd name="T48" fmla="*/ 334 w 1227"/>
                                <a:gd name="T49" fmla="*/ 165 h 287"/>
                                <a:gd name="T50" fmla="*/ 359 w 1227"/>
                                <a:gd name="T51" fmla="*/ 174 h 287"/>
                                <a:gd name="T52" fmla="*/ 365 w 1227"/>
                                <a:gd name="T53" fmla="*/ 174 h 287"/>
                                <a:gd name="T54" fmla="*/ 374 w 1227"/>
                                <a:gd name="T55" fmla="*/ 177 h 287"/>
                                <a:gd name="T56" fmla="*/ 382 w 1227"/>
                                <a:gd name="T57" fmla="*/ 177 h 287"/>
                                <a:gd name="T58" fmla="*/ 395 w 1227"/>
                                <a:gd name="T59" fmla="*/ 177 h 287"/>
                                <a:gd name="T60" fmla="*/ 400 w 1227"/>
                                <a:gd name="T61" fmla="*/ 177 h 287"/>
                                <a:gd name="T62" fmla="*/ 405 w 1227"/>
                                <a:gd name="T63" fmla="*/ 177 h 287"/>
                                <a:gd name="T64" fmla="*/ 413 w 1227"/>
                                <a:gd name="T65" fmla="*/ 177 h 287"/>
                                <a:gd name="T66" fmla="*/ 425 w 1227"/>
                                <a:gd name="T67" fmla="*/ 182 h 287"/>
                                <a:gd name="T68" fmla="*/ 433 w 1227"/>
                                <a:gd name="T69" fmla="*/ 182 h 287"/>
                                <a:gd name="T70" fmla="*/ 440 w 1227"/>
                                <a:gd name="T71" fmla="*/ 186 h 287"/>
                                <a:gd name="T72" fmla="*/ 453 w 1227"/>
                                <a:gd name="T73" fmla="*/ 186 h 287"/>
                                <a:gd name="T74" fmla="*/ 459 w 1227"/>
                                <a:gd name="T75" fmla="*/ 196 h 287"/>
                                <a:gd name="T76" fmla="*/ 464 w 1227"/>
                                <a:gd name="T77" fmla="*/ 202 h 287"/>
                                <a:gd name="T78" fmla="*/ 469 w 1227"/>
                                <a:gd name="T79" fmla="*/ 206 h 287"/>
                                <a:gd name="T80" fmla="*/ 478 w 1227"/>
                                <a:gd name="T81" fmla="*/ 206 h 287"/>
                                <a:gd name="T82" fmla="*/ 483 w 1227"/>
                                <a:gd name="T83" fmla="*/ 206 h 287"/>
                                <a:gd name="T84" fmla="*/ 489 w 1227"/>
                                <a:gd name="T85" fmla="*/ 206 h 287"/>
                                <a:gd name="T86" fmla="*/ 503 w 1227"/>
                                <a:gd name="T87" fmla="*/ 206 h 287"/>
                                <a:gd name="T88" fmla="*/ 511 w 1227"/>
                                <a:gd name="T89" fmla="*/ 206 h 287"/>
                                <a:gd name="T90" fmla="*/ 522 w 1227"/>
                                <a:gd name="T91" fmla="*/ 206 h 287"/>
                                <a:gd name="T92" fmla="*/ 527 w 1227"/>
                                <a:gd name="T93" fmla="*/ 206 h 287"/>
                                <a:gd name="T94" fmla="*/ 533 w 1227"/>
                                <a:gd name="T95" fmla="*/ 206 h 287"/>
                                <a:gd name="T96" fmla="*/ 544 w 1227"/>
                                <a:gd name="T97" fmla="*/ 215 h 287"/>
                                <a:gd name="T98" fmla="*/ 562 w 1227"/>
                                <a:gd name="T99" fmla="*/ 215 h 287"/>
                                <a:gd name="T100" fmla="*/ 583 w 1227"/>
                                <a:gd name="T101" fmla="*/ 215 h 287"/>
                                <a:gd name="T102" fmla="*/ 595 w 1227"/>
                                <a:gd name="T103" fmla="*/ 224 h 287"/>
                                <a:gd name="T104" fmla="*/ 616 w 1227"/>
                                <a:gd name="T105" fmla="*/ 224 h 287"/>
                                <a:gd name="T106" fmla="*/ 639 w 1227"/>
                                <a:gd name="T107" fmla="*/ 224 h 287"/>
                                <a:gd name="T108" fmla="*/ 659 w 1227"/>
                                <a:gd name="T109" fmla="*/ 224 h 287"/>
                                <a:gd name="T110" fmla="*/ 663 w 1227"/>
                                <a:gd name="T111" fmla="*/ 224 h 287"/>
                                <a:gd name="T112" fmla="*/ 681 w 1227"/>
                                <a:gd name="T113" fmla="*/ 224 h 287"/>
                                <a:gd name="T114" fmla="*/ 714 w 1227"/>
                                <a:gd name="T115" fmla="*/ 224 h 287"/>
                                <a:gd name="T116" fmla="*/ 752 w 1227"/>
                                <a:gd name="T117" fmla="*/ 224 h 287"/>
                                <a:gd name="T118" fmla="*/ 857 w 1227"/>
                                <a:gd name="T119" fmla="*/ 287 h 287"/>
                                <a:gd name="T120" fmla="*/ 920 w 1227"/>
                                <a:gd name="T121" fmla="*/ 287 h 287"/>
                                <a:gd name="T122" fmla="*/ 1170 w 1227"/>
                                <a:gd name="T123" fmla="*/ 287 h 2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227" h="287">
                                  <a:moveTo>
                                    <a:pt x="0" y="0"/>
                                  </a:moveTo>
                                  <a:lnTo>
                                    <a:pt x="0" y="0"/>
                                  </a:lnTo>
                                  <a:lnTo>
                                    <a:pt x="0" y="0"/>
                                  </a:lnTo>
                                  <a:lnTo>
                                    <a:pt x="1" y="0"/>
                                  </a:lnTo>
                                  <a:lnTo>
                                    <a:pt x="1" y="3"/>
                                  </a:lnTo>
                                  <a:lnTo>
                                    <a:pt x="5" y="3"/>
                                  </a:lnTo>
                                  <a:lnTo>
                                    <a:pt x="5" y="3"/>
                                  </a:lnTo>
                                  <a:lnTo>
                                    <a:pt x="10" y="3"/>
                                  </a:lnTo>
                                  <a:lnTo>
                                    <a:pt x="10" y="3"/>
                                  </a:lnTo>
                                  <a:lnTo>
                                    <a:pt x="19" y="3"/>
                                  </a:lnTo>
                                  <a:lnTo>
                                    <a:pt x="19" y="6"/>
                                  </a:lnTo>
                                  <a:lnTo>
                                    <a:pt x="25" y="6"/>
                                  </a:lnTo>
                                  <a:lnTo>
                                    <a:pt x="25" y="8"/>
                                  </a:lnTo>
                                  <a:lnTo>
                                    <a:pt x="35" y="8"/>
                                  </a:lnTo>
                                  <a:lnTo>
                                    <a:pt x="35" y="11"/>
                                  </a:lnTo>
                                  <a:lnTo>
                                    <a:pt x="39" y="11"/>
                                  </a:lnTo>
                                  <a:lnTo>
                                    <a:pt x="39" y="13"/>
                                  </a:lnTo>
                                  <a:lnTo>
                                    <a:pt x="41" y="13"/>
                                  </a:lnTo>
                                  <a:lnTo>
                                    <a:pt x="41" y="15"/>
                                  </a:lnTo>
                                  <a:lnTo>
                                    <a:pt x="44" y="15"/>
                                  </a:lnTo>
                                  <a:lnTo>
                                    <a:pt x="44" y="18"/>
                                  </a:lnTo>
                                  <a:lnTo>
                                    <a:pt x="46" y="18"/>
                                  </a:lnTo>
                                  <a:lnTo>
                                    <a:pt x="46" y="18"/>
                                  </a:lnTo>
                                  <a:lnTo>
                                    <a:pt x="53" y="18"/>
                                  </a:lnTo>
                                  <a:lnTo>
                                    <a:pt x="53" y="21"/>
                                  </a:lnTo>
                                  <a:lnTo>
                                    <a:pt x="68" y="21"/>
                                  </a:lnTo>
                                  <a:lnTo>
                                    <a:pt x="68" y="25"/>
                                  </a:lnTo>
                                  <a:lnTo>
                                    <a:pt x="70" y="25"/>
                                  </a:lnTo>
                                  <a:lnTo>
                                    <a:pt x="70" y="28"/>
                                  </a:lnTo>
                                  <a:lnTo>
                                    <a:pt x="73" y="28"/>
                                  </a:lnTo>
                                  <a:lnTo>
                                    <a:pt x="73" y="28"/>
                                  </a:lnTo>
                                  <a:lnTo>
                                    <a:pt x="78" y="28"/>
                                  </a:lnTo>
                                  <a:lnTo>
                                    <a:pt x="78" y="30"/>
                                  </a:lnTo>
                                  <a:lnTo>
                                    <a:pt x="79" y="30"/>
                                  </a:lnTo>
                                  <a:lnTo>
                                    <a:pt x="79" y="30"/>
                                  </a:lnTo>
                                  <a:lnTo>
                                    <a:pt x="82" y="30"/>
                                  </a:lnTo>
                                  <a:lnTo>
                                    <a:pt x="82" y="35"/>
                                  </a:lnTo>
                                  <a:lnTo>
                                    <a:pt x="84" y="35"/>
                                  </a:lnTo>
                                  <a:lnTo>
                                    <a:pt x="84" y="35"/>
                                  </a:lnTo>
                                  <a:lnTo>
                                    <a:pt x="86" y="35"/>
                                  </a:lnTo>
                                  <a:lnTo>
                                    <a:pt x="86" y="35"/>
                                  </a:lnTo>
                                  <a:lnTo>
                                    <a:pt x="92" y="35"/>
                                  </a:lnTo>
                                  <a:lnTo>
                                    <a:pt x="92" y="37"/>
                                  </a:lnTo>
                                  <a:lnTo>
                                    <a:pt x="95" y="37"/>
                                  </a:lnTo>
                                  <a:lnTo>
                                    <a:pt x="95" y="40"/>
                                  </a:lnTo>
                                  <a:lnTo>
                                    <a:pt x="96" y="40"/>
                                  </a:lnTo>
                                  <a:lnTo>
                                    <a:pt x="96" y="40"/>
                                  </a:lnTo>
                                  <a:lnTo>
                                    <a:pt x="99" y="40"/>
                                  </a:lnTo>
                                  <a:lnTo>
                                    <a:pt x="99" y="43"/>
                                  </a:lnTo>
                                  <a:lnTo>
                                    <a:pt x="100" y="43"/>
                                  </a:lnTo>
                                  <a:lnTo>
                                    <a:pt x="100" y="46"/>
                                  </a:lnTo>
                                  <a:lnTo>
                                    <a:pt x="106" y="46"/>
                                  </a:lnTo>
                                  <a:lnTo>
                                    <a:pt x="106" y="46"/>
                                  </a:lnTo>
                                  <a:lnTo>
                                    <a:pt x="110" y="46"/>
                                  </a:lnTo>
                                  <a:lnTo>
                                    <a:pt x="110" y="48"/>
                                  </a:lnTo>
                                  <a:lnTo>
                                    <a:pt x="111" y="48"/>
                                  </a:lnTo>
                                  <a:lnTo>
                                    <a:pt x="111" y="48"/>
                                  </a:lnTo>
                                  <a:lnTo>
                                    <a:pt x="112" y="48"/>
                                  </a:lnTo>
                                  <a:lnTo>
                                    <a:pt x="112" y="50"/>
                                  </a:lnTo>
                                  <a:lnTo>
                                    <a:pt x="115" y="50"/>
                                  </a:lnTo>
                                  <a:lnTo>
                                    <a:pt x="115" y="53"/>
                                  </a:lnTo>
                                  <a:lnTo>
                                    <a:pt x="115" y="53"/>
                                  </a:lnTo>
                                  <a:lnTo>
                                    <a:pt x="115" y="56"/>
                                  </a:lnTo>
                                  <a:lnTo>
                                    <a:pt x="118" y="56"/>
                                  </a:lnTo>
                                  <a:lnTo>
                                    <a:pt x="118" y="59"/>
                                  </a:lnTo>
                                  <a:lnTo>
                                    <a:pt x="125" y="59"/>
                                  </a:lnTo>
                                  <a:lnTo>
                                    <a:pt x="125" y="62"/>
                                  </a:lnTo>
                                  <a:lnTo>
                                    <a:pt x="126" y="62"/>
                                  </a:lnTo>
                                  <a:lnTo>
                                    <a:pt x="126" y="64"/>
                                  </a:lnTo>
                                  <a:lnTo>
                                    <a:pt x="132" y="64"/>
                                  </a:lnTo>
                                  <a:lnTo>
                                    <a:pt x="132" y="64"/>
                                  </a:lnTo>
                                  <a:lnTo>
                                    <a:pt x="137" y="64"/>
                                  </a:lnTo>
                                  <a:lnTo>
                                    <a:pt x="137" y="66"/>
                                  </a:lnTo>
                                  <a:lnTo>
                                    <a:pt x="138" y="66"/>
                                  </a:lnTo>
                                  <a:lnTo>
                                    <a:pt x="138" y="66"/>
                                  </a:lnTo>
                                  <a:lnTo>
                                    <a:pt x="140" y="66"/>
                                  </a:lnTo>
                                  <a:lnTo>
                                    <a:pt x="140" y="66"/>
                                  </a:lnTo>
                                  <a:lnTo>
                                    <a:pt x="144" y="66"/>
                                  </a:lnTo>
                                  <a:lnTo>
                                    <a:pt x="144" y="66"/>
                                  </a:lnTo>
                                  <a:lnTo>
                                    <a:pt x="150" y="66"/>
                                  </a:lnTo>
                                  <a:lnTo>
                                    <a:pt x="150" y="69"/>
                                  </a:lnTo>
                                  <a:lnTo>
                                    <a:pt x="151" y="69"/>
                                  </a:lnTo>
                                  <a:lnTo>
                                    <a:pt x="151" y="71"/>
                                  </a:lnTo>
                                  <a:lnTo>
                                    <a:pt x="152" y="71"/>
                                  </a:lnTo>
                                  <a:lnTo>
                                    <a:pt x="152" y="73"/>
                                  </a:lnTo>
                                  <a:lnTo>
                                    <a:pt x="154" y="73"/>
                                  </a:lnTo>
                                  <a:lnTo>
                                    <a:pt x="154" y="76"/>
                                  </a:lnTo>
                                  <a:lnTo>
                                    <a:pt x="154" y="76"/>
                                  </a:lnTo>
                                  <a:lnTo>
                                    <a:pt x="154" y="78"/>
                                  </a:lnTo>
                                  <a:lnTo>
                                    <a:pt x="155" y="78"/>
                                  </a:lnTo>
                                  <a:lnTo>
                                    <a:pt x="155" y="78"/>
                                  </a:lnTo>
                                  <a:lnTo>
                                    <a:pt x="157" y="78"/>
                                  </a:lnTo>
                                  <a:lnTo>
                                    <a:pt x="157" y="80"/>
                                  </a:lnTo>
                                  <a:lnTo>
                                    <a:pt x="158" y="80"/>
                                  </a:lnTo>
                                  <a:lnTo>
                                    <a:pt x="158" y="83"/>
                                  </a:lnTo>
                                  <a:lnTo>
                                    <a:pt x="162" y="83"/>
                                  </a:lnTo>
                                  <a:lnTo>
                                    <a:pt x="162" y="86"/>
                                  </a:lnTo>
                                  <a:lnTo>
                                    <a:pt x="163" y="86"/>
                                  </a:lnTo>
                                  <a:lnTo>
                                    <a:pt x="163" y="86"/>
                                  </a:lnTo>
                                  <a:lnTo>
                                    <a:pt x="166" y="86"/>
                                  </a:lnTo>
                                  <a:lnTo>
                                    <a:pt x="166" y="89"/>
                                  </a:lnTo>
                                  <a:lnTo>
                                    <a:pt x="176" y="89"/>
                                  </a:lnTo>
                                  <a:lnTo>
                                    <a:pt x="176" y="89"/>
                                  </a:lnTo>
                                  <a:lnTo>
                                    <a:pt x="177" y="89"/>
                                  </a:lnTo>
                                  <a:lnTo>
                                    <a:pt x="177" y="89"/>
                                  </a:lnTo>
                                  <a:lnTo>
                                    <a:pt x="177" y="89"/>
                                  </a:lnTo>
                                  <a:lnTo>
                                    <a:pt x="177" y="89"/>
                                  </a:lnTo>
                                  <a:lnTo>
                                    <a:pt x="183" y="89"/>
                                  </a:lnTo>
                                  <a:lnTo>
                                    <a:pt x="183" y="92"/>
                                  </a:lnTo>
                                  <a:lnTo>
                                    <a:pt x="184" y="92"/>
                                  </a:lnTo>
                                  <a:lnTo>
                                    <a:pt x="184" y="94"/>
                                  </a:lnTo>
                                  <a:lnTo>
                                    <a:pt x="185" y="94"/>
                                  </a:lnTo>
                                  <a:lnTo>
                                    <a:pt x="185" y="94"/>
                                  </a:lnTo>
                                  <a:lnTo>
                                    <a:pt x="188" y="94"/>
                                  </a:lnTo>
                                  <a:lnTo>
                                    <a:pt x="188" y="97"/>
                                  </a:lnTo>
                                  <a:lnTo>
                                    <a:pt x="192" y="97"/>
                                  </a:lnTo>
                                  <a:lnTo>
                                    <a:pt x="192" y="97"/>
                                  </a:lnTo>
                                  <a:lnTo>
                                    <a:pt x="195" y="97"/>
                                  </a:lnTo>
                                  <a:lnTo>
                                    <a:pt x="195" y="97"/>
                                  </a:lnTo>
                                  <a:lnTo>
                                    <a:pt x="196" y="97"/>
                                  </a:lnTo>
                                  <a:lnTo>
                                    <a:pt x="196" y="99"/>
                                  </a:lnTo>
                                  <a:lnTo>
                                    <a:pt x="199" y="99"/>
                                  </a:lnTo>
                                  <a:lnTo>
                                    <a:pt x="199" y="102"/>
                                  </a:lnTo>
                                  <a:lnTo>
                                    <a:pt x="200" y="102"/>
                                  </a:lnTo>
                                  <a:lnTo>
                                    <a:pt x="200" y="105"/>
                                  </a:lnTo>
                                  <a:lnTo>
                                    <a:pt x="200" y="105"/>
                                  </a:lnTo>
                                  <a:lnTo>
                                    <a:pt x="200" y="105"/>
                                  </a:lnTo>
                                  <a:lnTo>
                                    <a:pt x="202" y="105"/>
                                  </a:lnTo>
                                  <a:lnTo>
                                    <a:pt x="202" y="108"/>
                                  </a:lnTo>
                                  <a:lnTo>
                                    <a:pt x="203" y="108"/>
                                  </a:lnTo>
                                  <a:lnTo>
                                    <a:pt x="203" y="110"/>
                                  </a:lnTo>
                                  <a:lnTo>
                                    <a:pt x="209" y="110"/>
                                  </a:lnTo>
                                  <a:lnTo>
                                    <a:pt x="209" y="113"/>
                                  </a:lnTo>
                                  <a:lnTo>
                                    <a:pt x="209" y="113"/>
                                  </a:lnTo>
                                  <a:lnTo>
                                    <a:pt x="209" y="116"/>
                                  </a:lnTo>
                                  <a:lnTo>
                                    <a:pt x="213" y="116"/>
                                  </a:lnTo>
                                  <a:lnTo>
                                    <a:pt x="213" y="116"/>
                                  </a:lnTo>
                                  <a:lnTo>
                                    <a:pt x="217" y="116"/>
                                  </a:lnTo>
                                  <a:lnTo>
                                    <a:pt x="217" y="116"/>
                                  </a:lnTo>
                                  <a:lnTo>
                                    <a:pt x="219" y="116"/>
                                  </a:lnTo>
                                  <a:lnTo>
                                    <a:pt x="219" y="116"/>
                                  </a:lnTo>
                                  <a:lnTo>
                                    <a:pt x="221" y="116"/>
                                  </a:lnTo>
                                  <a:lnTo>
                                    <a:pt x="221" y="118"/>
                                  </a:lnTo>
                                  <a:lnTo>
                                    <a:pt x="231" y="118"/>
                                  </a:lnTo>
                                  <a:lnTo>
                                    <a:pt x="231" y="120"/>
                                  </a:lnTo>
                                  <a:lnTo>
                                    <a:pt x="231" y="120"/>
                                  </a:lnTo>
                                  <a:lnTo>
                                    <a:pt x="231" y="120"/>
                                  </a:lnTo>
                                  <a:lnTo>
                                    <a:pt x="233" y="120"/>
                                  </a:lnTo>
                                  <a:lnTo>
                                    <a:pt x="233" y="123"/>
                                  </a:lnTo>
                                  <a:lnTo>
                                    <a:pt x="239" y="123"/>
                                  </a:lnTo>
                                  <a:lnTo>
                                    <a:pt x="239" y="126"/>
                                  </a:lnTo>
                                  <a:lnTo>
                                    <a:pt x="240" y="126"/>
                                  </a:lnTo>
                                  <a:lnTo>
                                    <a:pt x="240" y="128"/>
                                  </a:lnTo>
                                  <a:lnTo>
                                    <a:pt x="244" y="128"/>
                                  </a:lnTo>
                                  <a:lnTo>
                                    <a:pt x="244" y="131"/>
                                  </a:lnTo>
                                  <a:lnTo>
                                    <a:pt x="250" y="131"/>
                                  </a:lnTo>
                                  <a:lnTo>
                                    <a:pt x="250" y="131"/>
                                  </a:lnTo>
                                  <a:lnTo>
                                    <a:pt x="251" y="131"/>
                                  </a:lnTo>
                                  <a:lnTo>
                                    <a:pt x="251" y="131"/>
                                  </a:lnTo>
                                  <a:lnTo>
                                    <a:pt x="253" y="131"/>
                                  </a:lnTo>
                                  <a:lnTo>
                                    <a:pt x="253" y="131"/>
                                  </a:lnTo>
                                  <a:lnTo>
                                    <a:pt x="254" y="131"/>
                                  </a:lnTo>
                                  <a:lnTo>
                                    <a:pt x="254" y="131"/>
                                  </a:lnTo>
                                  <a:lnTo>
                                    <a:pt x="254" y="131"/>
                                  </a:lnTo>
                                  <a:lnTo>
                                    <a:pt x="254" y="134"/>
                                  </a:lnTo>
                                  <a:lnTo>
                                    <a:pt x="255" y="134"/>
                                  </a:lnTo>
                                  <a:lnTo>
                                    <a:pt x="255" y="134"/>
                                  </a:lnTo>
                                  <a:lnTo>
                                    <a:pt x="259" y="134"/>
                                  </a:lnTo>
                                  <a:lnTo>
                                    <a:pt x="259" y="137"/>
                                  </a:lnTo>
                                  <a:lnTo>
                                    <a:pt x="261" y="137"/>
                                  </a:lnTo>
                                  <a:lnTo>
                                    <a:pt x="261" y="139"/>
                                  </a:lnTo>
                                  <a:lnTo>
                                    <a:pt x="261" y="139"/>
                                  </a:lnTo>
                                  <a:lnTo>
                                    <a:pt x="261" y="142"/>
                                  </a:lnTo>
                                  <a:lnTo>
                                    <a:pt x="262" y="142"/>
                                  </a:lnTo>
                                  <a:lnTo>
                                    <a:pt x="262" y="142"/>
                                  </a:lnTo>
                                  <a:lnTo>
                                    <a:pt x="263" y="142"/>
                                  </a:lnTo>
                                  <a:lnTo>
                                    <a:pt x="263" y="142"/>
                                  </a:lnTo>
                                  <a:lnTo>
                                    <a:pt x="264" y="142"/>
                                  </a:lnTo>
                                  <a:lnTo>
                                    <a:pt x="264" y="144"/>
                                  </a:lnTo>
                                  <a:lnTo>
                                    <a:pt x="266" y="144"/>
                                  </a:lnTo>
                                  <a:lnTo>
                                    <a:pt x="266" y="144"/>
                                  </a:lnTo>
                                  <a:lnTo>
                                    <a:pt x="268" y="144"/>
                                  </a:lnTo>
                                  <a:lnTo>
                                    <a:pt x="268" y="144"/>
                                  </a:lnTo>
                                  <a:lnTo>
                                    <a:pt x="268" y="144"/>
                                  </a:lnTo>
                                  <a:lnTo>
                                    <a:pt x="268" y="144"/>
                                  </a:lnTo>
                                  <a:lnTo>
                                    <a:pt x="269" y="144"/>
                                  </a:lnTo>
                                  <a:lnTo>
                                    <a:pt x="269" y="144"/>
                                  </a:lnTo>
                                  <a:lnTo>
                                    <a:pt x="273" y="144"/>
                                  </a:lnTo>
                                  <a:lnTo>
                                    <a:pt x="273" y="147"/>
                                  </a:lnTo>
                                  <a:lnTo>
                                    <a:pt x="274" y="147"/>
                                  </a:lnTo>
                                  <a:lnTo>
                                    <a:pt x="274" y="150"/>
                                  </a:lnTo>
                                  <a:lnTo>
                                    <a:pt x="274" y="150"/>
                                  </a:lnTo>
                                  <a:lnTo>
                                    <a:pt x="274" y="150"/>
                                  </a:lnTo>
                                  <a:lnTo>
                                    <a:pt x="276" y="150"/>
                                  </a:lnTo>
                                  <a:lnTo>
                                    <a:pt x="276" y="150"/>
                                  </a:lnTo>
                                  <a:lnTo>
                                    <a:pt x="281" y="150"/>
                                  </a:lnTo>
                                  <a:lnTo>
                                    <a:pt x="281" y="153"/>
                                  </a:lnTo>
                                  <a:lnTo>
                                    <a:pt x="282" y="153"/>
                                  </a:lnTo>
                                  <a:lnTo>
                                    <a:pt x="282" y="156"/>
                                  </a:lnTo>
                                  <a:lnTo>
                                    <a:pt x="283" y="156"/>
                                  </a:lnTo>
                                  <a:lnTo>
                                    <a:pt x="283" y="156"/>
                                  </a:lnTo>
                                  <a:lnTo>
                                    <a:pt x="283" y="156"/>
                                  </a:lnTo>
                                  <a:lnTo>
                                    <a:pt x="283" y="156"/>
                                  </a:lnTo>
                                  <a:lnTo>
                                    <a:pt x="286" y="156"/>
                                  </a:lnTo>
                                  <a:lnTo>
                                    <a:pt x="286" y="156"/>
                                  </a:lnTo>
                                  <a:lnTo>
                                    <a:pt x="289" y="156"/>
                                  </a:lnTo>
                                  <a:lnTo>
                                    <a:pt x="289" y="159"/>
                                  </a:lnTo>
                                  <a:lnTo>
                                    <a:pt x="294" y="159"/>
                                  </a:lnTo>
                                  <a:lnTo>
                                    <a:pt x="294" y="159"/>
                                  </a:lnTo>
                                  <a:lnTo>
                                    <a:pt x="295" y="159"/>
                                  </a:lnTo>
                                  <a:lnTo>
                                    <a:pt x="295" y="159"/>
                                  </a:lnTo>
                                  <a:lnTo>
                                    <a:pt x="295" y="159"/>
                                  </a:lnTo>
                                  <a:lnTo>
                                    <a:pt x="295" y="159"/>
                                  </a:lnTo>
                                  <a:lnTo>
                                    <a:pt x="296" y="159"/>
                                  </a:lnTo>
                                  <a:lnTo>
                                    <a:pt x="296" y="159"/>
                                  </a:lnTo>
                                  <a:lnTo>
                                    <a:pt x="297" y="159"/>
                                  </a:lnTo>
                                  <a:lnTo>
                                    <a:pt x="297" y="159"/>
                                  </a:lnTo>
                                  <a:lnTo>
                                    <a:pt x="304" y="159"/>
                                  </a:lnTo>
                                  <a:lnTo>
                                    <a:pt x="304" y="161"/>
                                  </a:lnTo>
                                  <a:lnTo>
                                    <a:pt x="306" y="161"/>
                                  </a:lnTo>
                                  <a:lnTo>
                                    <a:pt x="306" y="165"/>
                                  </a:lnTo>
                                  <a:lnTo>
                                    <a:pt x="307" y="165"/>
                                  </a:lnTo>
                                  <a:lnTo>
                                    <a:pt x="307" y="165"/>
                                  </a:lnTo>
                                  <a:lnTo>
                                    <a:pt x="313" y="165"/>
                                  </a:lnTo>
                                  <a:lnTo>
                                    <a:pt x="313" y="165"/>
                                  </a:lnTo>
                                  <a:lnTo>
                                    <a:pt x="318" y="165"/>
                                  </a:lnTo>
                                  <a:lnTo>
                                    <a:pt x="318" y="165"/>
                                  </a:lnTo>
                                  <a:lnTo>
                                    <a:pt x="323" y="165"/>
                                  </a:lnTo>
                                  <a:lnTo>
                                    <a:pt x="323" y="165"/>
                                  </a:lnTo>
                                  <a:lnTo>
                                    <a:pt x="324" y="165"/>
                                  </a:lnTo>
                                  <a:lnTo>
                                    <a:pt x="324" y="165"/>
                                  </a:lnTo>
                                  <a:lnTo>
                                    <a:pt x="325" y="165"/>
                                  </a:lnTo>
                                  <a:lnTo>
                                    <a:pt x="325" y="165"/>
                                  </a:lnTo>
                                  <a:lnTo>
                                    <a:pt x="326" y="165"/>
                                  </a:lnTo>
                                  <a:lnTo>
                                    <a:pt x="326" y="165"/>
                                  </a:lnTo>
                                  <a:lnTo>
                                    <a:pt x="330" y="165"/>
                                  </a:lnTo>
                                  <a:lnTo>
                                    <a:pt x="330" y="165"/>
                                  </a:lnTo>
                                  <a:lnTo>
                                    <a:pt x="330" y="165"/>
                                  </a:lnTo>
                                  <a:lnTo>
                                    <a:pt x="330" y="165"/>
                                  </a:lnTo>
                                  <a:lnTo>
                                    <a:pt x="330" y="165"/>
                                  </a:lnTo>
                                  <a:lnTo>
                                    <a:pt x="330" y="165"/>
                                  </a:lnTo>
                                  <a:lnTo>
                                    <a:pt x="332" y="165"/>
                                  </a:lnTo>
                                  <a:lnTo>
                                    <a:pt x="332" y="165"/>
                                  </a:lnTo>
                                  <a:lnTo>
                                    <a:pt x="332" y="165"/>
                                  </a:lnTo>
                                  <a:lnTo>
                                    <a:pt x="332" y="165"/>
                                  </a:lnTo>
                                  <a:lnTo>
                                    <a:pt x="333" y="165"/>
                                  </a:lnTo>
                                  <a:lnTo>
                                    <a:pt x="333" y="165"/>
                                  </a:lnTo>
                                  <a:lnTo>
                                    <a:pt x="333" y="165"/>
                                  </a:lnTo>
                                  <a:lnTo>
                                    <a:pt x="333" y="165"/>
                                  </a:lnTo>
                                  <a:lnTo>
                                    <a:pt x="334" y="165"/>
                                  </a:lnTo>
                                  <a:lnTo>
                                    <a:pt x="334" y="168"/>
                                  </a:lnTo>
                                  <a:lnTo>
                                    <a:pt x="342" y="168"/>
                                  </a:lnTo>
                                  <a:lnTo>
                                    <a:pt x="342" y="168"/>
                                  </a:lnTo>
                                  <a:lnTo>
                                    <a:pt x="342" y="168"/>
                                  </a:lnTo>
                                  <a:lnTo>
                                    <a:pt x="342" y="168"/>
                                  </a:lnTo>
                                  <a:lnTo>
                                    <a:pt x="343" y="168"/>
                                  </a:lnTo>
                                  <a:lnTo>
                                    <a:pt x="343" y="171"/>
                                  </a:lnTo>
                                  <a:lnTo>
                                    <a:pt x="352" y="171"/>
                                  </a:lnTo>
                                  <a:lnTo>
                                    <a:pt x="352" y="174"/>
                                  </a:lnTo>
                                  <a:lnTo>
                                    <a:pt x="359" y="174"/>
                                  </a:lnTo>
                                  <a:lnTo>
                                    <a:pt x="359" y="174"/>
                                  </a:lnTo>
                                  <a:lnTo>
                                    <a:pt x="361" y="174"/>
                                  </a:lnTo>
                                  <a:lnTo>
                                    <a:pt x="361" y="174"/>
                                  </a:lnTo>
                                  <a:lnTo>
                                    <a:pt x="362" y="174"/>
                                  </a:lnTo>
                                  <a:lnTo>
                                    <a:pt x="362" y="174"/>
                                  </a:lnTo>
                                  <a:lnTo>
                                    <a:pt x="363" y="174"/>
                                  </a:lnTo>
                                  <a:lnTo>
                                    <a:pt x="363" y="174"/>
                                  </a:lnTo>
                                  <a:lnTo>
                                    <a:pt x="365" y="174"/>
                                  </a:lnTo>
                                  <a:lnTo>
                                    <a:pt x="365" y="174"/>
                                  </a:lnTo>
                                  <a:lnTo>
                                    <a:pt x="365" y="174"/>
                                  </a:lnTo>
                                  <a:lnTo>
                                    <a:pt x="365" y="177"/>
                                  </a:lnTo>
                                  <a:lnTo>
                                    <a:pt x="366" y="177"/>
                                  </a:lnTo>
                                  <a:lnTo>
                                    <a:pt x="366" y="177"/>
                                  </a:lnTo>
                                  <a:lnTo>
                                    <a:pt x="370" y="177"/>
                                  </a:lnTo>
                                  <a:lnTo>
                                    <a:pt x="370" y="177"/>
                                  </a:lnTo>
                                  <a:lnTo>
                                    <a:pt x="373" y="177"/>
                                  </a:lnTo>
                                  <a:lnTo>
                                    <a:pt x="373" y="177"/>
                                  </a:lnTo>
                                  <a:lnTo>
                                    <a:pt x="374" y="177"/>
                                  </a:lnTo>
                                  <a:lnTo>
                                    <a:pt x="374" y="177"/>
                                  </a:lnTo>
                                  <a:lnTo>
                                    <a:pt x="374" y="177"/>
                                  </a:lnTo>
                                  <a:lnTo>
                                    <a:pt x="374" y="177"/>
                                  </a:lnTo>
                                  <a:lnTo>
                                    <a:pt x="375" y="177"/>
                                  </a:lnTo>
                                  <a:lnTo>
                                    <a:pt x="375" y="177"/>
                                  </a:lnTo>
                                  <a:lnTo>
                                    <a:pt x="376" y="177"/>
                                  </a:lnTo>
                                  <a:lnTo>
                                    <a:pt x="376" y="177"/>
                                  </a:lnTo>
                                  <a:lnTo>
                                    <a:pt x="378" y="177"/>
                                  </a:lnTo>
                                  <a:lnTo>
                                    <a:pt x="378" y="177"/>
                                  </a:lnTo>
                                  <a:lnTo>
                                    <a:pt x="378" y="177"/>
                                  </a:lnTo>
                                  <a:lnTo>
                                    <a:pt x="378" y="177"/>
                                  </a:lnTo>
                                  <a:lnTo>
                                    <a:pt x="382" y="177"/>
                                  </a:lnTo>
                                  <a:lnTo>
                                    <a:pt x="382" y="177"/>
                                  </a:lnTo>
                                  <a:lnTo>
                                    <a:pt x="388" y="177"/>
                                  </a:lnTo>
                                  <a:lnTo>
                                    <a:pt x="388" y="177"/>
                                  </a:lnTo>
                                  <a:lnTo>
                                    <a:pt x="388" y="177"/>
                                  </a:lnTo>
                                  <a:lnTo>
                                    <a:pt x="388" y="177"/>
                                  </a:lnTo>
                                  <a:lnTo>
                                    <a:pt x="389" y="177"/>
                                  </a:lnTo>
                                  <a:lnTo>
                                    <a:pt x="389" y="177"/>
                                  </a:lnTo>
                                  <a:lnTo>
                                    <a:pt x="394" y="177"/>
                                  </a:lnTo>
                                  <a:lnTo>
                                    <a:pt x="394" y="177"/>
                                  </a:lnTo>
                                  <a:lnTo>
                                    <a:pt x="395" y="177"/>
                                  </a:lnTo>
                                  <a:lnTo>
                                    <a:pt x="395" y="177"/>
                                  </a:lnTo>
                                  <a:lnTo>
                                    <a:pt x="396" y="177"/>
                                  </a:lnTo>
                                  <a:lnTo>
                                    <a:pt x="396" y="177"/>
                                  </a:lnTo>
                                  <a:lnTo>
                                    <a:pt x="396" y="177"/>
                                  </a:lnTo>
                                  <a:lnTo>
                                    <a:pt x="396" y="177"/>
                                  </a:lnTo>
                                  <a:lnTo>
                                    <a:pt x="396" y="177"/>
                                  </a:lnTo>
                                  <a:lnTo>
                                    <a:pt x="396" y="177"/>
                                  </a:lnTo>
                                  <a:lnTo>
                                    <a:pt x="398" y="177"/>
                                  </a:lnTo>
                                  <a:lnTo>
                                    <a:pt x="398" y="177"/>
                                  </a:lnTo>
                                  <a:lnTo>
                                    <a:pt x="400" y="177"/>
                                  </a:lnTo>
                                  <a:lnTo>
                                    <a:pt x="400" y="177"/>
                                  </a:lnTo>
                                  <a:lnTo>
                                    <a:pt x="400" y="177"/>
                                  </a:lnTo>
                                  <a:lnTo>
                                    <a:pt x="400" y="177"/>
                                  </a:lnTo>
                                  <a:lnTo>
                                    <a:pt x="400" y="177"/>
                                  </a:lnTo>
                                  <a:lnTo>
                                    <a:pt x="400" y="177"/>
                                  </a:lnTo>
                                  <a:lnTo>
                                    <a:pt x="401" y="177"/>
                                  </a:lnTo>
                                  <a:lnTo>
                                    <a:pt x="401" y="177"/>
                                  </a:lnTo>
                                  <a:lnTo>
                                    <a:pt x="402" y="177"/>
                                  </a:lnTo>
                                  <a:lnTo>
                                    <a:pt x="402" y="177"/>
                                  </a:lnTo>
                                  <a:lnTo>
                                    <a:pt x="405" y="177"/>
                                  </a:lnTo>
                                  <a:lnTo>
                                    <a:pt x="405" y="177"/>
                                  </a:lnTo>
                                  <a:lnTo>
                                    <a:pt x="407" y="177"/>
                                  </a:lnTo>
                                  <a:lnTo>
                                    <a:pt x="407" y="177"/>
                                  </a:lnTo>
                                  <a:lnTo>
                                    <a:pt x="407" y="177"/>
                                  </a:lnTo>
                                  <a:lnTo>
                                    <a:pt x="407" y="177"/>
                                  </a:lnTo>
                                  <a:lnTo>
                                    <a:pt x="410" y="177"/>
                                  </a:lnTo>
                                  <a:lnTo>
                                    <a:pt x="410" y="177"/>
                                  </a:lnTo>
                                  <a:lnTo>
                                    <a:pt x="410" y="177"/>
                                  </a:lnTo>
                                  <a:lnTo>
                                    <a:pt x="410" y="177"/>
                                  </a:lnTo>
                                  <a:lnTo>
                                    <a:pt x="413" y="177"/>
                                  </a:lnTo>
                                  <a:lnTo>
                                    <a:pt x="413" y="177"/>
                                  </a:lnTo>
                                  <a:lnTo>
                                    <a:pt x="413" y="177"/>
                                  </a:lnTo>
                                  <a:lnTo>
                                    <a:pt x="413" y="177"/>
                                  </a:lnTo>
                                  <a:lnTo>
                                    <a:pt x="418" y="177"/>
                                  </a:lnTo>
                                  <a:lnTo>
                                    <a:pt x="418" y="177"/>
                                  </a:lnTo>
                                  <a:lnTo>
                                    <a:pt x="419" y="177"/>
                                  </a:lnTo>
                                  <a:lnTo>
                                    <a:pt x="419" y="177"/>
                                  </a:lnTo>
                                  <a:lnTo>
                                    <a:pt x="423" y="177"/>
                                  </a:lnTo>
                                  <a:lnTo>
                                    <a:pt x="423" y="182"/>
                                  </a:lnTo>
                                  <a:lnTo>
                                    <a:pt x="425" y="182"/>
                                  </a:lnTo>
                                  <a:lnTo>
                                    <a:pt x="425" y="182"/>
                                  </a:lnTo>
                                  <a:lnTo>
                                    <a:pt x="426" y="182"/>
                                  </a:lnTo>
                                  <a:lnTo>
                                    <a:pt x="426" y="182"/>
                                  </a:lnTo>
                                  <a:lnTo>
                                    <a:pt x="426" y="182"/>
                                  </a:lnTo>
                                  <a:lnTo>
                                    <a:pt x="426" y="182"/>
                                  </a:lnTo>
                                  <a:lnTo>
                                    <a:pt x="428" y="182"/>
                                  </a:lnTo>
                                  <a:lnTo>
                                    <a:pt x="428" y="182"/>
                                  </a:lnTo>
                                  <a:lnTo>
                                    <a:pt x="432" y="182"/>
                                  </a:lnTo>
                                  <a:lnTo>
                                    <a:pt x="432" y="182"/>
                                  </a:lnTo>
                                  <a:lnTo>
                                    <a:pt x="433" y="182"/>
                                  </a:lnTo>
                                  <a:lnTo>
                                    <a:pt x="433" y="182"/>
                                  </a:lnTo>
                                  <a:lnTo>
                                    <a:pt x="436" y="182"/>
                                  </a:lnTo>
                                  <a:lnTo>
                                    <a:pt x="436" y="186"/>
                                  </a:lnTo>
                                  <a:lnTo>
                                    <a:pt x="437" y="186"/>
                                  </a:lnTo>
                                  <a:lnTo>
                                    <a:pt x="437" y="186"/>
                                  </a:lnTo>
                                  <a:lnTo>
                                    <a:pt x="438" y="186"/>
                                  </a:lnTo>
                                  <a:lnTo>
                                    <a:pt x="438" y="186"/>
                                  </a:lnTo>
                                  <a:lnTo>
                                    <a:pt x="440" y="186"/>
                                  </a:lnTo>
                                  <a:lnTo>
                                    <a:pt x="440" y="186"/>
                                  </a:lnTo>
                                  <a:lnTo>
                                    <a:pt x="440" y="186"/>
                                  </a:lnTo>
                                  <a:lnTo>
                                    <a:pt x="440" y="186"/>
                                  </a:lnTo>
                                  <a:lnTo>
                                    <a:pt x="443" y="186"/>
                                  </a:lnTo>
                                  <a:lnTo>
                                    <a:pt x="443" y="186"/>
                                  </a:lnTo>
                                  <a:lnTo>
                                    <a:pt x="447" y="186"/>
                                  </a:lnTo>
                                  <a:lnTo>
                                    <a:pt x="447" y="186"/>
                                  </a:lnTo>
                                  <a:lnTo>
                                    <a:pt x="449" y="186"/>
                                  </a:lnTo>
                                  <a:lnTo>
                                    <a:pt x="449" y="186"/>
                                  </a:lnTo>
                                  <a:lnTo>
                                    <a:pt x="451" y="186"/>
                                  </a:lnTo>
                                  <a:lnTo>
                                    <a:pt x="451" y="186"/>
                                  </a:lnTo>
                                  <a:lnTo>
                                    <a:pt x="453" y="186"/>
                                  </a:lnTo>
                                  <a:lnTo>
                                    <a:pt x="453" y="186"/>
                                  </a:lnTo>
                                  <a:lnTo>
                                    <a:pt x="455" y="186"/>
                                  </a:lnTo>
                                  <a:lnTo>
                                    <a:pt x="455" y="191"/>
                                  </a:lnTo>
                                  <a:lnTo>
                                    <a:pt x="456" y="191"/>
                                  </a:lnTo>
                                  <a:lnTo>
                                    <a:pt x="456" y="191"/>
                                  </a:lnTo>
                                  <a:lnTo>
                                    <a:pt x="458" y="191"/>
                                  </a:lnTo>
                                  <a:lnTo>
                                    <a:pt x="458" y="196"/>
                                  </a:lnTo>
                                  <a:lnTo>
                                    <a:pt x="459" y="196"/>
                                  </a:lnTo>
                                  <a:lnTo>
                                    <a:pt x="459" y="196"/>
                                  </a:lnTo>
                                  <a:lnTo>
                                    <a:pt x="459" y="196"/>
                                  </a:lnTo>
                                  <a:lnTo>
                                    <a:pt x="459" y="196"/>
                                  </a:lnTo>
                                  <a:lnTo>
                                    <a:pt x="460" y="196"/>
                                  </a:lnTo>
                                  <a:lnTo>
                                    <a:pt x="460" y="196"/>
                                  </a:lnTo>
                                  <a:lnTo>
                                    <a:pt x="460" y="196"/>
                                  </a:lnTo>
                                  <a:lnTo>
                                    <a:pt x="460" y="196"/>
                                  </a:lnTo>
                                  <a:lnTo>
                                    <a:pt x="462" y="196"/>
                                  </a:lnTo>
                                  <a:lnTo>
                                    <a:pt x="462" y="202"/>
                                  </a:lnTo>
                                  <a:lnTo>
                                    <a:pt x="463" y="202"/>
                                  </a:lnTo>
                                  <a:lnTo>
                                    <a:pt x="463" y="202"/>
                                  </a:lnTo>
                                  <a:lnTo>
                                    <a:pt x="464" y="202"/>
                                  </a:lnTo>
                                  <a:lnTo>
                                    <a:pt x="464" y="202"/>
                                  </a:lnTo>
                                  <a:lnTo>
                                    <a:pt x="465" y="202"/>
                                  </a:lnTo>
                                  <a:lnTo>
                                    <a:pt x="465" y="206"/>
                                  </a:lnTo>
                                  <a:lnTo>
                                    <a:pt x="465" y="206"/>
                                  </a:lnTo>
                                  <a:lnTo>
                                    <a:pt x="465" y="206"/>
                                  </a:lnTo>
                                  <a:lnTo>
                                    <a:pt x="465" y="206"/>
                                  </a:lnTo>
                                  <a:lnTo>
                                    <a:pt x="465" y="206"/>
                                  </a:lnTo>
                                  <a:lnTo>
                                    <a:pt x="469" y="206"/>
                                  </a:lnTo>
                                  <a:lnTo>
                                    <a:pt x="469" y="206"/>
                                  </a:lnTo>
                                  <a:lnTo>
                                    <a:pt x="469" y="206"/>
                                  </a:lnTo>
                                  <a:lnTo>
                                    <a:pt x="469" y="206"/>
                                  </a:lnTo>
                                  <a:lnTo>
                                    <a:pt x="473" y="206"/>
                                  </a:lnTo>
                                  <a:lnTo>
                                    <a:pt x="473" y="206"/>
                                  </a:lnTo>
                                  <a:lnTo>
                                    <a:pt x="474" y="206"/>
                                  </a:lnTo>
                                  <a:lnTo>
                                    <a:pt x="474" y="206"/>
                                  </a:lnTo>
                                  <a:lnTo>
                                    <a:pt x="474" y="206"/>
                                  </a:lnTo>
                                  <a:lnTo>
                                    <a:pt x="474" y="206"/>
                                  </a:lnTo>
                                  <a:lnTo>
                                    <a:pt x="475" y="206"/>
                                  </a:lnTo>
                                  <a:lnTo>
                                    <a:pt x="475" y="206"/>
                                  </a:lnTo>
                                  <a:lnTo>
                                    <a:pt x="478" y="206"/>
                                  </a:lnTo>
                                  <a:lnTo>
                                    <a:pt x="478" y="206"/>
                                  </a:lnTo>
                                  <a:lnTo>
                                    <a:pt x="479" y="206"/>
                                  </a:lnTo>
                                  <a:lnTo>
                                    <a:pt x="479" y="206"/>
                                  </a:lnTo>
                                  <a:lnTo>
                                    <a:pt x="480" y="206"/>
                                  </a:lnTo>
                                  <a:lnTo>
                                    <a:pt x="480" y="206"/>
                                  </a:lnTo>
                                  <a:lnTo>
                                    <a:pt x="482" y="206"/>
                                  </a:lnTo>
                                  <a:lnTo>
                                    <a:pt x="482" y="206"/>
                                  </a:lnTo>
                                  <a:lnTo>
                                    <a:pt x="483" y="206"/>
                                  </a:lnTo>
                                  <a:lnTo>
                                    <a:pt x="483" y="206"/>
                                  </a:lnTo>
                                  <a:lnTo>
                                    <a:pt x="483" y="206"/>
                                  </a:lnTo>
                                  <a:lnTo>
                                    <a:pt x="483" y="206"/>
                                  </a:lnTo>
                                  <a:lnTo>
                                    <a:pt x="487" y="206"/>
                                  </a:lnTo>
                                  <a:lnTo>
                                    <a:pt x="487" y="206"/>
                                  </a:lnTo>
                                  <a:lnTo>
                                    <a:pt x="487" y="206"/>
                                  </a:lnTo>
                                  <a:lnTo>
                                    <a:pt x="487" y="206"/>
                                  </a:lnTo>
                                  <a:lnTo>
                                    <a:pt x="487" y="206"/>
                                  </a:lnTo>
                                  <a:lnTo>
                                    <a:pt x="487" y="206"/>
                                  </a:lnTo>
                                  <a:lnTo>
                                    <a:pt x="488" y="206"/>
                                  </a:lnTo>
                                  <a:lnTo>
                                    <a:pt x="488" y="206"/>
                                  </a:lnTo>
                                  <a:lnTo>
                                    <a:pt x="489" y="206"/>
                                  </a:lnTo>
                                  <a:lnTo>
                                    <a:pt x="489" y="206"/>
                                  </a:lnTo>
                                  <a:lnTo>
                                    <a:pt x="489" y="206"/>
                                  </a:lnTo>
                                  <a:lnTo>
                                    <a:pt x="489" y="206"/>
                                  </a:lnTo>
                                  <a:lnTo>
                                    <a:pt x="494" y="206"/>
                                  </a:lnTo>
                                  <a:lnTo>
                                    <a:pt x="494" y="206"/>
                                  </a:lnTo>
                                  <a:lnTo>
                                    <a:pt x="495" y="206"/>
                                  </a:lnTo>
                                  <a:lnTo>
                                    <a:pt x="495" y="206"/>
                                  </a:lnTo>
                                  <a:lnTo>
                                    <a:pt x="498" y="206"/>
                                  </a:lnTo>
                                  <a:lnTo>
                                    <a:pt x="498" y="206"/>
                                  </a:lnTo>
                                  <a:lnTo>
                                    <a:pt x="503" y="206"/>
                                  </a:lnTo>
                                  <a:lnTo>
                                    <a:pt x="503" y="206"/>
                                  </a:lnTo>
                                  <a:lnTo>
                                    <a:pt x="506" y="206"/>
                                  </a:lnTo>
                                  <a:lnTo>
                                    <a:pt x="506" y="206"/>
                                  </a:lnTo>
                                  <a:lnTo>
                                    <a:pt x="507" y="206"/>
                                  </a:lnTo>
                                  <a:lnTo>
                                    <a:pt x="507" y="206"/>
                                  </a:lnTo>
                                  <a:lnTo>
                                    <a:pt x="508" y="206"/>
                                  </a:lnTo>
                                  <a:lnTo>
                                    <a:pt x="508" y="206"/>
                                  </a:lnTo>
                                  <a:lnTo>
                                    <a:pt x="509" y="206"/>
                                  </a:lnTo>
                                  <a:lnTo>
                                    <a:pt x="509" y="206"/>
                                  </a:lnTo>
                                  <a:lnTo>
                                    <a:pt x="511" y="206"/>
                                  </a:lnTo>
                                  <a:lnTo>
                                    <a:pt x="511" y="206"/>
                                  </a:lnTo>
                                  <a:lnTo>
                                    <a:pt x="512" y="206"/>
                                  </a:lnTo>
                                  <a:lnTo>
                                    <a:pt x="512" y="206"/>
                                  </a:lnTo>
                                  <a:lnTo>
                                    <a:pt x="518" y="206"/>
                                  </a:lnTo>
                                  <a:lnTo>
                                    <a:pt x="518" y="206"/>
                                  </a:lnTo>
                                  <a:lnTo>
                                    <a:pt x="520" y="206"/>
                                  </a:lnTo>
                                  <a:lnTo>
                                    <a:pt x="520" y="206"/>
                                  </a:lnTo>
                                  <a:lnTo>
                                    <a:pt x="522" y="206"/>
                                  </a:lnTo>
                                  <a:lnTo>
                                    <a:pt x="522" y="206"/>
                                  </a:lnTo>
                                  <a:lnTo>
                                    <a:pt x="522" y="206"/>
                                  </a:lnTo>
                                  <a:lnTo>
                                    <a:pt x="522" y="206"/>
                                  </a:lnTo>
                                  <a:lnTo>
                                    <a:pt x="523" y="206"/>
                                  </a:lnTo>
                                  <a:lnTo>
                                    <a:pt x="523" y="206"/>
                                  </a:lnTo>
                                  <a:lnTo>
                                    <a:pt x="524" y="206"/>
                                  </a:lnTo>
                                  <a:lnTo>
                                    <a:pt x="524" y="206"/>
                                  </a:lnTo>
                                  <a:lnTo>
                                    <a:pt x="525" y="206"/>
                                  </a:lnTo>
                                  <a:lnTo>
                                    <a:pt x="525" y="206"/>
                                  </a:lnTo>
                                  <a:lnTo>
                                    <a:pt x="526" y="206"/>
                                  </a:lnTo>
                                  <a:lnTo>
                                    <a:pt x="526" y="206"/>
                                  </a:lnTo>
                                  <a:lnTo>
                                    <a:pt x="527" y="206"/>
                                  </a:lnTo>
                                  <a:lnTo>
                                    <a:pt x="527" y="206"/>
                                  </a:lnTo>
                                  <a:lnTo>
                                    <a:pt x="528" y="206"/>
                                  </a:lnTo>
                                  <a:lnTo>
                                    <a:pt x="528" y="206"/>
                                  </a:lnTo>
                                  <a:lnTo>
                                    <a:pt x="529" y="206"/>
                                  </a:lnTo>
                                  <a:lnTo>
                                    <a:pt x="529" y="206"/>
                                  </a:lnTo>
                                  <a:lnTo>
                                    <a:pt x="529" y="206"/>
                                  </a:lnTo>
                                  <a:lnTo>
                                    <a:pt x="529" y="206"/>
                                  </a:lnTo>
                                  <a:lnTo>
                                    <a:pt x="531" y="206"/>
                                  </a:lnTo>
                                  <a:lnTo>
                                    <a:pt x="531" y="206"/>
                                  </a:lnTo>
                                  <a:lnTo>
                                    <a:pt x="533" y="206"/>
                                  </a:lnTo>
                                  <a:lnTo>
                                    <a:pt x="533" y="206"/>
                                  </a:lnTo>
                                  <a:lnTo>
                                    <a:pt x="538" y="206"/>
                                  </a:lnTo>
                                  <a:lnTo>
                                    <a:pt x="538" y="206"/>
                                  </a:lnTo>
                                  <a:lnTo>
                                    <a:pt x="540" y="206"/>
                                  </a:lnTo>
                                  <a:lnTo>
                                    <a:pt x="540" y="206"/>
                                  </a:lnTo>
                                  <a:lnTo>
                                    <a:pt x="543" y="206"/>
                                  </a:lnTo>
                                  <a:lnTo>
                                    <a:pt x="543" y="206"/>
                                  </a:lnTo>
                                  <a:lnTo>
                                    <a:pt x="543" y="206"/>
                                  </a:lnTo>
                                  <a:lnTo>
                                    <a:pt x="543" y="215"/>
                                  </a:lnTo>
                                  <a:lnTo>
                                    <a:pt x="544" y="215"/>
                                  </a:lnTo>
                                  <a:lnTo>
                                    <a:pt x="544" y="215"/>
                                  </a:lnTo>
                                  <a:lnTo>
                                    <a:pt x="547" y="215"/>
                                  </a:lnTo>
                                  <a:lnTo>
                                    <a:pt x="547" y="215"/>
                                  </a:lnTo>
                                  <a:lnTo>
                                    <a:pt x="553" y="215"/>
                                  </a:lnTo>
                                  <a:lnTo>
                                    <a:pt x="553" y="215"/>
                                  </a:lnTo>
                                  <a:lnTo>
                                    <a:pt x="555" y="215"/>
                                  </a:lnTo>
                                  <a:lnTo>
                                    <a:pt x="555" y="215"/>
                                  </a:lnTo>
                                  <a:lnTo>
                                    <a:pt x="557" y="215"/>
                                  </a:lnTo>
                                  <a:lnTo>
                                    <a:pt x="557" y="215"/>
                                  </a:lnTo>
                                  <a:lnTo>
                                    <a:pt x="562" y="215"/>
                                  </a:lnTo>
                                  <a:lnTo>
                                    <a:pt x="562" y="215"/>
                                  </a:lnTo>
                                  <a:lnTo>
                                    <a:pt x="563" y="215"/>
                                  </a:lnTo>
                                  <a:lnTo>
                                    <a:pt x="563" y="215"/>
                                  </a:lnTo>
                                  <a:lnTo>
                                    <a:pt x="567" y="215"/>
                                  </a:lnTo>
                                  <a:lnTo>
                                    <a:pt x="567" y="215"/>
                                  </a:lnTo>
                                  <a:lnTo>
                                    <a:pt x="568" y="215"/>
                                  </a:lnTo>
                                  <a:lnTo>
                                    <a:pt x="568" y="215"/>
                                  </a:lnTo>
                                  <a:lnTo>
                                    <a:pt x="569" y="215"/>
                                  </a:lnTo>
                                  <a:lnTo>
                                    <a:pt x="569" y="215"/>
                                  </a:lnTo>
                                  <a:lnTo>
                                    <a:pt x="583" y="215"/>
                                  </a:lnTo>
                                  <a:lnTo>
                                    <a:pt x="583" y="224"/>
                                  </a:lnTo>
                                  <a:lnTo>
                                    <a:pt x="586" y="224"/>
                                  </a:lnTo>
                                  <a:lnTo>
                                    <a:pt x="586" y="224"/>
                                  </a:lnTo>
                                  <a:lnTo>
                                    <a:pt x="590" y="224"/>
                                  </a:lnTo>
                                  <a:lnTo>
                                    <a:pt x="590" y="224"/>
                                  </a:lnTo>
                                  <a:lnTo>
                                    <a:pt x="593" y="224"/>
                                  </a:lnTo>
                                  <a:lnTo>
                                    <a:pt x="593" y="224"/>
                                  </a:lnTo>
                                  <a:lnTo>
                                    <a:pt x="594" y="224"/>
                                  </a:lnTo>
                                  <a:lnTo>
                                    <a:pt x="594" y="224"/>
                                  </a:lnTo>
                                  <a:lnTo>
                                    <a:pt x="595" y="224"/>
                                  </a:lnTo>
                                  <a:lnTo>
                                    <a:pt x="595" y="224"/>
                                  </a:lnTo>
                                  <a:lnTo>
                                    <a:pt x="597" y="224"/>
                                  </a:lnTo>
                                  <a:lnTo>
                                    <a:pt x="597" y="224"/>
                                  </a:lnTo>
                                  <a:lnTo>
                                    <a:pt x="597" y="224"/>
                                  </a:lnTo>
                                  <a:lnTo>
                                    <a:pt x="597" y="224"/>
                                  </a:lnTo>
                                  <a:lnTo>
                                    <a:pt x="612" y="224"/>
                                  </a:lnTo>
                                  <a:lnTo>
                                    <a:pt x="612" y="224"/>
                                  </a:lnTo>
                                  <a:lnTo>
                                    <a:pt x="615" y="224"/>
                                  </a:lnTo>
                                  <a:lnTo>
                                    <a:pt x="615" y="224"/>
                                  </a:lnTo>
                                  <a:lnTo>
                                    <a:pt x="616" y="224"/>
                                  </a:lnTo>
                                  <a:lnTo>
                                    <a:pt x="616" y="224"/>
                                  </a:lnTo>
                                  <a:lnTo>
                                    <a:pt x="618" y="224"/>
                                  </a:lnTo>
                                  <a:lnTo>
                                    <a:pt x="618" y="224"/>
                                  </a:lnTo>
                                  <a:lnTo>
                                    <a:pt x="618" y="224"/>
                                  </a:lnTo>
                                  <a:lnTo>
                                    <a:pt x="618" y="224"/>
                                  </a:lnTo>
                                  <a:lnTo>
                                    <a:pt x="631" y="224"/>
                                  </a:lnTo>
                                  <a:lnTo>
                                    <a:pt x="631" y="224"/>
                                  </a:lnTo>
                                  <a:lnTo>
                                    <a:pt x="637" y="224"/>
                                  </a:lnTo>
                                  <a:lnTo>
                                    <a:pt x="637" y="224"/>
                                  </a:lnTo>
                                  <a:lnTo>
                                    <a:pt x="639" y="224"/>
                                  </a:lnTo>
                                  <a:lnTo>
                                    <a:pt x="639" y="224"/>
                                  </a:lnTo>
                                  <a:lnTo>
                                    <a:pt x="640" y="224"/>
                                  </a:lnTo>
                                  <a:lnTo>
                                    <a:pt x="640" y="224"/>
                                  </a:lnTo>
                                  <a:lnTo>
                                    <a:pt x="646" y="224"/>
                                  </a:lnTo>
                                  <a:lnTo>
                                    <a:pt x="646" y="224"/>
                                  </a:lnTo>
                                  <a:lnTo>
                                    <a:pt x="648" y="224"/>
                                  </a:lnTo>
                                  <a:lnTo>
                                    <a:pt x="648" y="224"/>
                                  </a:lnTo>
                                  <a:lnTo>
                                    <a:pt x="655" y="224"/>
                                  </a:lnTo>
                                  <a:lnTo>
                                    <a:pt x="655" y="224"/>
                                  </a:lnTo>
                                  <a:lnTo>
                                    <a:pt x="659" y="224"/>
                                  </a:lnTo>
                                  <a:lnTo>
                                    <a:pt x="659" y="224"/>
                                  </a:lnTo>
                                  <a:lnTo>
                                    <a:pt x="659" y="224"/>
                                  </a:lnTo>
                                  <a:lnTo>
                                    <a:pt x="659" y="224"/>
                                  </a:lnTo>
                                  <a:lnTo>
                                    <a:pt x="660" y="224"/>
                                  </a:lnTo>
                                  <a:lnTo>
                                    <a:pt x="660" y="224"/>
                                  </a:lnTo>
                                  <a:lnTo>
                                    <a:pt x="661" y="224"/>
                                  </a:lnTo>
                                  <a:lnTo>
                                    <a:pt x="661" y="224"/>
                                  </a:lnTo>
                                  <a:lnTo>
                                    <a:pt x="662" y="224"/>
                                  </a:lnTo>
                                  <a:lnTo>
                                    <a:pt x="662" y="224"/>
                                  </a:lnTo>
                                  <a:lnTo>
                                    <a:pt x="663" y="224"/>
                                  </a:lnTo>
                                  <a:lnTo>
                                    <a:pt x="663" y="224"/>
                                  </a:lnTo>
                                  <a:lnTo>
                                    <a:pt x="663" y="224"/>
                                  </a:lnTo>
                                  <a:lnTo>
                                    <a:pt x="663" y="224"/>
                                  </a:lnTo>
                                  <a:lnTo>
                                    <a:pt x="668" y="224"/>
                                  </a:lnTo>
                                  <a:lnTo>
                                    <a:pt x="668" y="224"/>
                                  </a:lnTo>
                                  <a:lnTo>
                                    <a:pt x="668" y="224"/>
                                  </a:lnTo>
                                  <a:lnTo>
                                    <a:pt x="668" y="224"/>
                                  </a:lnTo>
                                  <a:lnTo>
                                    <a:pt x="676" y="224"/>
                                  </a:lnTo>
                                  <a:lnTo>
                                    <a:pt x="676" y="224"/>
                                  </a:lnTo>
                                  <a:lnTo>
                                    <a:pt x="681" y="224"/>
                                  </a:lnTo>
                                  <a:lnTo>
                                    <a:pt x="681" y="224"/>
                                  </a:lnTo>
                                  <a:lnTo>
                                    <a:pt x="682" y="224"/>
                                  </a:lnTo>
                                  <a:lnTo>
                                    <a:pt x="682" y="224"/>
                                  </a:lnTo>
                                  <a:lnTo>
                                    <a:pt x="686" y="224"/>
                                  </a:lnTo>
                                  <a:lnTo>
                                    <a:pt x="686" y="224"/>
                                  </a:lnTo>
                                  <a:lnTo>
                                    <a:pt x="693" y="224"/>
                                  </a:lnTo>
                                  <a:lnTo>
                                    <a:pt x="693" y="224"/>
                                  </a:lnTo>
                                  <a:lnTo>
                                    <a:pt x="693" y="224"/>
                                  </a:lnTo>
                                  <a:lnTo>
                                    <a:pt x="693" y="224"/>
                                  </a:lnTo>
                                  <a:lnTo>
                                    <a:pt x="714" y="224"/>
                                  </a:lnTo>
                                  <a:lnTo>
                                    <a:pt x="714" y="224"/>
                                  </a:lnTo>
                                  <a:lnTo>
                                    <a:pt x="724" y="224"/>
                                  </a:lnTo>
                                  <a:lnTo>
                                    <a:pt x="724" y="224"/>
                                  </a:lnTo>
                                  <a:lnTo>
                                    <a:pt x="728" y="224"/>
                                  </a:lnTo>
                                  <a:lnTo>
                                    <a:pt x="728" y="224"/>
                                  </a:lnTo>
                                  <a:lnTo>
                                    <a:pt x="736" y="224"/>
                                  </a:lnTo>
                                  <a:lnTo>
                                    <a:pt x="736" y="224"/>
                                  </a:lnTo>
                                  <a:lnTo>
                                    <a:pt x="751" y="224"/>
                                  </a:lnTo>
                                  <a:lnTo>
                                    <a:pt x="751" y="224"/>
                                  </a:lnTo>
                                  <a:lnTo>
                                    <a:pt x="752" y="224"/>
                                  </a:lnTo>
                                  <a:lnTo>
                                    <a:pt x="752" y="254"/>
                                  </a:lnTo>
                                  <a:lnTo>
                                    <a:pt x="766" y="254"/>
                                  </a:lnTo>
                                  <a:lnTo>
                                    <a:pt x="766" y="254"/>
                                  </a:lnTo>
                                  <a:lnTo>
                                    <a:pt x="783" y="254"/>
                                  </a:lnTo>
                                  <a:lnTo>
                                    <a:pt x="783" y="254"/>
                                  </a:lnTo>
                                  <a:lnTo>
                                    <a:pt x="799" y="254"/>
                                  </a:lnTo>
                                  <a:lnTo>
                                    <a:pt x="799" y="287"/>
                                  </a:lnTo>
                                  <a:lnTo>
                                    <a:pt x="812" y="287"/>
                                  </a:lnTo>
                                  <a:lnTo>
                                    <a:pt x="812" y="287"/>
                                  </a:lnTo>
                                  <a:lnTo>
                                    <a:pt x="857" y="287"/>
                                  </a:lnTo>
                                  <a:lnTo>
                                    <a:pt x="857" y="287"/>
                                  </a:lnTo>
                                  <a:lnTo>
                                    <a:pt x="869" y="287"/>
                                  </a:lnTo>
                                  <a:lnTo>
                                    <a:pt x="869" y="287"/>
                                  </a:lnTo>
                                  <a:lnTo>
                                    <a:pt x="883" y="287"/>
                                  </a:lnTo>
                                  <a:lnTo>
                                    <a:pt x="883" y="287"/>
                                  </a:lnTo>
                                  <a:lnTo>
                                    <a:pt x="889" y="287"/>
                                  </a:lnTo>
                                  <a:lnTo>
                                    <a:pt x="889" y="287"/>
                                  </a:lnTo>
                                  <a:lnTo>
                                    <a:pt x="919" y="287"/>
                                  </a:lnTo>
                                  <a:lnTo>
                                    <a:pt x="919" y="287"/>
                                  </a:lnTo>
                                  <a:lnTo>
                                    <a:pt x="920" y="287"/>
                                  </a:lnTo>
                                  <a:lnTo>
                                    <a:pt x="920" y="287"/>
                                  </a:lnTo>
                                  <a:lnTo>
                                    <a:pt x="926" y="287"/>
                                  </a:lnTo>
                                  <a:lnTo>
                                    <a:pt x="926" y="287"/>
                                  </a:lnTo>
                                  <a:lnTo>
                                    <a:pt x="940" y="287"/>
                                  </a:lnTo>
                                  <a:lnTo>
                                    <a:pt x="940" y="287"/>
                                  </a:lnTo>
                                  <a:lnTo>
                                    <a:pt x="946" y="287"/>
                                  </a:lnTo>
                                  <a:lnTo>
                                    <a:pt x="946" y="287"/>
                                  </a:lnTo>
                                  <a:lnTo>
                                    <a:pt x="950" y="287"/>
                                  </a:lnTo>
                                  <a:lnTo>
                                    <a:pt x="950" y="287"/>
                                  </a:lnTo>
                                  <a:lnTo>
                                    <a:pt x="1170" y="287"/>
                                  </a:lnTo>
                                  <a:lnTo>
                                    <a:pt x="1170" y="287"/>
                                  </a:lnTo>
                                  <a:lnTo>
                                    <a:pt x="1196" y="287"/>
                                  </a:lnTo>
                                  <a:lnTo>
                                    <a:pt x="1196" y="287"/>
                                  </a:lnTo>
                                  <a:lnTo>
                                    <a:pt x="1221" y="287"/>
                                  </a:lnTo>
                                  <a:lnTo>
                                    <a:pt x="1221" y="287"/>
                                  </a:lnTo>
                                  <a:lnTo>
                                    <a:pt x="1227" y="287"/>
                                  </a:lnTo>
                                  <a:lnTo>
                                    <a:pt x="1227" y="287"/>
                                  </a:lnTo>
                                </a:path>
                              </a:pathLst>
                            </a:custGeom>
                            <a:noFill/>
                            <a:ln w="1524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 name="Line 13"/>
                          <wps:cNvCnPr/>
                          <wps:spPr bwMode="auto">
                            <a:xfrm>
                              <a:off x="1060" y="658"/>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 name="Line 14"/>
                          <wps:cNvCnPr/>
                          <wps:spPr bwMode="auto">
                            <a:xfrm>
                              <a:off x="1060" y="658"/>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 name="Line 15"/>
                          <wps:cNvCnPr/>
                          <wps:spPr bwMode="auto">
                            <a:xfrm>
                              <a:off x="1060" y="658"/>
                              <a:ext cx="34"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 name="Line 16"/>
                          <wps:cNvCnPr/>
                          <wps:spPr bwMode="auto">
                            <a:xfrm>
                              <a:off x="1094" y="658"/>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 name="Line 17"/>
                          <wps:cNvCnPr/>
                          <wps:spPr bwMode="auto">
                            <a:xfrm>
                              <a:off x="1094" y="658"/>
                              <a:ext cx="14"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 name="Line 18"/>
                          <wps:cNvCnPr/>
                          <wps:spPr bwMode="auto">
                            <a:xfrm>
                              <a:off x="1108" y="658"/>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 name="Line 19"/>
                          <wps:cNvCnPr/>
                          <wps:spPr bwMode="auto">
                            <a:xfrm>
                              <a:off x="1108" y="658"/>
                              <a:ext cx="29"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 name="Line 20"/>
                          <wps:cNvCnPr/>
                          <wps:spPr bwMode="auto">
                            <a:xfrm>
                              <a:off x="1137" y="658"/>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 name="Line 21"/>
                          <wps:cNvCnPr/>
                          <wps:spPr bwMode="auto">
                            <a:xfrm>
                              <a:off x="1137" y="658"/>
                              <a:ext cx="24"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 name="Line 22"/>
                          <wps:cNvCnPr/>
                          <wps:spPr bwMode="auto">
                            <a:xfrm>
                              <a:off x="1161" y="658"/>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 name="Line 23"/>
                          <wps:cNvCnPr/>
                          <wps:spPr bwMode="auto">
                            <a:xfrm>
                              <a:off x="1161" y="658"/>
                              <a:ext cx="14"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 name="Line 24"/>
                          <wps:cNvCnPr/>
                          <wps:spPr bwMode="auto">
                            <a:xfrm>
                              <a:off x="1180" y="711"/>
                              <a:ext cx="0" cy="29"/>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7" name="Line 25"/>
                          <wps:cNvCnPr/>
                          <wps:spPr bwMode="auto">
                            <a:xfrm>
                              <a:off x="1180" y="740"/>
                              <a:ext cx="1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8" name="Line 26"/>
                          <wps:cNvCnPr/>
                          <wps:spPr bwMode="auto">
                            <a:xfrm>
                              <a:off x="1190" y="740"/>
                              <a:ext cx="0" cy="33"/>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9" name="Line 27"/>
                          <wps:cNvCnPr/>
                          <wps:spPr bwMode="auto">
                            <a:xfrm>
                              <a:off x="1190" y="773"/>
                              <a:ext cx="4"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0" name="Line 28"/>
                          <wps:cNvCnPr/>
                          <wps:spPr bwMode="auto">
                            <a:xfrm>
                              <a:off x="1194" y="773"/>
                              <a:ext cx="0" cy="39"/>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1" name="Line 29"/>
                          <wps:cNvCnPr/>
                          <wps:spPr bwMode="auto">
                            <a:xfrm>
                              <a:off x="1228" y="831"/>
                              <a:ext cx="43"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2" name="Line 30"/>
                          <wps:cNvCnPr/>
                          <wps:spPr bwMode="auto">
                            <a:xfrm>
                              <a:off x="1271" y="831"/>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 name="Line 31"/>
                          <wps:cNvCnPr/>
                          <wps:spPr bwMode="auto">
                            <a:xfrm>
                              <a:off x="1271" y="831"/>
                              <a:ext cx="1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 name="Line 32"/>
                          <wps:cNvCnPr/>
                          <wps:spPr bwMode="auto">
                            <a:xfrm>
                              <a:off x="1281" y="831"/>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 name="Line 33"/>
                          <wps:cNvCnPr/>
                          <wps:spPr bwMode="auto">
                            <a:xfrm>
                              <a:off x="1281" y="831"/>
                              <a:ext cx="9"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 name="Line 34"/>
                          <wps:cNvCnPr/>
                          <wps:spPr bwMode="auto">
                            <a:xfrm>
                              <a:off x="1290" y="831"/>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 name="Line 35"/>
                          <wps:cNvCnPr/>
                          <wps:spPr bwMode="auto">
                            <a:xfrm>
                              <a:off x="1290" y="831"/>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 name="Line 36"/>
                          <wps:cNvCnPr/>
                          <wps:spPr bwMode="auto">
                            <a:xfrm>
                              <a:off x="1290" y="831"/>
                              <a:ext cx="0" cy="33"/>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 name="Line 37"/>
                          <wps:cNvCnPr/>
                          <wps:spPr bwMode="auto">
                            <a:xfrm>
                              <a:off x="1290" y="864"/>
                              <a:ext cx="2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 name="Line 38"/>
                          <wps:cNvCnPr/>
                          <wps:spPr bwMode="auto">
                            <a:xfrm>
                              <a:off x="1353" y="884"/>
                              <a:ext cx="0" cy="24"/>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 name="Line 39"/>
                          <wps:cNvCnPr/>
                          <wps:spPr bwMode="auto">
                            <a:xfrm>
                              <a:off x="1353" y="908"/>
                              <a:ext cx="33"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 name="Line 40"/>
                          <wps:cNvCnPr/>
                          <wps:spPr bwMode="auto">
                            <a:xfrm>
                              <a:off x="1386" y="908"/>
                              <a:ext cx="0" cy="43"/>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 name="Line 41"/>
                          <wps:cNvCnPr/>
                          <wps:spPr bwMode="auto">
                            <a:xfrm>
                              <a:off x="1386" y="951"/>
                              <a:ext cx="1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 name="Line 42"/>
                          <wps:cNvCnPr/>
                          <wps:spPr bwMode="auto">
                            <a:xfrm>
                              <a:off x="1396" y="951"/>
                              <a:ext cx="0" cy="5"/>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 name="Line 43"/>
                          <wps:cNvCnPr/>
                          <wps:spPr bwMode="auto">
                            <a:xfrm>
                              <a:off x="1396" y="1013"/>
                              <a:ext cx="0" cy="15"/>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 name="Line 44"/>
                          <wps:cNvCnPr/>
                          <wps:spPr bwMode="auto">
                            <a:xfrm>
                              <a:off x="1396" y="1028"/>
                              <a:ext cx="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 name="Line 45"/>
                          <wps:cNvCnPr/>
                          <wps:spPr bwMode="auto">
                            <a:xfrm>
                              <a:off x="1401" y="1028"/>
                              <a:ext cx="0" cy="33"/>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 name="Line 46"/>
                          <wps:cNvCnPr/>
                          <wps:spPr bwMode="auto">
                            <a:xfrm>
                              <a:off x="1401" y="1061"/>
                              <a:ext cx="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 name="Line 47"/>
                          <wps:cNvCnPr/>
                          <wps:spPr bwMode="auto">
                            <a:xfrm>
                              <a:off x="1406" y="1061"/>
                              <a:ext cx="0" cy="58"/>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 name="Line 48"/>
                          <wps:cNvCnPr/>
                          <wps:spPr bwMode="auto">
                            <a:xfrm>
                              <a:off x="1406" y="1119"/>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 name="Line 49"/>
                          <wps:cNvCnPr/>
                          <wps:spPr bwMode="auto">
                            <a:xfrm>
                              <a:off x="1425" y="1157"/>
                              <a:ext cx="0" cy="39"/>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 name="Line 50"/>
                          <wps:cNvCnPr/>
                          <wps:spPr bwMode="auto">
                            <a:xfrm>
                              <a:off x="1425" y="1196"/>
                              <a:ext cx="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 name="Line 51"/>
                          <wps:cNvCnPr/>
                          <wps:spPr bwMode="auto">
                            <a:xfrm>
                              <a:off x="1430" y="1196"/>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4" name="Line 52"/>
                          <wps:cNvCnPr/>
                          <wps:spPr bwMode="auto">
                            <a:xfrm>
                              <a:off x="1430" y="1196"/>
                              <a:ext cx="67"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5" name="Line 53"/>
                          <wps:cNvCnPr/>
                          <wps:spPr bwMode="auto">
                            <a:xfrm>
                              <a:off x="1497" y="1196"/>
                              <a:ext cx="0" cy="4"/>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 name="Line 54"/>
                          <wps:cNvCnPr/>
                          <wps:spPr bwMode="auto">
                            <a:xfrm>
                              <a:off x="1506" y="1248"/>
                              <a:ext cx="0" cy="29"/>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7" name="Line 55"/>
                          <wps:cNvCnPr/>
                          <wps:spPr bwMode="auto">
                            <a:xfrm>
                              <a:off x="1506" y="1277"/>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8" name="Line 56"/>
                          <wps:cNvCnPr/>
                          <wps:spPr bwMode="auto">
                            <a:xfrm>
                              <a:off x="1506" y="1277"/>
                              <a:ext cx="0" cy="43"/>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9" name="Line 57"/>
                          <wps:cNvCnPr/>
                          <wps:spPr bwMode="auto">
                            <a:xfrm>
                              <a:off x="1506" y="1320"/>
                              <a:ext cx="1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0" name="Line 58"/>
                          <wps:cNvCnPr/>
                          <wps:spPr bwMode="auto">
                            <a:xfrm>
                              <a:off x="1521" y="1320"/>
                              <a:ext cx="0" cy="29"/>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1" name="Line 59"/>
                          <wps:cNvCnPr/>
                          <wps:spPr bwMode="auto">
                            <a:xfrm>
                              <a:off x="1578" y="1349"/>
                              <a:ext cx="19"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2" name="Line 60"/>
                          <wps:cNvCnPr/>
                          <wps:spPr bwMode="auto">
                            <a:xfrm>
                              <a:off x="1597" y="1349"/>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3" name="Line 61"/>
                          <wps:cNvCnPr/>
                          <wps:spPr bwMode="auto">
                            <a:xfrm>
                              <a:off x="1597" y="1349"/>
                              <a:ext cx="2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4" name="Line 62"/>
                          <wps:cNvCnPr/>
                          <wps:spPr bwMode="auto">
                            <a:xfrm>
                              <a:off x="1617" y="1349"/>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5" name="Line 63"/>
                          <wps:cNvCnPr/>
                          <wps:spPr bwMode="auto">
                            <a:xfrm>
                              <a:off x="1617" y="1349"/>
                              <a:ext cx="24"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6" name="Line 64"/>
                          <wps:cNvCnPr/>
                          <wps:spPr bwMode="auto">
                            <a:xfrm>
                              <a:off x="1641" y="1349"/>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7" name="Line 65"/>
                          <wps:cNvCnPr/>
                          <wps:spPr bwMode="auto">
                            <a:xfrm>
                              <a:off x="1641" y="1349"/>
                              <a:ext cx="52"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8" name="Line 66"/>
                          <wps:cNvCnPr/>
                          <wps:spPr bwMode="auto">
                            <a:xfrm>
                              <a:off x="1693" y="1349"/>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9" name="Line 67"/>
                          <wps:cNvCnPr/>
                          <wps:spPr bwMode="auto">
                            <a:xfrm>
                              <a:off x="1693" y="1349"/>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0" name="Line 68"/>
                          <wps:cNvCnPr/>
                          <wps:spPr bwMode="auto">
                            <a:xfrm>
                              <a:off x="1703" y="1397"/>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1" name="Line 69"/>
                          <wps:cNvCnPr/>
                          <wps:spPr bwMode="auto">
                            <a:xfrm>
                              <a:off x="1703" y="1397"/>
                              <a:ext cx="14"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2" name="Line 70"/>
                          <wps:cNvCnPr/>
                          <wps:spPr bwMode="auto">
                            <a:xfrm>
                              <a:off x="1717" y="1397"/>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3" name="Line 71"/>
                          <wps:cNvCnPr/>
                          <wps:spPr bwMode="auto">
                            <a:xfrm>
                              <a:off x="1717" y="1397"/>
                              <a:ext cx="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4" name="Line 72"/>
                          <wps:cNvCnPr/>
                          <wps:spPr bwMode="auto">
                            <a:xfrm>
                              <a:off x="1722" y="1397"/>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5" name="Line 73"/>
                          <wps:cNvCnPr/>
                          <wps:spPr bwMode="auto">
                            <a:xfrm>
                              <a:off x="1722" y="1397"/>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6" name="Line 74"/>
                          <wps:cNvCnPr/>
                          <wps:spPr bwMode="auto">
                            <a:xfrm>
                              <a:off x="1722" y="1397"/>
                              <a:ext cx="0" cy="48"/>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7" name="Line 75"/>
                          <wps:cNvCnPr/>
                          <wps:spPr bwMode="auto">
                            <a:xfrm>
                              <a:off x="1722" y="1445"/>
                              <a:ext cx="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8" name="Line 76"/>
                          <wps:cNvCnPr/>
                          <wps:spPr bwMode="auto">
                            <a:xfrm>
                              <a:off x="1727" y="144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9" name="Line 77"/>
                          <wps:cNvCnPr/>
                          <wps:spPr bwMode="auto">
                            <a:xfrm>
                              <a:off x="1727" y="1445"/>
                              <a:ext cx="1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0" name="Line 78"/>
                          <wps:cNvCnPr/>
                          <wps:spPr bwMode="auto">
                            <a:xfrm>
                              <a:off x="1737" y="1445"/>
                              <a:ext cx="0" cy="29"/>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1" name="Line 79"/>
                          <wps:cNvCnPr/>
                          <wps:spPr bwMode="auto">
                            <a:xfrm>
                              <a:off x="1770" y="1503"/>
                              <a:ext cx="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2" name="Line 80"/>
                          <wps:cNvCnPr/>
                          <wps:spPr bwMode="auto">
                            <a:xfrm>
                              <a:off x="1775" y="1503"/>
                              <a:ext cx="0" cy="62"/>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3" name="Line 81"/>
                          <wps:cNvCnPr/>
                          <wps:spPr bwMode="auto">
                            <a:xfrm>
                              <a:off x="1775" y="1565"/>
                              <a:ext cx="43"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4" name="Line 82"/>
                          <wps:cNvCnPr/>
                          <wps:spPr bwMode="auto">
                            <a:xfrm>
                              <a:off x="1876" y="1565"/>
                              <a:ext cx="48"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5" name="Line 83"/>
                          <wps:cNvCnPr/>
                          <wps:spPr bwMode="auto">
                            <a:xfrm>
                              <a:off x="1924" y="1565"/>
                              <a:ext cx="0" cy="48"/>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6" name="Line 84"/>
                          <wps:cNvCnPr/>
                          <wps:spPr bwMode="auto">
                            <a:xfrm>
                              <a:off x="1924" y="1613"/>
                              <a:ext cx="24"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7" name="Line 85"/>
                          <wps:cNvCnPr/>
                          <wps:spPr bwMode="auto">
                            <a:xfrm>
                              <a:off x="1962" y="1656"/>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8" name="Line 86"/>
                          <wps:cNvCnPr/>
                          <wps:spPr bwMode="auto">
                            <a:xfrm>
                              <a:off x="1962" y="1656"/>
                              <a:ext cx="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9" name="Line 87"/>
                          <wps:cNvCnPr/>
                          <wps:spPr bwMode="auto">
                            <a:xfrm>
                              <a:off x="1967" y="1656"/>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0" name="Line 88"/>
                          <wps:cNvCnPr/>
                          <wps:spPr bwMode="auto">
                            <a:xfrm>
                              <a:off x="1967" y="1656"/>
                              <a:ext cx="9"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1" name="Line 89"/>
                          <wps:cNvCnPr/>
                          <wps:spPr bwMode="auto">
                            <a:xfrm>
                              <a:off x="1976" y="1656"/>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2" name="Line 90"/>
                          <wps:cNvCnPr/>
                          <wps:spPr bwMode="auto">
                            <a:xfrm>
                              <a:off x="1976" y="1656"/>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3" name="Line 91"/>
                          <wps:cNvCnPr/>
                          <wps:spPr bwMode="auto">
                            <a:xfrm>
                              <a:off x="1976" y="1656"/>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4" name="Line 92"/>
                          <wps:cNvCnPr/>
                          <wps:spPr bwMode="auto">
                            <a:xfrm>
                              <a:off x="1976" y="1656"/>
                              <a:ext cx="1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5" name="Line 93"/>
                          <wps:cNvCnPr/>
                          <wps:spPr bwMode="auto">
                            <a:xfrm>
                              <a:off x="1991" y="1656"/>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6" name="Line 94"/>
                          <wps:cNvCnPr/>
                          <wps:spPr bwMode="auto">
                            <a:xfrm>
                              <a:off x="1991" y="1656"/>
                              <a:ext cx="9"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7" name="Line 95"/>
                          <wps:cNvCnPr/>
                          <wps:spPr bwMode="auto">
                            <a:xfrm>
                              <a:off x="2000" y="1656"/>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8" name="Line 96"/>
                          <wps:cNvCnPr/>
                          <wps:spPr bwMode="auto">
                            <a:xfrm>
                              <a:off x="2000" y="1656"/>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9" name="Line 97"/>
                          <wps:cNvCnPr/>
                          <wps:spPr bwMode="auto">
                            <a:xfrm>
                              <a:off x="2000" y="1656"/>
                              <a:ext cx="0" cy="48"/>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0" name="Line 98"/>
                          <wps:cNvCnPr/>
                          <wps:spPr bwMode="auto">
                            <a:xfrm>
                              <a:off x="2000" y="1704"/>
                              <a:ext cx="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1" name="Line 99"/>
                          <wps:cNvCnPr/>
                          <wps:spPr bwMode="auto">
                            <a:xfrm>
                              <a:off x="2005" y="1704"/>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2" name="Line 100"/>
                          <wps:cNvCnPr/>
                          <wps:spPr bwMode="auto">
                            <a:xfrm>
                              <a:off x="2005" y="1704"/>
                              <a:ext cx="1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3" name="Line 101"/>
                          <wps:cNvCnPr/>
                          <wps:spPr bwMode="auto">
                            <a:xfrm>
                              <a:off x="2015" y="1704"/>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 name="Line 102"/>
                          <wps:cNvCnPr/>
                          <wps:spPr bwMode="auto">
                            <a:xfrm>
                              <a:off x="2015" y="1704"/>
                              <a:ext cx="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5" name="Line 103"/>
                          <wps:cNvCnPr/>
                          <wps:spPr bwMode="auto">
                            <a:xfrm>
                              <a:off x="2020" y="1704"/>
                              <a:ext cx="0" cy="1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6" name="Line 104"/>
                          <wps:cNvCnPr/>
                          <wps:spPr bwMode="auto">
                            <a:xfrm>
                              <a:off x="2020" y="1772"/>
                              <a:ext cx="0" cy="24"/>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7" name="Line 105"/>
                          <wps:cNvCnPr/>
                          <wps:spPr bwMode="auto">
                            <a:xfrm>
                              <a:off x="2020" y="1796"/>
                              <a:ext cx="4"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8" name="Line 106"/>
                          <wps:cNvCnPr/>
                          <wps:spPr bwMode="auto">
                            <a:xfrm>
                              <a:off x="2024" y="1796"/>
                              <a:ext cx="0" cy="53"/>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9" name="Line 107"/>
                          <wps:cNvCnPr/>
                          <wps:spPr bwMode="auto">
                            <a:xfrm>
                              <a:off x="2024" y="1849"/>
                              <a:ext cx="1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0" name="Line 108"/>
                          <wps:cNvCnPr/>
                          <wps:spPr bwMode="auto">
                            <a:xfrm>
                              <a:off x="2039" y="1849"/>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1" name="Line 109"/>
                          <wps:cNvCnPr/>
                          <wps:spPr bwMode="auto">
                            <a:xfrm>
                              <a:off x="2039" y="1849"/>
                              <a:ext cx="19"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2" name="Line 110"/>
                          <wps:cNvCnPr/>
                          <wps:spPr bwMode="auto">
                            <a:xfrm>
                              <a:off x="2077" y="1887"/>
                              <a:ext cx="29"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3" name="Line 111"/>
                          <wps:cNvCnPr/>
                          <wps:spPr bwMode="auto">
                            <a:xfrm>
                              <a:off x="2106" y="1887"/>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4" name="Line 112"/>
                          <wps:cNvCnPr/>
                          <wps:spPr bwMode="auto">
                            <a:xfrm>
                              <a:off x="2106" y="1887"/>
                              <a:ext cx="29"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 name="Line 113"/>
                          <wps:cNvCnPr/>
                          <wps:spPr bwMode="auto">
                            <a:xfrm>
                              <a:off x="2135" y="1887"/>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6" name="Line 114"/>
                          <wps:cNvCnPr/>
                          <wps:spPr bwMode="auto">
                            <a:xfrm>
                              <a:off x="2135" y="1887"/>
                              <a:ext cx="9"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 name="Line 115"/>
                          <wps:cNvCnPr/>
                          <wps:spPr bwMode="auto">
                            <a:xfrm>
                              <a:off x="2144" y="1887"/>
                              <a:ext cx="0" cy="34"/>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 name="Line 116"/>
                          <wps:cNvCnPr/>
                          <wps:spPr bwMode="auto">
                            <a:xfrm>
                              <a:off x="2144" y="1921"/>
                              <a:ext cx="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9" name="Line 117"/>
                          <wps:cNvCnPr/>
                          <wps:spPr bwMode="auto">
                            <a:xfrm>
                              <a:off x="2149" y="1921"/>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20" name="Line 118"/>
                          <wps:cNvCnPr/>
                          <wps:spPr bwMode="auto">
                            <a:xfrm>
                              <a:off x="2149" y="1921"/>
                              <a:ext cx="1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21" name="Line 119"/>
                          <wps:cNvCnPr/>
                          <wps:spPr bwMode="auto">
                            <a:xfrm>
                              <a:off x="2211" y="1925"/>
                              <a:ext cx="0" cy="39"/>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22" name="Line 120"/>
                          <wps:cNvCnPr/>
                          <wps:spPr bwMode="auto">
                            <a:xfrm>
                              <a:off x="2211" y="1964"/>
                              <a:ext cx="2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23" name="Line 121"/>
                          <wps:cNvCnPr/>
                          <wps:spPr bwMode="auto">
                            <a:xfrm>
                              <a:off x="2231" y="1964"/>
                              <a:ext cx="0" cy="33"/>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24" name="Line 122"/>
                          <wps:cNvCnPr/>
                          <wps:spPr bwMode="auto">
                            <a:xfrm>
                              <a:off x="2231" y="1997"/>
                              <a:ext cx="24"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25" name="Line 123"/>
                          <wps:cNvCnPr/>
                          <wps:spPr bwMode="auto">
                            <a:xfrm>
                              <a:off x="2279" y="2026"/>
                              <a:ext cx="0" cy="19"/>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26" name="Line 124"/>
                          <wps:cNvCnPr/>
                          <wps:spPr bwMode="auto">
                            <a:xfrm>
                              <a:off x="2279" y="2045"/>
                              <a:ext cx="10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27" name="Line 125"/>
                          <wps:cNvCnPr/>
                          <wps:spPr bwMode="auto">
                            <a:xfrm>
                              <a:off x="2437" y="204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28" name="Line 126"/>
                          <wps:cNvCnPr/>
                          <wps:spPr bwMode="auto">
                            <a:xfrm>
                              <a:off x="2437" y="2045"/>
                              <a:ext cx="0" cy="68"/>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29" name="Line 127"/>
                          <wps:cNvCnPr/>
                          <wps:spPr bwMode="auto">
                            <a:xfrm>
                              <a:off x="2437" y="2113"/>
                              <a:ext cx="1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0" name="Line 128"/>
                          <wps:cNvCnPr/>
                          <wps:spPr bwMode="auto">
                            <a:xfrm>
                              <a:off x="2447" y="2113"/>
                              <a:ext cx="0" cy="28"/>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1" name="Line 129"/>
                          <wps:cNvCnPr/>
                          <wps:spPr bwMode="auto">
                            <a:xfrm>
                              <a:off x="2447" y="2141"/>
                              <a:ext cx="4"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 name="Line 130"/>
                          <wps:cNvCnPr/>
                          <wps:spPr bwMode="auto">
                            <a:xfrm>
                              <a:off x="2509" y="2141"/>
                              <a:ext cx="101"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 name="Line 131"/>
                          <wps:cNvCnPr/>
                          <wps:spPr bwMode="auto">
                            <a:xfrm>
                              <a:off x="2610" y="2141"/>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4" name="Line 132"/>
                          <wps:cNvCnPr/>
                          <wps:spPr bwMode="auto">
                            <a:xfrm>
                              <a:off x="2610" y="2141"/>
                              <a:ext cx="14"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 name="Line 133"/>
                          <wps:cNvCnPr/>
                          <wps:spPr bwMode="auto">
                            <a:xfrm>
                              <a:off x="2682" y="2141"/>
                              <a:ext cx="33"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 name="Line 134"/>
                          <wps:cNvCnPr/>
                          <wps:spPr bwMode="auto">
                            <a:xfrm>
                              <a:off x="2715" y="2141"/>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7" name="Line 135"/>
                          <wps:cNvCnPr/>
                          <wps:spPr bwMode="auto">
                            <a:xfrm>
                              <a:off x="2715" y="2141"/>
                              <a:ext cx="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8" name="Line 136"/>
                          <wps:cNvCnPr/>
                          <wps:spPr bwMode="auto">
                            <a:xfrm>
                              <a:off x="2720" y="2141"/>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9" name="Line 137"/>
                          <wps:cNvCnPr/>
                          <wps:spPr bwMode="auto">
                            <a:xfrm>
                              <a:off x="2720" y="2141"/>
                              <a:ext cx="14"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0" name="Line 138"/>
                          <wps:cNvCnPr/>
                          <wps:spPr bwMode="auto">
                            <a:xfrm>
                              <a:off x="2734" y="2141"/>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1" name="Line 139"/>
                          <wps:cNvCnPr/>
                          <wps:spPr bwMode="auto">
                            <a:xfrm>
                              <a:off x="2734" y="2141"/>
                              <a:ext cx="44"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2" name="Line 140"/>
                          <wps:cNvCnPr/>
                          <wps:spPr bwMode="auto">
                            <a:xfrm>
                              <a:off x="2778" y="2141"/>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3" name="Line 141"/>
                          <wps:cNvCnPr/>
                          <wps:spPr bwMode="auto">
                            <a:xfrm>
                              <a:off x="2778" y="2141"/>
                              <a:ext cx="19"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4" name="Line 142"/>
                          <wps:cNvCnPr/>
                          <wps:spPr bwMode="auto">
                            <a:xfrm>
                              <a:off x="2854" y="2141"/>
                              <a:ext cx="1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5" name="Line 143"/>
                          <wps:cNvCnPr/>
                          <wps:spPr bwMode="auto">
                            <a:xfrm>
                              <a:off x="2864" y="2141"/>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6" name="Line 144"/>
                          <wps:cNvCnPr/>
                          <wps:spPr bwMode="auto">
                            <a:xfrm>
                              <a:off x="2864" y="2141"/>
                              <a:ext cx="1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7" name="Line 145"/>
                          <wps:cNvCnPr/>
                          <wps:spPr bwMode="auto">
                            <a:xfrm>
                              <a:off x="2874" y="2141"/>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8" name="Line 146"/>
                          <wps:cNvCnPr/>
                          <wps:spPr bwMode="auto">
                            <a:xfrm>
                              <a:off x="2874" y="2141"/>
                              <a:ext cx="9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9" name="Line 147"/>
                          <wps:cNvCnPr/>
                          <wps:spPr bwMode="auto">
                            <a:xfrm>
                              <a:off x="3017" y="2151"/>
                              <a:ext cx="0" cy="67"/>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0" name="Line 148"/>
                          <wps:cNvCnPr/>
                          <wps:spPr bwMode="auto">
                            <a:xfrm>
                              <a:off x="3017" y="2218"/>
                              <a:ext cx="53"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1" name="Line 149"/>
                          <wps:cNvCnPr/>
                          <wps:spPr bwMode="auto">
                            <a:xfrm>
                              <a:off x="3104" y="2237"/>
                              <a:ext cx="0" cy="1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2" name="Line 150"/>
                          <wps:cNvCnPr/>
                          <wps:spPr bwMode="auto">
                            <a:xfrm>
                              <a:off x="3104" y="2247"/>
                              <a:ext cx="33"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3" name="Line 151"/>
                          <wps:cNvCnPr/>
                          <wps:spPr bwMode="auto">
                            <a:xfrm>
                              <a:off x="3137" y="2247"/>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4" name="Line 152"/>
                          <wps:cNvCnPr/>
                          <wps:spPr bwMode="auto">
                            <a:xfrm>
                              <a:off x="3137" y="2247"/>
                              <a:ext cx="68"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5" name="Line 153"/>
                          <wps:cNvCnPr/>
                          <wps:spPr bwMode="auto">
                            <a:xfrm>
                              <a:off x="3205" y="2247"/>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6" name="Line 154"/>
                          <wps:cNvCnPr/>
                          <wps:spPr bwMode="auto">
                            <a:xfrm>
                              <a:off x="3205" y="2247"/>
                              <a:ext cx="4"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7" name="Line 155"/>
                          <wps:cNvCnPr/>
                          <wps:spPr bwMode="auto">
                            <a:xfrm>
                              <a:off x="3267" y="2247"/>
                              <a:ext cx="48"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8" name="Line 156"/>
                          <wps:cNvCnPr/>
                          <wps:spPr bwMode="auto">
                            <a:xfrm>
                              <a:off x="3315" y="2247"/>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9" name="Line 157"/>
                          <wps:cNvCnPr/>
                          <wps:spPr bwMode="auto">
                            <a:xfrm>
                              <a:off x="3315" y="2247"/>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0" name="Line 158"/>
                          <wps:cNvCnPr/>
                          <wps:spPr bwMode="auto">
                            <a:xfrm>
                              <a:off x="3315" y="2247"/>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1" name="Line 159"/>
                          <wps:cNvCnPr/>
                          <wps:spPr bwMode="auto">
                            <a:xfrm>
                              <a:off x="3315" y="2247"/>
                              <a:ext cx="67"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2" name="Line 160"/>
                          <wps:cNvCnPr/>
                          <wps:spPr bwMode="auto">
                            <a:xfrm>
                              <a:off x="3440" y="2247"/>
                              <a:ext cx="11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3" name="Line 161"/>
                          <wps:cNvCnPr/>
                          <wps:spPr bwMode="auto">
                            <a:xfrm>
                              <a:off x="3612" y="2247"/>
                              <a:ext cx="11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4" name="Line 162"/>
                          <wps:cNvCnPr/>
                          <wps:spPr bwMode="auto">
                            <a:xfrm>
                              <a:off x="3785" y="2247"/>
                              <a:ext cx="34"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5" name="Line 163"/>
                          <wps:cNvCnPr/>
                          <wps:spPr bwMode="auto">
                            <a:xfrm>
                              <a:off x="3819" y="2247"/>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6" name="Line 164"/>
                          <wps:cNvCnPr/>
                          <wps:spPr bwMode="auto">
                            <a:xfrm>
                              <a:off x="3819" y="2247"/>
                              <a:ext cx="72"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7" name="Line 165"/>
                          <wps:cNvCnPr/>
                          <wps:spPr bwMode="auto">
                            <a:xfrm>
                              <a:off x="3891" y="2247"/>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8" name="Line 166"/>
                          <wps:cNvCnPr/>
                          <wps:spPr bwMode="auto">
                            <a:xfrm>
                              <a:off x="3891" y="2247"/>
                              <a:ext cx="9"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9" name="Line 167"/>
                          <wps:cNvCnPr/>
                          <wps:spPr bwMode="auto">
                            <a:xfrm>
                              <a:off x="3958" y="2247"/>
                              <a:ext cx="33"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0" name="Line 168"/>
                          <wps:cNvCnPr/>
                          <wps:spPr bwMode="auto">
                            <a:xfrm>
                              <a:off x="3991" y="2247"/>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1" name="Line 169"/>
                          <wps:cNvCnPr/>
                          <wps:spPr bwMode="auto">
                            <a:xfrm>
                              <a:off x="3991" y="2247"/>
                              <a:ext cx="39"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2" name="Line 170"/>
                          <wps:cNvCnPr/>
                          <wps:spPr bwMode="auto">
                            <a:xfrm>
                              <a:off x="4030" y="2247"/>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3" name="Line 171"/>
                          <wps:cNvCnPr/>
                          <wps:spPr bwMode="auto">
                            <a:xfrm>
                              <a:off x="4030" y="2247"/>
                              <a:ext cx="43"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4" name="Line 172"/>
                          <wps:cNvCnPr/>
                          <wps:spPr bwMode="auto">
                            <a:xfrm>
                              <a:off x="4130" y="2247"/>
                              <a:ext cx="1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5" name="Line 173"/>
                          <wps:cNvCnPr/>
                          <wps:spPr bwMode="auto">
                            <a:xfrm>
                              <a:off x="4140" y="2247"/>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6" name="Line 174"/>
                          <wps:cNvCnPr/>
                          <wps:spPr bwMode="auto">
                            <a:xfrm>
                              <a:off x="4140" y="2247"/>
                              <a:ext cx="48"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7" name="Line 175"/>
                          <wps:cNvCnPr/>
                          <wps:spPr bwMode="auto">
                            <a:xfrm>
                              <a:off x="4188" y="2247"/>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8" name="Line 176"/>
                          <wps:cNvCnPr/>
                          <wps:spPr bwMode="auto">
                            <a:xfrm>
                              <a:off x="4188" y="2247"/>
                              <a:ext cx="24"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9" name="Line 177"/>
                          <wps:cNvCnPr/>
                          <wps:spPr bwMode="auto">
                            <a:xfrm>
                              <a:off x="4212" y="2247"/>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0" name="Line 178"/>
                          <wps:cNvCnPr/>
                          <wps:spPr bwMode="auto">
                            <a:xfrm>
                              <a:off x="4212" y="2247"/>
                              <a:ext cx="34"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1" name="Line 179"/>
                          <wps:cNvCnPr/>
                          <wps:spPr bwMode="auto">
                            <a:xfrm>
                              <a:off x="4303" y="2247"/>
                              <a:ext cx="24"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2" name="Line 180"/>
                          <wps:cNvCnPr/>
                          <wps:spPr bwMode="auto">
                            <a:xfrm>
                              <a:off x="4327" y="2247"/>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3" name="Line 181"/>
                          <wps:cNvCnPr/>
                          <wps:spPr bwMode="auto">
                            <a:xfrm>
                              <a:off x="4327" y="2247"/>
                              <a:ext cx="91"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4" name="Line 182"/>
                          <wps:cNvCnPr/>
                          <wps:spPr bwMode="auto">
                            <a:xfrm>
                              <a:off x="4476" y="2247"/>
                              <a:ext cx="101"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5" name="Line 183"/>
                          <wps:cNvCnPr/>
                          <wps:spPr bwMode="auto">
                            <a:xfrm>
                              <a:off x="4577" y="2247"/>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6" name="Line 184"/>
                          <wps:cNvCnPr/>
                          <wps:spPr bwMode="auto">
                            <a:xfrm>
                              <a:off x="4577" y="2247"/>
                              <a:ext cx="14"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7" name="Line 185"/>
                          <wps:cNvCnPr/>
                          <wps:spPr bwMode="auto">
                            <a:xfrm>
                              <a:off x="4648" y="2247"/>
                              <a:ext cx="116"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8" name="Line 186"/>
                          <wps:cNvCnPr/>
                          <wps:spPr bwMode="auto">
                            <a:xfrm>
                              <a:off x="4821" y="2247"/>
                              <a:ext cx="11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9" name="Line 187"/>
                          <wps:cNvCnPr/>
                          <wps:spPr bwMode="auto">
                            <a:xfrm>
                              <a:off x="4994" y="2247"/>
                              <a:ext cx="14"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0" name="Line 188"/>
                          <wps:cNvCnPr/>
                          <wps:spPr bwMode="auto">
                            <a:xfrm>
                              <a:off x="5008" y="2247"/>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1" name="Line 189"/>
                          <wps:cNvCnPr/>
                          <wps:spPr bwMode="auto">
                            <a:xfrm>
                              <a:off x="5008" y="2247"/>
                              <a:ext cx="48"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2" name="Line 190"/>
                          <wps:cNvCnPr/>
                          <wps:spPr bwMode="auto">
                            <a:xfrm>
                              <a:off x="5056" y="2247"/>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3" name="Line 191"/>
                          <wps:cNvCnPr/>
                          <wps:spPr bwMode="auto">
                            <a:xfrm>
                              <a:off x="5056" y="2247"/>
                              <a:ext cx="48"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4" name="Line 192"/>
                          <wps:cNvCnPr/>
                          <wps:spPr bwMode="auto">
                            <a:xfrm>
                              <a:off x="5104" y="2247"/>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5" name="Line 193"/>
                          <wps:cNvCnPr/>
                          <wps:spPr bwMode="auto">
                            <a:xfrm>
                              <a:off x="5104" y="2247"/>
                              <a:ext cx="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6" name="Rectangle 194"/>
                          <wps:cNvSpPr>
                            <a:spLocks noChangeArrowheads="1"/>
                          </wps:cNvSpPr>
                          <wps:spPr bwMode="auto">
                            <a:xfrm>
                              <a:off x="3895" y="2357"/>
                              <a:ext cx="759" cy="2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836C0F" w14:textId="77777777" w:rsidR="002C11AD" w:rsidRDefault="002C11AD">
                                <w:proofErr w:type="spellStart"/>
                                <w:r>
                                  <w:rPr>
                                    <w:rFonts w:ascii="Arial" w:hAnsi="Arial" w:cs="Arial"/>
                                    <w:color w:val="000000"/>
                                    <w:kern w:val="0"/>
                                    <w:sz w:val="22"/>
                                  </w:rPr>
                                  <w:t>GroupA</w:t>
                                </w:r>
                                <w:proofErr w:type="spellEnd"/>
                              </w:p>
                            </w:txbxContent>
                          </wps:txbx>
                          <wps:bodyPr rot="0" vert="horz" wrap="none" lIns="0" tIns="0" rIns="0" bIns="0" anchor="t" anchorCtr="0">
                            <a:spAutoFit/>
                          </wps:bodyPr>
                        </wps:wsp>
                        <wps:wsp>
                          <wps:cNvPr id="197" name="Rectangle 195"/>
                          <wps:cNvSpPr>
                            <a:spLocks noChangeArrowheads="1"/>
                          </wps:cNvSpPr>
                          <wps:spPr bwMode="auto">
                            <a:xfrm>
                              <a:off x="5594" y="1676"/>
                              <a:ext cx="759" cy="2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753238" w14:textId="77777777" w:rsidR="002C11AD" w:rsidRDefault="002C11AD">
                                <w:proofErr w:type="spellStart"/>
                                <w:r>
                                  <w:rPr>
                                    <w:rFonts w:ascii="Arial" w:hAnsi="Arial" w:cs="Arial"/>
                                    <w:color w:val="000000"/>
                                    <w:kern w:val="0"/>
                                    <w:sz w:val="22"/>
                                  </w:rPr>
                                  <w:t>GroupB</w:t>
                                </w:r>
                                <w:proofErr w:type="spellEnd"/>
                              </w:p>
                            </w:txbxContent>
                          </wps:txbx>
                          <wps:bodyPr rot="0" vert="horz" wrap="none" lIns="0" tIns="0" rIns="0" bIns="0" anchor="t" anchorCtr="0">
                            <a:spAutoFit/>
                          </wps:bodyPr>
                        </wps:wsp>
                        <wps:wsp>
                          <wps:cNvPr id="198" name="Rectangle 196"/>
                          <wps:cNvSpPr>
                            <a:spLocks noChangeArrowheads="1"/>
                          </wps:cNvSpPr>
                          <wps:spPr bwMode="auto">
                            <a:xfrm>
                              <a:off x="6433" y="4028"/>
                              <a:ext cx="865" cy="3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019856" w14:textId="77777777" w:rsidR="002C11AD" w:rsidRDefault="002C11AD">
                                <w:r>
                                  <w:rPr>
                                    <w:rFonts w:ascii="Arial" w:hAnsi="Arial" w:cs="Arial"/>
                                    <w:color w:val="000000"/>
                                    <w:kern w:val="0"/>
                                    <w:sz w:val="28"/>
                                    <w:szCs w:val="28"/>
                                  </w:rPr>
                                  <w:t>p&lt;0.05</w:t>
                                </w:r>
                              </w:p>
                            </w:txbxContent>
                          </wps:txbx>
                          <wps:bodyPr rot="0" vert="horz" wrap="none" lIns="0" tIns="0" rIns="0" bIns="0" anchor="t" anchorCtr="0">
                            <a:spAutoFit/>
                          </wps:bodyPr>
                        </wps:wsp>
                        <wps:wsp>
                          <wps:cNvPr id="199" name="Rectangle 197"/>
                          <wps:cNvSpPr>
                            <a:spLocks noChangeArrowheads="1"/>
                          </wps:cNvSpPr>
                          <wps:spPr bwMode="auto">
                            <a:xfrm rot="16200000">
                              <a:off x="-230" y="2232"/>
                              <a:ext cx="1121" cy="2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531B7D" w14:textId="77777777" w:rsidR="002C11AD" w:rsidRDefault="002C11AD">
                                <w:r>
                                  <w:rPr>
                                    <w:rFonts w:ascii="Arial" w:hAnsi="Arial" w:cs="Arial"/>
                                    <w:color w:val="000000"/>
                                    <w:kern w:val="0"/>
                                    <w:szCs w:val="24"/>
                                  </w:rPr>
                                  <w:t>Probability</w:t>
                                </w:r>
                              </w:p>
                            </w:txbxContent>
                          </wps:txbx>
                          <wps:bodyPr rot="0" vert="horz" wrap="none" lIns="0" tIns="0" rIns="0" bIns="0" anchor="t" anchorCtr="0">
                            <a:spAutoFit/>
                          </wps:bodyPr>
                        </wps:wsp>
                        <wps:wsp>
                          <wps:cNvPr id="200" name="Line 198"/>
                          <wps:cNvCnPr/>
                          <wps:spPr bwMode="auto">
                            <a:xfrm flipV="1">
                              <a:off x="931" y="533"/>
                              <a:ext cx="0" cy="4196"/>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1" name="Line 199"/>
                          <wps:cNvCnPr/>
                          <wps:spPr bwMode="auto">
                            <a:xfrm flipH="1">
                              <a:off x="854" y="4604"/>
                              <a:ext cx="77" cy="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2" name="Rectangle 200"/>
                          <wps:cNvSpPr>
                            <a:spLocks noChangeArrowheads="1"/>
                          </wps:cNvSpPr>
                          <wps:spPr bwMode="auto">
                            <a:xfrm rot="16200000">
                              <a:off x="439" y="4410"/>
                              <a:ext cx="429" cy="2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4511D1" w14:textId="77777777" w:rsidR="002C11AD" w:rsidRDefault="002C11AD">
                                <w:r>
                                  <w:rPr>
                                    <w:rFonts w:ascii="Arial" w:hAnsi="Arial" w:cs="Arial"/>
                                    <w:color w:val="000000"/>
                                    <w:kern w:val="0"/>
                                    <w:sz w:val="22"/>
                                  </w:rPr>
                                  <w:t>0.00</w:t>
                                </w:r>
                              </w:p>
                            </w:txbxContent>
                          </wps:txbx>
                          <wps:bodyPr rot="0" vert="horz" wrap="none" lIns="0" tIns="0" rIns="0" bIns="0" anchor="t" anchorCtr="0">
                            <a:spAutoFit/>
                          </wps:bodyPr>
                        </wps:wsp>
                        <wps:wsp>
                          <wps:cNvPr id="203" name="Line 201"/>
                          <wps:cNvCnPr/>
                          <wps:spPr bwMode="auto">
                            <a:xfrm flipH="1">
                              <a:off x="854" y="3615"/>
                              <a:ext cx="77" cy="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4" name="Rectangle 202"/>
                          <wps:cNvSpPr>
                            <a:spLocks noChangeArrowheads="1"/>
                          </wps:cNvSpPr>
                          <wps:spPr bwMode="auto">
                            <a:xfrm rot="16200000">
                              <a:off x="439" y="3421"/>
                              <a:ext cx="429" cy="2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EF0DEB" w14:textId="77777777" w:rsidR="002C11AD" w:rsidRDefault="002C11AD">
                                <w:r>
                                  <w:rPr>
                                    <w:rFonts w:ascii="Arial" w:hAnsi="Arial" w:cs="Arial"/>
                                    <w:color w:val="000000"/>
                                    <w:kern w:val="0"/>
                                    <w:sz w:val="22"/>
                                  </w:rPr>
                                  <w:t>0.25</w:t>
                                </w:r>
                              </w:p>
                            </w:txbxContent>
                          </wps:txbx>
                          <wps:bodyPr rot="0" vert="horz" wrap="none" lIns="0" tIns="0" rIns="0" bIns="0" anchor="t" anchorCtr="0">
                            <a:spAutoFit/>
                          </wps:bodyPr>
                        </wps:wsp>
                        <wps:wsp>
                          <wps:cNvPr id="205" name="Line 203"/>
                          <wps:cNvCnPr/>
                          <wps:spPr bwMode="auto">
                            <a:xfrm flipH="1">
                              <a:off x="854" y="2631"/>
                              <a:ext cx="77" cy="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6" name="Rectangle 204"/>
                          <wps:cNvSpPr>
                            <a:spLocks noChangeArrowheads="1"/>
                          </wps:cNvSpPr>
                          <wps:spPr bwMode="auto">
                            <a:xfrm rot="16200000">
                              <a:off x="439" y="2437"/>
                              <a:ext cx="429" cy="2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0DF86" w14:textId="77777777" w:rsidR="002C11AD" w:rsidRDefault="002C11AD">
                                <w:r>
                                  <w:rPr>
                                    <w:rFonts w:ascii="Arial" w:hAnsi="Arial" w:cs="Arial"/>
                                    <w:color w:val="000000"/>
                                    <w:kern w:val="0"/>
                                    <w:sz w:val="22"/>
                                  </w:rPr>
                                  <w:t>0.50</w:t>
                                </w:r>
                              </w:p>
                            </w:txbxContent>
                          </wps:txbx>
                          <wps:bodyPr rot="0" vert="horz" wrap="none" lIns="0" tIns="0" rIns="0" bIns="0" anchor="t" anchorCtr="0">
                            <a:spAutoFit/>
                          </wps:bodyPr>
                        </wps:wsp>
                      </wpg:wgp>
                      <wps:wsp>
                        <wps:cNvPr id="207" name="Line 206"/>
                        <wps:cNvCnPr/>
                        <wps:spPr bwMode="auto">
                          <a:xfrm flipH="1">
                            <a:off x="542290" y="1045845"/>
                            <a:ext cx="48895" cy="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8" name="Rectangle 207"/>
                        <wps:cNvSpPr>
                          <a:spLocks noChangeArrowheads="1"/>
                        </wps:cNvSpPr>
                        <wps:spPr bwMode="auto">
                          <a:xfrm rot="16200000">
                            <a:off x="278765" y="922655"/>
                            <a:ext cx="27241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96E11D" w14:textId="77777777" w:rsidR="002C11AD" w:rsidRDefault="002C11AD">
                              <w:r>
                                <w:rPr>
                                  <w:rFonts w:ascii="Arial" w:hAnsi="Arial" w:cs="Arial"/>
                                  <w:color w:val="000000"/>
                                  <w:kern w:val="0"/>
                                  <w:sz w:val="22"/>
                                </w:rPr>
                                <w:t>0.75</w:t>
                              </w:r>
                            </w:p>
                          </w:txbxContent>
                        </wps:txbx>
                        <wps:bodyPr rot="0" vert="horz" wrap="none" lIns="0" tIns="0" rIns="0" bIns="0" anchor="t" anchorCtr="0">
                          <a:spAutoFit/>
                        </wps:bodyPr>
                      </wps:wsp>
                      <wps:wsp>
                        <wps:cNvPr id="209" name="Line 208"/>
                        <wps:cNvCnPr/>
                        <wps:spPr bwMode="auto">
                          <a:xfrm flipH="1">
                            <a:off x="542290" y="417830"/>
                            <a:ext cx="48895" cy="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0" name="Rectangle 209"/>
                        <wps:cNvSpPr>
                          <a:spLocks noChangeArrowheads="1"/>
                        </wps:cNvSpPr>
                        <wps:spPr bwMode="auto">
                          <a:xfrm rot="16200000">
                            <a:off x="278130" y="294005"/>
                            <a:ext cx="27241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E811C9" w14:textId="77777777" w:rsidR="002C11AD" w:rsidRDefault="002C11AD">
                              <w:r>
                                <w:rPr>
                                  <w:rFonts w:ascii="Arial" w:hAnsi="Arial" w:cs="Arial"/>
                                  <w:color w:val="000000"/>
                                  <w:kern w:val="0"/>
                                  <w:sz w:val="22"/>
                                </w:rPr>
                                <w:t>1.00</w:t>
                              </w:r>
                            </w:p>
                          </w:txbxContent>
                        </wps:txbx>
                        <wps:bodyPr rot="0" vert="horz" wrap="none" lIns="0" tIns="0" rIns="0" bIns="0" anchor="t" anchorCtr="0">
                          <a:spAutoFit/>
                        </wps:bodyPr>
                      </wps:wsp>
                      <wps:wsp>
                        <wps:cNvPr id="211" name="Line 210"/>
                        <wps:cNvCnPr/>
                        <wps:spPr bwMode="auto">
                          <a:xfrm>
                            <a:off x="591185" y="3002915"/>
                            <a:ext cx="4185285" cy="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2" name="Line 211"/>
                        <wps:cNvCnPr/>
                        <wps:spPr bwMode="auto">
                          <a:xfrm>
                            <a:off x="673100" y="3002915"/>
                            <a:ext cx="0" cy="51435"/>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3" name="Rectangle 212"/>
                        <wps:cNvSpPr>
                          <a:spLocks noChangeArrowheads="1"/>
                        </wps:cNvSpPr>
                        <wps:spPr bwMode="auto">
                          <a:xfrm>
                            <a:off x="633730" y="3079115"/>
                            <a:ext cx="7810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971416" w14:textId="77777777" w:rsidR="002C11AD" w:rsidRDefault="002C11AD">
                              <w:r>
                                <w:rPr>
                                  <w:rFonts w:ascii="Arial" w:hAnsi="Arial" w:cs="Arial"/>
                                  <w:color w:val="000000"/>
                                  <w:kern w:val="0"/>
                                  <w:sz w:val="22"/>
                                </w:rPr>
                                <w:t>0</w:t>
                              </w:r>
                            </w:p>
                          </w:txbxContent>
                        </wps:txbx>
                        <wps:bodyPr rot="0" vert="horz" wrap="none" lIns="0" tIns="0" rIns="0" bIns="0" anchor="t" anchorCtr="0">
                          <a:spAutoFit/>
                        </wps:bodyPr>
                      </wps:wsp>
                      <wps:wsp>
                        <wps:cNvPr id="214" name="Line 213"/>
                        <wps:cNvCnPr/>
                        <wps:spPr bwMode="auto">
                          <a:xfrm>
                            <a:off x="1477645" y="3002915"/>
                            <a:ext cx="0" cy="51435"/>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5" name="Rectangle 214"/>
                        <wps:cNvSpPr>
                          <a:spLocks noChangeArrowheads="1"/>
                        </wps:cNvSpPr>
                        <wps:spPr bwMode="auto">
                          <a:xfrm>
                            <a:off x="1437640" y="3079115"/>
                            <a:ext cx="7810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C80C95" w14:textId="77777777" w:rsidR="002C11AD" w:rsidRDefault="002C11AD">
                              <w:r>
                                <w:rPr>
                                  <w:rFonts w:ascii="Arial" w:hAnsi="Arial" w:cs="Arial"/>
                                  <w:color w:val="000000"/>
                                  <w:kern w:val="0"/>
                                  <w:sz w:val="22"/>
                                </w:rPr>
                                <w:t>2</w:t>
                              </w:r>
                            </w:p>
                          </w:txbxContent>
                        </wps:txbx>
                        <wps:bodyPr rot="0" vert="horz" wrap="none" lIns="0" tIns="0" rIns="0" bIns="0" anchor="t" anchorCtr="0">
                          <a:spAutoFit/>
                        </wps:bodyPr>
                      </wps:wsp>
                      <wps:wsp>
                        <wps:cNvPr id="216" name="Line 215"/>
                        <wps:cNvCnPr/>
                        <wps:spPr bwMode="auto">
                          <a:xfrm>
                            <a:off x="2281555" y="3002915"/>
                            <a:ext cx="0" cy="51435"/>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7" name="Rectangle 216"/>
                        <wps:cNvSpPr>
                          <a:spLocks noChangeArrowheads="1"/>
                        </wps:cNvSpPr>
                        <wps:spPr bwMode="auto">
                          <a:xfrm>
                            <a:off x="2242185" y="3079115"/>
                            <a:ext cx="7810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7AB66C" w14:textId="77777777" w:rsidR="002C11AD" w:rsidRDefault="002C11AD">
                              <w:r>
                                <w:rPr>
                                  <w:rFonts w:ascii="Arial" w:hAnsi="Arial" w:cs="Arial"/>
                                  <w:color w:val="000000"/>
                                  <w:kern w:val="0"/>
                                  <w:sz w:val="22"/>
                                </w:rPr>
                                <w:t>4</w:t>
                              </w:r>
                            </w:p>
                          </w:txbxContent>
                        </wps:txbx>
                        <wps:bodyPr rot="0" vert="horz" wrap="none" lIns="0" tIns="0" rIns="0" bIns="0" anchor="t" anchorCtr="0">
                          <a:spAutoFit/>
                        </wps:bodyPr>
                      </wps:wsp>
                      <wps:wsp>
                        <wps:cNvPr id="218" name="Line 217"/>
                        <wps:cNvCnPr/>
                        <wps:spPr bwMode="auto">
                          <a:xfrm>
                            <a:off x="3086100" y="3002915"/>
                            <a:ext cx="0" cy="51435"/>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9" name="Rectangle 218"/>
                        <wps:cNvSpPr>
                          <a:spLocks noChangeArrowheads="1"/>
                        </wps:cNvSpPr>
                        <wps:spPr bwMode="auto">
                          <a:xfrm>
                            <a:off x="3046095" y="3079115"/>
                            <a:ext cx="7810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2DBDAA" w14:textId="77777777" w:rsidR="002C11AD" w:rsidRDefault="002C11AD">
                              <w:r>
                                <w:rPr>
                                  <w:rFonts w:ascii="Arial" w:hAnsi="Arial" w:cs="Arial"/>
                                  <w:color w:val="000000"/>
                                  <w:kern w:val="0"/>
                                  <w:sz w:val="22"/>
                                </w:rPr>
                                <w:t>6</w:t>
                              </w:r>
                            </w:p>
                          </w:txbxContent>
                        </wps:txbx>
                        <wps:bodyPr rot="0" vert="horz" wrap="none" lIns="0" tIns="0" rIns="0" bIns="0" anchor="t" anchorCtr="0">
                          <a:spAutoFit/>
                        </wps:bodyPr>
                      </wps:wsp>
                      <wps:wsp>
                        <wps:cNvPr id="220" name="Line 219"/>
                        <wps:cNvCnPr/>
                        <wps:spPr bwMode="auto">
                          <a:xfrm>
                            <a:off x="3890010" y="3002915"/>
                            <a:ext cx="0" cy="51435"/>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1" name="Rectangle 220"/>
                        <wps:cNvSpPr>
                          <a:spLocks noChangeArrowheads="1"/>
                        </wps:cNvSpPr>
                        <wps:spPr bwMode="auto">
                          <a:xfrm>
                            <a:off x="3850640" y="3079115"/>
                            <a:ext cx="7810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7DB830" w14:textId="77777777" w:rsidR="002C11AD" w:rsidRDefault="002C11AD">
                              <w:r>
                                <w:rPr>
                                  <w:rFonts w:ascii="Arial" w:hAnsi="Arial" w:cs="Arial"/>
                                  <w:color w:val="000000"/>
                                  <w:kern w:val="0"/>
                                  <w:sz w:val="22"/>
                                </w:rPr>
                                <w:t>8</w:t>
                              </w:r>
                            </w:p>
                          </w:txbxContent>
                        </wps:txbx>
                        <wps:bodyPr rot="0" vert="horz" wrap="none" lIns="0" tIns="0" rIns="0" bIns="0" anchor="t" anchorCtr="0">
                          <a:spAutoFit/>
                        </wps:bodyPr>
                      </wps:wsp>
                      <wps:wsp>
                        <wps:cNvPr id="222" name="Line 221"/>
                        <wps:cNvCnPr/>
                        <wps:spPr bwMode="auto">
                          <a:xfrm>
                            <a:off x="4697095" y="3002915"/>
                            <a:ext cx="0" cy="51435"/>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3" name="Rectangle 222"/>
                        <wps:cNvSpPr>
                          <a:spLocks noChangeArrowheads="1"/>
                        </wps:cNvSpPr>
                        <wps:spPr bwMode="auto">
                          <a:xfrm>
                            <a:off x="4618355" y="3079115"/>
                            <a:ext cx="15557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1E7A7E" w14:textId="77777777" w:rsidR="002C11AD" w:rsidRDefault="002C11AD">
                              <w:r>
                                <w:rPr>
                                  <w:rFonts w:ascii="Arial" w:hAnsi="Arial" w:cs="Arial"/>
                                  <w:color w:val="000000"/>
                                  <w:kern w:val="0"/>
                                  <w:sz w:val="22"/>
                                </w:rPr>
                                <w:t>10</w:t>
                              </w:r>
                            </w:p>
                          </w:txbxContent>
                        </wps:txbx>
                        <wps:bodyPr rot="0" vert="horz" wrap="none" lIns="0" tIns="0" rIns="0" bIns="0" anchor="t" anchorCtr="0">
                          <a:spAutoFit/>
                        </wps:bodyPr>
                      </wps:wsp>
                      <wps:wsp>
                        <wps:cNvPr id="224" name="Rectangle 223"/>
                        <wps:cNvSpPr>
                          <a:spLocks noChangeArrowheads="1"/>
                        </wps:cNvSpPr>
                        <wps:spPr bwMode="auto">
                          <a:xfrm>
                            <a:off x="1724025" y="3213735"/>
                            <a:ext cx="185483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00B02D" w14:textId="77777777" w:rsidR="002C11AD" w:rsidRDefault="002C11AD">
                              <w:r>
                                <w:rPr>
                                  <w:rFonts w:ascii="Arial" w:hAnsi="Arial" w:cs="Arial"/>
                                  <w:color w:val="000000"/>
                                  <w:kern w:val="0"/>
                                  <w:szCs w:val="24"/>
                                </w:rPr>
                                <w:t>Times after surgery (</w:t>
                              </w:r>
                              <w:r>
                                <w:rPr>
                                  <w:rFonts w:ascii="Arial" w:hAnsi="Arial" w:cs="Arial" w:hint="eastAsia"/>
                                  <w:color w:val="000000"/>
                                  <w:kern w:val="0"/>
                                  <w:szCs w:val="24"/>
                                </w:rPr>
                                <w:t>Years</w:t>
                              </w:r>
                              <w:r>
                                <w:rPr>
                                  <w:rFonts w:ascii="Arial" w:hAnsi="Arial" w:cs="Arial"/>
                                  <w:color w:val="000000"/>
                                  <w:kern w:val="0"/>
                                  <w:szCs w:val="24"/>
                                </w:rPr>
                                <w:t>)</w:t>
                              </w:r>
                            </w:p>
                          </w:txbxContent>
                        </wps:txbx>
                        <wps:bodyPr rot="0" vert="horz" wrap="none" lIns="0" tIns="0" rIns="0" bIns="0" anchor="t" anchorCtr="0">
                          <a:spAutoFit/>
                        </wps:bodyPr>
                      </wps:wsp>
                    </wpc:wpc>
                  </a:graphicData>
                </a:graphic>
              </wp:inline>
            </w:drawing>
          </mc:Choice>
          <mc:Fallback>
            <w:pict>
              <v:group id="キャンバス 225" o:spid="_x0000_s1269" editas="canvas" style="width:402.6pt;height:294.9pt;mso-position-horizontal-relative:char;mso-position-vertical-relative:line" coordsize="51130,374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">
                <v:shape id="_x0000_s1270" type="#_x0000_t75" style="position:absolute;width:51130;height:37452;visibility:visible;mso-wrap-style:square">
                  <v:fill o:detectmouseclick="t"/>
                  <v:path o:connecttype="none"/>
                </v:shape>
                <v:group id="Group 205" o:spid="_x0000_s1271" style="position:absolute;left:425;top:400;width:50292;height:36639" coordorigin="67,63" coordsize="7920,57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rect id="Rectangle 5" o:spid="_x0000_s1272" style="position:absolute;left:67;top:63;width:7920;height:5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2pkMMA&#10;AADaAAAADwAAAGRycy9kb3ducmV2LnhtbESPQWvCQBSE74L/YXmCN90YWivRVWxBsCCCqeD1kX1m&#10;g9m3Ibs1sb++Wyh4HGbmG2a16W0t7tT6yrGC2TQBQVw4XXGp4Py1myxA+ICssXZMCh7kYbMeDlaY&#10;adfxie55KEWEsM9QgQmhyaT0hSGLfuoa4uhdXWsxRNmWUrfYRbitZZokc2mx4rhgsKEPQ8Ut/7YK&#10;3NvOXF7eX+c/h0d6/Dxsy3NuOqXGo367BBGoD8/wf3uvFaTwdyXeAL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u2pkMMAAADaAAAADwAAAAAAAAAAAAAAAACYAgAAZHJzL2Rv&#10;d25yZXYueG1sUEsFBgAAAAAEAAQA9QAAAIgDAAAAAA==&#10;" fillcolor="#eaf2f3" stroked="f"/>
                  <v:rect id="Rectangle 6" o:spid="_x0000_s1273" style="position:absolute;left:72;top:72;width:7911;height:57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2TQMQA&#10;AADaAAAADwAAAGRycy9kb3ducmV2LnhtbESPQWsCMRSE70L/Q3gFL1KzriC6NYqIggcV1F68PTev&#10;u9tuXpYk6vbfN4LgcZiZb5jpvDW1uJHzlWUFg34Cgji3uuJCwddp/TEG4QOyxtoyKfgjD/PZW2eK&#10;mbZ3PtDtGAoRIewzVFCG0GRS+rwkg75vG+LofVtnMETpCqkd3iPc1DJNkpE0WHFcKLGhZUn57/Fq&#10;FIwmp97+EoY/6/G52bq0mKxSt1Oq+94uPkEEasMr/GxvtIIhPK7EGyB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9k0DEAAAA2gAAAA8AAAAAAAAAAAAAAAAAmAIAAGRycy9k&#10;b3ducmV2LnhtbFBLBQYAAAAABAAEAPUAAACJAwAAAAA=&#10;" strokecolor="#eaf2f3" strokeweight=".5pt"/>
                  <v:rect id="Rectangle 7" o:spid="_x0000_s1274" style="position:absolute;left:931;top:533;width:6586;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1eYiMMA&#10;AADaAAAADwAAAGRycy9kb3ducmV2LnhtbESPQWvCQBSE7wX/w/IEb81Ga4qmWUWEgnhq0x48PrOv&#10;m7TZtyG7mvjv3UKhx2FmvmGK7WhbcaXeN44VzJMUBHHldMNGwefH6+MKhA/IGlvHpOBGHrabyUOB&#10;uXYDv9O1DEZECPscFdQhdLmUvqrJok9cRxy9L9dbDFH2Ruoehwi3rVyk6bO02HBcqLGjfU3VT3mx&#10;ChbL88ncjrvMHL9bnltv1k9vg1Kz6bh7ARFoDP/hv/ZBK8jg90q8AXJ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1eYiMMAAADaAAAADwAAAAAAAAAAAAAAAACYAgAAZHJzL2Rv&#10;d25yZXYueG1sUEsFBgAAAAAEAAQA9QAAAIgDAAAAAA==&#10;" strokecolor="white" strokeweight=".5pt"/>
                  <v:line id="Line 8" o:spid="_x0000_s1275" style="position:absolute;visibility:visible;mso-wrap-style:square" from="931,3615" to="7522,36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MpMQAAADaAAAADwAAAGRycy9kb3ducmV2LnhtbESPT2vCQBTE74V+h+UVvNWNHqRN3UgR&#10;RPFk04g9PrIvf2j2bdxdTeqn7xYKHoeZ+Q2zXI2mE1dyvrWsYDZNQBCXVrdcKyg+N88vIHxA1thZ&#10;JgU/5GGVPT4sMdV24A+65qEWEcI+RQVNCH0qpS8bMuintieOXmWdwRClq6V2OES46eQ8SRbSYMtx&#10;ocGe1g2V3/nFRMphPG+Oxdehvg3Vydz2eeG2rVKTp/H9DUSgMdzD/+2dVvAKf1fiDZDZ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X8ykxAAAANoAAAAPAAAAAAAAAAAA&#10;AAAAAKECAABkcnMvZG93bnJldi54bWxQSwUGAAAAAAQABAD5AAAAkgMAAAAA&#10;" strokecolor="#eaf2f3" strokeweight=".95pt"/>
                  <v:line id="Line 9" o:spid="_x0000_s1276" style="position:absolute;visibility:visible;mso-wrap-style:square" from="931,2631" to="7522,26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Xz/cQAAADbAAAADwAAAGRycy9kb3ducmV2LnhtbESPQWvCQBCF74X+h2WE3urGHoqkriKC&#10;tPRkY6Qeh+yYBLOz6e7WpP76zkHw9oZ58817i9XoOnWhEFvPBmbTDBRx5W3LtYFyv32eg4oJ2WLn&#10;mQz8UYTV8vFhgbn1A3/RpUi1EgjHHA00KfW51rFqyGGc+p5YdicfHCYZQ61twEHgrtMvWfaqHbYs&#10;HxrsadNQdS5+nVB248/2UB539XU4fbvrZ1GG99aYp8m4fgOVaEx38+36w0p8SS9dRIBe/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VfP9xAAAANsAAAAPAAAAAAAAAAAA&#10;AAAAAKECAABkcnMvZG93bnJldi54bWxQSwUGAAAAAAQABAD5AAAAkgMAAAAA&#10;" strokecolor="#eaf2f3" strokeweight=".95pt"/>
                  <v:line id="Line 10" o:spid="_x0000_s1277" style="position:absolute;visibility:visible;mso-wrap-style:square" from="931,1647" to="7522,16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lWZsQAAADbAAAADwAAAGRycy9kb3ducmV2LnhtbESPQWvCQBCF7wX/wzKCt7qxBynRTSgF&#10;sXjSNGKPQ3ZMQrOzcXc10V/fLRR6m+G9982bdT6aTtzI+daygsU8AUFcWd1yraD83Dy/gvABWWNn&#10;mRTcyUOeTZ7WmGo78IFuRahFhLBPUUETQp9K6auGDPq57YmjdrbOYIirq6V2OES46eRLkiylwZbj&#10;hQZ7em+o+i6uJlL242VzLL/29WM4n8xjV5Ru2yo1m45vKxCBxvBv/kt/6Fh/Ab+/xAFk9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GVZmxAAAANsAAAAPAAAAAAAAAAAA&#10;AAAAAKECAABkcnMvZG93bnJldi54bWxQSwUGAAAAAAQABAD5AAAAkgMAAAAA&#10;" strokecolor="#eaf2f3" strokeweight=".95pt"/>
                  <v:line id="Line 11" o:spid="_x0000_s1278" style="position:absolute;visibility:visible;mso-wrap-style:square" from="931,658" to="7522,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YdtisUAAADbAAAADwAAAGRycy9kb3ducmV2LnhtbESPT2vCQBDF70K/wzIFb7qpQpHoRqQg&#10;lZ5sTKnHITv5g9nZdHdrUj99t1DwNsN77zdvNtvRdOJKzreWFTzNExDEpdUt1wqK0362AuEDssbO&#10;Min4IQ/b7GGywVTbgd/pmodaRAj7FBU0IfSplL5syKCf2544apV1BkNcXS21wyHCTScXSfIsDbYc&#10;LzTY00tD5SX/NpFyHL/2H8X5WN+G6tPc3vLCvbZKTR/H3RpEoDHczf/pg471l/D3SxxAZ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YdtisUAAADbAAAADwAAAAAAAAAA&#10;AAAAAAChAgAAZHJzL2Rvd25yZXYueG1sUEsFBgAAAAAEAAQA+QAAAJMDAAAAAA==&#10;" strokecolor="#eaf2f3" strokeweight=".95pt"/>
                  <v:shape id="Freeform 12" o:spid="_x0000_s1279" style="position:absolute;left:1060;top:658;width:5886;height:1378;visibility:visible;mso-wrap-style:square;v-text-anchor:top" coordsize="1227,2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3x6MQA&#10;AADbAAAADwAAAGRycy9kb3ducmV2LnhtbERPTWvCQBC9F/oflil4KbqphFBSVxHBIrRYTAvW25Ad&#10;k2h2NmQ3Jv57Vyj0No/3ObPFYGpxodZVlhW8TCIQxLnVFRcKfr7X41cQziNrrC2Tgis5WMwfH2aY&#10;atvzji6ZL0QIYZeigtL7JpXS5SUZdBPbEAfuaFuDPsC2kLrFPoSbWk6jKJEGKw4NJTa0Kik/Z51R&#10;8JGY5BC/n367z2y6/RpWXdzvn5UaPQ3LNxCeBv8v/nNvdJgfw/2XcIC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d8ejEAAAA2wAAAA8AAAAAAAAAAAAAAAAAmAIAAGRycy9k&#10;b3ducmV2LnhtbFBLBQYAAAAABAAEAPUAAACJAwAAAAA=&#10;" path="m,l,,,,1,r,3l5,3r,l10,3r,l19,3r,3l25,6r,2l35,8r,3l39,11r,2l41,13r,2l44,15r,3l46,18r,l53,18r,3l68,21r,4l70,25r,3l73,28r,l78,28r,2l79,30r,l82,30r,5l84,35r,l86,35r,l92,35r,2l95,37r,3l96,40r,l99,40r,3l100,43r,3l106,46r,l110,46r,2l111,48r,l112,48r,2l115,50r,3l115,53r,3l118,56r,3l125,59r,3l126,62r,2l132,64r,l137,64r,2l138,66r,l140,66r,l144,66r,l150,66r,3l151,69r,2l152,71r,2l154,73r,3l154,76r,2l155,78r,l157,78r,2l158,80r,3l162,83r,3l163,86r,l166,86r,3l176,89r,l177,89r,l177,89r,l183,89r,3l184,92r,2l185,94r,l188,94r,3l192,97r,l195,97r,l196,97r,2l199,99r,3l200,102r,3l200,105r,l202,105r,3l203,108r,2l209,110r,3l209,113r,3l213,116r,l217,116r,l219,116r,l221,116r,2l231,118r,2l231,120r,l233,120r,3l239,123r,3l240,126r,2l244,128r,3l250,131r,l251,131r,l253,131r,l254,131r,l254,131r,3l255,134r,l259,134r,3l261,137r,2l261,139r,3l262,142r,l263,142r,l264,142r,2l266,144r,l268,144r,l268,144r,l269,144r,l273,144r,3l274,147r,3l274,150r,l276,150r,l281,150r,3l282,153r,3l283,156r,l283,156r,l286,156r,l289,156r,3l294,159r,l295,159r,l295,159r,l296,159r,l297,159r,l304,159r,2l306,161r,4l307,165r,l313,165r,l318,165r,l323,165r,l324,165r,l325,165r,l326,165r,l330,165r,l330,165r,l330,165r,l332,165r,l332,165r,l333,165r,l333,165r,l334,165r,3l342,168r,l342,168r,l343,168r,3l352,171r,3l359,174r,l361,174r,l362,174r,l363,174r,l365,174r,l365,174r,3l366,177r,l370,177r,l373,177r,l374,177r,l374,177r,l375,177r,l376,177r,l378,177r,l378,177r,l382,177r,l388,177r,l388,177r,l389,177r,l394,177r,l395,177r,l396,177r,l396,177r,l396,177r,l398,177r,l400,177r,l400,177r,l400,177r,l401,177r,l402,177r,l405,177r,l407,177r,l407,177r,l410,177r,l410,177r,l413,177r,l413,177r,l418,177r,l419,177r,l423,177r,5l425,182r,l426,182r,l426,182r,l428,182r,l432,182r,l433,182r,l436,182r,4l437,186r,l438,186r,l440,186r,l440,186r,l443,186r,l447,186r,l449,186r,l451,186r,l453,186r,l455,186r,5l456,191r,l458,191r,5l459,196r,l459,196r,l460,196r,l460,196r,l462,196r,6l463,202r,l464,202r,l465,202r,4l465,206r,l465,206r,l469,206r,l469,206r,l473,206r,l474,206r,l474,206r,l475,206r,l478,206r,l479,206r,l480,206r,l482,206r,l483,206r,l483,206r,l487,206r,l487,206r,l487,206r,l488,206r,l489,206r,l489,206r,l494,206r,l495,206r,l498,206r,l503,206r,l506,206r,l507,206r,l508,206r,l509,206r,l511,206r,l512,206r,l518,206r,l520,206r,l522,206r,l522,206r,l523,206r,l524,206r,l525,206r,l526,206r,l527,206r,l528,206r,l529,206r,l529,206r,l531,206r,l533,206r,l538,206r,l540,206r,l543,206r,l543,206r,9l544,215r,l547,215r,l553,215r,l555,215r,l557,215r,l562,215r,l563,215r,l567,215r,l568,215r,l569,215r,l583,215r,9l586,224r,l590,224r,l593,224r,l594,224r,l595,224r,l597,224r,l597,224r,l612,224r,l615,224r,l616,224r,l618,224r,l618,224r,l631,224r,l637,224r,l639,224r,l640,224r,l646,224r,l648,224r,l655,224r,l659,224r,l659,224r,l660,224r,l661,224r,l662,224r,l663,224r,l663,224r,l668,224r,l668,224r,l676,224r,l681,224r,l682,224r,l686,224r,l693,224r,l693,224r,l714,224r,l724,224r,l728,224r,l736,224r,l751,224r,l752,224r,30l766,254r,l783,254r,l799,254r,33l812,287r,l857,287r,l869,287r,l883,287r,l889,287r,l919,287r,l920,287r,l926,287r,l940,287r,l946,287r,l950,287r,l1170,287r,l1196,287r,l1221,287r,l1227,287r,e" filled="f" strokeweight="1.2pt">
                    <v:path arrowok="t" o:connecttype="custom" o:connectlocs="91,14;211,72;350,134;413,168;480,206;552,240;633,307;720,317;744,375;796,413;883,442;940,466;974,519;1051,557;1146,591;1214,629;1252,658;1276,691;1314,706;1358,749;1415,763;1468,773;1554,792;1583,792;1602,792;1722,835;1751,835;1794,850;1832,850;1895,850;1919,850;1943,850;1981,850;2039,874;2077,874;2111,893;2173,893;2202,941;2226,970;2250,989;2293,989;2317,989;2346,989;2413,989;2451,989;2504,989;2528,989;2557,989;2610,1032;2696,1032;2797,1032;2854,1076;2955,1076;3065,1076;3161,1076;3180,1076;3267,1076;3425,1076;3607,1076;4111,1378;4413,1378;5613,1378" o:connectangles="0,0,0,0,0,0,0,0,0,0,0,0,0,0,0,0,0,0,0,0,0,0,0,0,0,0,0,0,0,0,0,0,0,0,0,0,0,0,0,0,0,0,0,0,0,0,0,0,0,0,0,0,0,0,0,0,0,0,0,0,0,0"/>
                  </v:shape>
                  <v:line id="Line 13" o:spid="_x0000_s1280" style="position:absolute;visibility:visible;mso-wrap-style:square" from="1060,658" to="1060,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Lysib4AAADbAAAADwAAAGRycy9kb3ducmV2LnhtbERPyWrDMBC9B/IPYgK5JXIKKbEbJYSC&#10;wadClg8YrKllYo2MpHj5+6pQ6G0eb53jebKdGMiH1rGC3TYDQVw73XKj4HEvNwcQISJr7ByTgpkC&#10;nE/LxREL7Ua+0nCLjUghHApUYGLsCylDbchi2LqeOHHfzluMCfpGao9jCredfMuyd2mx5dRgsKdP&#10;Q/Xz9rIKqjpeS28rnue8/MrHR2fyoVRqvZouHyAiTfFf/OeudJq/h99f0gHy9A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YvKyJvgAAANsAAAAPAAAAAAAAAAAAAAAAAKEC&#10;AABkcnMvZG93bnJldi54bWxQSwUGAAAAAAQABAD5AAAAjAMAAAAA&#10;" strokeweight="1.2pt"/>
                  <v:line id="Line 14" o:spid="_x0000_s1281" style="position:absolute;visibility:visible;mso-wrap-style:square" from="1060,658" to="1060,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4y/r4AAADbAAAADwAAAGRycy9kb3ducmV2LnhtbERP24rCMBB9X/Afwgi+ren6ILYaZVko&#10;9GnBywcMzdiUbSYlib38/UYQfJvDuc7hNNlODORD61jB1zoDQVw73XKj4HYtP3cgQkTW2DkmBTMF&#10;OB0XHwcstBv5TMMlNiKFcChQgYmxL6QMtSGLYe164sTdnbcYE/SN1B7HFG47ucmyrbTYcmow2NOP&#10;ofrv8rAKqjqeS28rnue8/M3HW2fyoVRqtZy+9yAiTfEtfrkrneZv4flLOkAe/w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objL+vgAAANsAAAAPAAAAAAAAAAAAAAAAAKEC&#10;AABkcnMvZG93bnJldi54bWxQSwUGAAAAAAQABAD5AAAAjAMAAAAA&#10;" strokeweight="1.2pt"/>
                  <v:line id="Line 15" o:spid="_x0000_s1282" style="position:absolute;visibility:visible;mso-wrap-style:square" from="1060,658" to="1094,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yKXZb4AAADbAAAADwAAAGRycy9kb3ducmV2LnhtbERPyWrDMBC9B/IPYgK5JXJ6SGM3SggF&#10;g0+FLB8wWFPLxBoZSfHy91Wh0Ns83jrH82Q7MZAPrWMFu20Ggrh2uuVGweNebg4gQkTW2DkmBTMF&#10;OJ+WiyMW2o18peEWG5FCOBSowMTYF1KG2pDFsHU9ceK+nbcYE/SN1B7HFG47+ZZle2mx5dRgsKdP&#10;Q/Xz9rIKqjpeS28rnue8/MrHR2fyoVRqvZouHyAiTfFf/OeudJr/Dr+/pAPk6Qc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HIpdlvgAAANsAAAAPAAAAAAAAAAAAAAAAAKEC&#10;AABkcnMvZG93bnJldi54bWxQSwUGAAAAAAQABAD5AAAAjAMAAAAA&#10;" strokeweight="1.2pt"/>
                  <v:line id="Line 16" o:spid="_x0000_s1283" style="position:absolute;visibility:visible;mso-wrap-style:square" from="1094,658" to="1094,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r0DF8EAAADbAAAADwAAAGRycy9kb3ducmV2LnhtbESPzWrDMBCE74W8g9hAb42cHkLtRgkl&#10;YPCpkDQPsFhby9RaGUn1z9t3D4HedpnZmW+P58UPaqKY+sAG9rsCFHEbbM+dgftX/fIGKmVki0Ng&#10;MrBSgvNp83TEyoaZrzTdcqckhFOFBlzOY6V1ah15TLswEov2HaLHLGvstI04S7gf9GtRHLTHnqXB&#10;4UgXR+3P7dcbaNp8raNveF3L+rOc74Mrp9qY5+3y8Q4q05L/zY/rxgq+wMovMoA+/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2vQMXwQAAANsAAAAPAAAAAAAAAAAAAAAA&#10;AKECAABkcnMvZG93bnJldi54bWxQSwUGAAAAAAQABAD5AAAAjwMAAAAA&#10;" strokeweight="1.2pt"/>
                  <v:line id="Line 17" o:spid="_x0000_s1284" style="position:absolute;visibility:visible;mso-wrap-style:square" from="1094,658" to="1108,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fGmjL4AAADbAAAADwAAAGRycy9kb3ducmV2LnhtbERP24rCMBB9F/yHMAu+abo+iK1GWRYK&#10;fVrw8gFDMzbFZlKS2Mvfm4WFfZvDuc7xPNlODORD61jB5yYDQVw73XKj4H4r13sQISJr7ByTgpkC&#10;nE/LxREL7Ua+0HCNjUghHApUYGLsCylDbchi2LieOHEP5y3GBH0jtccxhdtObrNsJy22nBoM9vRt&#10;qH5eX1ZBVcdL6W3F85yXP/l470w+lEqtPqavA4hIU/wX/7krnebn8PtLOkCe3g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Z8aaMvgAAANsAAAAPAAAAAAAAAAAAAAAAAKEC&#10;AABkcnMvZG93bnJldi54bWxQSwUGAAAAAAQABAD5AAAAjAMAAAAA&#10;" strokeweight="1.2pt"/>
                  <v:line id="Line 18" o:spid="_x0000_s1285" style="position:absolute;visibility:visible;mso-wrap-style:square" from="1108,658" to="1108,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qfFrL0AAADbAAAADwAAAGRycy9kb3ducmV2LnhtbERPy4rCMBTdC/5DuAPuNB0XYqtRhoFC&#10;VwM+PuDSXJtic1OS2MffTxaCy8N5H8+T7cRAPrSOFXxvMhDEtdMtNwrut3K9BxEissbOMSmYKcD5&#10;tFwcsdBu5AsN19iIFMKhQAUmxr6QMtSGLIaN64kT93DeYkzQN1J7HFO47eQ2y3bSYsupwWBPv4bq&#10;5/VlFVR1vJTeVjzPefmXj/fO5EOp1Opr+jmAiDTFj/jtrrSCbVqfvqQfIE//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Ianxay9AAAA2wAAAA8AAAAAAAAAAAAAAAAAoQIA&#10;AGRycy9kb3ducmV2LnhtbFBLBQYAAAAABAAEAPkAAACLAwAAAAA=&#10;" strokeweight="1.2pt"/>
                  <v:line id="Line 19" o:spid="_x0000_s1286" style="position:absolute;visibility:visible;mso-wrap-style:square" from="1108,658" to="1137,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etgN8EAAADbAAAADwAAAGRycy9kb3ducmV2LnhtbESPzWrDMBCE74G+g9hCbomcHELsRgkh&#10;YPApkJ8HWKyNZWqtjKT65+2rQKHHYWa+YQ6nyXZiIB9axwo26wwEce10y42C56Nc7UGEiKyxc0wK&#10;ZgpwOn4sDlhoN/KNhntsRIJwKFCBibEvpAy1IYth7Xri5L2ctxiT9I3UHscEt53cZtlOWmw5LRjs&#10;6WKo/r7/WAVVHW+ltxXPc15e8/HZmXwolVp+TucvEJGm+B/+a1dawXYD7y/pB8jj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p62A3wQAAANsAAAAPAAAAAAAAAAAAAAAA&#10;AKECAABkcnMvZG93bnJldi54bWxQSwUGAAAAAAQABAD5AAAAjwMAAAAA&#10;" strokeweight="1.2pt"/>
                  <v:line id="Line 20" o:spid="_x0000_s1287" style="position:absolute;visibility:visible;mso-wrap-style:square" from="1137,658" to="1137,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Tn+QMAAAADbAAAADwAAAGRycy9kb3ducmV2LnhtbESPzWrDMBCE74G+g9hCbokcH0LsRgkl&#10;YPApkJ8HWKytZWqtjKT65+2rQKHHYWa+YY7n2fZiJB86xwp22wwEceN0x62C56PaHECEiKyxd0wK&#10;FgpwPr2tjlhqN/GNxntsRYJwKFGBiXEopQyNIYth6wbi5H05bzEm6VupPU4JbnuZZ9leWuw4LRgc&#10;6GKo+b7/WAV1E2+VtzUvS1Fdi+nZm2KslFq/z58fICLN8T/81661gjyH15f0A+TpF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k5/kDAAAAA2wAAAA8AAAAAAAAAAAAAAAAA&#10;oQIAAGRycy9kb3ducmV2LnhtbFBLBQYAAAAABAAEAPkAAACOAwAAAAA=&#10;" strokeweight="1.2pt"/>
                  <v:line id="Line 21" o:spid="_x0000_s1288" style="position:absolute;visibility:visible;mso-wrap-style:square" from="1137,658" to="1161,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Vb28EAAADbAAAADwAAAGRycy9kb3ducmV2LnhtbESPzWrDMBCE74G+g9hCb7GcFELsRgmh&#10;YPCpkJ8HWKyNZWqtjKT65+2rQiHHYWa+YQ6n2fZiJB86xwo2WQ6CuHG641bB/Vat9yBCRNbYOyYF&#10;CwU4HV9WByy1m/hC4zW2IkE4lKjAxDiUUobGkMWQuYE4eQ/nLcYkfSu1xynBbS+3eb6TFjtOCwYH&#10;+jTUfF9/rIK6iZfK25qXpai+iunem2KslHp7nc8fICLN8Rn+b9dawfYd/r6kHyCP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2dVvbwQAAANsAAAAPAAAAAAAAAAAAAAAA&#10;AKECAABkcnMvZG93bnJldi54bWxQSwUGAAAAAAQABAD5AAAAjwMAAAAA&#10;" strokeweight="1.2pt"/>
                  <v:line id="Line 22" o:spid="_x0000_s1289" style="position:absolute;visibility:visible;mso-wrap-style:square" from="1161,658" to="1161,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Dr8EAAADbAAAADwAAAGRycy9kb3ducmV2LnhtbESPzWrDMBCE74G+g9hCb7GcUELsRgmh&#10;YPCpkJ8HWKyNZWqtjKT65+2rQiHHYWa+YQ6n2fZiJB86xwo2WQ6CuHG641bB/Vat9yBCRNbYOyYF&#10;CwU4HV9WByy1m/hC4zW2IkE4lKjAxDiUUobGkMWQuYE4eQ/nLcYkfSu1xynBbS+3eb6TFjtOCwYH&#10;+jTUfF9/rIK6iZfK25qXpai+iunem2KslHp7nc8fICLN8Rn+b9dawfYd/r6kHyCP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5nMOvwQAAANsAAAAPAAAAAAAAAAAAAAAA&#10;AKECAABkcnMvZG93bnJldi54bWxQSwUGAAAAAAQABAD5AAAAjwMAAAAA&#10;" strokeweight="1.2pt"/>
                  <v:line id="Line 23" o:spid="_x0000_s1290" style="position:absolute;visibility:visible;mso-wrap-style:square" from="1161,658" to="1175,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BmNMEAAADbAAAADwAAAGRycy9kb3ducmV2LnhtbESPzWrDMBCE74G+g9hCb7GcQEPsRgmh&#10;YPCpkJ8HWKyNZWqtjKT65+2rQiHHYWa+YQ6n2fZiJB86xwo2WQ6CuHG641bB/Vat9yBCRNbYOyYF&#10;CwU4HV9WByy1m/hC4zW2IkE4lKjAxDiUUobGkMWQuYE4eQ/nLcYkfSu1xynBbS+3eb6TFjtOCwYH&#10;+jTUfF9/rIK6iZfK25qXpai+iunem2KslHp7nc8fICLN8Rn+b9dawfYd/r6kHyCP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W0GY0wQAAANsAAAAPAAAAAAAAAAAAAAAA&#10;AKECAABkcnMvZG93bnJldi54bWxQSwUGAAAAAAQABAD5AAAAjwMAAAAA&#10;" strokeweight="1.2pt"/>
                  <v:line id="Line 24" o:spid="_x0000_s1291" style="position:absolute;visibility:visible;mso-wrap-style:square" from="1180,711" to="1180,7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L4Q8EAAADbAAAADwAAAGRycy9kb3ducmV2LnhtbESPzWrDMBCE74G+g9hCb4ncHELsRgkh&#10;YPApkJ8HWKyNZWqtjKT65+2jQiDHYWa+YXaHyXZiIB9axwq+VxkI4trplhsF91u53IIIEVlj55gU&#10;zBTgsP9Y7LDQbuQLDdfYiAThUKACE2NfSBlqQxbDyvXEyXs4bzEm6RupPY4Jbju5zrKNtNhyWjDY&#10;08lQ/Xv9swqqOl5Kbyue57w85+O9M/lQKvX1OR1/QESa4jv8aldawXoD/1/SD5D7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mAvhDwQAAANsAAAAPAAAAAAAAAAAAAAAA&#10;AKECAABkcnMvZG93bnJldi54bWxQSwUGAAAAAAQABAD5AAAAjwMAAAAA&#10;" strokeweight="1.2pt"/>
                  <v:line id="Line 25" o:spid="_x0000_s1292" style="position:absolute;visibility:visible;mso-wrap-style:square" from="1180,740" to="1190,7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5d2MEAAADbAAAADwAAAGRycy9kb3ducmV2LnhtbESPzWrDMBCE74G+g9hCb7GcHJrYjRJC&#10;weBTIT8PsFgby9RaGUn1z9tXhUKOw8x8wxxOs+3FSD50jhVsshwEceN0x62C+61a70GEiKyxd0wK&#10;FgpwOr6sDlhqN/GFxmtsRYJwKFGBiXEopQyNIYshcwNx8h7OW4xJ+lZqj1OC215u8/xdWuw4LRgc&#10;6NNQ8339sQrqJl4qb2telqL6KqZ7b4qxUurtdT5/gIg0x2f4v11rBdsd/H1JP0Aef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JTl3YwQAAANsAAAAPAAAAAAAAAAAAAAAA&#10;AKECAABkcnMvZG93bnJldi54bWxQSwUGAAAAAAQABAD5AAAAjwMAAAAA&#10;" strokeweight="1.2pt"/>
                  <v:line id="Line 26" o:spid="_x0000_s1293" style="position:absolute;visibility:visible;mso-wrap-style:square" from="1190,740" to="1190,7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HJqr0AAADbAAAADwAAAGRycy9kb3ducmV2LnhtbERPy4rCMBTdC/5DuAPuNB0XYqtRhoFC&#10;VwM+PuDSXJtic1OS2MffTxaCy8N5H8+T7cRAPrSOFXxvMhDEtdMtNwrut3K9BxEissbOMSmYKcD5&#10;tFwcsdBu5AsN19iIFMKhQAUmxr6QMtSGLIaN64kT93DeYkzQN1J7HFO47eQ2y3bSYsupwWBPv4bq&#10;5/VlFVR1vJTeVjzPefmXj/fO5EOp1Opr+jmAiDTFj/jtrrSCbRqbvqQfIE//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HjRyaq9AAAA2wAAAA8AAAAAAAAAAAAAAAAAoQIA&#10;AGRycy9kb3ducmV2LnhtbFBLBQYAAAAABAAEAPkAAACLAwAAAAA=&#10;" strokeweight="1.2pt"/>
                  <v:line id="Line 27" o:spid="_x0000_s1294" style="position:absolute;visibility:visible;mso-wrap-style:square" from="1190,773" to="1194,7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51sMcAAAADbAAAADwAAAGRycy9kb3ducmV2LnhtbESP3YrCMBSE7wXfIRzBO03XC9l2jbIs&#10;FHol6PoAh+ZsU7Y5KUnsz9sbQfBymJlvmMNpsp0YyIfWsYKPbQaCuHa65UbB7bfcfIIIEVlj55gU&#10;zBTgdFwuDlhoN/KFhmtsRIJwKFCBibEvpAy1IYth63ri5P05bzEm6RupPY4Jbju5y7K9tNhyWjDY&#10;04+h+v96twqqOl5Kbyue57w85+OtM/lQKrVeTd9fICJN8R1+tSutYJfD80v6AfL4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edbDHAAAAA2wAAAA8AAAAAAAAAAAAAAAAA&#10;oQIAAGRycy9kb3ducmV2LnhtbFBLBQYAAAAABAAEAPkAAACOAwAAAAA=&#10;" strokeweight="1.2pt"/>
                  <v:line id="Line 28" o:spid="_x0000_s1295" style="position:absolute;visibility:visible;mso-wrap-style:square" from="1194,773" to="1194,8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35Tcb0AAADbAAAADwAAAGRycy9kb3ducmV2LnhtbERPy4rCMBTdD/gP4QqzG1NHkGk1igiF&#10;rgQdP+DSXJtic1OS2MffTxYDLg/nvT9OthMD+dA6VrBeZSCIa6dbbhTcf8uvHxAhImvsHJOCmQIc&#10;D4uPPRbajXyl4RYbkUI4FKjAxNgXUobakMWwcj1x4h7OW4wJ+kZqj2MKt538zrKttNhyajDY09lQ&#10;/by9rIKqjtfS24rnOS8v+XjvTD6USn0up9MORKQpvsX/7kor2KT16Uv6AfLwB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AN+U3G9AAAA2wAAAA8AAAAAAAAAAAAAAAAAoQIA&#10;AGRycy9kb3ducmV2LnhtbFBLBQYAAAAABAAEAPkAAACLAwAAAAA=&#10;" strokeweight="1.2pt"/>
                  <v:line id="Line 29" o:spid="_x0000_s1296" style="position:absolute;visibility:visible;mso-wrap-style:square" from="1228,831" to="1271,8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L26sEAAADbAAAADwAAAGRycy9kb3ducmV2LnhtbESPzWrDMBCE74W+g9hAb7XsFErtRjEh&#10;YPCpkDQPsFgby9RaGUn1z9tXhUKPw8x8wxzq1Y5iJh8GxwqKLAdB3Dk9cK/g9tk8v4EIEVnj6JgU&#10;bBSgPj4+HLDSbuELzdfYiwThUKECE+NUSRk6QxZD5ibi5N2dtxiT9L3UHpcEt6Pc5/mrtDhwWjA4&#10;0dlQ93X9tgraLl4ab1vetrL5KJfbaMq5Ueppt57eQURa43/4r91qBS8F/H5JP0Ae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sMvbqwQAAANsAAAAPAAAAAAAAAAAAAAAA&#10;AKECAABkcnMvZG93bnJldi54bWxQSwUGAAAAAAQABAD5AAAAjwMAAAAA&#10;" strokeweight="1.2pt"/>
                  <v:line id="Line 30" o:spid="_x0000_s1297" style="position:absolute;visibility:visible;mso-wrap-style:square" from="1271,831" to="1271,8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BoncEAAADbAAAADwAAAGRycy9kb3ducmV2LnhtbESPzWrDMBCE74G+g9hCb7GcFELsRgmh&#10;YPCpkJ8HWKyNZWqtjKT65+2rQiHHYWa+YQ6n2fZiJB86xwo2WQ6CuHG641bB/Vat9yBCRNbYOyYF&#10;CwU4HV9WByy1m/hC4zW2IkE4lKjAxDiUUobGkMWQuYE4eQ/nLcYkfSu1xynBbS+3eb6TFjtOCwYH&#10;+jTUfF9/rIK6iZfK25qXpai+iunem2KslHp7nc8fICLN8Rn+b9dawfsW/r6kHyCP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c4GidwQAAANsAAAAPAAAAAAAAAAAAAAAA&#10;AKECAABkcnMvZG93bnJldi54bWxQSwUGAAAAAAQABAD5AAAAjwMAAAAA&#10;" strokeweight="1.2pt"/>
                  <v:line id="Line 31" o:spid="_x0000_s1298" style="position:absolute;visibility:visible;mso-wrap-style:square" from="1271,831" to="1281,8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6zNBsEAAADbAAAADwAAAGRycy9kb3ducmV2LnhtbESPzWrDMBCE74W+g9hCb42cGErtRjGh&#10;YPCpkDQPsFgby9RaGUn1z9tHgUCPw8x8w+yrxQ5iIh96xwq2mwwEcet0z52Cy0/99gEiRGSNg2NS&#10;sFKA6vD8tMdSu5lPNJ1jJxKEQ4kKTIxjKWVoDVkMGzcSJ+/qvMWYpO+k9jgnuB3kLsvepcWe04LB&#10;kb4Mtb/nP6ugaeOp9rbhdS3q72K+DKaYaqVeX5bjJ4hIS/wPP9qNVpDncP+SfoA83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zrM0GwQAAANsAAAAPAAAAAAAAAAAAAAAA&#10;AKECAABkcnMvZG93bnJldi54bWxQSwUGAAAAAAQABAD5AAAAjwMAAAAA&#10;" strokeweight="1.2pt"/>
                  <v:line id="Line 32" o:spid="_x0000_s1299" style="position:absolute;visibility:visible;mso-wrap-style:square" from="1281,831" to="1281,8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VVcsEAAADbAAAADwAAAGRycy9kb3ducmV2LnhtbESPzWrDMBCE74W+g9hCbo2ctpTYjWJK&#10;weBTIG4eYLG2lom1MpLqn7evAoEeh5n5hjmUix3ERD70jhXsthkI4tbpnjsFl+/qeQ8iRGSNg2NS&#10;sFKA8vj4cMBCu5nPNDWxEwnCoUAFJsaxkDK0hiyGrRuJk/fjvMWYpO+k9jgnuB3kS5a9S4s9pwWD&#10;I30Zaq/Nr1VQt/FceVvzuubVKZ8vg8mnSqnN0/L5ASLSEv/D93atFby+we1L+gHy+A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8RVVywQAAANsAAAAPAAAAAAAAAAAAAAAA&#10;AKECAABkcnMvZG93bnJldi54bWxQSwUGAAAAAAQABAD5AAAAjwMAAAAA&#10;" strokeweight="1.2pt"/>
                  <v:line id="Line 33" o:spid="_x0000_s1300" style="position:absolute;visibility:visible;mso-wrap-style:square" from="1281,831" to="1290,8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nw6cEAAADbAAAADwAAAGRycy9kb3ducmV2LnhtbESPzWrDMBCE74W+g9hCbo2clpbYjWJK&#10;weBTIG4eYLG2lom1MpLqn7evAoEeh5n5hjmUix3ERD70jhXsthkI4tbpnjsFl+/qeQ8iRGSNg2NS&#10;sFKA8vj4cMBCu5nPNDWxEwnCoUAFJsaxkDK0hiyGrRuJk/fjvMWYpO+k9jgnuB3kS5a9S4s9pwWD&#10;I30Zaq/Nr1VQt/FceVvzuubVKZ8vg8mnSqnN0/L5ASLSEv/D93atFby+we1L+gHy+A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TCfDpwQAAANsAAAAPAAAAAAAAAAAAAAAA&#10;AKECAABkcnMvZG93bnJldi54bWxQSwUGAAAAAAQABAD5AAAAjwMAAAAA&#10;" strokeweight="1.2pt"/>
                  <v:line id="Line 34" o:spid="_x0000_s1301" style="position:absolute;visibility:visible;mso-wrap-style:square" from="1290,831" to="1290,8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9tunsEAAADbAAAADwAAAGRycy9kb3ducmV2LnhtbESP3YrCMBSE7xd8h3CEvVtTV5BtNYoI&#10;hV4Juj7AoTk2xeakJLE/b79ZWNjLYWa+YfbHyXZiIB9axwrWqwwEce10y42C+3f58QUiRGSNnWNS&#10;MFOA42HxtsdCu5GvNNxiIxKEQ4EKTIx9IWWoDVkMK9cTJ+/hvMWYpG+k9jgmuO3kZ5ZtpcWW04LB&#10;ns6G6uftZRVUdbyW3lY8z3l5ycd7Z/KhVOp9OZ12ICJN8T/81660gs0Wfr+kHyAP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j226ewQAAANsAAAAPAAAAAAAAAAAAAAAA&#10;AKECAABkcnMvZG93bnJldi54bWxQSwUGAAAAAAQABAD5AAAAjwMAAAAA&#10;" strokeweight="1.2pt"/>
                  <v:line id="Line 35" o:spid="_x0000_s1302" style="position:absolute;visibility:visible;mso-wrap-style:square" from="1290,831" to="1290,8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JfLBcEAAADbAAAADwAAAGRycy9kb3ducmV2LnhtbESPzWrDMBCE74W+g9hCbo2cFtrYjWJK&#10;weBTIG4eYLG2lom1MpLqn7evAoEeh5n5hjmUix3ERD70jhXsthkI4tbpnjsFl+/qeQ8iRGSNg2NS&#10;sFKA8vj4cMBCu5nPNDWxEwnCoUAFJsaxkDK0hiyGrRuJk/fjvMWYpO+k9jgnuB3kS5a9SYs9pwWD&#10;I30Zaq/Nr1VQt/FceVvzuubVKZ8vg8mnSqnN0/L5ASLSEv/D93atFby+w+1L+gHy+A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Ml8sFwQAAANsAAAAPAAAAAAAAAAAAAAAA&#10;AKECAABkcnMvZG93bnJldi54bWxQSwUGAAAAAAQABAD5AAAAjwMAAAAA&#10;" strokeweight="1.2pt"/>
                  <v:line id="Line 36" o:spid="_x0000_s1303" style="position:absolute;visibility:visible;mso-wrap-style:square" from="1290,831" to="1290,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fd70AAADbAAAADwAAAGRycy9kb3ducmV2LnhtbERPy4rCMBTdD/gP4QqzG1NHkGk1igiF&#10;rgQdP+DSXJtic1OS2MffTxYDLg/nvT9OthMD+dA6VrBeZSCIa6dbbhTcf8uvHxAhImvsHJOCmQIc&#10;D4uPPRbajXyl4RYbkUI4FKjAxNgXUobakMWwcj1x4h7OW4wJ+kZqj2MKt538zrKttNhyajDY09lQ&#10;/by9rIKqjtfS24rnOS8v+XjvTD6USn0up9MORKQpvsX/7kor2KSx6Uv6AfLwB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P0IX3e9AAAA2wAAAA8AAAAAAAAAAAAAAAAAoQIA&#10;AGRycy9kb3ducmV2LnhtbFBLBQYAAAAABAAEAPkAAACLAwAAAAA=&#10;" strokeweight="1.2pt"/>
                  <v:line id="Line 37" o:spid="_x0000_s1304" style="position:absolute;visibility:visible;mso-wrap-style:square" from="1290,864" to="1310,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kT67MEAAADbAAAADwAAAGRycy9kb3ducmV2LnhtbESPzWrDMBCE74G8g9hAbomcBkrsRgmh&#10;YPCpkJ8HWKytZWKtjKT45+2rQqHHYWa+YY7nyXZiIB9axwp22wwEce10y42Cx73cHECEiKyxc0wK&#10;ZgpwPi0XRyy0G/lKwy02IkE4FKjAxNgXUobakMWwdT1x8r6dtxiT9I3UHscEt518y7J3abHltGCw&#10;p09D9fP2sgqqOl5Lbyue57z8ysdHZ/KhVGq9mi4fICJN8T/81660gn0Ov1/SD5Cn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RPrswQAAANsAAAAPAAAAAAAAAAAAAAAA&#10;AKECAABkcnMvZG93bnJldi54bWxQSwUGAAAAAAQABAD5AAAAjwMAAAAA&#10;" strokeweight="1.2pt"/>
                  <v:line id="Line 38" o:spid="_x0000_s1305" style="position:absolute;visibility:visible;mso-wrap-style:square" from="1353,884" to="1353,9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ggDL0AAADbAAAADwAAAGRycy9kb3ducmV2LnhtbERPy4rCMBTdD/gP4QqzG1MHkWk1igiF&#10;rgQdP+DSXJtic1OS2MffTxYDLg/nvT9OthMD+dA6VrBeZSCIa6dbbhTcf8uvHxAhImvsHJOCmQIc&#10;D4uPPRbajXyl4RYbkUI4FKjAxNgXUobakMWwcj1x4h7OW4wJ+kZqj2MKt538zrKttNhyajDY09lQ&#10;/by9rIKqjtfS24rnOS8v+XjvTD6USn0up9MORKQpvsX/7kor2KT16Uv6AfLwB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Ft4IAy9AAAA2wAAAA8AAAAAAAAAAAAAAAAAoQIA&#10;AGRycy9kb3ducmV2LnhtbFBLBQYAAAAABAAEAPkAAACLAwAAAAA=&#10;" strokeweight="1.2pt"/>
                  <v:line id="Line 39" o:spid="_x0000_s1306" style="position:absolute;visibility:visible;mso-wrap-style:square" from="1353,908" to="1386,9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SFl8EAAADbAAAADwAAAGRycy9kb3ducmV2LnhtbESPzWrDMBCE74W+g9hAb7XsUErtRjEh&#10;YPCpkDQPsFgby9RaGUn1z9tXhUKPw8x8wxzq1Y5iJh8GxwqKLAdB3Dk9cK/g9tk8v4EIEVnj6JgU&#10;bBSgPj4+HLDSbuELzdfYiwThUKECE+NUSRk6QxZD5ibi5N2dtxiT9L3UHpcEt6Pc5/mrtDhwWjA4&#10;0dlQ93X9tgraLl4ab1vetrL5KJfbaMq5Ueppt57eQURa43/4r91qBS8F/H5JP0Ae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0NIWXwQAAANsAAAAPAAAAAAAAAAAAAAAA&#10;AKECAABkcnMvZG93bnJldi54bWxQSwUGAAAAAAQABAD5AAAAjwMAAAAA&#10;" strokeweight="1.2pt"/>
                  <v:line id="Line 40" o:spid="_x0000_s1307" style="position:absolute;visibility:visible;mso-wrap-style:square" from="1386,908" to="1386,9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Yb4MEAAADbAAAADwAAAGRycy9kb3ducmV2LnhtbESPzWrDMBCE74G+g9hCb7GcUELsRgmh&#10;YPCpkJ8HWKyNZWqtjKT65+2rQiHHYWa+YQ6n2fZiJB86xwo2WQ6CuHG641bB/Vat9yBCRNbYOyYF&#10;CwU4HV9WByy1m/hC4zW2IkE4lKjAxDiUUobGkMWQuYE4eQ/nLcYkfSu1xynBbS+3eb6TFjtOCwYH&#10;+jTUfF9/rIK6iZfK25qXpai+iunem2KslHp7nc8fICLN8Rn+b9dawfsW/r6kHyCP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E5hvgwQAAANsAAAAPAAAAAAAAAAAAAAAA&#10;AKECAABkcnMvZG93bnJldi54bWxQSwUGAAAAAAQABAD5AAAAjwMAAAAA&#10;" strokeweight="1.2pt"/>
                  <v:line id="Line 41" o:spid="_x0000_s1308" style="position:absolute;visibility:visible;mso-wrap-style:square" from="1386,951" to="1396,9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6q+e8EAAADbAAAADwAAAGRycy9kb3ducmV2LnhtbESPzWrDMBCE74W+g9hCbo2ctpTYjWJK&#10;weBTIG4eYLG2lom1MpLqn7evAoEeh5n5hjmUix3ERD70jhXsthkI4tbpnjsFl+/qeQ8iRGSNg2NS&#10;sFKA8vj4cMBCu5nPNDWxEwnCoUAFJsaxkDK0hiyGrRuJk/fjvMWYpO+k9jgnuB3kS5a9S4s9pwWD&#10;I30Zaq/Nr1VQt/FceVvzuubVKZ8vg8mnSqnN0/L5ASLSEv/D93atFby9wu1L+gHy+A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rqr57wQAAANsAAAAPAAAAAAAAAAAAAAAA&#10;AKECAABkcnMvZG93bnJldi54bWxQSwUGAAAAAAQABAD5AAAAjwMAAAAA&#10;" strokeweight="1.2pt"/>
                  <v:line id="Line 42" o:spid="_x0000_s1309" style="position:absolute;visibility:visible;mso-wrap-style:square" from="1396,951" to="1396,9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MmD8EAAADbAAAADwAAAGRycy9kb3ducmV2LnhtbESPzWrDMBCE74W+g9hCb42cYErtRjGh&#10;YPCpkDQPsFgby9RaGUn1z9tHgUCPw8x8w+yrxQ5iIh96xwq2mwwEcet0z52Cy0/99gEiRGSNg2NS&#10;sFKA6vD8tMdSu5lPNJ1jJxKEQ4kKTIxjKWVoDVkMGzcSJ+/qvMWYpO+k9jgnuB3kLsvepcWe04LB&#10;kb4Mtb/nP6ugaeOp9rbhdS3q72K+DKaYaqVeX5bjJ4hIS/wPP9qNVpDncP+SfoA83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kQyYPwQAAANsAAAAPAAAAAAAAAAAAAAAA&#10;AKECAABkcnMvZG93bnJldi54bWxQSwUGAAAAAAQABAD5AAAAjwMAAAAA&#10;" strokeweight="1.2pt"/>
                  <v:line id="Line 43" o:spid="_x0000_s1310" style="position:absolute;visibility:visible;mso-wrap-style:square" from="1396,1013" to="1396,10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DlMEAAADbAAAADwAAAGRycy9kb3ducmV2LnhtbESPzWrDMBCE74W+g9hCbo2c0pbYjWJK&#10;weBTIG4eYLG2lom1MpLqn7evAoEeh5n5hjmUix3ERD70jhXsthkI4tbpnjsFl+/qeQ8iRGSNg2NS&#10;sFKA8vj4cMBCu5nPNDWxEwnCoUAFJsaxkDK0hiyGrRuJk/fjvMWYpO+k9jgnuB3kS5a9S4s9pwWD&#10;I30Zaq/Nr1VQt/FceVvzuubVKZ8vg8mnSqnN0/L5ASLSEv/D93atFby+we1L+gHy+A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D4OUwQAAANsAAAAPAAAAAAAAAAAAAAAA&#10;AKECAABkcnMvZG93bnJldi54bWxQSwUGAAAAAAQABAD5AAAAjwMAAAAA&#10;" strokeweight="1.2pt"/>
                  <v:line id="Line 44" o:spid="_x0000_s1311" style="position:absolute;visibility:visible;mso-wrap-style:square" from="1396,1028" to="1401,10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90d48EAAADbAAAADwAAAGRycy9kb3ducmV2LnhtbESP3YrCMBSE7xd8h3CEvVtTF5FtNYoI&#10;hV4Juj7AoTk2xeakJLE/b79ZWNjLYWa+YfbHyXZiIB9axwrWqwwEce10y42C+3f58QUiRGSNnWNS&#10;MFOA42HxtsdCu5GvNNxiIxKEQ4EKTIx9IWWoDVkMK9cTJ+/hvMWYpG+k9jgmuO3kZ5ZtpcWW04LB&#10;ns6G6uftZRVUdbyW3lY8z3l5ycd7Z/KhVOp9OZ12ICJN8T/81660gs0Wfr+kHyAP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73R3jwQAAANsAAAAPAAAAAAAAAAAAAAAA&#10;AKECAABkcnMvZG93bnJldi54bWxQSwUGAAAAAAQABAD5AAAAjwMAAAAA&#10;" strokeweight="1.2pt"/>
                  <v:line id="Line 45" o:spid="_x0000_s1312" style="position:absolute;visibility:visible;mso-wrap-style:square" from="1401,1028" to="1401,10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JG4eMEAAADbAAAADwAAAGRycy9kb3ducmV2LnhtbESPzWrDMBCE74W+g9hCbo2cUtrYjWJK&#10;weBTIG4eYLG2lom1MpLqn7evAoEeh5n5hjmUix3ERD70jhXsthkI4tbpnjsFl+/qeQ8iRGSNg2NS&#10;sFKA8vj4cMBCu5nPNDWxEwnCoUAFJsaxkDK0hiyGrRuJk/fjvMWYpO+k9jgnuB3kS5a9SYs9pwWD&#10;I30Zaq/Nr1VQt/FceVvzuubVKZ8vg8mnSqnN0/L5ASLSEv/D93atFby+w+1L+gHy+A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Ukbh4wQAAANsAAAAPAAAAAAAAAAAAAAAA&#10;AKECAABkcnMvZG93bnJldi54bWxQSwUGAAAAAAQABAD5AAAAjwMAAAAA&#10;" strokeweight="1.2pt"/>
                  <v:line id="Line 46" o:spid="_x0000_s1313" style="position:absolute;visibility:visible;mso-wrap-style:square" from="1401,1061" to="1406,10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4sCr0AAADbAAAADwAAAGRycy9kb3ducmV2LnhtbERPy4rCMBTdD/gP4QqzG1MHkWk1igiF&#10;rgQdP+DSXJtic1OS2MffTxYDLg/nvT9OthMD+dA6VrBeZSCIa6dbbhTcf8uvHxAhImvsHJOCmQIc&#10;D4uPPRbajXyl4RYbkUI4FKjAxNgXUobakMWwcj1x4h7OW4wJ+kZqj2MKt538zrKttNhyajDY09lQ&#10;/by9rIKqjtfS24rnOS8v+XjvTD6USn0up9MORKQpvsX/7kor2KSx6Uv6AfLwB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UOLAq9AAAA2wAAAA8AAAAAAAAAAAAAAAAAoQIA&#10;AGRycy9kb3ducmV2LnhtbFBLBQYAAAAABAAEAPkAAACLAwAAAAA=&#10;" strokeweight="1.2pt"/>
                  <v:line id="Line 47" o:spid="_x0000_s1314" style="position:absolute;visibility:visible;mso-wrap-style:square" from="1406,1061" to="1406,11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kKJkcEAAADbAAAADwAAAGRycy9kb3ducmV2LnhtbESPzWrDMBCE74G8g9hAbomcEkrsRgmh&#10;YPCpkJ8HWKytZWKtjKT45+2rQqHHYWa+YY7nyXZiIB9axwp22wwEce10y42Cx73cHECEiKyxc0wK&#10;ZgpwPi0XRyy0G/lKwy02IkE4FKjAxNgXUobakMWwdT1x8r6dtxiT9I3UHscEt518y7J3abHltGCw&#10;p09D9fP2sgqqOl5Lbyue57z8ysdHZ/KhVGq9mi4fICJN8T/81660gn0Ov1/SD5Cn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KQomRwQAAANsAAAAPAAAAAAAAAAAAAAAA&#10;AKECAABkcnMvZG93bnJldi54bWxQSwUGAAAAAAQABAD5AAAAjwMAAAAA&#10;" strokeweight="1.2pt"/>
                  <v:line id="Line 48" o:spid="_x0000_s1315" style="position:absolute;visibility:visible;mso-wrap-style:square" from="1406,1119" to="1406,11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qG20b0AAADbAAAADwAAAGRycy9kb3ducmV2LnhtbERPy4rCMBTdD/gP4QqzG1MHlGk1igiF&#10;rgQdP+DSXJtic1OS2MffTxYDLg/nvT9OthMD+dA6VrBeZSCIa6dbbhTcf8uvHxAhImvsHJOCmQIc&#10;D4uPPRbajXyl4RYbkUI4FKjAxNgXUobakMWwcj1x4h7OW4wJ+kZqj2MKt538zrKttNhyajDY09lQ&#10;/by9rIKqjtfS24rnOS8v+XjvTD6USn0up9MORKQpvsX/7kor2KT16Uv6AfLwB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N6httG9AAAA2wAAAA8AAAAAAAAAAAAAAAAAoQIA&#10;AGRycy9kb3ducmV2LnhtbFBLBQYAAAAABAAEAPkAAACLAwAAAAA=&#10;" strokeweight="1.2pt"/>
                  <v:line id="Line 49" o:spid="_x0000_s1316" style="position:absolute;visibility:visible;mso-wrap-style:square" from="1425,1157" to="1425,11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0TSsEAAADbAAAADwAAAGRycy9kb3ducmV2LnhtbESPzWrDMBCE74W+g9hAb7XsQEvtRjEh&#10;YPCpkDQPsFgby9RaGUn1z9tXhUKPw8x8wxzq1Y5iJh8GxwqKLAdB3Dk9cK/g9tk8v4EIEVnj6JgU&#10;bBSgPj4+HLDSbuELzdfYiwThUKECE+NUSRk6QxZD5ibi5N2dtxiT9L3UHpcEt6Pc5/mrtDhwWjA4&#10;0dlQ93X9tgraLl4ab1vetrL5KJfbaMq5Ueppt57eQURa43/4r91qBS8F/H5JP0Ae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x7RNKwQAAANsAAAAPAAAAAAAAAAAAAAAA&#10;AKECAABkcnMvZG93bnJldi54bWxQSwUGAAAAAAQABAD5AAAAjwMAAAAA&#10;" strokeweight="1.2pt"/>
                  <v:line id="Line 50" o:spid="_x0000_s1317" style="position:absolute;visibility:visible;mso-wrap-style:square" from="1425,1196" to="1430,11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NPcEAAADbAAAADwAAAGRycy9kb3ducmV2LnhtbESPzWrDMBCE74G+g9hCb7GcQEPsRgmh&#10;YPCpkJ8HWKyNZWqtjKT65+2rQiHHYWa+YQ6n2fZiJB86xwo2WQ6CuHG641bB/Vat9yBCRNbYOyYF&#10;CwU4HV9WByy1m/hC4zW2IkE4lKjAxDiUUobGkMWQuYE4eQ/nLcYkfSu1xynBbS+3eb6TFjtOCwYH&#10;+jTUfF9/rIK6iZfK25qXpai+iunem2KslHp7nc8fICLN8Rn+b9dawfsW/r6kHyCP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BP409wQAAANsAAAAPAAAAAAAAAAAAAAAA&#10;AKECAABkcnMvZG93bnJldi54bWxQSwUGAAAAAAQABAD5AAAAjwMAAAAA&#10;" strokeweight="1.2pt"/>
                  <v:line id="Line 51" o:spid="_x0000_s1318" style="position:absolute;visibility:visible;mso-wrap-style:square" from="1430,1196" to="1430,11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MopsEAAADbAAAADwAAAGRycy9kb3ducmV2LnhtbESPzWrDMBCE74W+g9hCbo2clpbYjWJK&#10;weBTIG4eYLG2lom1MpLqn7evAoEeh5n5hjmUix3ERD70jhXsthkI4tbpnjsFl+/qeQ8iRGSNg2NS&#10;sFKA8vj4cMBCu5nPNDWxEwnCoUAFJsaxkDK0hiyGrRuJk/fjvMWYpO+k9jgnuB3kS5a9S4s9pwWD&#10;I30Zaq/Nr1VQt/FceVvzuubVKZ8vg8mnSqnN0/L5ASLSEv/D93atFby9wu1L+gHy+A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cyimwQAAANsAAAAPAAAAAAAAAAAAAAAA&#10;AKECAABkcnMvZG93bnJldi54bWxQSwUGAAAAAAQABAD5AAAAjwMAAAAA&#10;" strokeweight="1.2pt"/>
                  <v:line id="Line 52" o:spid="_x0000_s1319" style="position:absolute;visibility:visible;mso-wrap-style:square" from="1430,1196" to="1497,11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qw0sEAAADbAAAADwAAAGRycy9kb3ducmV2LnhtbESPzWrDMBCE74W+g9hCbo2c0pbYjWJK&#10;weBTIG4eYLG2lom1MpLqn7evAoEeh5n5hjmUix3ERD70jhXsthkI4tbpnjsFl+/qeQ8iRGSNg2NS&#10;sFKA8vj4cMBCu5nPNDWxEwnCoUAFJsaxkDK0hiyGrRuJk/fjvMWYpO+k9jgnuB3kS5a9S4s9pwWD&#10;I30Zaq/Nr1VQt/FceVvzuubVKZ8vg8mnSqnN0/L5ASLSEv/D93atFby9wu1L+gHy+A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hmrDSwQAAANsAAAAPAAAAAAAAAAAAAAAA&#10;AKECAABkcnMvZG93bnJldi54bWxQSwUGAAAAAAQABAD5AAAAjwMAAAAA&#10;" strokeweight="1.2pt"/>
                  <v:line id="Line 53" o:spid="_x0000_s1320" style="position:absolute;visibility:visible;mso-wrap-style:square" from="1497,1196" to="1497,1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YVScEAAADbAAAADwAAAGRycy9kb3ducmV2LnhtbESPzWrDMBCE74W+g9hCb42cgEvtRjGh&#10;YPCpkDQPsFgby9RaGUn1z9tHgUCPw8x8w+yrxQ5iIh96xwq2mwwEcet0z52Cy0/99gEiRGSNg2NS&#10;sFKA6vD8tMdSu5lPNJ1jJxKEQ4kKTIxjKWVoDVkMGzcSJ+/qvMWYpO+k9jgnuB3kLsvepcWe04LB&#10;kb4Mtb/nP6ugaeOp9rbhdS3q72K+DKaYaqVeX5bjJ4hIS/wPP9qNVpDncP+SfoA83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O1hVJwQAAANsAAAAPAAAAAAAAAAAAAAAA&#10;AKECAABkcnMvZG93bnJldi54bWxQSwUGAAAAAAQABAD5AAAAjwMAAAAA&#10;" strokeweight="1.2pt"/>
                  <v:line id="Line 54" o:spid="_x0000_s1321" style="position:absolute;visibility:visible;mso-wrap-style:square" from="1506,1248" to="1506,12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SLPsEAAADbAAAADwAAAGRycy9kb3ducmV2LnhtbESP3YrCMBSE7xd8h3CEvVtTF5RtNYoI&#10;hV4Juj7AoTk2xeakJLE/b79ZWNjLYWa+YfbHyXZiIB9axwrWqwwEce10y42C+3f58QUiRGSNnWNS&#10;MFOA42HxtsdCu5GvNNxiIxKEQ4EKTIx9IWWoDVkMK9cTJ+/hvMWYpG+k9jgmuO3kZ5ZtpcWW04LB&#10;ns6G6uftZRVUdbyW3lY8z3l5ycd7Z/KhVOp9OZ12ICJN8T/81660gs0Wfr+kHyAP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BIs+wQAAANsAAAAPAAAAAAAAAAAAAAAA&#10;AKECAABkcnMvZG93bnJldi54bWxQSwUGAAAAAAQABAD5AAAAjwMAAAAA&#10;" strokeweight="1.2pt"/>
                  <v:line id="Line 55" o:spid="_x0000_s1322" style="position:absolute;visibility:visible;mso-wrap-style:square" from="1506,1277" to="1506,12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gupcEAAADbAAAADwAAAGRycy9kb3ducmV2LnhtbESPzWrDMBCE74W+g9hCbo2cQtvYjWJK&#10;weBTIG4eYLG2lom1MpLqn7evAoEeh5n5hjmUix3ERD70jhXsthkI4tbpnjsFl+/qeQ8iRGSNg2NS&#10;sFKA8vj4cMBCu5nPNDWxEwnCoUAFJsaxkDK0hiyGrRuJk/fjvMWYpO+k9jgnuB3kS5a9SYs9pwWD&#10;I30Zaq/Nr1VQt/FceVvzuubVKZ8vg8mnSqnN0/L5ASLSEv/D93atFby+w+1L+gHy+A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RSC6lwQAAANsAAAAPAAAAAAAAAAAAAAAA&#10;AKECAABkcnMvZG93bnJldi54bWxQSwUGAAAAAAQABAD5AAAAjwMAAAAA&#10;" strokeweight="1.2pt"/>
                  <v:line id="Line 56" o:spid="_x0000_s1323" style="position:absolute;visibility:visible;mso-wrap-style:square" from="1506,1277" to="1506,13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Ne6170AAADbAAAADwAAAGRycy9kb3ducmV2LnhtbERPy4rCMBTdD/gP4QqzG1MHlGk1igiF&#10;rgQdP+DSXJtic1OS2MffTxYDLg/nvT9OthMD+dA6VrBeZSCIa6dbbhTcf8uvHxAhImvsHJOCmQIc&#10;D4uPPRbajXyl4RYbkUI4FKjAxNgXUobakMWwcj1x4h7OW4wJ+kZqj2MKt538zrKttNhyajDY09lQ&#10;/by9rIKqjtfS24rnOS8v+XjvTD6USn0up9MORKQpvsX/7kor2KSx6Uv6AfLwB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CDXute9AAAA2wAAAA8AAAAAAAAAAAAAAAAAoQIA&#10;AGRycy9kb3ducmV2LnhtbFBLBQYAAAAABAAEAPkAAACLAwAAAAA=&#10;" strokeweight="1.2pt"/>
                  <v:line id="Line 57" o:spid="_x0000_s1324" style="position:absolute;visibility:visible;mso-wrap-style:square" from="1506,1320" to="1521,13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5sfTMEAAADbAAAADwAAAGRycy9kb3ducmV2LnhtbESPzWrDMBCE74G8g9hAbomcQkrsRgmh&#10;YPCpkJ8HWKytZWKtjKT45+2rQqHHYWa+YY7nyXZiIB9axwp22wwEce10y42Cx73cHECEiKyxc0wK&#10;ZgpwPi0XRyy0G/lKwy02IkE4FKjAxNgXUobakMWwdT1x8r6dtxiT9I3UHscEt518y7J3abHltGCw&#10;p09D9fP2sgqqOl5Lbyue57z8ysdHZ/KhVGq9mi4fICJN8T/81660gn0Ov1/SD5Cn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mx9MwQAAANsAAAAPAAAAAAAAAAAAAAAA&#10;AKECAABkcnMvZG93bnJldi54bWxQSwUGAAAAAAQABAD5AAAAjwMAAAAA&#10;" strokeweight="1.2pt"/>
                  <v:line id="Line 58" o:spid="_x0000_s1325" style="position:absolute;visibility:visible;mso-wrap-style:square" from="1521,1320" to="1521,13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M18bL0AAADbAAAADwAAAGRycy9kb3ducmV2LnhtbERPy4rCMBTdC/5DuAPubDouZFqNMgwU&#10;uhrQ8QMuzbUpNjcliX38vVkMuDyc9/E8216M5EPnWMFnloMgbpzuuFVw+6u2XyBCRNbYOyYFCwU4&#10;n9arI5baTXyh8RpbkUI4lKjAxDiUUobGkMWQuYE4cXfnLcYEfSu1xymF217u8nwvLXacGgwO9GOo&#10;eVyfVkHdxEvlbc3LUlS/xXTrTTFWSm0+5u8DiEhzfIv/3bVWsE/r05f0A+TpB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BDNfGy9AAAA2wAAAA8AAAAAAAAAAAAAAAAAoQIA&#10;AGRycy9kb3ducmV2LnhtbFBLBQYAAAAABAAEAPkAAACLAwAAAAA=&#10;" strokeweight="1.2pt"/>
                  <v:line id="Line 59" o:spid="_x0000_s1326" style="position:absolute;visibility:visible;mso-wrap-style:square" from="1578,1349" to="1597,13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4HZ98EAAADbAAAADwAAAGRycy9kb3ducmV2LnhtbESPzWrDMBCE74G+g9hCb4mcHkLsRgkh&#10;YPApkJ8HWKyNZWqtjKT65+2jQiDHYWa+YXaHyXZiIB9axwrWqwwEce10y42C+61cbkGEiKyxc0wK&#10;Zgpw2H8sdlhoN/KFhmtsRIJwKFCBibEvpAy1IYth5Xri5D2ctxiT9I3UHscEt538zrKNtNhyWjDY&#10;08lQ/Xv9swqqOl5Kbyue57w85+O9M/lQKvX1OR1/QESa4jv8aldawWYN/1/SD5D7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gdn3wQAAANsAAAAPAAAAAAAAAAAAAAAA&#10;AKECAABkcnMvZG93bnJldi54bWxQSwUGAAAAAAQABAD5AAAAjwMAAAAA&#10;" strokeweight="1.2pt"/>
                  <v:line id="Line 60" o:spid="_x0000_s1327" style="position:absolute;visibility:visible;mso-wrap-style:square" from="1597,1349" to="1597,13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NHgMEAAADbAAAADwAAAGRycy9kb3ducmV2LnhtbESPzWrDMBCE74G+g9hCb4ncHELsRgkh&#10;YPApkJ8HWKyNZWqtjKT65+2jQiDHYWa+YXaHyXZiIB9axwq+VxkI4trplhsF91u53IIIEVlj55gU&#10;zBTgsP9Y7LDQbuQLDdfYiAThUKACE2NfSBlqQxbDyvXEyXs4bzEm6RupPY4Jbju5zrKNtNhyWjDY&#10;08lQ/Xv9swqqOl5Kbyue57w85+O9M/lQKvX1OR1/QESa4jv8aldawWYN/1/SD5D7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U0eAwQAAANsAAAAPAAAAAAAAAAAAAAAA&#10;AKECAABkcnMvZG93bnJldi54bWxQSwUGAAAAAAQABAD5AAAAjwMAAAAA&#10;" strokeweight="1.2pt"/>
                  <v:line id="Line 61" o:spid="_x0000_s1328" style="position:absolute;visibility:visible;mso-wrap-style:square" from="1597,1349" to="1617,13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iG8EAAADbAAAADwAAAGRycy9kb3ducmV2LnhtbESP3YrCMBSE7xd8h3CEvVtTV5BtNYoI&#10;hV4Juj7AoTk2xeakJLE/b79ZWNjLYWa+YfbHyXZiIB9axwrWqwwEce10y42C+3f58QUiRGSNnWNS&#10;MFOA42HxtsdCu5GvNNxiIxKEQ4EKTIx9IWWoDVkMK9cTJ+/hvMWYpG+k9jgmuO3kZ5ZtpcWW04LB&#10;ns6G6uftZRVUdbyW3lY8z3l5ycd7Z/KhVOp9OZ12ICJN8T/81660gu0Gfr+kHyAP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gH+IbwQAAANsAAAAPAAAAAAAAAAAAAAAA&#10;AKECAABkcnMvZG93bnJldi54bWxQSwUGAAAAAAQABAD5AAAAjwMAAAAA&#10;" strokeweight="1.2pt"/>
                  <v:line id="Line 62" o:spid="_x0000_s1329" style="position:absolute;visibility:visible;mso-wrap-style:square" from="1617,1349" to="1617,13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6b8EAAADbAAAADwAAAGRycy9kb3ducmV2LnhtbESP3YrCMBSE7xd8h3CEvVtTF5FtNYoI&#10;hV4Juj7AoTk2xeakJLE/b79ZWNjLYWa+YfbHyXZiIB9axwrWqwwEce10y42C+3f58QUiRGSNnWNS&#10;MFOA42HxtsdCu5GvNNxiIxKEQ4EKTIx9IWWoDVkMK9cTJ+/hvMWYpG+k9jgmuO3kZ5ZtpcWW04LB&#10;ns6G6uftZRVUdbyW3lY8z3l5ycd7Z/KhVOp9OZ12ICJN8T/81660gu0Gfr+kHyAP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v9npvwQAAANsAAAAPAAAAAAAAAAAAAAAA&#10;AKECAABkcnMvZG93bnJldi54bWxQSwUGAAAAAAQABAD5AAAAjwMAAAAA&#10;" strokeweight="1.2pt"/>
                  <v:line id="Line 63" o:spid="_x0000_s1330" style="position:absolute;visibility:visible;mso-wrap-style:square" from="1617,1349" to="1641,13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Lrf9MEAAADbAAAADwAAAGRycy9kb3ducmV2LnhtbESP3YrCMBSE7xd8h3CEvVtTF5RtNYoI&#10;hV4Juj7AoTk2xeakJLE/b79ZWNjLYWa+YfbHyXZiIB9axwrWqwwEce10y42C+3f58QUiRGSNnWNS&#10;MFOA42HxtsdCu5GvNNxiIxKEQ4EKTIx9IWWoDVkMK9cTJ+/hvMWYpG+k9jgmuO3kZ5ZtpcWW04LB&#10;ns6G6uftZRVUdbyW3lY8z3l5ycd7Z/KhVOp9OZ12ICJN8T/81660gu0Gfr+kHyAP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Aut/0wQAAANsAAAAPAAAAAAAAAAAAAAAA&#10;AKECAABkcnMvZG93bnJldi54bWxQSwUGAAAAAAQABAD5AAAAjwMAAAAA&#10;" strokeweight="1.2pt"/>
                  <v:line id="Line 64" o:spid="_x0000_s1331" style="position:absolute;visibility:visible;mso-wrap-style:square" from="1641,1349" to="1641,13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GhBg8EAAADbAAAADwAAAGRycy9kb3ducmV2LnhtbESPzWrDMBCE74W8g9hAbo2cHEztRgkh&#10;YPCpkDQPsFhby8RaGUnxz9tXgUKPw8x8wxxOs+3FSD50jhXsthkI4sbpjlsF9+/q/QNEiMgae8ek&#10;YKEAp+Pq7YCldhNfabzFViQIhxIVmBiHUsrQGLIYtm4gTt6P8xZjkr6V2uOU4LaX+yzLpcWO04LB&#10;gS6GmsftaRXUTbxW3ta8LEX1VUz33hRjpdRmPZ8/QUSa43/4r11rBXkOry/pB8jj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waEGDwQAAANsAAAAPAAAAAAAAAAAAAAAA&#10;AKECAABkcnMvZG93bnJldi54bWxQSwUGAAAAAAQABAD5AAAAjwMAAAAA&#10;" strokeweight="1.2pt"/>
                  <v:line id="Line 65" o:spid="_x0000_s1332" style="position:absolute;visibility:visible;mso-wrap-style:square" from="1641,1349" to="1693,13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TkGMEAAADbAAAADwAAAGRycy9kb3ducmV2LnhtbESPzWrDMBCE74W+g9hCb42cHNzajWJC&#10;weBTIWkeYLE2lqm1MpLqn7ePAoEeh5n5htlXix3ERD70jhVsNxkI4tbpnjsFl5/67QNEiMgaB8ek&#10;YKUA1eH5aY+ldjOfaDrHTiQIhxIVmBjHUsrQGrIYNm4kTt7VeYsxSd9J7XFOcDvIXZbl0mLPacHg&#10;SF+G2t/zn1XQtPFUe9vwuhb1dzFfBlNMtVKvL8vxE0SkJf6HH+1GK8jf4f4l/QB5u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fJOQYwQAAANsAAAAPAAAAAAAAAAAAAAAA&#10;AKECAABkcnMvZG93bnJldi54bWxQSwUGAAAAAAQABAD5AAAAjwMAAAAA&#10;" strokeweight="1.2pt"/>
                  <v:line id="Line 66" o:spid="_x0000_s1333" style="position:absolute;visibility:visible;mso-wrap-style:square" from="1693,1349" to="1693,13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rtwar0AAADbAAAADwAAAGRycy9kb3ducmV2LnhtbERPy4rCMBTdC/5DuAPubDouZFqNMgwU&#10;uhrQ8QMuzbUpNjcliX38vVkMuDyc9/E8216M5EPnWMFnloMgbpzuuFVw+6u2XyBCRNbYOyYFCwU4&#10;n9arI5baTXyh8RpbkUI4lKjAxDiUUobGkMWQuYE4cXfnLcYEfSu1xymF217u8nwvLXacGgwO9GOo&#10;eVyfVkHdxEvlbc3LUlS/xXTrTTFWSm0+5u8DiEhzfIv/3bVWsE9j05f0A+TpB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O67cGq9AAAA2wAAAA8AAAAAAAAAAAAAAAAAoQIA&#10;AGRycy9kb3ducmV2LnhtbFBLBQYAAAAABAAEAPkAAACLAwAAAAA=&#10;" strokeweight="1.2pt"/>
                  <v:line id="Line 67" o:spid="_x0000_s1334" style="position:absolute;visibility:visible;mso-wrap-style:square" from="1693,1349" to="1693,13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fV8cAAAADbAAAADwAAAGRycy9kb3ducmV2LnhtbESP3YrCMBSE7wXfIRxh7zTVC9l2jSJC&#10;oVeCrg9waM42xeakJLE/b28WFvZymJlvmMNpsp0YyIfWsYLtJgNBXDvdcqPg8V2uP0GEiKyxc0wK&#10;ZgpwOi4XByy0G/lGwz02IkE4FKjAxNgXUobakMWwcT1x8n6ctxiT9I3UHscEt53cZdleWmw5LRjs&#10;6WKoft5fVkFVx1vpbcXznJfXfHx0Jh9KpT5W0/kLRKQp/of/2pVWsM/h90v6AfL4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H31fHAAAAA2wAAAA8AAAAAAAAAAAAAAAAA&#10;oQIAAGRycy9kb3ducmV2LnhtbFBLBQYAAAAABAAEAPkAAACOAwAAAAA=&#10;" strokeweight="1.2pt"/>
                  <v:line id="Line 68" o:spid="_x0000_s1335" style="position:absolute;visibility:visible;mso-wrap-style:square" from="1703,1397" to="1703,13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Tqsb0AAADbAAAADwAAAGRycy9kb3ducmV2LnhtbERPy4rCMBTdD/gP4QqzG1NnodNqFBEK&#10;XQk6fsCluTbF5qYksY+/nywGXB7Oe3+cbCcG8qF1rGC9ykAQ10633Ci4/5ZfPyBCRNbYOSYFMwU4&#10;HhYfeyy0G/lKwy02IoVwKFCBibEvpAy1IYth5XrixD2ctxgT9I3UHscUbjv5nWUbabHl1GCwp7Oh&#10;+nl7WQVVHa+ltxXPc15e8vHemXwolfpcTqcdiEhTfIv/3ZVWsE3r05f0A+ThD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JUU6rG9AAAA2wAAAA8AAAAAAAAAAAAAAAAAoQIA&#10;AGRycy9kb3ducmV2LnhtbFBLBQYAAAAABAAEAPkAAACLAwAAAAA=&#10;" strokeweight="1.2pt"/>
                  <v:line id="Line 69" o:spid="_x0000_s1336" style="position:absolute;visibility:visible;mso-wrap-style:square" from="1703,1397" to="1717,13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PKsEAAADbAAAADwAAAGRycy9kb3ducmV2LnhtbESPzWrDMBCE74W+g9hAb7XsHNrajWJC&#10;wOBTIWkeYLE2lqm1MpLqn7evCoUeh5n5hjnUqx3FTD4MjhUUWQ6CuHN64F7B7bN5fgMRIrLG0TEp&#10;2ChAfXx8OGCl3cIXmq+xFwnCoUIFJsapkjJ0hiyGzE3Eybs7bzEm6XupPS4Jbke5z/MXaXHgtGBw&#10;orOh7uv6bRW0Xbw03ra8bWXzUS630ZRzo9TTbj29g4i0xv/wX7vVCl4L+P2SfoA8/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6WE8qwQAAANsAAAAPAAAAAAAAAAAAAAAA&#10;AKECAABkcnMvZG93bnJldi54bWxQSwUGAAAAAAQABAD5AAAAjwMAAAAA&#10;" strokeweight="1.2pt"/>
                  <v:line id="Line 70" o:spid="_x0000_s1337" style="position:absolute;visibility:visible;mso-wrap-style:square" from="1717,1397" to="1717,13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rRXcEAAADbAAAADwAAAGRycy9kb3ducmV2LnhtbESPzWrDMBCE74G+g9hCb7GcHJrYjRJC&#10;weBTIT8PsFgby9RaGUn1z9tXhUKOw8x8wxxOs+3FSD50jhVsshwEceN0x62C+61a70GEiKyxd0wK&#10;FgpwOr6sDlhqN/GFxmtsRYJwKFGBiXEopQyNIYshcwNx8h7OW4xJ+lZqj1OC215u8/xdWuw4LRgc&#10;6NNQ8339sQrqJl4qb2telqL6KqZ7b4qxUurtdT5/gIg0x2f4v11rBbst/H1JP0Aef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KitFdwQAAANsAAAAPAAAAAAAAAAAAAAAA&#10;AKECAABkcnMvZG93bnJldi54bWxQSwUGAAAAAAQABAD5AAAAjwMAAAAA&#10;" strokeweight="1.2pt"/>
                  <v:line id="Line 71" o:spid="_x0000_s1338" style="position:absolute;visibility:visible;mso-wrap-style:square" from="1717,1397" to="1722,13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Z0xsEAAADbAAAADwAAAGRycy9kb3ducmV2LnhtbESPzWrDMBCE74W+g9hCbo2cFtrYjWJK&#10;weBTIG4eYLG2lom1MpLqn7evAoEeh5n5hjmUix3ERD70jhXsthkI4tbpnjsFl+/qeQ8iRGSNg2NS&#10;sFKA8vj4cMBCu5nPNDWxEwnCoUAFJsaxkDK0hiyGrRuJk/fjvMWYpO+k9jgnuB3kS5a9SYs9pwWD&#10;I30Zaq/Nr1VQt/FceVvzuubVKZ8vg8mnSqnN0/L5ASLSEv/D93atFby/wu1L+gHy+A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xnTGwQAAANsAAAAPAAAAAAAAAAAAAAAA&#10;AKECAABkcnMvZG93bnJldi54bWxQSwUGAAAAAAQABAD5AAAAjwMAAAAA&#10;" strokeweight="1.2pt"/>
                  <v:line id="Line 72" o:spid="_x0000_s1339" style="position:absolute;visibility:visible;mso-wrap-style:square" from="1722,1397" to="1722,13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i/sssEAAADbAAAADwAAAGRycy9kb3ducmV2LnhtbESPzWrDMBCE74W+g9hCbo2cUtrYjWJK&#10;weBTIG4eYLG2lom1MpLqn7evAoEeh5n5hjmUix3ERD70jhXsthkI4tbpnjsFl+/qeQ8iRGSNg2NS&#10;sFKA8vj4cMBCu5nPNDWxEwnCoUAFJsaxkDK0hiyGrRuJk/fjvMWYpO+k9jgnuB3kS5a9SYs9pwWD&#10;I30Zaq/Nr1VQt/FceVvzuubVKZ8vg8mnSqnN0/L5ASLSEv/D93atFby/wu1L+gHy+A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qL+yywQAAANsAAAAPAAAAAAAAAAAAAAAA&#10;AKECAABkcnMvZG93bnJldi54bWxQSwUGAAAAAAQABAD5AAAAjwMAAAAA&#10;" strokeweight="1.2pt"/>
                  <v:line id="Line 73" o:spid="_x0000_s1340" style="position:absolute;visibility:visible;mso-wrap-style:square" from="1722,1397" to="1722,13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NJKcEAAADbAAAADwAAAGRycy9kb3ducmV2LnhtbESPzWrDMBCE74W+g9hCbo2cQtvYjWJK&#10;weBTIG4eYLG2lom1MpLqn7evAoEeh5n5hjmUix3ERD70jhXsthkI4tbpnjsFl+/qeQ8iRGSNg2NS&#10;sFKA8vj4cMBCu5nPNDWxEwnCoUAFJsaxkDK0hiyGrRuJk/fjvMWYpO+k9jgnuB3kS5a9SYs9pwWD&#10;I30Zaq/Nr1VQt/FceVvzuubVKZ8vg8mnSqnN0/L5ASLSEv/D93atFby/wu1L+gHy+A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FY0kpwQAAANsAAAAPAAAAAAAAAAAAAAAA&#10;AKECAABkcnMvZG93bnJldi54bWxQSwUGAAAAAAQABAD5AAAAjwMAAAAA&#10;" strokeweight="1.2pt"/>
                  <v:line id="Line 74" o:spid="_x0000_s1341" style="position:absolute;visibility:visible;mso-wrap-style:square" from="1722,1397" to="1722,14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HXXsEAAADbAAAADwAAAGRycy9kb3ducmV2LnhtbESPzWrDMBCE74W+g9hCb42cHNzajWJC&#10;weBTIWkeYLE2lqm1MpLqn7ePAoEeh5n5htlXix3ERD70jhVsNxkI4tbpnjsFl5/67QNEiMgaB8ek&#10;YKUA1eH5aY+ldjOfaDrHTiQIhxIVmBjHUsrQGrIYNm4kTt7VeYsxSd9J7XFOcDvIXZbl0mLPacHg&#10;SF+G2t/zn1XQtPFUe9vwuhb1dzFfBlNMtVKvL8vxE0SkJf6HH+1GK3jP4f4l/QB5u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1sddewQAAANsAAAAPAAAAAAAAAAAAAAAA&#10;AKECAABkcnMvZG93bnJldi54bWxQSwUGAAAAAAQABAD5AAAAjwMAAAAA&#10;" strokeweight="1.2pt"/>
                  <v:line id="Line 75" o:spid="_x0000_s1342" style="position:absolute;visibility:visible;mso-wrap-style:square" from="1722,1445" to="1727,14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1yxcEAAADbAAAADwAAAGRycy9kb3ducmV2LnhtbESPzWrDMBCE74W8g9hAb42cHpLaiRJC&#10;wOBTIGkeYLE2lom1MpLin7evCoUeh5n5htkfJ9uJgXxoHStYrzIQxLXTLTcK7t/lxxeIEJE1do5J&#10;wUwBjofF2x4L7Ua+0nCLjUgQDgUqMDH2hZShNmQxrFxPnLyH8xZjkr6R2uOY4LaTn1m2kRZbTgsG&#10;ezobqp+3l1VQ1fFaelvxPOflJR/vncmHUqn35XTagYg0xf/wX7vSCrZb+P2SfoA8/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a/XLFwQAAANsAAAAPAAAAAAAAAAAAAAAA&#10;AKECAABkcnMvZG93bnJldi54bWxQSwUGAAAAAAQABAD5AAAAjwMAAAAA&#10;" strokeweight="1.2pt"/>
                  <v:line id="Line 76" o:spid="_x0000_s1343" style="position:absolute;visibility:visible;mso-wrap-style:square" from="1727,1445" to="1727,14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2Lmt70AAADbAAAADwAAAGRycy9kb3ducmV2LnhtbERPy4rCMBTdD/gP4QqzG1NnodNqFBEK&#10;XQk6fsCluTbF5qYksY+/nywGXB7Oe3+cbCcG8qF1rGC9ykAQ10633Ci4/5ZfPyBCRNbYOSYFMwU4&#10;HhYfeyy0G/lKwy02IoVwKFCBibEvpAy1IYth5XrixD2ctxgT9I3UHscUbjv5nWUbabHl1GCwp7Oh&#10;+nl7WQVVHa+ltxXPc15e8vHemXwolfpcTqcdiEhTfIv/3ZVWsE1j05f0A+ThD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Gti5re9AAAA2wAAAA8AAAAAAAAAAAAAAAAAoQIA&#10;AGRycy9kb3ducmV2LnhtbFBLBQYAAAAABAAEAPkAAACLAwAAAAA=&#10;" strokeweight="1.2pt"/>
                  <v:line id="Line 77" o:spid="_x0000_s1344" style="position:absolute;visibility:visible;mso-wrap-style:square" from="1727,1445" to="1737,14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5DLMEAAADbAAAADwAAAGRycy9kb3ducmV2LnhtbESPzWrDMBCE74G8g9hAbomcHtLYjRJC&#10;weBTIT8PsFhby8RaGUnxz9tXhUKPw8x8wxzPk+3EQD60jhXsthkI4trplhsFj3u5OYAIEVlj55gU&#10;zBTgfFoujlhoN/KVhltsRIJwKFCBibEvpAy1IYth63ri5H07bzEm6RupPY4Jbjv5lmV7abHltGCw&#10;p09D9fP2sgqqOl5Lbyue57z8ysdHZ/KhVGq9mi4fICJN8T/81660gvccfr+kHyBP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ELkMswQAAANsAAAAPAAAAAAAAAAAAAAAA&#10;AKECAABkcnMvZG93bnJldi54bWxQSwUGAAAAAAQABAD5AAAAjwMAAAAA&#10;" strokeweight="1.2pt"/>
                  <v:line id="Line 78" o:spid="_x0000_s1345" style="position:absolute;visibility:visible;mso-wrap-style:square" from="1737,1445" to="1737,14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Galr0AAADbAAAADwAAAGRycy9kb3ducmV2LnhtbERPy4rCMBTdC/5DuAPubDouxFajDAOF&#10;rgZ0/IBLc22KzU1JYh9/bxYDszyc9+ky216M5EPnWMFnloMgbpzuuFVw/622BxAhImvsHZOChQJc&#10;zuvVCUvtJr7SeIutSCEcSlRgYhxKKUNjyGLI3ECcuIfzFmOCvpXa45TCbS93eb6XFjtODQYH+jbU&#10;PG8vq6Bu4rXytuZlKaqfYrr3phgrpTYf89cRRKQ5/ov/3LVWcEjr05f0A+T5D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DBmpa9AAAA2wAAAA8AAAAAAAAAAAAAAAAAoQIA&#10;AGRycy9kb3ducmV2LnhtbFBLBQYAAAAABAAEAPkAAACLAwAAAAA=&#10;" strokeweight="1.2pt"/>
                  <v:line id="Line 79" o:spid="_x0000_s1346" style="position:absolute;visibility:visible;mso-wrap-style:square" from="1770,1503" to="1775,15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40/DcEAAADbAAAADwAAAGRycy9kb3ducmV2LnhtbESPzWrDMBCE74G+g9hCbomcHkrsRgkh&#10;YPApkJ8HWKyNZWqtjKT65+2jQiDHYWa+YXaHyXZiIB9axwo26wwEce10y42C+61cbUGEiKyxc0wK&#10;Zgpw2H8sdlhoN/KFhmtsRIJwKFCBibEvpAy1IYth7Xri5D2ctxiT9I3UHscEt538yrJvabHltGCw&#10;p5Oh+vf6ZxVUdbyU3lY8z3l5zsd7Z/KhVGr5OR1/QESa4jv8aldawXYD/1/SD5D7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PjT8NwQAAANsAAAAPAAAAAAAAAAAAAAAA&#10;AKECAABkcnMvZG93bnJldi54bWxQSwUGAAAAAAQABAD5AAAAjwMAAAAA&#10;" strokeweight="1.2pt"/>
                  <v:line id="Line 80" o:spid="_x0000_s1347" style="position:absolute;visibility:visible;mso-wrap-style:square" from="1775,1503" to="1775,15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hesEAAADbAAAADwAAAGRycy9kb3ducmV2LnhtbESPzWrDMBCE74G+g9hCboncHErsRgkh&#10;YPApkJ8HWKyNZWqtjKT65+2jQiDHYWa+YXaHyXZiIB9axwq+1hkI4trplhsF91u52oIIEVlj55gU&#10;zBTgsP9Y7LDQbuQLDdfYiAThUKACE2NfSBlqQxbD2vXEyXs4bzEm6RupPY4Jbju5ybJvabHltGCw&#10;p5Oh+vf6ZxVUdbyU3lY8z3l5zsd7Z/KhVGr5OR1/QESa4jv8aldawXYD/1/SD5D7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X6F6wQAAANsAAAAPAAAAAAAAAAAAAAAA&#10;AKECAABkcnMvZG93bnJldi54bWxQSwUGAAAAAAQABAD5AAAAjwMAAAAA&#10;" strokeweight="1.2pt"/>
                  <v:line id="Line 81" o:spid="_x0000_s1348" style="position:absolute;visibility:visible;mso-wrap-style:square" from="1775,1565" to="1818,15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ME4cEAAADbAAAADwAAAGRycy9kb3ducmV2LnhtbESP3YrCMBSE7xd8h3CEvVtTV1hsNYoI&#10;hV4Juj7AoTk2xeakJLE/b79ZWNjLYWa+YfbHyXZiIB9axwrWqwwEce10y42C+3f5sQURIrLGzjEp&#10;mCnA8bB422Oh3chXGm6xEQnCoUAFJsa+kDLUhiyGleuJk/dw3mJM0jdSexwT3HbyM8u+pMWW04LB&#10;ns6G6uftZRVUdbyW3lY8z3l5ycd7Z/KhVOp9OZ12ICJN8T/81660gu0Gfr+kHyAP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QEwThwQAAANsAAAAPAAAAAAAAAAAAAAAA&#10;AKECAABkcnMvZG93bnJldi54bWxQSwUGAAAAAAQABAD5AAAAjwMAAAAA&#10;" strokeweight="1.2pt"/>
                  <v:line id="Line 82" o:spid="_x0000_s1349" style="position:absolute;visibility:visible;mso-wrap-style:square" from="1876,1565" to="1924,15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qclcEAAADbAAAADwAAAGRycy9kb3ducmV2LnhtbESP3YrCMBSE7xd8h3CEvVtTF1lsNYoI&#10;hV4Juj7AoTk2xeakJLE/b79ZWNjLYWa+YfbHyXZiIB9axwrWqwwEce10y42C+3f5sQURIrLGzjEp&#10;mCnA8bB422Oh3chXGm6xEQnCoUAFJsa+kDLUhiyGleuJk/dw3mJM0jdSexwT3HbyM8u+pMWW04LB&#10;ns6G6uftZRVUdbyW3lY8z3l5ycd7Z/KhVOp9OZ12ICJN8T/81660gu0Gfr+kHyAP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f+pyVwQAAANsAAAAPAAAAAAAAAAAAAAAA&#10;AKECAABkcnMvZG93bnJldi54bWxQSwUGAAAAAAQABAD5AAAAjwMAAAAA&#10;" strokeweight="1.2pt"/>
                  <v:line id="Line 83" o:spid="_x0000_s1350" style="position:absolute;visibility:visible;mso-wrap-style:square" from="1924,1565" to="1924,16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Y5DsEAAADbAAAADwAAAGRycy9kb3ducmV2LnhtbESP3YrCMBSE7xd8h3CEvVtTF1xsNYoI&#10;hV4Juj7AoTk2xeakJLE/b79ZWNjLYWa+YfbHyXZiIB9axwrWqwwEce10y42C+3f5sQURIrLGzjEp&#10;mCnA8bB422Oh3chXGm6xEQnCoUAFJsa+kDLUhiyGleuJk/dw3mJM0jdSexwT3HbyM8u+pMWW04LB&#10;ns6G6uftZRVUdbyW3lY8z3l5ycd7Z/KhVOp9OZ12ICJN8T/81660gu0Gfr+kHyAP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wtjkOwQAAANsAAAAPAAAAAAAAAAAAAAAA&#10;AKECAABkcnMvZG93bnJldi54bWxQSwUGAAAAAAQABAD5AAAAjwMAAAAA&#10;" strokeweight="1.2pt"/>
                  <v:line id="Line 84" o:spid="_x0000_s1351" style="position:absolute;visibility:visible;mso-wrap-style:square" from="1924,1613" to="1948,16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SnecEAAADbAAAADwAAAGRycy9kb3ducmV2LnhtbESPzWrDMBCE74G+g9hCboncHELsRgkh&#10;YPCpkJ8HWKyNZWqtjKT65+2jQiDHYWa+YfbHyXZiIB9axwq+1hkI4trplhsF91u52oEIEVlj55gU&#10;zBTgePhY7LHQbuQLDdfYiAThUKACE2NfSBlqQxbD2vXEyXs4bzEm6RupPY4Jbju5ybKttNhyWjDY&#10;09lQ/Xv9swqqOl5Kbyue57z8ycd7Z/KhVGr5OZ2+QUSa4jv8aldawW4L/1/SD5CH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ZKd5wQAAANsAAAAPAAAAAAAAAAAAAAAA&#10;AKECAABkcnMvZG93bnJldi54bWxQSwUGAAAAAAQABAD5AAAAjwMAAAAA&#10;" strokeweight="1.2pt"/>
                  <v:line id="Line 85" o:spid="_x0000_s1352" style="position:absolute;visibility:visible;mso-wrap-style:square" from="1962,1656" to="1962,16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gC4sEAAADbAAAADwAAAGRycy9kb3ducmV2LnhtbESPzWrDMBCE74W8g9hAb42cHtLYiRJC&#10;wOBTIGkeYLE2lom1MpLin7evCoUeh5n5htkfJ9uJgXxoHStYrzIQxLXTLTcK7t/lxxZEiMgaO8ek&#10;YKYAx8PibY+FdiNfabjFRiQIhwIVmBj7QspQG7IYVq4nTt7DeYsxSd9I7XFMcNvJzyzbSIstpwWD&#10;PZ0N1c/byyqo6ngtva14nvPyko/3zuRDqdT7cjrtQESa4n/4r11pBdsv+P2SfoA8/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vKALiwQAAANsAAAAPAAAAAAAAAAAAAAAA&#10;AKECAABkcnMvZG93bnJldi54bWxQSwUGAAAAAAQABAD5AAAAjwMAAAAA&#10;" strokeweight="1.2pt"/>
                  <v:line id="Line 86" o:spid="_x0000_s1353" style="position:absolute;visibility:visible;mso-wrap-style:square" from="1962,1656" to="1967,16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eWkL0AAADbAAAADwAAAGRycy9kb3ducmV2LnhtbERPy4rCMBTdC/5DuAPubDouxFajDAOF&#10;rgZ0/IBLc22KzU1JYh9/bxYDszyc9+ky216M5EPnWMFnloMgbpzuuFVw/622BxAhImvsHZOChQJc&#10;zuvVCUvtJr7SeIutSCEcSlRgYhxKKUNjyGLI3ECcuIfzFmOCvpXa45TCbS93eb6XFjtODQYH+jbU&#10;PG8vq6Bu4rXytuZlKaqfYrr3phgrpTYf89cRRKQ5/ov/3LVWcEhj05f0A+T5D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F63lpC9AAAA2wAAAA8AAAAAAAAAAAAAAAAAoQIA&#10;AGRycy9kb3ducmV2LnhtbFBLBQYAAAAABAAEAPkAAACLAwAAAAA=&#10;" strokeweight="1.2pt"/>
                  <v:line id="Line 87" o:spid="_x0000_s1354" style="position:absolute;visibility:visible;mso-wrap-style:square" from="1967,1656" to="1967,16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szC8AAAADbAAAADwAAAGRycy9kb3ducmV2LnhtbESP3YrCMBSE7xd8h3AE79ZULxbbNYoI&#10;hV4Juj7AoTnbFJuTksT+vL1ZEPZymJlvmP1xsp0YyIfWsYLNOgNBXDvdcqPg/lN+7kCEiKyxc0wK&#10;ZgpwPCw+9lhoN/KVhltsRIJwKFCBibEvpAy1IYth7Xri5P06bzEm6RupPY4Jbju5zbIvabHltGCw&#10;p7Oh+nF7WgVVHa+ltxXPc15e8vHemXwolVotp9M3iEhT/A+/25VWsMvh70v6AfLw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H7MwvAAAAA2wAAAA8AAAAAAAAAAAAAAAAA&#10;oQIAAGRycy9kb3ducmV2LnhtbFBLBQYAAAAABAAEAPkAAACOAwAAAAA=&#10;" strokeweight="1.2pt"/>
                  <v:line id="Line 88" o:spid="_x0000_s1355" style="position:absolute;visibility:visible;mso-wrap-style:square" from="1967,1656" to="1976,16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gMS70AAADbAAAADwAAAGRycy9kb3ducmV2LnhtbERPyWrDMBC9F/IPYgK51XJ6CLETJZSA&#10;wadClg8YrIllao2MpHr5++oQyPHx9uN5tr0YyYfOsYJtloMgbpzuuFXwuFefexAhImvsHZOChQKc&#10;T6uPI5baTXyl8RZbkUI4lKjAxDiUUobGkMWQuYE4cU/nLcYEfSu1xymF215+5flOWuw4NRgc6GKo&#10;+b39WQV1E6+VtzUvS1H9FNOjN8VYKbVZz98HEJHm+Ba/3LVWUKT16Uv6AfL0D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CUYDEu9AAAA2wAAAA8AAAAAAAAAAAAAAAAAoQIA&#10;AGRycy9kb3ducmV2LnhtbFBLBQYAAAAABAAEAPkAAACLAwAAAAA=&#10;" strokeweight="1.2pt"/>
                  <v:line id="Line 89" o:spid="_x0000_s1356" style="position:absolute;visibility:visible;mso-wrap-style:square" from="1976,1656" to="1976,16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Sp0MAAAADbAAAADwAAAGRycy9kb3ducmV2LnhtbESPzWrDMBCE74W8g9hAb42cHkrsRAkh&#10;YPApkJ8HWKyNZWKtjKT45+2rQKHHYWa+YXaHyXZiIB9axwrWqwwEce10y42C+6382oAIEVlj55gU&#10;zBTgsF987LDQbuQLDdfYiAThUKACE2NfSBlqQxbDyvXEyXs4bzEm6RupPY4Jbjv5nWU/0mLLacFg&#10;TydD9fP6sgqqOl5Kbyue57w85+O9M/lQKvW5nI5bEJGm+B/+a1daQb6G95f0A+T+F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pUqdDAAAAA2wAAAA8AAAAAAAAAAAAAAAAA&#10;oQIAAGRycy9kb3ducmV2LnhtbFBLBQYAAAAABAAEAPkAAACOAwAAAAA=&#10;" strokeweight="1.2pt"/>
                  <v:line id="Line 90" o:spid="_x0000_s1357" style="position:absolute;visibility:visible;mso-wrap-style:square" from="1976,1656" to="1976,16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Y3p8AAAADbAAAADwAAAGRycy9kb3ducmV2LnhtbESP3YrCMBSE7wXfIRzBO03XC9l2jbIs&#10;FHol6PoAh+ZsU7Y5KUnsz9sbQfBymJlvmMNpsp0YyIfWsYKPbQaCuHa65UbB7bfcfIIIEVlj55gU&#10;zBTgdFwuDlhoN/KFhmtsRIJwKFCBibEvpAy1IYth63ri5P05bzEm6RupPY4Jbju5y7K9tNhyWjDY&#10;04+h+v96twqqOl5Kbyue57w85+OtM/lQKrVeTd9fICJN8R1+tSutIN/B80v6AfL4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qGN6fAAAAA2wAAAA8AAAAAAAAAAAAAAAAA&#10;oQIAAGRycy9kb3ducmV2LnhtbFBLBQYAAAAABAAEAPkAAACOAwAAAAA=&#10;" strokeweight="1.2pt"/>
                  <v:line id="Line 91" o:spid="_x0000_s1358" style="position:absolute;visibility:visible;mso-wrap-style:square" from="1976,1656" to="1976,16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cqSPMEAAADbAAAADwAAAGRycy9kb3ducmV2LnhtbESPzWrDMBCE74G8g9hAbomcBkrsRgmh&#10;YPCpkJ8HWKytZWKtjKT45+2rQqHHYWa+YY7nyXZiIB9axwp22wwEce10y42Cx73cHECEiKyxc0wK&#10;ZgpwPi0XRyy0G/lKwy02IkE4FKjAxNgXUobakMWwdT1x8r6dtxiT9I3UHscEt518y7J3abHltGCw&#10;p09D9fP2sgqqOl5Lbyue57z8ysdHZ/KhVGq9mi4fICJN8T/81660gnwPv1/SD5Cn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VypI8wQAAANsAAAAPAAAAAAAAAAAAAAAA&#10;AKECAABkcnMvZG93bnJldi54bWxQSwUGAAAAAAQABAD5AAAAjwMAAAAA&#10;" strokeweight="1.2pt"/>
                  <v:line id="Line 92" o:spid="_x0000_s1359" style="position:absolute;visibility:visible;mso-wrap-style:square" from="1976,1656" to="1991,16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iMKSMEAAADbAAAADwAAAGRycy9kb3ducmV2LnhtbESPzWrDMBCE74G8g9hAbomcEkrsRgmh&#10;YPCpkJ8HWKytZWKtjKT45+2rQqHHYWa+YY7nyXZiIB9axwp22wwEce10y42Cx73cHECEiKyxc0wK&#10;ZgpwPi0XRyy0G/lKwy02IkE4FKjAxNgXUobakMWwdT1x8r6dtxiT9I3UHscEt518y7J3abHltGCw&#10;p09D9fP2sgqqOl5Lbyue57z8ysdHZ/KhVGq9mi4fICJN8T/81660gnwPv1/SD5Cn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IwpIwQAAANsAAAAPAAAAAAAAAAAAAAAA&#10;AKECAABkcnMvZG93bnJldi54bWxQSwUGAAAAAAQABAD5AAAAjwMAAAAA&#10;" strokeweight="1.2pt"/>
                  <v:line id="Line 93" o:spid="_x0000_s1360" style="position:absolute;visibility:visible;mso-wrap-style:square" from="1991,1656" to="1991,16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v08EAAADbAAAADwAAAGRycy9kb3ducmV2LnhtbESPzWrDMBCE74G8g9hAbomcQkrsRgmh&#10;YPCpkJ8HWKytZWKtjKT45+2rQqHHYWa+YY7nyXZiIB9axwp22wwEce10y42Cx73cHECEiKyxc0wK&#10;ZgpwPi0XRyy0G/lKwy02IkE4FKjAxNgXUobakMWwdT1x8r6dtxiT9I3UHscEt518y7J3abHltGCw&#10;p09D9fP2sgqqOl5Lbyue57z8ysdHZ/KhVGq9mi4fICJN8T/81660gnwPv1/SD5Cn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1b6/TwQAAANsAAAAPAAAAAAAAAAAAAAAA&#10;AKECAABkcnMvZG93bnJldi54bWxQSwUGAAAAAAQABAD5AAAAjwMAAAAA&#10;" strokeweight="1.2pt"/>
                  <v:line id="Line 94" o:spid="_x0000_s1361" style="position:absolute;visibility:visible;mso-wrap-style:square" from="1991,1656" to="2000,16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0xpMAAAADbAAAADwAAAGRycy9kb3ducmV2LnhtbESP3YrCMBSE7wXfIRxh7zTVC9l2jSJC&#10;oVeCrg9waM42xeakJLE/b28WFvZymJlvmMNpsp0YyIfWsYLtJgNBXDvdcqPg8V2uP0GEiKyxc0wK&#10;ZgpwOi4XByy0G/lGwz02IkE4FKjAxNgXUobakMWwcT1x8n6ctxiT9I3UHscEt53cZdleWmw5LRjs&#10;6WKoft5fVkFVx1vpbcXznJfXfHx0Jh9KpT5W0/kLRKQp/of/2pVWkO/h90v6AfL4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W9MaTAAAAA2wAAAA8AAAAAAAAAAAAAAAAA&#10;oQIAAGRycy9kb3ducmV2LnhtbFBLBQYAAAAABAAEAPkAAACOAwAAAAA=&#10;" strokeweight="1.2pt"/>
                  <v:line id="Line 95" o:spid="_x0000_s1362" style="position:absolute;visibility:visible;mso-wrap-style:square" from="2000,1656" to="2000,16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GUP8EAAADbAAAADwAAAGRycy9kb3ducmV2LnhtbESPzWrDMBCE74G8g9hAbomcHtLYjRJC&#10;weBTIT8PsFhby8RaGUnxz9tXhUKPw8x8wxzPk+3EQD60jhXsthkI4trplhsFj3u5OYAIEVlj55gU&#10;zBTgfFoujlhoN/KVhltsRIJwKFCBibEvpAy1IYth63ri5H07bzEm6RupPY4Jbjv5lmV7abHltGCw&#10;p09D9fP2sgqqOl5Lbyue57z8ysdHZ/KhVGq9mi4fICJN8T/81660gvwdfr+kHyBP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q8ZQ/wQAAANsAAAAPAAAAAAAAAAAAAAAA&#10;AKECAABkcnMvZG93bnJldi54bWxQSwUGAAAAAAQABAD5AAAAjwMAAAAA&#10;" strokeweight="1.2pt"/>
                  <v:line id="Line 96" o:spid="_x0000_s1363" style="position:absolute;visibility:visible;mso-wrap-style:square" from="2000,1656" to="2000,16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24ATb0AAADbAAAADwAAAGRycy9kb3ducmV2LnhtbERPyWrDMBC9F/IPYgK51XJ6CLETJZSA&#10;wadClg8YrIllao2MpHr5++oQyPHx9uN5tr0YyYfOsYJtloMgbpzuuFXwuFefexAhImvsHZOChQKc&#10;T6uPI5baTXyl8RZbkUI4lKjAxDiUUobGkMWQuYE4cU/nLcYEfSu1xymF215+5flOWuw4NRgc6GKo&#10;+b39WQV1E6+VtzUvS1H9FNOjN8VYKbVZz98HEJHm+Ba/3LVWUKSx6Uv6AfL0D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NtuAE29AAAA2wAAAA8AAAAAAAAAAAAAAAAAoQIA&#10;AGRycy9kb3ducmV2LnhtbFBLBQYAAAAABAAEAPkAAACLAwAAAAA=&#10;" strokeweight="1.2pt"/>
                  <v:line id="Line 97" o:spid="_x0000_s1364" style="position:absolute;visibility:visible;mso-wrap-style:square" from="2000,1656" to="2000,17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Kl1sAAAADbAAAADwAAAGRycy9kb3ducmV2LnhtbESPzWrDMBCE74G+g9hAbomcHkLlRgkh&#10;YPCpkDQPsFgby9RaGUn1z9tXhUKPw8x8wxzPs+vFSCF2njXsdwUI4sabjlsNj89q+wYiJmSDvWfS&#10;sFCE8+lldcTS+IlvNN5TKzKEY4kabEpDKWVsLDmMOz8QZ+/pg8OUZWilCThluOvla1EcpMOO84LF&#10;ga6Wmq/7t9NQN+lWBVfzsqjqQ02P3qqx0nqzni/vIBLN6T/8166NBqXg90v+AfL0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QipdbAAAAA2wAAAA8AAAAAAAAAAAAAAAAA&#10;oQIAAGRycy9kb3ducmV2LnhtbFBLBQYAAAAABAAEAPkAAACOAwAAAAA=&#10;" strokeweight="1.2pt"/>
                  <v:line id="Line 98" o:spid="_x0000_s1365" style="position:absolute;visibility:visible;mso-wrap-style:square" from="2000,1704" to="2005,17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l4t+sIAAADcAAAADwAAAGRycy9kb3ducmV2LnhtbESPzWrDMBCE74W8g9hAb42cHkLtRgkl&#10;YPCpkDQPsFhby9RaGUn1z9t3D4HedpnZmW+P58UPaqKY+sAG9rsCFHEbbM+dgftX/fIGKmVki0Ng&#10;MrBSgvNp83TEyoaZrzTdcqckhFOFBlzOY6V1ah15TLswEov2HaLHLGvstI04S7gf9GtRHLTHnqXB&#10;4UgXR+3P7dcbaNp8raNveF3L+rOc74Mrp9qY5+3y8Q4q05L/zY/rxgp+IfjyjEygT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l4t+sIAAADcAAAADwAAAAAAAAAAAAAA&#10;AAChAgAAZHJzL2Rvd25yZXYueG1sUEsFBgAAAAAEAAQA+QAAAJADAAAAAA==&#10;" strokeweight="1.2pt"/>
                  <v:line id="Line 99" o:spid="_x0000_s1366" style="position:absolute;visibility:visible;mso-wrap-style:square" from="2005,1704" to="2005,17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RKIYb4AAADcAAAADwAAAGRycy9kb3ducmV2LnhtbERPzYrCMBC+C75DGGFvmuph2XaNIkKh&#10;J0HXBxia2abYTEoS+/P2RljY23x8v7M/TrYTA/nQOlaw3WQgiGunW24U3H/K9ReIEJE1do5JwUwB&#10;joflYo+FdiNfabjFRqQQDgUqMDH2hZShNmQxbFxPnLhf5y3GBH0jtccxhdtO7rLsU1psOTUY7Ols&#10;qH7cnlZBVcdr6W3F85yXl3y8dyYfSqU+VtPpG0SkKf6L/9yVTvOzLbyfSRfIwws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1EohhvgAAANwAAAAPAAAAAAAAAAAAAAAAAKEC&#10;AABkcnMvZG93bnJldi54bWxQSwUGAAAAAAQABAD5AAAAjAMAAAAA&#10;" strokeweight="1.2pt"/>
                  <v:line id="Line 100" o:spid="_x0000_s1367" style="position:absolute;visibility:visible;mso-wrap-style:square" from="2005,1704" to="2015,17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AWFr8AAADcAAAADwAAAGRycy9kb3ducmV2LnhtbERP24rCMBB9X/Afwgj7tqb6sNhqFBEK&#10;fVrw8gFDMzbFZlKS2Mvfm4WFfZvDuc7+ONlODORD61jBepWBIK6dbrlRcL+VX1sQISJr7ByTgpkC&#10;HA+Ljz0W2o18oeEaG5FCOBSowMTYF1KG2pDFsHI9ceIezluMCfpGao9jCred3GTZt7TYcmow2NPZ&#10;UP28vqyCqo6X0tuK5zkvf/Lx3pl8KJX6XE6nHYhIU/wX/7krneZnG/h9Jl0gD2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RcAWFr8AAADcAAAADwAAAAAAAAAAAAAAAACh&#10;AgAAZHJzL2Rvd25yZXYueG1sUEsFBgAAAAAEAAQA+QAAAI0DAAAAAA==&#10;" strokeweight="1.2pt"/>
                  <v:line id="Line 101" o:spid="_x0000_s1368" style="position:absolute;visibility:visible;mso-wrap-style:square" from="2015,1704" to="2015,17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yzjb8AAADcAAAADwAAAGRycy9kb3ducmV2LnhtbERPS2rDMBDdF3oHMYHsajkJlNqNEkrA&#10;4FUgaQ4wWFPL1BoZSfXn9lEg0N083nf2x9n2YiQfOscKNlkOgrhxuuNWwe27evsAESKyxt4xKVgo&#10;wPHw+rLHUruJLzReYytSCIcSFZgYh1LK0BiyGDI3ECfux3mLMUHfSu1xSuG2l9s8f5cWO04NBgc6&#10;GWp+r39WQd3ES+VtzctSVOdiuvWmGCul1qv56xNEpDn+i5/uWqf5+Q4ez6QL5OEO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Koyzjb8AAADcAAAADwAAAAAAAAAAAAAAAACh&#10;AgAAZHJzL2Rvd25yZXYueG1sUEsFBgAAAAAEAAQA+QAAAI0DAAAAAA==&#10;" strokeweight="1.2pt"/>
                  <v:line id="Line 102" o:spid="_x0000_s1369" style="position:absolute;visibility:visible;mso-wrap-style:square" from="2015,1704" to="2020,17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Ur+b8AAADcAAAADwAAAGRycy9kb3ducmV2LnhtbERPS2rDMBDdF3oHMYHsajkhlNqNEkrA&#10;4FUgaQ4wWFPL1BoZSfXn9lEg0N083nf2x9n2YiQfOscKNlkOgrhxuuNWwe27evsAESKyxt4xKVgo&#10;wPHw+rLHUruJLzReYytSCIcSFZgYh1LK0BiyGDI3ECfux3mLMUHfSu1xSuG2l9s8f5cWO04NBgc6&#10;GWp+r39WQd3ES+VtzctSVOdiuvWmGCul1qv56xNEpDn+i5/uWqf5+Q4ez6QL5OEO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pWUr+b8AAADcAAAADwAAAAAAAAAAAAAAAACh&#10;AgAAZHJzL2Rvd25yZXYueG1sUEsFBgAAAAAEAAQA+QAAAI0DAAAAAA==&#10;" strokeweight="1.2pt"/>
                  <v:line id="Line 103" o:spid="_x0000_s1370" style="position:absolute;visibility:visible;mso-wrap-style:square" from="2020,1704" to="2020,17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mOYr8AAADcAAAADwAAAGRycy9kb3ducmV2LnhtbERPS2rDMBDdF3oHMYHsajmBlNqNEkrA&#10;4FUgaQ4wWFPL1BoZSfXn9lEg0N083nf2x9n2YiQfOscKNlkOgrhxuuNWwe27evsAESKyxt4xKVgo&#10;wPHw+rLHUruJLzReYytSCIcSFZgYh1LK0BiyGDI3ECfux3mLMUHfSu1xSuG2l9s8f5cWO04NBgc6&#10;GWp+r39WQd3ES+VtzctSVOdiuvWmGCul1qv56xNEpDn+i5/uWqf5+Q4ez6QL5OEO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yimOYr8AAADcAAAADwAAAAAAAAAAAAAAAACh&#10;AgAAZHJzL2Rvd25yZXYueG1sUEsFBgAAAAAEAAQA+QAAAI0DAAAAAA==&#10;" strokeweight="1.2pt"/>
                  <v:line id="Line 104" o:spid="_x0000_s1371" style="position:absolute;visibility:visible;mso-wrap-style:square" from="2020,1772" to="2020,17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vsQFb8AAADcAAAADwAAAGRycy9kb3ducmV2LnhtbERP24rCMBB9X/Afwgi+ren6ILYaZVko&#10;9GnBywcMzdiUbSYlib38/UYQfJvDuc7hNNlODORD61jB1zoDQVw73XKj4HYtP3cgQkTW2DkmBTMF&#10;OB0XHwcstBv5TMMlNiKFcChQgYmxL6QMtSGLYe164sTdnbcYE/SN1B7HFG47ucmyrbTYcmow2NOP&#10;ofrv8rAKqjqeS28rnue8/M3HW2fyoVRqtZy+9yAiTfEtfrkrneZnW3g+ky6Qx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OvsQFb8AAADcAAAADwAAAAAAAAAAAAAAAACh&#10;AgAAZHJzL2Rvd25yZXYueG1sUEsFBgAAAAAEAAQA+QAAAI0DAAAAAA==&#10;" strokeweight="1.2pt"/>
                  <v:line id="Line 105" o:spid="_x0000_s1372" style="position:absolute;visibility:visible;mso-wrap-style:square" from="2020,1796" to="2024,17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e1jr8AAADcAAAADwAAAGRycy9kb3ducmV2LnhtbERPS2rDMBDdF3oHMYHsajlZpLUbJZSA&#10;watA0hxgsKaWqTUykurP7aNAoLt5vO/sj7PtxUg+dI4VbLIcBHHjdMetgtt39fYBIkRkjb1jUrBQ&#10;gOPh9WWPpXYTX2i8xlakEA4lKjAxDqWUoTFkMWRuIE7cj/MWY4K+ldrjlMJtL7d5vpMWO04NBgc6&#10;GWp+r39WQd3ES+VtzctSVOdiuvWmGCul1qv56xNEpDn+i5/uWqf5+Ts8nkkXyMM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be1jr8AAADcAAAADwAAAAAAAAAAAAAAAACh&#10;AgAAZHJzL2Rvd25yZXYueG1sUEsFBgAAAAAEAAQA+QAAAI0DAAAAAA==&#10;" strokeweight="1.2pt"/>
                  <v:line id="Line 106" o:spid="_x0000_s1373" style="position:absolute;visibility:visible;mso-wrap-style:square" from="2024,1796" to="2024,18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gh/MIAAADcAAAADwAAAGRycy9kb3ducmV2LnhtbESPzWrDMBCE74W8g9hAb42cHkLtRgkl&#10;YPCpkDQPsFhby9RaGUn1z9t3D4HedpnZmW+P58UPaqKY+sAG9rsCFHEbbM+dgftX/fIGKmVki0Ng&#10;MrBSgvNp83TEyoaZrzTdcqckhFOFBlzOY6V1ah15TLswEov2HaLHLGvstI04S7gf9GtRHLTHnqXB&#10;4UgXR+3P7dcbaNp8raNveF3L+rOc74Mrp9qY5+3y8Q4q05L/zY/rxgp+IbTyjEygT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Cgh/MIAAADcAAAADwAAAAAAAAAAAAAA&#10;AAChAgAAZHJzL2Rvd25yZXYueG1sUEsFBgAAAAAEAAQA+QAAAJADAAAAAA==&#10;" strokeweight="1.2pt"/>
                  <v:line id="Line 107" o:spid="_x0000_s1374" style="position:absolute;visibility:visible;mso-wrap-style:square" from="2024,1849" to="2039,18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2SEZ74AAADcAAAADwAAAGRycy9kb3ducmV2LnhtbERPzYrCMBC+L/gOYYS9ral7WLbVKCIU&#10;ehJ0fYChGZtiMylJ7M/bbwTB23x8v7PdT7YTA/nQOlawXmUgiGunW24UXP/Kr18QISJr7ByTgpkC&#10;7HeLjy0W2o18puESG5FCOBSowMTYF1KG2pDFsHI9ceJuzluMCfpGao9jCred/M6yH2mx5dRgsKej&#10;ofp+eVgFVR3PpbcVz3NenvLx2pl8KJX6XE6HDYhIU3yLX+5Kp/lZDs9n0gVy9w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LZIRnvgAAANwAAAAPAAAAAAAAAAAAAAAAAKEC&#10;AABkcnMvZG93bnJldi54bWxQSwUGAAAAAAQABAD5AAAAjAMAAAAA&#10;" strokeweight="1.2pt"/>
                  <v:line id="Line 108" o:spid="_x0000_s1375" style="position:absolute;visibility:visible;mso-wrap-style:square" from="2039,1849" to="2039,18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4e7J8IAAADcAAAADwAAAGRycy9kb3ducmV2LnhtbESPzWrDMBCE74W8g9hAb42cHErtRgml&#10;YPCpkDQPsFgby9RaGUnxz9t3D4XedpnZmW+P58UPaqKY+sAG9rsCFHEbbM+dgdt3/fIGKmVki0Ng&#10;MrBSgvNp83TEyoaZLzRdc6ckhFOFBlzOY6V1ah15TLswEot2D9FjljV22kacJdwP+lAUr9pjz9Lg&#10;cKRPR+3P9eENNG2+1NE3vK5l/VXOt8GVU23M83b5eAeVacn/5r/rxgr+XvDlGZlAn3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4e7J8IAAADcAAAADwAAAAAAAAAAAAAA&#10;AAChAgAAZHJzL2Rvd25yZXYueG1sUEsFBgAAAAAEAAQA+QAAAJADAAAAAA==&#10;" strokeweight="1.2pt"/>
                  <v:line id="Line 109" o:spid="_x0000_s1376" style="position:absolute;visibility:visible;mso-wrap-style:square" from="2039,1849" to="2058,18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sevL8AAADcAAAADwAAAGRycy9kb3ducmV2LnhtbERPS2rDMBDdF3IHMYHuGtldlNqNEkLA&#10;4FUgaQ4wWFPLxBoZSfHn9lUgkN083ne2+9n2YiQfOscK8k0GgrhxuuNWwfW3+vgGESKyxt4xKVgo&#10;wH63ettiqd3EZxovsRUphEOJCkyMQyllaAxZDBs3ECfuz3mLMUHfSu1xSuG2l59Z9iUtdpwaDA50&#10;NNTcLneroG7iufK25mUpqlMxXXtTjJVS7+v58AMi0hxf4qe71ml+nsPjmXSB3P0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MsevL8AAADcAAAADwAAAAAAAAAAAAAAAACh&#10;AgAAZHJzL2Rvd25yZXYueG1sUEsFBgAAAAAEAAQA+QAAAI0DAAAAAA==&#10;" strokeweight="1.2pt"/>
                  <v:line id="Line 110" o:spid="_x0000_s1377" style="position:absolute;visibility:visible;mso-wrap-style:square" from="2077,1887" to="2106,18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BmAy78AAADcAAAADwAAAGRycy9kb3ducmV2LnhtbERP24rCMBB9F/Yfwiz4pqk+iO0aRYRC&#10;nwQvHzA0Y1O2mZQk28vfb4SFfZvDuc7hNNlODORD61jBZp2BIK6dbrlR8HyUqz2IEJE1do5JwUwB&#10;TsePxQEL7Ua+0XCPjUghHApUYGLsCylDbchiWLueOHEv5y3GBH0jtccxhdtObrNsJy22nBoM9nQx&#10;VH/ff6yCqo630tuK5zkvr/n47Ew+lEotP6fzF4hIU/wX/7krneZvtvB+Jl0gj7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BmAy78AAADcAAAADwAAAAAAAAAAAAAAAACh&#10;AgAAZHJzL2Rvd25yZXYueG1sUEsFBgAAAAAEAAQA+QAAAI0DAAAAAA==&#10;" strokeweight="1.2pt"/>
                  <v:line id="Line 111" o:spid="_x0000_s1378" style="position:absolute;visibility:visible;mso-wrap-style:square" from="2106,1887" to="2106,18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1UlUL8AAADcAAAADwAAAGRycy9kb3ducmV2LnhtbERPS2rDMBDdF3oHMYHuatkplNqNYkLA&#10;4FUhaQ4wWBPL1BoZSfXn9lWh0N083ncO9WpHMZMPg2MFRZaDIO6cHrhXcPtsnt9AhIiscXRMCjYK&#10;UB8fHw5YabfwheZr7EUK4VChAhPjVEkZOkMWQ+Ym4sTdnbcYE/S91B6XFG5Huc/zV2lx4NRgcKKz&#10;oe7r+m0VtF28NN62vG1l81Eut9GUc6PU0249vYOItMZ/8Z+71Wl+8QK/z6QL5PE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r1UlUL8AAADcAAAADwAAAAAAAAAAAAAAAACh&#10;AgAAZHJzL2Rvd25yZXYueG1sUEsFBgAAAAAEAAQA+QAAAI0DAAAAAA==&#10;" strokeweight="1.2pt"/>
                  <v:line id="Line 112" o:spid="_x0000_s1379" style="position:absolute;visibility:visible;mso-wrap-style:square" from="2106,1887" to="2135,18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Ly9JL8AAADcAAAADwAAAGRycy9kb3ducmV2LnhtbERPS2rDMBDdF3oHMYHuatmhlNqNYkLA&#10;4FUhaQ4wWBPL1BoZSfXn9lWh0N083ncO9WpHMZMPg2MFRZaDIO6cHrhXcPtsnt9AhIiscXRMCjYK&#10;UB8fHw5YabfwheZr7EUK4VChAhPjVEkZOkMWQ+Ym4sTdnbcYE/S91B6XFG5Huc/zV2lx4NRgcKKz&#10;oe7r+m0VtF28NN62vG1l81Eut9GUc6PU0249vYOItMZ/8Z+71Wl+8QK/z6QL5PE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Ly9JL8AAADcAAAADwAAAAAAAAAAAAAAAACh&#10;AgAAZHJzL2Rvd25yZXYueG1sUEsFBgAAAAAEAAQA+QAAAI0DAAAAAA==&#10;" strokeweight="1.2pt"/>
                  <v:line id="Line 113" o:spid="_x0000_s1380" style="position:absolute;visibility:visible;mso-wrap-style:square" from="2135,1887" to="2135,18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Yv78AAADcAAAADwAAAGRycy9kb3ducmV2LnhtbERPS2rDMBDdF3oHMYHuatmBltqNYkLA&#10;4FUhaQ4wWBPL1BoZSfXn9lWh0N083ncO9WpHMZMPg2MFRZaDIO6cHrhXcPtsnt9AhIiscXRMCjYK&#10;UB8fHw5YabfwheZr7EUK4VChAhPjVEkZOkMWQ+Ym4sTdnbcYE/S91B6XFG5Huc/zV2lx4NRgcKKz&#10;oe7r+m0VtF28NN62vG1l81Eut9GUc6PU0249vYOItMZ/8Z+71Wl+8QK/z6QL5PE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T/AYv78AAADcAAAADwAAAAAAAAAAAAAAAACh&#10;AgAAZHJzL2Rvd25yZXYueG1sUEsFBgAAAAAEAAQA+QAAAI0DAAAAAA==&#10;" strokeweight="1.2pt"/>
                  <v:line id="Line 114" o:spid="_x0000_s1381" style="position:absolute;visibility:visible;mso-wrap-style:square" from="2135,1887" to="2144,18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KGyL8AAADcAAAADwAAAGRycy9kb3ducmV2LnhtbERP24rCMBB9F/Yfwizsm6bug9iuUUQo&#10;9Enw8gFDMzZlm0lJsr38vVkQfJvDuc7uMNlODORD61jBepWBIK6dbrlRcL+Vyy2IEJE1do5JwUwB&#10;DvuPxQ4L7Ua+0HCNjUghHApUYGLsCylDbchiWLmeOHEP5y3GBH0jtccxhdtOfmfZRlpsOTUY7Olk&#10;qP69/lkFVR0vpbcVz3NenvPx3pl8KJX6+pyOPyAiTfEtfrkrneavN/D/TLpA7p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yKGyL8AAADcAAAADwAAAAAAAAAAAAAAAACh&#10;AgAAZHJzL2Rvd25yZXYueG1sUEsFBgAAAAAEAAQA+QAAAI0DAAAAAA==&#10;" strokeweight="1.2pt"/>
                  <v:line id="Line 115" o:spid="_x0000_s1382" style="position:absolute;visibility:visible;mso-wrap-style:square" from="2144,1887" to="2144,19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G4jU8AAAADcAAAADwAAAGRycy9kb3ducmV2LnhtbERPS2rDMBDdF3oHMYHuatlZtLUbxYSA&#10;watC0hxgsCaWqTUykurP7atCobt5vO8c6tWOYiYfBscKiiwHQdw5PXCv4PbZPL+BCBFZ4+iYFGwU&#10;oD4+Phyw0m7hC83X2IsUwqFCBSbGqZIydIYshsxNxIm7O28xJuh7qT0uKdyOcp/nL9LiwKnB4ERn&#10;Q93X9dsqaLt4abxtedvK5qNcbqMp50app916egcRaY3/4j93q9P84hV+n0kXyOM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BuI1PAAAAA3AAAAA8AAAAAAAAAAAAAAAAA&#10;oQIAAGRycy9kb3ducmV2LnhtbFBLBQYAAAAABAAEAPkAAACOAwAAAAA=&#10;" strokeweight="1.2pt"/>
                  <v:line id="Line 116" o:spid="_x0000_s1383" style="position:absolute;visibility:visible;mso-wrap-style:square" from="2144,1921" to="2149,19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G3IcIAAADcAAAADwAAAGRycy9kb3ducmV2LnhtbESPzWrDMBCE74W8g9hAb42cHErtRgml&#10;YPCpkDQPsFgby9RaGUnxz9t3D4XedpnZmW+P58UPaqKY+sAG9rsCFHEbbM+dgdt3/fIGKmVki0Ng&#10;MrBSgvNp83TEyoaZLzRdc6ckhFOFBlzOY6V1ah15TLswEot2D9FjljV22kacJdwP+lAUr9pjz9Lg&#10;cKRPR+3P9eENNG2+1NE3vK5l/VXOt8GVU23M83b5eAeVacn/5r/rxgr+XmjlGZlAn3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fG3IcIAAADcAAAADwAAAAAAAAAAAAAA&#10;AAChAgAAZHJzL2Rvd25yZXYueG1sUEsFBgAAAAAEAAQA+QAAAJADAAAAAA==&#10;" strokeweight="1.2pt"/>
                  <v:line id="Line 117" o:spid="_x0000_s1384" style="position:absolute;visibility:visible;mso-wrap-style:square" from="2149,1921" to="2149,19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0Sur8AAADcAAAADwAAAGRycy9kb3ducmV2LnhtbERP24rCMBB9X/Afwgj7tqbuw2KrUUQo&#10;9Enw8gFDMzbFZlKS2Mvfb4SFfZvDuc7uMNlODORD61jBepWBIK6dbrlRcL+VXxsQISJr7ByTgpkC&#10;HPaLjx0W2o18oeEaG5FCOBSowMTYF1KG2pDFsHI9ceIezluMCfpGao9jCred/M6yH2mx5dRgsKeT&#10;ofp5fVkFVR0vpbcVz3NenvPx3pl8KJX6XE7HLYhIU/wX/7krneavc3g/ky6Q+1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zr0Sur8AAADcAAAADwAAAAAAAAAAAAAAAACh&#10;AgAAZHJzL2Rvd25yZXYueG1sUEsFBgAAAAAEAAQA+QAAAI0DAAAAAA==&#10;" strokeweight="1.2pt"/>
                  <v:line id="Line 118" o:spid="_x0000_s1385" style="position:absolute;visibility:visible;mso-wrap-style:square" from="2149,1921" to="2159,19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txmsIAAADcAAAADwAAAGRycy9kb3ducmV2LnhtbESPzWrDMBCE74W8g9hCb43cHErtRAml&#10;YPCpkDQPsFgby8RaGUnxz9t3D4XedpnZmW8Pp8UPaqKY+sAG3rYFKOI22J47A9ef+vUDVMrIFofA&#10;ZGClBKfj5umAlQ0zn2m65E5JCKcKDbicx0rr1DrymLZhJBbtFqLHLGvstI04S7gf9K4o3rXHnqXB&#10;4Uhfjtr75eENNG0+19E3vK5l/V3O18GVU23My/PyuQeVacn/5r/rxgr+TvDlGZlAH3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etxmsIAAADcAAAADwAAAAAAAAAAAAAA&#10;AAChAgAAZHJzL2Rvd25yZXYueG1sUEsFBgAAAAAEAAQA+QAAAJADAAAAAA==&#10;" strokeweight="1.2pt"/>
                  <v:line id="Line 119" o:spid="_x0000_s1386" style="position:absolute;visibility:visible;mso-wrap-style:square" from="2211,1925" to="2211,19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fUAb8AAADcAAAADwAAAGRycy9kb3ducmV2LnhtbERP24rCMBB9F/Yfwiz4pqk+iO0aRYRC&#10;nwQvHzA0Y1O2mZQk28vfb4SFfZvDuc7hNNlODORD61jBZp2BIK6dbrlR8HyUqz2IEJE1do5JwUwB&#10;TsePxQEL7Ua+0XCPjUghHApUYGLsCylDbchiWLueOHEv5y3GBH0jtccxhdtObrNsJy22nBoM9nQx&#10;VH/ff6yCqo630tuK5zkvr/n47Ew+lEotP6fzF4hIU/wX/7krneZvN/B+Jl0gj7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qfUAb8AAADcAAAADwAAAAAAAAAAAAAAAACh&#10;AgAAZHJzL2Rvd25yZXYueG1sUEsFBgAAAAAEAAQA+QAAAI0DAAAAAA==&#10;" strokeweight="1.2pt"/>
                  <v:line id="Line 120" o:spid="_x0000_s1387" style="position:absolute;visibility:visible;mso-wrap-style:square" from="2211,1964" to="2231,19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VKdr8AAADcAAAADwAAAGRycy9kb3ducmV2LnhtbERPyWrDMBC9B/oPYgq5JXJ8CLEbJZSA&#10;wadAlg8YrKllao2MpHr5+ypQ6G0eb53jeba9GMmHzrGC3TYDQdw43XGr4PmoNgcQISJr7B2TgoUC&#10;nE9vqyOW2k18o/EeW5FCOJSowMQ4lFKGxpDFsHUDceK+nLcYE/St1B6nFG57mWfZXlrsODUYHOhi&#10;qPm+/1gFdRNvlbc1L0tRXYvp2ZtirJRav8+fHyAizfFf/OeudZqf5/B6Jl0gT7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DnVKdr8AAADcAAAADwAAAAAAAAAAAAAAAACh&#10;AgAAZHJzL2Rvd25yZXYueG1sUEsFBgAAAAAEAAQA+QAAAI0DAAAAAA==&#10;" strokeweight="1.2pt"/>
                  <v:line id="Line 121" o:spid="_x0000_s1388" style="position:absolute;visibility:visible;mso-wrap-style:square" from="2231,1964" to="2231,19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nv7b8AAADcAAAADwAAAGRycy9kb3ducmV2LnhtbERPyWrDMBC9B/oPYgq9xXJSCLEbJYSC&#10;wadClg8YrIllao2MpHr5+6pQyG0eb53Daba9GMmHzrGCTZaDIG6c7rhVcL9V6z2IEJE19o5JwUIB&#10;TseX1QFL7Sa+0HiNrUghHEpUYGIcSilDY8hiyNxAnLiH8xZjgr6V2uOUwm0vt3m+kxY7Tg0GB/o0&#10;1Hxff6yCuomXytual6Wovorp3ptirJR6e53PHyAizfEp/nfXOs3fvsPfM+kCefw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YTnv7b8AAADcAAAADwAAAAAAAAAAAAAAAACh&#10;AgAAZHJzL2Rvd25yZXYueG1sUEsFBgAAAAAEAAQA+QAAAI0DAAAAAA==&#10;" strokeweight="1.2pt"/>
                  <v:line id="Line 122" o:spid="_x0000_s1389" style="position:absolute;visibility:visible;mso-wrap-style:square" from="2231,1997" to="2255,19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tB3mb8AAADcAAAADwAAAGRycy9kb3ducmV2LnhtbERPyWrDMBC9B/oPYgq9xXJCCbEbJYSC&#10;wadClg8YrIllao2MpHr5+6pQyG0eb53Daba9GMmHzrGCTZaDIG6c7rhVcL9V6z2IEJE19o5JwUIB&#10;TseX1QFL7Sa+0HiNrUghHEpUYGIcSilDY8hiyNxAnLiH8xZjgr6V2uOUwm0vt3m+kxY7Tg0GB/o0&#10;1Hxff6yCuomXytual6Wovorp3ptirJR6e53PHyAizfEp/nfXOs3fvsPfM+kCefw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7tB3mb8AAADcAAAADwAAAAAAAAAAAAAAAACh&#10;AgAAZHJzL2Rvd25yZXYueG1sUEsFBgAAAAAEAAQA+QAAAI0DAAAAAA==&#10;" strokeweight="1.2pt"/>
                  <v:line id="Line 123" o:spid="_x0000_s1390" style="position:absolute;visibility:visible;mso-wrap-style:square" from="2279,2026" to="2279,20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zSAr8AAADcAAAADwAAAGRycy9kb3ducmV2LnhtbERPyWrDMBC9B/oPYgq9xXICDbEbJYSC&#10;wadClg8YrIllao2MpHr5+6pQyG0eb53Daba9GMmHzrGCTZaDIG6c7rhVcL9V6z2IEJE19o5JwUIB&#10;TseX1QFL7Sa+0HiNrUghHEpUYGIcSilDY8hiyNxAnLiH8xZjgr6V2uOUwm0vt3m+kxY7Tg0GB/o0&#10;1Hxff6yCuomXytual6Wovorp3ptirJR6e53PHyAizfEp/nfXOs3fvsPfM+kCefw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gZzSAr8AAADcAAAADwAAAAAAAAAAAAAAAACh&#10;AgAAZHJzL2Rvd25yZXYueG1sUEsFBgAAAAAEAAQA+QAAAI0DAAAAAA==&#10;" strokeweight="1.2pt"/>
                  <v:line id="Line 124" o:spid="_x0000_s1391" style="position:absolute;visibility:visible;mso-wrap-style:square" from="2279,2045" to="2379,20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5Mdb8AAADcAAAADwAAAGRycy9kb3ducmV2LnhtbERP24rCMBB9F/Yfwizsm6brg9iuUUQo&#10;9Enw8gFDMzZlm0lJsr38vVkQfJvDuc7uMNlODORD61jB9yoDQVw73XKj4H4rl1sQISJr7ByTgpkC&#10;HPYfix0W2o18oeEaG5FCOBSowMTYF1KG2pDFsHI9ceIezluMCfpGao9jCredXGfZRlpsOTUY7Olk&#10;qP69/lkFVR0vpbcVz3NenvPx3pl8KJX6+pyOPyAiTfEtfrkrneavN/D/TLpA7p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cU5Mdb8AAADcAAAADwAAAAAAAAAAAAAAAACh&#10;AgAAZHJzL2Rvd25yZXYueG1sUEsFBgAAAAAEAAQA+QAAAI0DAAAAAA==&#10;" strokeweight="1.2pt"/>
                  <v:line id="Line 125" o:spid="_x0000_s1392" style="position:absolute;visibility:visible;mso-wrap-style:square" from="2437,2045" to="2437,20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Lp7r8AAADcAAAADwAAAGRycy9kb3ducmV2LnhtbERPyWrDMBC9B/oPYgq9xXJyaGI3SggF&#10;g0+FLB8wWBPL1BoZSfXy91WhkNs83jqH02x7MZIPnWMFmywHQdw43XGr4H6r1nsQISJr7B2TgoUC&#10;nI4vqwOW2k18ofEaW5FCOJSowMQ4lFKGxpDFkLmBOHEP5y3GBH0rtccphdtebvP8XVrsODUYHOjT&#10;UPN9/bEK6iZeKm9rXpai+iqme2+KsVLq7XU+f4CINMen+N9d6zR/u4O/Z9IF8vg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gLp7r8AAADcAAAADwAAAAAAAAAAAAAAAACh&#10;AgAAZHJzL2Rvd25yZXYueG1sUEsFBgAAAAAEAAQA+QAAAI0DAAAAAA==&#10;" strokeweight="1.2pt"/>
                  <v:line id="Line 126" o:spid="_x0000_s1393" style="position:absolute;visibility:visible;mso-wrap-style:square" from="2437,2045" to="2437,21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519nMIAAADcAAAADwAAAGRycy9kb3ducmV2LnhtbESPzWrDMBCE74W8g9hCb43cHErtRAml&#10;YPCpkDQPsFgby8RaGUnxz9t3D4XedpnZmW8Pp8UPaqKY+sAG3rYFKOI22J47A9ef+vUDVMrIFofA&#10;ZGClBKfj5umAlQ0zn2m65E5JCKcKDbicx0rr1DrymLZhJBbtFqLHLGvstI04S7gf9K4o3rXHnqXB&#10;4Uhfjtr75eENNG0+19E3vK5l/V3O18GVU23My/PyuQeVacn/5r/rxgr+TmjlGZlAH3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519nMIAAADcAAAADwAAAAAAAAAAAAAA&#10;AAChAgAAZHJzL2Rvd25yZXYueG1sUEsFBgAAAAAEAAQA+QAAAJADAAAAAA==&#10;" strokeweight="1.2pt"/>
                  <v:line id="Line 127" o:spid="_x0000_s1394" style="position:absolute;visibility:visible;mso-wrap-style:square" from="2437,2113" to="2447,21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HYB74AAADcAAAADwAAAGRycy9kb3ducmV2LnhtbERPzYrCMBC+C75DGMGbputBtl2jLAuF&#10;ngRdH2BoZpuyzaQksT9vbwTB23x8v3M4TbYTA/nQOlbwsc1AENdOt9wouP2Wm08QISJr7ByTgpkC&#10;nI7LxQEL7Ua+0HCNjUghHApUYGLsCylDbchi2LqeOHF/zluMCfpGao9jCred3GXZXlpsOTUY7OnH&#10;UP1/vVsFVR0vpbcVz3NenvPx1pl8KJVar6bvLxCRpvgWv9yVTvN3OTyfSRfI4w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A0dgHvgAAANwAAAAPAAAAAAAAAAAAAAAAAKEC&#10;AABkcnMvZG93bnJldi54bWxQSwUGAAAAAAQABAD5AAAAjAMAAAAA&#10;" strokeweight="1.2pt"/>
                  <v:line id="Line 128" o:spid="_x0000_s1395" style="position:absolute;visibility:visible;mso-wrap-style:square" from="2447,2113" to="2447,2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LnR8IAAADcAAAADwAAAGRycy9kb3ducmV2LnhtbESPzWrDMBCE74W+g9hCb43cFkrtRAkl&#10;YPCpkDQPsFgby8RaGUnxz9t3D4XedpnZmW93h8UPaqKY+sAGXjcFKOI22J47A5ef+uUTVMrIFofA&#10;ZGClBIf948MOKxtmPtF0zp2SEE4VGnA5j5XWqXXkMW3CSCzaNUSPWdbYaRtxlnA/6Lei+NAee5YG&#10;hyMdHbW3890baNp8qqNveF3L+rucL4Mrp9qY56flawsq05L/zX/XjRX8d8GXZ2QCvf8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DLnR8IAAADcAAAADwAAAAAAAAAAAAAA&#10;AAChAgAAZHJzL2Rvd25yZXYueG1sUEsFBgAAAAAEAAQA+QAAAJADAAAAAA==&#10;" strokeweight="1.2pt"/>
                  <v:line id="Line 129" o:spid="_x0000_s1396" style="position:absolute;visibility:visible;mso-wrap-style:square" from="2447,2141" to="2451,2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35C3L8AAADcAAAADwAAAGRycy9kb3ducmV2LnhtbERPS2rDMBDdF3oHMYHuatkplNqNYkLA&#10;4FUhaQ4wWBPL1BoZSfXn9lWh0N083ncO9WpHMZMPg2MFRZaDIO6cHrhXcPtsnt9AhIiscXRMCjYK&#10;UB8fHw5YabfwheZr7EUK4VChAhPjVEkZOkMWQ+Ym4sTdnbcYE/S91B6XFG5Huc/zV2lx4NRgcKKz&#10;oe7r+m0VtF28NN62vG1l81Eut9GUc6PU0249vYOItMZ/8Z+71Wn+SwG/z6QL5PE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e35C3L8AAADcAAAADwAAAAAAAAAAAAAAAACh&#10;AgAAZHJzL2Rvd25yZXYueG1sUEsFBgAAAAAEAAQA+QAAAI0DAAAAAA==&#10;" strokeweight="1.2pt"/>
                  <v:line id="Line 130" o:spid="_x0000_s1397" style="position:absolute;visibility:visible;mso-wrap-style:square" from="2509,2141" to="2610,2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6zcq78AAADcAAAADwAAAGRycy9kb3ducmV2LnhtbERPyWrDMBC9B/oPYgq9xXJSCLEbJYSC&#10;wadClg8YrIllao2MpHr5+6pQyG0eb53Daba9GMmHzrGCTZaDIG6c7rhVcL9V6z2IEJE19o5JwUIB&#10;TseX1QFL7Sa+0HiNrUghHEpUYGIcSilDY8hiyNxAnLiH8xZjgr6V2uOUwm0vt3m+kxY7Tg0GB/o0&#10;1Hxff6yCuomXytual6Wovorp3ptirJR6e53PHyAizfEp/nfXOs1/38LfM+kCefw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6zcq78AAADcAAAADwAAAAAAAAAAAAAAAACh&#10;AgAAZHJzL2Rvd25yZXYueG1sUEsFBgAAAAAEAAQA+QAAAI0DAAAAAA==&#10;" strokeweight="1.2pt"/>
                  <v:line id="Line 131" o:spid="_x0000_s1398" style="position:absolute;visibility:visible;mso-wrap-style:square" from="2610,2141" to="2610,2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OB5ML8AAADcAAAADwAAAGRycy9kb3ducmV2LnhtbERPyWrDMBC9B/oPYgq9xXIaCLEbJYSC&#10;wadClg8YrIllao2MpHr5+6pQyG0eb53Daba9GMmHzrGCTZaDIG6c7rhVcL9V6z2IEJE19o5JwUIB&#10;TseX1QFL7Sa+0HiNrUghHEpUYGIcSilDY8hiyNxAnLiH8xZjgr6V2uOUwm0v3/N8Jy12nBoMDvRp&#10;qPm+/lgFdRMvlbc1L0tRfRXTvTfFWCn19jqfP0BEmuNT/O+udZq/3cLfM+kCefw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5OB5ML8AAADcAAAADwAAAAAAAAAAAAAAAACh&#10;AgAAZHJzL2Rvd25yZXYueG1sUEsFBgAAAAAEAAQA+QAAAI0DAAAAAA==&#10;" strokeweight="1.2pt"/>
                  <v:line id="Line 132" o:spid="_x0000_s1399" style="position:absolute;visibility:visible;mso-wrap-style:square" from="2610,2141" to="2624,2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nhRMAAAADcAAAADwAAAGRycy9kb3ducmV2LnhtbERPyWrDMBC9B/oPYgq9JXLSEGI3SigB&#10;g0+FLB8wWFPLxBoZSfXy91WhkNs83jqH02Q7MZAPrWMF61UGgrh2uuVGwf1WLvcgQkTW2DkmBTMF&#10;OB1fFgcstBv5QsM1NiKFcChQgYmxL6QMtSGLYeV64sR9O28xJugbqT2OKdx2cpNlO2mx5dRgsKez&#10;ofpx/bEKqjpeSm8rnue8/MrHe2fyoVTq7XX6/AARaYpP8b+70mn++xb+nkkXyOM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sJ4UTAAAAA3AAAAA8AAAAAAAAAAAAAAAAA&#10;oQIAAGRycy9kb3ducmV2LnhtbFBLBQYAAAAABAAEAPkAAACOAwAAAAA=&#10;" strokeweight="1.2pt"/>
                  <v:line id="Line 133" o:spid="_x0000_s1400" style="position:absolute;visibility:visible;mso-wrap-style:square" from="2682,2141" to="2715,2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VE38AAAADcAAAADwAAAGRycy9kb3ducmV2LnhtbERPyWrDMBC9B/oPYgq9JXJSEmI3SigB&#10;g0+FLB8wWFPLxBoZSfXy91WhkNs83jqH02Q7MZAPrWMF61UGgrh2uuVGwf1WLvcgQkTW2DkmBTMF&#10;OB1fFgcstBv5QsM1NiKFcChQgYmxL6QMtSGLYeV64sR9O28xJugbqT2OKdx2cpNlO2mx5dRgsKez&#10;ofpx/bEKqjpeSm8rnue8/MrHe2fyoVTq7XX6/AARaYpP8b+70mn++xb+nkkXyOM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RFRN/AAAAA3AAAAA8AAAAAAAAAAAAAAAAA&#10;oQIAAGRycy9kb3ducmV2LnhtbFBLBQYAAAAABAAEAPkAAACOAwAAAAA=&#10;" strokeweight="1.2pt"/>
                  <v:line id="Line 134" o:spid="_x0000_s1401" style="position:absolute;visibility:visible;mso-wrap-style:square" from="2715,2141" to="2715,2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JfaqL8AAADcAAAADwAAAGRycy9kb3ducmV2LnhtbERPS2rDMBDdF3oHMYXsGjkthNqNYkLB&#10;4FXBaQ4wWBPL1BoZSfXn9lUgkN083ncO5WIHMZEPvWMFu20Ggrh1uudOweWnev0AESKyxsExKVgp&#10;QHl8fjpgod3MDU3n2IkUwqFABSbGsZAytIYshq0biRN3dd5iTNB3UnucU7gd5FuW7aXFnlODwZG+&#10;DLW/5z+roG5jU3lb87rm1Xc+XwaTT5VSm5fl9Aki0hIf4ru71mn++x5uz6QL5PE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9JfaqL8AAADcAAAADwAAAAAAAAAAAAAAAACh&#10;AgAAZHJzL2Rvd25yZXYueG1sUEsFBgAAAAAEAAQA+QAAAI0DAAAAAA==&#10;" strokeweight="1.2pt"/>
                  <v:line id="Line 135" o:spid="_x0000_s1402" style="position:absolute;visibility:visible;mso-wrap-style:square" from="2715,2141" to="2720,2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9t/M8AAAADcAAAADwAAAGRycy9kb3ducmV2LnhtbERPyWrDMBC9B/oPYgq9JXJSSGI3SigB&#10;g0+FLB8wWFPLxBoZSfXy91WhkNs83jqH02Q7MZAPrWMF61UGgrh2uuVGwf1WLvcgQkTW2DkmBTMF&#10;OB1fFgcstBv5QsM1NiKFcChQgYmxL6QMtSGLYeV64sR9O28xJugbqT2OKdx2cpNlW2mx5dRgsKez&#10;ofpx/bEKqjpeSm8rnue8/MrHe2fyoVTq7XX6/AARaYpP8b+70mn++w7+nkkXyOM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vbfzPAAAAA3AAAAA8AAAAAAAAAAAAAAAAA&#10;oQIAAGRycy9kb3ducmV2LnhtbFBLBQYAAAAABAAEAPkAAACOAwAAAAA=&#10;" strokeweight="1.2pt"/>
                  <v:line id="Line 136" o:spid="_x0000_s1403" style="position:absolute;visibility:visible;mso-wrap-style:square" from="2720,2141" to="2720,2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kTrQcIAAADcAAAADwAAAGRycy9kb3ducmV2LnhtbESPzWrDMBCE74W+g9hCb43cFkrtRAkl&#10;YPCpkDQPsFgby8RaGUnxz9t3D4XedpnZmW93h8UPaqKY+sAGXjcFKOI22J47A5ef+uUTVMrIFofA&#10;ZGClBIf948MOKxtmPtF0zp2SEE4VGnA5j5XWqXXkMW3CSCzaNUSPWdbYaRtxlnA/6Lei+NAee5YG&#10;hyMdHbW3890baNp8qqNveF3L+rucL4Mrp9qY56flawsq05L/zX/XjRX8d6GVZ2QCvf8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kTrQcIAAADcAAAADwAAAAAAAAAAAAAA&#10;AAChAgAAZHJzL2Rvd25yZXYueG1sUEsFBgAAAAAEAAQA+QAAAJADAAAAAA==&#10;" strokeweight="1.2pt"/>
                  <v:line id="Line 137" o:spid="_x0000_s1404" style="position:absolute;visibility:visible;mso-wrap-style:square" from="2720,2141" to="2734,2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QhO2r8AAADcAAAADwAAAGRycy9kb3ducmV2LnhtbERPyWrDMBC9B/IPYgK5JXIaKLEbJYSC&#10;wadClg8YrKllYo2MpHj5+6pQ6G0eb53jebKdGMiH1rGC3TYDQVw73XKj4HEvNwcQISJr7ByTgpkC&#10;nE/LxREL7Ua+0nCLjUghHApUYGLsCylDbchi2LqeOHHfzluMCfpGao9jCredfMuyd2mx5dRgsKdP&#10;Q/Xz9rIKqjpeS28rnue8/MrHR2fyoVRqvZouHyAiTfFf/OeudJq/z+H3mXSBPP0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QhO2r8AAADcAAAADwAAAAAAAAAAAAAAAACh&#10;AgAAZHJzL2Rvd25yZXYueG1sUEsFBgAAAAAEAAQA+QAAAI0DAAAAAA==&#10;" strokeweight="1.2pt"/>
                  <v:line id="Line 138" o:spid="_x0000_s1405" style="position:absolute;visibility:visible;mso-wrap-style:square" from="2734,2141" to="2734,2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DSUOsIAAADcAAAADwAAAGRycy9kb3ducmV2LnhtbESPzWrDMBCE74W+g9hCb43cUkrtRAkl&#10;YPCpkDQPsFgby8RaGUnxz9t3D4XedpnZmW93h8UPaqKY+sAGXjcFKOI22J47A5ef+uUTVMrIFofA&#10;ZGClBIf948MOKxtmPtF0zp2SEE4VGnA5j5XWqXXkMW3CSCzaNUSPWdbYaRtxlnA/6Lei+NAee5YG&#10;hyMdHbW3890baNp8qqNveF3L+rucL4Mrp9qY56flawsq05L/zX/XjRX8d8GXZ2QCvf8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DSUOsIAAADcAAAADwAAAAAAAAAAAAAA&#10;AAChAgAAZHJzL2Rvd25yZXYueG1sUEsFBgAAAAAEAAQA+QAAAJADAAAAAA==&#10;" strokeweight="1.2pt"/>
                  <v:line id="Line 139" o:spid="_x0000_s1406" style="position:absolute;visibility:visible;mso-wrap-style:square" from="2734,2141" to="2778,2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gxob8AAADcAAAADwAAAGRycy9kb3ducmV2LnhtbERPS2rDMBDdF3oHMYHuatmhlNqNYkLA&#10;4FUhaQ4wWBPL1BoZSfXn9lWh0N083ncO9WpHMZMPg2MFRZaDIO6cHrhXcPtsnt9AhIiscXRMCjYK&#10;UB8fHw5YabfwheZr7EUK4VChAhPjVEkZOkMWQ+Ym4sTdnbcYE/S91B6XFG5Huc/zV2lx4NRgcKKz&#10;oe7r+m0VtF28NN62vG1l81Eut9GUc6PU0249vYOItMZ/8Z+71Wn+SwG/z6QL5PE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3gxob8AAADcAAAADwAAAAAAAAAAAAAAAACh&#10;AgAAZHJzL2Rvd25yZXYueG1sUEsFBgAAAAAEAAQA+QAAAI0DAAAAAA==&#10;" strokeweight="1.2pt"/>
                  <v:line id="Line 140" o:spid="_x0000_s1407" style="position:absolute;visibility:visible;mso-wrap-style:square" from="2778,2141" to="2778,2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6qv1r8AAADcAAAADwAAAGRycy9kb3ducmV2LnhtbERPyWrDMBC9B/oPYgq9xXJCCbEbJYSC&#10;wadClg8YrIllao2MpHr5+6pQyG0eb53Daba9GMmHzrGCTZaDIG6c7rhVcL9V6z2IEJE19o5JwUIB&#10;TseX1QFL7Sa+0HiNrUghHEpUYGIcSilDY8hiyNxAnLiH8xZjgr6V2uOUwm0vt3m+kxY7Tg0GB/o0&#10;1Hxff6yCuomXytual6Wovorp3ptirJR6e53PHyAizfEp/nfXOs1/38LfM+kCefw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06qv1r8AAADcAAAADwAAAAAAAAAAAAAAAACh&#10;AgAAZHJzL2Rvd25yZXYueG1sUEsFBgAAAAAEAAQA+QAAAI0DAAAAAA==&#10;" strokeweight="1.2pt"/>
                  <v:line id="Line 141" o:spid="_x0000_s1408" style="position:absolute;visibility:visible;mso-wrap-style:square" from="2778,2141" to="2797,2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YKTcAAAADcAAAADwAAAGRycy9kb3ducmV2LnhtbERPyWrDMBC9B/oPYgq9JXLSEGI3SigB&#10;g0+FLB8wWFPLxBoZSfXy91WhkNs83jqH02Q7MZAPrWMF61UGgrh2uuVGwf1WLvcgQkTW2DkmBTMF&#10;OB1fFgcstBv5QsM1NiKFcChQgYmxL6QMtSGLYeV64sR9O28xJugbqT2OKdx2cpNlO2mx5dRgsKez&#10;ofpx/bEKqjpeSm8rnue8/MrHe2fyoVTq7XX6/AARaYpP8b+70mn+9h3+nkkXyOM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zmCk3AAAAA3AAAAA8AAAAAAAAAAAAAAAAA&#10;oQIAAGRycy9kb3ducmV2LnhtbFBLBQYAAAAABAAEAPkAAACOAwAAAAA=&#10;" strokeweight="1.2pt"/>
                  <v:line id="Line 142" o:spid="_x0000_s1409" style="position:absolute;visibility:visible;mso-wrap-style:square" from="2854,2141" to="2864,2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SOb8AAADcAAAADwAAAGRycy9kb3ducmV2LnhtbERPyWrDMBC9B/oPYgq9xXJKCLEbJYSC&#10;wadClg8YrIllao2MpHr5+6pQyG0eb53Daba9GMmHzrGCTZaDIG6c7rhVcL9V6z2IEJE19o5JwUIB&#10;TseX1QFL7Sa+0HiNrUghHEpUYGIcSilDY8hiyNxAnLiH8xZjgr6V2uOUwm0v3/N8Jy12nBoMDvRp&#10;qPm+/lgFdRMvlbc1L0tRfRXTvTfFWCn19jqfP0BEmuNT/O+udZq/3cLfM+kCefw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w+SOb8AAADcAAAADwAAAAAAAAAAAAAAAACh&#10;AgAAZHJzL2Rvd25yZXYueG1sUEsFBgAAAAAEAAQA+QAAAI0DAAAAAA==&#10;" strokeweight="1.2pt"/>
                  <v:line id="Line 143" o:spid="_x0000_s1410" style="position:absolute;visibility:visible;mso-wrap-style:square" from="2864,2141" to="2864,2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M3osAAAADcAAAADwAAAGRycy9kb3ducmV2LnhtbERPyWrDMBC9B/oPYgq9JXJCE2I3SigB&#10;g0+FLB8wWFPLxBoZSfXy91WhkNs83jqH02Q7MZAPrWMF61UGgrh2uuVGwf1WLvcgQkTW2DkmBTMF&#10;OB1fFgcstBv5QsM1NiKFcChQgYmxL6QMtSGLYeV64sR9O28xJugbqT2OKdx2cpNlO2mx5dRgsKez&#10;ofpx/bEKqjpeSm8rnue8/MrHe2fyoVTq7XX6/AARaYpP8b+70mn++xb+nkkXyOM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xDN6LAAAAA3AAAAA8AAAAAAAAAAAAAAAAA&#10;oQIAAGRycy9kb3ducmV2LnhtbFBLBQYAAAAABAAEAPkAAACOAwAAAAA=&#10;" strokeweight="1.2pt"/>
                  <v:line id="Line 144" o:spid="_x0000_s1411" style="position:absolute;visibility:visible;mso-wrap-style:square" from="2864,2141" to="2874,2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Gp1b8AAADcAAAADwAAAGRycy9kb3ducmV2LnhtbERPS2rDMBDdF3oHMYXsGjmlhNqNYkLB&#10;4FXBaQ4wWBPL1BoZSfXn9lUgkN083ncO5WIHMZEPvWMFu20Ggrh1uudOweWnev0AESKyxsExKVgp&#10;QHl8fjpgod3MDU3n2IkUwqFABSbGsZAytIYshq0biRN3dd5iTNB3UnucU7gd5FuW7aXFnlODwZG+&#10;DLW/5z+roG5jU3lb87rm1Xc+XwaTT5VSm5fl9Aki0hIf4ru71mn++x5uz6QL5PE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rJGp1b8AAADcAAAADwAAAAAAAAAAAAAAAACh&#10;AgAAZHJzL2Rvd25yZXYueG1sUEsFBgAAAAAEAAQA+QAAAI0DAAAAAA==&#10;" strokeweight="1.2pt"/>
                  <v:line id="Line 145" o:spid="_x0000_s1412" style="position:absolute;visibility:visible;mso-wrap-style:square" from="2874,2141" to="2874,2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90MTsAAAADcAAAADwAAAGRycy9kb3ducmV2LnhtbERPyWrDMBC9B/oPYgq9JXJCSWI3SigB&#10;g0+FLB8wWFPLxBoZSfXy91WhkNs83jqH02Q7MZAPrWMF61UGgrh2uuVGwf1WLvcgQkTW2DkmBTMF&#10;OB1fFgcstBv5QsM1NiKFcChQgYmxL6QMtSGLYeV64sR9O28xJugbqT2OKdx2cpNlW2mx5dRgsKez&#10;ofpx/bEKqjpeSm8rnue8/MrHe2fyoVTq7XX6/AARaYpP8b+70mn++w7+nkkXyOM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PdDE7AAAAA3AAAAA8AAAAAAAAAAAAAAAAA&#10;oQIAAGRycy9kb3ducmV2LnhtbFBLBQYAAAAABAAEAPkAAACOAwAAAAA=&#10;" strokeweight="1.2pt"/>
                  <v:line id="Line 146" o:spid="_x0000_s1413" style="position:absolute;visibility:visible;mso-wrap-style:square" from="2874,2141" to="2969,2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KYPMIAAADcAAAADwAAAGRycy9kb3ducmV2LnhtbESPzWrDMBCE74W+g9hCb43cUkrtRAkl&#10;YPCpkDQPsFgby8RaGUnxz9t3D4XedpnZmW93h8UPaqKY+sAGXjcFKOI22J47A5ef+uUTVMrIFofA&#10;ZGClBIf948MOKxtmPtF0zp2SEE4VGnA5j5XWqXXkMW3CSCzaNUSPWdbYaRtxlnA/6Lei+NAee5YG&#10;hyMdHbW3890baNp8qqNveF3L+rucL4Mrp9qY56flawsq05L/zX/XjRX8d6GVZ2QCvf8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kKYPMIAAADcAAAADwAAAAAAAAAAAAAA&#10;AAChAgAAZHJzL2Rvd25yZXYueG1sUEsFBgAAAAAEAAQA+QAAAJADAAAAAA==&#10;" strokeweight="1.2pt"/>
                  <v:line id="Line 147" o:spid="_x0000_s1414" style="position:absolute;visibility:visible;mso-wrap-style:square" from="3017,2151" to="3017,22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Q49p78AAADcAAAADwAAAGRycy9kb3ducmV2LnhtbERPyWrDMBC9B/IPYgK5JXJKKLEbJYSC&#10;wadClg8YrKllYo2MpHj5+6pQ6G0eb53jebKdGMiH1rGC3TYDQVw73XKj4HEvNwcQISJr7ByTgpkC&#10;nE/LxREL7Ua+0nCLjUghHApUYGLsCylDbchi2LqeOHHfzluMCfpGao9jCredfMuyd2mx5dRgsKdP&#10;Q/Xz9rIKqjpeS28rnue8/MrHR2fyoVRqvZouHyAiTfFf/OeudJq/z+H3mXSBPP0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3Q49p78AAADcAAAADwAAAAAAAAAAAAAAAACh&#10;AgAAZHJzL2Rvd25yZXYueG1sUEsFBgAAAAAEAAQA+QAAAI0DAAAAAA==&#10;" strokeweight="1.2pt"/>
                  <v:line id="Line 148" o:spid="_x0000_s1415" style="position:absolute;visibility:visible;mso-wrap-style:square" from="3017,2218" to="3070,22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0C58IAAADcAAAADwAAAGRycy9kb3ducmV2LnhtbESPzWrDMBCE74W+g9hCb43cQkvtRAkl&#10;YPCpkDQPsFgby8RaGUnxz9t3D4XedpnZmW93h8UPaqKY+sAGXjcFKOI22J47A5ef+uUTVMrIFofA&#10;ZGClBIf948MOKxtmPtF0zp2SEE4VGnA5j5XWqXXkMW3CSCzaNUSPWdbYaRtxlnA/6Lei+NAee5YG&#10;hyMdHbW3890baNp8qqNveF3L+rucL4Mrp9qY56flawsq05L/zX/XjRX8d8GXZ2QCvf8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e0C58IAAADcAAAADwAAAAAAAAAAAAAA&#10;AAChAgAAZHJzL2Rvd25yZXYueG1sUEsFBgAAAAAEAAQA+QAAAJADAAAAAA==&#10;" strokeweight="1.2pt"/>
                  <v:line id="Line 149" o:spid="_x0000_s1416" style="position:absolute;visibility:visible;mso-wrap-style:square" from="3104,2237" to="3104,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GnfL8AAADcAAAADwAAAGRycy9kb3ducmV2LnhtbERPS2rDMBDdF3oHMYHuatmBltqNYkLA&#10;4FUhaQ4wWBPL1BoZSfXn9lWh0N083ncO9WpHMZMPg2MFRZaDIO6cHrhXcPtsnt9AhIiscXRMCjYK&#10;UB8fHw5YabfwheZr7EUK4VChAhPjVEkZOkMWQ+Ym4sTdnbcYE/S91B6XFG5Huc/zV2lx4NRgcKKz&#10;oe7r+m0VtF28NN62vG1l81Eut9GUc6PU0249vYOItMZ/8Z+71Wn+SwG/z6QL5PE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pqGnfL8AAADcAAAADwAAAAAAAAAAAAAAAACh&#10;AgAAZHJzL2Rvd25yZXYueG1sUEsFBgAAAAAEAAQA+QAAAI0DAAAAAA==&#10;" strokeweight="1.2pt"/>
                  <v:line id="Line 150" o:spid="_x0000_s1417" style="position:absolute;visibility:visible;mso-wrap-style:square" from="3104,2247" to="3137,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M5C78AAADcAAAADwAAAGRycy9kb3ducmV2LnhtbERPyWrDMBC9B/oPYgq9xXICDbEbJYSC&#10;wadClg8YrIllao2MpHr5+6pQyG0eb53Daba9GMmHzrGCTZaDIG6c7rhVcL9V6z2IEJE19o5JwUIB&#10;TseX1QFL7Sa+0HiNrUghHEpUYGIcSilDY8hiyNxAnLiH8xZjgr6V2uOUwm0vt3m+kxY7Tg0GB/o0&#10;1Hxff6yCuomXytual6Wovorp3ptirJR6e53PHyAizfEp/nfXOs1/38LfM+kCefw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nM5C78AAADcAAAADwAAAAAAAAAAAAAAAACh&#10;AgAAZHJzL2Rvd25yZXYueG1sUEsFBgAAAAAEAAQA+QAAAI0DAAAAAA==&#10;" strokeweight="1.2pt"/>
                  <v:line id="Line 151" o:spid="_x0000_s1418" style="position:absolute;visibility:visible;mso-wrap-style:square" from="3137,2247" to="3137,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ckMAAAADcAAAADwAAAGRycy9kb3ducmV2LnhtbERPyWrDMBC9B/oPYgq9JXJSEmI3SigB&#10;g0+FLB8wWFPLxBoZSfXy91WhkNs83jqH02Q7MZAPrWMF61UGgrh2uuVGwf1WLvcgQkTW2DkmBTMF&#10;OB1fFgcstBv5QsM1NiKFcChQgYmxL6QMtSGLYeV64sR9O28xJugbqT2OKdx2cpNlO2mx5dRgsKez&#10;ofpx/bEKqjpeSm8rnue8/MrHe2fyoVTq7XX6/AARaYpP8b+70mn+9h3+nkkXyOM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k/nJDAAAAA3AAAAA8AAAAAAAAAAAAAAAAA&#10;oQIAAGRycy9kb3ducmV2LnhtbFBLBQYAAAAABAAEAPkAAACOAwAAAAA=&#10;" strokeweight="1.2pt"/>
                  <v:line id="Line 152" o:spid="_x0000_s1419" style="position:absolute;visibility:visible;mso-wrap-style:square" from="3137,2247" to="3205,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YE5MAAAADcAAAADwAAAGRycy9kb3ducmV2LnhtbERPyWrDMBC9B/oPYgq9JXJCE2I3SigB&#10;g0+FLB8wWFPLxBoZSfXy91WhkNs83jqH02Q7MZAPrWMF61UGgrh2uuVGwf1WLvcgQkTW2DkmBTMF&#10;OB1fFgcstBv5QsM1NiKFcChQgYmxL6QMtSGLYeV64sR9O28xJugbqT2OKdx2cpNlO2mx5dRgsKez&#10;ofpx/bEKqjpeSm8rnue8/MrHe2fyoVTq7XX6/AARaYpP8b+70mn+9h3+nkkXyOM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bWBOTAAAAA3AAAAA8AAAAAAAAAAAAAAAAA&#10;oQIAAGRycy9kb3ducmV2LnhtbFBLBQYAAAAABAAEAPkAAACOAwAAAAA=&#10;" strokeweight="1.2pt"/>
                  <v:line id="Line 153" o:spid="_x0000_s1420" style="position:absolute;visibility:visible;mso-wrap-style:square" from="3205,2247" to="3205,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Zqhf78AAADcAAAADwAAAGRycy9kb3ducmV2LnhtbERPyWrDMBC9B/oPYgq9xXIKCbEbJYSC&#10;wadClg8YrIllao2MpHr5+6pQyG0eb53Daba9GMmHzrGCTZaDIG6c7rhVcL9V6z2IEJE19o5JwUIB&#10;TseX1QFL7Sa+0HiNrUghHEpUYGIcSilDY8hiyNxAnLiH8xZjgr6V2uOUwm0v3/N8Jy12nBoMDvRp&#10;qPm+/lgFdRMvlbc1L0tRfRXTvTfFWCn19jqfP0BEmuNT/O+udZq/3cLfM+kCefw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2Zqhf78AAADcAAAADwAAAAAAAAAAAAAAAACh&#10;AgAAZHJzL2Rvd25yZXYueG1sUEsFBgAAAAAEAAQA+QAAAI0DAAAAAA==&#10;" strokeweight="1.2pt"/>
                  <v:line id="Line 154" o:spid="_x0000_s1421" style="position:absolute;visibility:visible;mso-wrap-style:square" from="3205,2247" to="3209,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Ug/CL8AAADcAAAADwAAAGRycy9kb3ducmV2LnhtbERPS2rDMBDdF3oHMYXsGjmFhtqNYkLB&#10;4FXBaQ4wWBPL1BoZSfXn9lUgkN083ncO5WIHMZEPvWMFu20Ggrh1uudOweWnev0AESKyxsExKVgp&#10;QHl8fjpgod3MDU3n2IkUwqFABSbGsZAytIYshq0biRN3dd5iTNB3UnucU7gd5FuW7aXFnlODwZG+&#10;DLW/5z+roG5jU3lb87rm1Xc+XwaTT5VSm5fl9Aki0hIf4ru71mn++x5uz6QL5PE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KUg/CL8AAADcAAAADwAAAAAAAAAAAAAAAACh&#10;AgAAZHJzL2Rvd25yZXYueG1sUEsFBgAAAAAEAAQA+QAAAI0DAAAAAA==&#10;" strokeweight="1.2pt"/>
                  <v:line id="Line 155" o:spid="_x0000_s1422" style="position:absolute;visibility:visible;mso-wrap-style:square" from="3267,2247" to="3315,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Sak8AAAADcAAAADwAAAGRycy9kb3ducmV2LnhtbERPyWrDMBC9B/oPYgq9JXICTWI3SigB&#10;g0+FLB8wWFPLxBoZSfXy91WhkNs83jqH02Q7MZAPrWMF61UGgrh2uuVGwf1WLvcgQkTW2DkmBTMF&#10;OB1fFgcstBv5QsM1NiKFcChQgYmxL6QMtSGLYeV64sR9O28xJugbqT2OKdx2cpNlW2mx5dRgsKez&#10;ofpx/bEKqjpeSm8rnue8/MrHe2fyoVTq7XX6/AARaYpP8b+70mn++w7+nkkXyOM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YEmpPAAAAA3AAAAA8AAAAAAAAAAAAAAAAA&#10;oQIAAGRycy9kb3ducmV2LnhtbFBLBQYAAAAABAAEAPkAAACOAwAAAAA=&#10;" strokeweight="1.2pt"/>
                  <v:line id="Line 156" o:spid="_x0000_s1423" style="position:absolute;visibility:visible;mso-wrap-style:square" from="3315,2247" to="3315,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sO4cIAAADcAAAADwAAAGRycy9kb3ducmV2LnhtbESPzWrDMBCE74W+g9hCb43cQkvtRAkl&#10;YPCpkDQPsFgby8RaGUnxz9t3D4XedpnZmW93h8UPaqKY+sAGXjcFKOI22J47A5ef+uUTVMrIFofA&#10;ZGClBIf948MOKxtmPtF0zp2SEE4VGnA5j5XWqXXkMW3CSCzaNUSPWdbYaRtxlnA/6Lei+NAee5YG&#10;hyMdHbW3890baNp8qqNveF3L+rucL4Mrp9qY56flawsq05L/zX/XjRX8d6GVZ2QCvf8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5sO4cIAAADcAAAADwAAAAAAAAAAAAAA&#10;AAChAgAAZHJzL2Rvd25yZXYueG1sUEsFBgAAAAAEAAQA+QAAAJADAAAAAA==&#10;" strokeweight="1.2pt"/>
                  <v:line id="Line 157" o:spid="_x0000_s1424" style="position:absolute;visibility:visible;mso-wrap-style:square" from="3315,2247" to="3315,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Nerer8AAADcAAAADwAAAGRycy9kb3ducmV2LnhtbERPyWrDMBC9B/IPYgK5JXIKKbEbJYSC&#10;wadClg8YrKllYo2MpHj5+6pQ6G0eb53jebKdGMiH1rGC3TYDQVw73XKj4HEvNwcQISJr7ByTgpkC&#10;nE/LxREL7Ua+0nCLjUghHApUYGLsCylDbchi2LqeOHHfzluMCfpGao9jCredfMuyd2mx5dRgsKdP&#10;Q/Xz9rIKqjpeS28rnue8/MrHR2fyoVRqvZouHyAiTfFf/OeudJq/z+H3mXSBPP0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Nerer8AAADcAAAADwAAAAAAAAAAAAAAAACh&#10;AgAAZHJzL2Rvd25yZXYueG1sUEsFBgAAAAAEAAQA+QAAAI0DAAAAAA==&#10;" strokeweight="1.2pt"/>
                  <v:line id="Line 158" o:spid="_x0000_s1425" style="position:absolute;visibility:visible;mso-wrap-style:square" from="3315,2247" to="3315,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4HIWsIAAADcAAAADwAAAGRycy9kb3ducmV2LnhtbESPzWrDMBCE74W8g9hCb43cHkLtRAml&#10;YPCpkDQPsFgby8RaGUnxz9t3D4XedpnZmW8Pp8UPaqKY+sAG3rYFKOI22J47A9ef+vUDVMrIFofA&#10;ZGClBKfj5umAlQ0zn2m65E5JCKcKDbicx0rr1DrymLZhJBbtFqLHLGvstI04S7gf9HtR7LTHnqXB&#10;4Uhfjtr75eENNG0+19E3vK5l/V3O18GVU23My/PyuQeVacn/5r/rxgr+TvDlGZlAH3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4HIWsIAAADcAAAADwAAAAAAAAAAAAAA&#10;AAChAgAAZHJzL2Rvd25yZXYueG1sUEsFBgAAAAAEAAQA+QAAAJADAAAAAA==&#10;" strokeweight="1.2pt"/>
                  <v:line id="Line 159" o:spid="_x0000_s1426" style="position:absolute;visibility:visible;mso-wrap-style:square" from="3315,2247" to="3382,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M1twb8AAADcAAAADwAAAGRycy9kb3ducmV2LnhtbERP24rCMBB9F/Yfwizsm6bug9iuUUQo&#10;9Enw8gFDMzZlm0lJsr38vVkQfJvDuc7uMNlODORD61jBepWBIK6dbrlRcL+Vyy2IEJE1do5JwUwB&#10;DvuPxQ4L7Ua+0HCNjUghHApUYGLsCylDbchiWLmeOHEP5y3GBH0jtccxhdtOfmfZRlpsOTUY7Olk&#10;qP69/lkFVR0vpbcVz3NenvPx3pl8KJX6+pyOPyAiTfEtfrkrneZv1vD/TLpA7p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M1twb8AAADcAAAADwAAAAAAAAAAAAAAAACh&#10;AgAAZHJzL2Rvd25yZXYueG1sUEsFBgAAAAAEAAQA+QAAAI0DAAAAAA==&#10;" strokeweight="1.2pt"/>
                  <v:line id="Line 160" o:spid="_x0000_s1427" style="position:absolute;visibility:visible;mso-wrap-style:square" from="3440,2247" to="3555,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ztr8AAADcAAAADwAAAGRycy9kb3ducmV2LnhtbERP24rCMBB9F/Yfwizsm6brg9iuUUQo&#10;9Enw8gFDMzZlm0lJsr38vVkQfJvDuc7uMNlODORD61jB9yoDQVw73XKj4H4rl1sQISJr7ByTgpkC&#10;HPYfix0W2o18oeEaG5FCOBSowMTYF1KG2pDFsHI9ceIezluMCfpGao9jCredXGfZRlpsOTUY7Olk&#10;qP69/lkFVR0vpbcVz3NenvPx3pl8KJX6+pyOPyAiTfEtfrkrneZv1vD/TLpA7p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B/ztr8AAADcAAAADwAAAAAAAAAAAAAAAACh&#10;AgAAZHJzL2Rvd25yZXYueG1sUEsFBgAAAAAEAAQA+QAAAI0DAAAAAA==&#10;" strokeweight="1.2pt"/>
                  <v:line id="Line 161" o:spid="_x0000_s1428" style="position:absolute;visibility:visible;mso-wrap-style:square" from="3612,2247" to="3727,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1NWLb8AAADcAAAADwAAAGRycy9kb3ducmV2LnhtbERPS2rDMBDdF3oHMYXsGjkthNqNYkLB&#10;4FXBaQ4wWBPL1BoZSfXn9lUgkN083ncO5WIHMZEPvWMFu20Ggrh1uudOweWnev0AESKyxsExKVgp&#10;QHl8fjpgod3MDU3n2IkUwqFABSbGsZAytIYshq0biRN3dd5iTNB3UnucU7gd5FuW7aXFnlODwZG+&#10;DLW/5z+roG5jU3lb87rm1Xc+XwaTT5VSm5fl9Aki0hIf4ru71mn+/h1uz6QL5PE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91NWLb8AAADcAAAADwAAAAAAAAAAAAAAAACh&#10;AgAAZHJzL2Rvd25yZXYueG1sUEsFBgAAAAAEAAQA+QAAAI0DAAAAAA==&#10;" strokeweight="1.2pt"/>
                  <v:line id="Line 162" o:spid="_x0000_s1429" style="position:absolute;visibility:visible;mso-wrap-style:square" from="3785,2247" to="3819,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rOWb8AAADcAAAADwAAAGRycy9kb3ducmV2LnhtbERPS2rDMBDdF3oHMYXsGjmlhNqNYkLB&#10;4FXBaQ4wWBPL1BoZSfXn9lUgkN083ncO5WIHMZEPvWMFu20Ggrh1uudOweWnev0AESKyxsExKVgp&#10;QHl8fjpgod3MDU3n2IkUwqFABSbGsZAytIYshq0biRN3dd5iTNB3UnucU7gd5FuW7aXFnlODwZG+&#10;DLW/5z+roG5jU3lb87rm1Xc+XwaTT5VSm5fl9Aki0hIf4ru71mn+/h1uz6QL5PE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eLrOWb8AAADcAAAADwAAAAAAAAAAAAAAAACh&#10;AgAAZHJzL2Rvd25yZXYueG1sUEsFBgAAAAAEAAQA+QAAAI0DAAAAAA==&#10;" strokeweight="1.2pt"/>
                  <v:line id="Line 163" o:spid="_x0000_s1430" style="position:absolute;visibility:visible;mso-wrap-style:square" from="3819,2247" to="3819,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rwr8AAADcAAAADwAAAGRycy9kb3ducmV2LnhtbERPS2rDMBDdF3oHMYXsGjmFhtqNYkLB&#10;4FXBaQ4wWBPL1BoZSfXn9lUgkN083ncO5WIHMZEPvWMFu20Ggrh1uudOweWnev0AESKyxsExKVgp&#10;QHl8fjpgod3MDU3n2IkUwqFABSbGsZAytIYshq0biRN3dd5iTNB3UnucU7gd5FuW7aXFnlODwZG+&#10;DLW/5z+roG5jU3lb87rm1Xc+XwaTT5VSm5fl9Aki0hIf4ru71mn+/h1uz6QL5PE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F/Zrwr8AAADcAAAADwAAAAAAAAAAAAAAAACh&#10;AgAAZHJzL2Rvd25yZXYueG1sUEsFBgAAAAAEAAQA+QAAAI0DAAAAAA==&#10;" strokeweight="1.2pt"/>
                  <v:line id="Line 164" o:spid="_x0000_s1431" style="position:absolute;visibility:visible;mso-wrap-style:square" from="3819,2247" to="3891,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yT1tb8AAADcAAAADwAAAGRycy9kb3ducmV2LnhtbERPS2rDMBDdF3IHMYHsGjlZmNqNEkLA&#10;4FUhaQ4wWFPLxBoZSfHn9lWg0N083ncOp9n2YiQfOscKdtsMBHHjdMetgvt39f4BIkRkjb1jUrBQ&#10;gNNx9XbAUruJrzTeYitSCIcSFZgYh1LK0BiyGLZuIE7cj/MWY4K+ldrjlMJtL/dZlkuLHacGgwNd&#10;DDWP29MqqJt4rbyteVmK6quY7r0pxkqpzXo+f4KINMd/8Z+71ml+nsPrmXSBPP4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5yT1tb8AAADcAAAADwAAAAAAAAAAAAAAAACh&#10;AgAAZHJzL2Rvd25yZXYueG1sUEsFBgAAAAAEAAQA+QAAAI0DAAAAAA==&#10;" strokeweight="1.2pt"/>
                  <v:line id="Line 165" o:spid="_x0000_s1432" style="position:absolute;visibility:visible;mso-wrap-style:square" from="3891,2247" to="3891,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hQLr8AAADcAAAADwAAAGRycy9kb3ducmV2LnhtbERPyWrDMBC9B/oPYgq9xXJ6SGI3SggF&#10;g0+FLB8wWBPL1BoZSfXy91WhkNs83jqH02x7MZIPnWMFmywHQdw43XGr4H6r1nsQISJr7B2TgoUC&#10;nI4vqwOW2k18ofEaW5FCOJSowMQ4lFKGxpDFkLmBOHEP5y3GBH0rtccphdtevuf5VlrsODUYHOjT&#10;UPN9/bEK6iZeKm9rXpai+iqme2+KsVLq7XU+f4CINMen+N9d6zR/u4O/Z9IF8vg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GhQLr8AAADcAAAADwAAAAAAAAAAAAAAAACh&#10;AgAAZHJzL2Rvd25yZXYueG1sUEsFBgAAAAAEAAQA+QAAAI0DAAAAAA==&#10;" strokeweight="1.2pt"/>
                  <v:line id="Line 166" o:spid="_x0000_s1433" style="position:absolute;visibility:visible;mso-wrap-style:square" from="3891,2247" to="3900,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EXMIAAADcAAAADwAAAGRycy9kb3ducmV2LnhtbESPzWrDMBCE74W8g9hCb43cHkLtRAml&#10;YPCpkDQPsFgby8RaGUnxz9t3D4XedpnZmW8Pp8UPaqKY+sAG3rYFKOI22J47A9ef+vUDVMrIFofA&#10;ZGClBKfj5umAlQ0zn2m65E5JCKcKDbicx0rr1DrymLZhJBbtFqLHLGvstI04S7gf9HtR7LTHnqXB&#10;4Uhfjtr75eENNG0+19E3vK5l/V3O18GVU23My/PyuQeVacn/5r/rxgr+TmjlGZlAH3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fEXMIAAADcAAAADwAAAAAAAAAAAAAA&#10;AAChAgAAZHJzL2Rvd25yZXYueG1sUEsFBgAAAAAEAAQA+QAAAJADAAAAAA==&#10;" strokeweight="1.2pt"/>
                  <v:line id="Line 167" o:spid="_x0000_s1434" style="position:absolute;visibility:visible;mso-wrap-style:square" from="3958,2247" to="3991,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thx78AAADcAAAADwAAAGRycy9kb3ducmV2LnhtbERP24rCMBB9X/Afwgi+ren6ILYaZVko&#10;9GnBywcMzdiUbSYlib38/UYQfJvDuc7hNNlODORD61jB1zoDQVw73XKj4HYtP3cgQkTW2DkmBTMF&#10;OB0XHwcstBv5TMMlNiKFcChQgYmxL6QMtSGLYe164sTdnbcYE/SN1B7HFG47ucmyrbTYcmow2NOP&#10;ofrv8rAKqjqeS28rnue8/M3HW2fyoVRqtZy+9yAiTfEtfrkrneZvc3g+ky6Qx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rthx78AAADcAAAADwAAAAAAAAAAAAAAAACh&#10;AgAAZHJzL2Rvd25yZXYueG1sUEsFBgAAAAAEAAQA+QAAAI0DAAAAAA==&#10;" strokeweight="1.2pt"/>
                  <v:line id="Line 168" o:spid="_x0000_s1435" style="position:absolute;visibility:visible;mso-wrap-style:square" from="3991,2247" to="3991,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heh8IAAADcAAAADwAAAGRycy9kb3ducmV2LnhtbESPzWrDMBCE74W+g9hCb43cHtraiRJK&#10;wOBTIWkeYLE2lom1MpLin7fvHgq97TKzM9/uDosf1EQx9YENvG4KUMRtsD13Bi4/9csnqJSRLQ6B&#10;ycBKCQ77x4cdVjbMfKLpnDslIZwqNOByHiutU+vIY9qEkVi0a4ges6yx0zbiLOF+0G9F8a499iwN&#10;Dkc6Ompv57s30LT5VEff8LqW9Xc5XwZXTrUxz0/L1xZUpiX/m/+uGyv4H4Ivz8gEev8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lheh8IAAADcAAAADwAAAAAAAAAAAAAA&#10;AAChAgAAZHJzL2Rvd25yZXYueG1sUEsFBgAAAAAEAAQA+QAAAJADAAAAAA==&#10;" strokeweight="1.2pt"/>
                  <v:line id="Line 169" o:spid="_x0000_s1436" style="position:absolute;visibility:visible;mso-wrap-style:square" from="3991,2247" to="4030,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RT7HMAAAADcAAAADwAAAGRycy9kb3ducmV2LnhtbERPS2rDMBDdF3oHMYHuatlZtLUbxYSA&#10;watC0hxgsCaWqTUykurP7atCobt5vO8c6tWOYiYfBscKiiwHQdw5PXCv4PbZPL+BCBFZ4+iYFGwU&#10;oD4+Phyw0m7hC83X2IsUwqFCBSbGqZIydIYshsxNxIm7O28xJuh7qT0uKdyOcp/nL9LiwKnB4ERn&#10;Q93X9dsqaLt4abxtedvK5qNcbqMp50app916egcRaY3/4j93q9P81wJ+n0kXyOM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0U+xzAAAAA3AAAAA8AAAAAAAAAAAAAAAAA&#10;oQIAAGRycy9kb3ducmV2LnhtbFBLBQYAAAAABAAEAPkAAACOAwAAAAA=&#10;" strokeweight="1.2pt"/>
                  <v:line id="Line 170" o:spid="_x0000_s1437" style="position:absolute;visibility:visible;mso-wrap-style:square" from="4030,2247" to="4030,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cZla78AAADcAAAADwAAAGRycy9kb3ducmV2LnhtbERPyWrDMBC9B/oPYgq9xXJyaGI3SggF&#10;g0+FLB8wWBPL1BoZSfXy91WhkNs83jqH02x7MZIPnWMFmywHQdw43XGr4H6r1nsQISJr7B2TgoUC&#10;nI4vqwOW2k18ofEaW5FCOJSowMQ4lFKGxpDFkLmBOHEP5y3GBH0rtccphdtebvP8XVrsODUYHOjT&#10;UPN9/bEK6iZeKm9rXpai+iqme2+KsVLq7XU+f4CINMen+N9d6zR/t4W/Z9IF8vg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cZla78AAADcAAAADwAAAAAAAAAAAAAAAACh&#10;AgAAZHJzL2Rvd25yZXYueG1sUEsFBgAAAAAEAAQA+QAAAI0DAAAAAA==&#10;" strokeweight="1.2pt"/>
                  <v:line id="Line 171" o:spid="_x0000_s1438" style="position:absolute;visibility:visible;mso-wrap-style:square" from="4030,2247" to="4073,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rA8MAAAADcAAAADwAAAGRycy9kb3ducmV2LnhtbERPyWrDMBC9B/oPYgq9JXJSSGI3SigB&#10;g0+FLB8wWFPLxBoZSfXy91WhkNs83jqH02Q7MZAPrWMF61UGgrh2uuVGwf1WLvcgQkTW2DkmBTMF&#10;OB1fFgcstBv5QsM1NiKFcChQgYmxL6QMtSGLYeV64sR9O28xJugbqT2OKdx2cpNlW2mx5dRgsKez&#10;ofpx/bEKqjpeSm8rnue8/MrHe2fyoVTq7XX6/AARaYpP8b+70mn+7h3+nkkXyOM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KKwPDAAAAA3AAAAA8AAAAAAAAAAAAAAAAA&#10;oQIAAGRycy9kb3ducmV2LnhtbFBLBQYAAAAABAAEAPkAAACOAwAAAAA=&#10;" strokeweight="1.2pt"/>
                  <v:line id="Line 172" o:spid="_x0000_s1439" style="position:absolute;visibility:visible;mso-wrap-style:square" from="4130,2247" to="4140,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NYhMAAAADcAAAADwAAAGRycy9kb3ducmV2LnhtbERPyWrDMBC9B/oPYgq9JXJCSWI3SigB&#10;g0+FLB8wWFPLxBoZSfXy91WhkNs83jqH02Q7MZAPrWMF61UGgrh2uuVGwf1WLvcgQkTW2DkmBTMF&#10;OB1fFgcstBv5QsM1NiKFcChQgYmxL6QMtSGLYeV64sR9O28xJugbqT2OKdx2cpNlW2mx5dRgsKez&#10;ofpx/bEKqjpeSm8rnue8/MrHe2fyoVTq7XX6/AARaYpP8b+70mn+7h3+nkkXyOM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1jWITAAAAA3AAAAA8AAAAAAAAAAAAAAAAA&#10;oQIAAGRycy9kb3ducmV2LnhtbFBLBQYAAAAABAAEAPkAAACOAwAAAAA=&#10;" strokeweight="1.2pt"/>
                  <v:line id="Line 173" o:spid="_x0000_s1440" style="position:absolute;visibility:visible;mso-wrap-style:square" from="4140,2247" to="4140,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9H8AAAADcAAAADwAAAGRycy9kb3ducmV2LnhtbERPyWrDMBC9B/oPYgq9JXICTWI3SigB&#10;g0+FLB8wWFPLxBoZSfXy91WhkNs83jqH02Q7MZAPrWMF61UGgrh2uuVGwf1WLvcgQkTW2DkmBTMF&#10;OB1fFgcstBv5QsM1NiKFcChQgYmxL6QMtSGLYeV64sR9O28xJugbqT2OKdx2cpNlW2mx5dRgsKez&#10;ofpx/bEKqjpeSm8rnue8/MrHe2fyoVTq7XX6/AARaYpP8b+70mn+7h3+nkkXyOM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Iv/R/AAAAA3AAAAA8AAAAAAAAAAAAAAAAA&#10;oQIAAGRycy9kb3ducmV2LnhtbFBLBQYAAAAABAAEAPkAAACOAwAAAAA=&#10;" strokeweight="1.2pt"/>
                  <v:line id="Line 174" o:spid="_x0000_s1441" style="position:absolute;visibility:visible;mso-wrap-style:square" from="4140,2247" to="4188,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v1jaL8AAADcAAAADwAAAGRycy9kb3ducmV2LnhtbERPyWrDMBC9B/oPYgq9xXJ6SGI3SggF&#10;g0+FLB8wWBPL1BoZSfXy91WhkNs83jqH02x7MZIPnWMFmywHQdw43XGr4H6r1nsQISJr7B2TgoUC&#10;nI4vqwOW2k18ofEaW5FCOJSowMQ4lFKGxpDFkLmBOHEP5y3GBH0rtccphdtevuf5VlrsODUYHOjT&#10;UPN9/bEK6iZeKm9rXpai+iqme2+KsVLq7XU+f4CINMen+N9d6zR/t4W/Z9IF8vg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Yv1jaL8AAADcAAAADwAAAAAAAAAAAAAAAACh&#10;AgAAZHJzL2Rvd25yZXYueG1sUEsFBgAAAAAEAAQA+QAAAI0DAAAAAA==&#10;" strokeweight="1.2pt"/>
                  <v:line id="Line 175" o:spid="_x0000_s1442" style="position:absolute;visibility:visible;mso-wrap-style:square" from="4188,2247" to="4188,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HG88AAAADcAAAADwAAAGRycy9kb3ducmV2LnhtbERPS2rDMBDdF3oHMYXsGjldNLUbxYSC&#10;wauC0xxgsCaWqTUykurP7atAILt5vO8cysUOYiIfescKdtsMBHHrdM+dgstP9foBIkRkjYNjUrBS&#10;gPL4/HTAQruZG5rOsRMphEOBCkyMYyFlaA1ZDFs3Eifu6rzFmKDvpPY4p3A7yLcse5cWe04NBkf6&#10;MtT+nv+sgrqNTeVtzeuaV9/5fBlMPlVKbV6W0yeISEt8iO/uWqf5+z3cnkkXyOM/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2xxvPAAAAA3AAAAA8AAAAAAAAAAAAAAAAA&#10;oQIAAGRycy9kb3ducmV2LnhtbFBLBQYAAAAABAAEAPkAAACOAwAAAAA=&#10;" strokeweight="1.2pt"/>
                  <v:line id="Line 176" o:spid="_x0000_s1443" style="position:absolute;visibility:visible;mso-wrap-style:square" from="4188,2247" to="4212,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C5SgcIAAADcAAAADwAAAGRycy9kb3ducmV2LnhtbESPzWrDMBCE74W+g9hCb43cHtraiRJK&#10;wOBTIWkeYLE2lom1MpLin7fvHgq97TKzM9/uDosf1EQx9YENvG4KUMRtsD13Bi4/9csnqJSRLQ6B&#10;ycBKCQ77x4cdVjbMfKLpnDslIZwqNOByHiutU+vIY9qEkVi0a4ges6yx0zbiLOF+0G9F8a499iwN&#10;Dkc6Ompv57s30LT5VEff8LqW9Xc5XwZXTrUxz0/L1xZUpiX/m/+uGyv4H0Irz8gEev8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C5SgcIAAADcAAAADwAAAAAAAAAAAAAA&#10;AAChAgAAZHJzL2Rvd25yZXYueG1sUEsFBgAAAAAEAAQA+QAAAJADAAAAAA==&#10;" strokeweight="1.2pt"/>
                  <v:line id="Line 177" o:spid="_x0000_s1444" style="position:absolute;visibility:visible;mso-wrap-style:square" from="4212,2247" to="4212,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2L3Gr8AAADcAAAADwAAAGRycy9kb3ducmV2LnhtbERPyWrDMBC9B/IPYgK5JXJ6SGM3SggF&#10;g0+FLB8wWFPLxBoZSfHy91Wh0Ns83jrH82Q7MZAPrWMFu20Ggrh2uuVGweNebg4gQkTW2DkmBTMF&#10;OJ+WiyMW2o18peEWG5FCOBSowMTYF1KG2pDFsHU9ceK+nbcYE/SN1B7HFG47+ZZle2mx5dRgsKdP&#10;Q/Xz9rIKqjpeS28rnue8/MrHR2fyoVRqvZouHyAiTfFf/OeudJr/nsPvM+kCefo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E2L3Gr8AAADcAAAADwAAAAAAAAAAAAAAAACh&#10;AgAAZHJzL2Rvd25yZXYueG1sUEsFBgAAAAAEAAQA+QAAAI0DAAAAAA==&#10;" strokeweight="1.2pt"/>
                  <v:line id="Line 178" o:spid="_x0000_s1445" style="position:absolute;visibility:visible;mso-wrap-style:square" from="4212,2247" to="4246,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40uoMIAAADcAAAADwAAAGRycy9kb3ducmV2LnhtbESPzWrDMBCE74W8g9hCb43cHkrsRAml&#10;YPCpkDQPsFgby8RaGUnxz9t3D4XedpnZmW8Pp8UPaqKY+sAG3rYFKOI22J47A9ef+nUHKmVki0Ng&#10;MrBSgtNx83TAyoaZzzRdcqckhFOFBlzOY6V1ah15TNswEot2C9FjljV22kacJdwP+r0oPrTHnqXB&#10;4Uhfjtr75eENNG0+19E3vK5l/V3O18GVU23My/PyuQeVacn/5r/rxgr+TvDlGZlAH3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40uoMIAAADcAAAADwAAAAAAAAAAAAAA&#10;AAChAgAAZHJzL2Rvd25yZXYueG1sUEsFBgAAAAAEAAQA+QAAAJADAAAAAA==&#10;" strokeweight="1.2pt"/>
                  <v:line id="Line 179" o:spid="_x0000_s1446" style="position:absolute;visibility:visible;mso-wrap-style:square" from="4303,2247" to="4327,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MGLO78AAADcAAAADwAAAGRycy9kb3ducmV2LnhtbERP24rCMBB9F/Yfwiz4pqn7sNiuUUQo&#10;9Enw8gFDMzZlm0lJsr38vVkQfJvDuc7uMNlODORD61jBZp2BIK6dbrlRcL+Vqy2IEJE1do5JwUwB&#10;DvuPxQ4L7Ua+0HCNjUghHApUYGLsCylDbchiWLueOHEP5y3GBH0jtccxhdtOfmXZt7TYcmow2NPJ&#10;UP17/bMKqjpeSm8rnue8POfjvTP5UCq1/JyOPyAiTfEtfrkrneZvN/D/TLpA7p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2MGLO78AAADcAAAADwAAAAAAAAAAAAAAAACh&#10;AgAAZHJzL2Rvd25yZXYueG1sUEsFBgAAAAAEAAQA+QAAAI0DAAAAAA==&#10;" strokeweight="1.2pt"/>
                  <v:line id="Line 180" o:spid="_x0000_s1447" style="position:absolute;visibility:visible;mso-wrap-style:square" from="4327,2247" to="4327,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MVTL8AAADcAAAADwAAAGRycy9kb3ducmV2LnhtbERP24rCMBB9F/Yfwiz4pun6sNiuUUQo&#10;9Enw8gFDMzZlm0lJsr38vVkQfJvDuc7uMNlODORD61jB1zoDQVw73XKj4H4rV1sQISJr7ByTgpkC&#10;HPYfix0W2o18oeEaG5FCOBSowMTYF1KG2pDFsHY9ceIezluMCfpGao9jCred3GTZt7TYcmow2NPJ&#10;UP17/bMKqjpeSm8rnue8POfjvTP5UCq1/JyOPyAiTfEtfrkrneZvN/D/TLpA7p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KBMVTL8AAADcAAAADwAAAAAAAAAAAAAAAACh&#10;AgAAZHJzL2Rvd25yZXYueG1sUEsFBgAAAAAEAAQA+QAAAI0DAAAAAA==&#10;" strokeweight="1.2pt"/>
                  <v:line id="Line 181" o:spid="_x0000_s1448" style="position:absolute;visibility:visible;mso-wrap-style:square" from="4327,2247" to="4418,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1+w178AAADcAAAADwAAAGRycy9kb3ducmV2LnhtbERPS2rDMBDdF3oHMYXsGjktlNiNYkLB&#10;4FXBaQ4wWBPL1BoZSfXn9lUgkN083ncO5WIHMZEPvWMFu20Ggrh1uudOweWnet2DCBFZ4+CYFKwU&#10;oDw+Px2w0G7mhqZz7EQK4VCgAhPjWEgZWkMWw9aNxIm7Om8xJug7qT3OKdwO8i3LPqTFnlODwZG+&#10;DLW/5z+roG5jU3lb87rm1Xc+XwaTT5VSm5fl9Aki0hIf4ru71mn+/h1uz6QL5PE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R1+w178AAADcAAAADwAAAAAAAAAAAAAAAACh&#10;AgAAZHJzL2Rvd25yZXYueG1sUEsFBgAAAAAEAAQA+QAAAI0DAAAAAA==&#10;" strokeweight="1.2pt"/>
                  <v:line id="Line 182" o:spid="_x0000_s1449" style="position:absolute;visibility:visible;mso-wrap-style:square" from="4476,2247" to="4577,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Yoo78AAADcAAAADwAAAGRycy9kb3ducmV2LnhtbERPS2rDMBDdF3oHMYXsGjmllNiNYkLB&#10;4FXBaQ4wWBPL1BoZSfXn9lUgkN083ncO5WIHMZEPvWMFu20Ggrh1uudOweWnet2DCBFZ4+CYFKwU&#10;oDw+Px2w0G7mhqZz7EQK4VCgAhPjWEgZWkMWw9aNxIm7Om8xJug7qT3OKdwO8i3LPqTFnlODwZG+&#10;DLW/5z+roG5jU3lb87rm1Xc+XwaTT5VSm5fl9Aki0hIf4ru71mn+/h1uz6QL5PE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yLYoo78AAADcAAAADwAAAAAAAAAAAAAAAACh&#10;AgAAZHJzL2Rvd25yZXYueG1sUEsFBgAAAAAEAAQA+QAAAI0DAAAAAA==&#10;" strokeweight="1.2pt"/>
                  <v:line id="Line 183" o:spid="_x0000_s1450" style="position:absolute;visibility:visible;mso-wrap-style:square" from="4577,2247" to="4577,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NOL8AAADcAAAADwAAAGRycy9kb3ducmV2LnhtbERPS2rDMBDdF3oHMYXsGjmFltiNYkLB&#10;4FXBaQ4wWBPL1BoZSfXn9lUgkN083ncO5WIHMZEPvWMFu20Ggrh1uudOweWnet2DCBFZ4+CYFKwU&#10;oDw+Px2w0G7mhqZz7EQK4VCgAhPjWEgZWkMWw9aNxIm7Om8xJug7qT3OKdwO8i3LPqTFnlODwZG+&#10;DLW/5z+roG5jU3lb87rm1Xc+XwaTT5VSm5fl9Aki0hIf4ru71mn+/h1uz6QL5PE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p/qNOL8AAADcAAAADwAAAAAAAAAAAAAAAACh&#10;AgAAZHJzL2Rvd25yZXYueG1sUEsFBgAAAAAEAAQA+QAAAI0DAAAAAA==&#10;" strokeweight="1.2pt"/>
                  <v:line id="Line 184" o:spid="_x0000_s1451" style="position:absolute;visibility:visible;mso-wrap-style:square" from="4577,2247" to="4591,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gTT78AAADcAAAADwAAAGRycy9kb3ducmV2LnhtbERP24rCMBB9F/Yfwiz4pun6ILZrFBEK&#10;fVrw8gFDMzZlm0lJsr38vVkQfJvDuc7+ONlODORD61jB1zoDQVw73XKj4H4rVzsQISJr7ByTgpkC&#10;HA8fiz0W2o18oeEaG5FCOBSowMTYF1KG2pDFsHY9ceIezluMCfpGao9jCred3GTZVlpsOTUY7Ols&#10;qP69/lkFVR0vpbcVz3Ne/uTjvTP5UCq1/JxO3yAiTfEtfrkrnebvtvD/TLpAHp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ygTT78AAADcAAAADwAAAAAAAAAAAAAAAACh&#10;AgAAZHJzL2Rvd25yZXYueG1sUEsFBgAAAAAEAAQA+QAAAI0DAAAAAA==&#10;" strokeweight="1.2pt"/>
                  <v:line id="Line 185" o:spid="_x0000_s1452" style="position:absolute;visibility:visible;mso-wrap-style:square" from="4648,2247" to="4764,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GS21MAAAADcAAAADwAAAGRycy9kb3ducmV2LnhtbERPS2rDMBDdF3oHMYXsGjldtLEbxYSC&#10;wauC0xxgsCaWqTUykurP7atAILt5vO8cysUOYiIfescKdtsMBHHrdM+dgstP9boHESKyxsExKVgp&#10;QHl8fjpgod3MDU3n2IkUwqFABSbGsZAytIYshq0biRN3dd5iTNB3UnucU7gd5FuWvUuLPacGgyN9&#10;GWp/z39WQd3GpvK25nXNq+98vgwmnyqlNi/L6RNEpCU+xHd3rdP8/QfcnkkXyOM/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hkttTAAAAA3AAAAA8AAAAAAAAAAAAAAAAA&#10;oQIAAGRycy9kb3ducmV2LnhtbFBLBQYAAAAABAAEAPkAAACOAwAAAAA=&#10;" strokeweight="1.2pt"/>
                  <v:line id="Line 186" o:spid="_x0000_s1453" style="position:absolute;visibility:visible;mso-wrap-style:square" from="4821,2247" to="4936,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fsipsIAAADcAAAADwAAAGRycy9kb3ducmV2LnhtbESPzWrDMBCE74W8g9hCb43cHkrsRAml&#10;YPCpkDQPsFgby8RaGUnxz9t3D4XedpnZmW8Pp8UPaqKY+sAG3rYFKOI22J47A9ef+nUHKmVki0Ng&#10;MrBSgtNx83TAyoaZzzRdcqckhFOFBlzOY6V1ah15TNswEot2C9FjljV22kacJdwP+r0oPrTHnqXB&#10;4Uhfjtr75eENNG0+19E3vK5l/V3O18GVU23My/PyuQeVacn/5r/rxgr+TmjlGZlAH3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fsipsIAAADcAAAADwAAAAAAAAAAAAAA&#10;AAChAgAAZHJzL2Rvd25yZXYueG1sUEsFBgAAAAAEAAQA+QAAAJADAAAAAA==&#10;" strokeweight="1.2pt"/>
                  <v:line id="Line 187" o:spid="_x0000_s1454" style="position:absolute;visibility:visible;mso-wrap-style:square" from="4994,2247" to="5008,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eHPb4AAADcAAAADwAAAGRycy9kb3ducmV2LnhtbERPzYrCMBC+L/gOYQRva6qHxXaNIkKh&#10;J0HXBxia2abYTEoS+/P2ZkHY23x8v7M/TrYTA/nQOlawWWcgiGunW24U3H/Kzx2IEJE1do5JwUwB&#10;jofFxx4L7Ua+0nCLjUghHApUYGLsCylDbchiWLueOHG/zluMCfpGao9jCred3GbZl7TYcmow2NPZ&#10;UP24Pa2Cqo7X0tuK5zkvL/l470w+lEqtltPpG0SkKf6L3+5Kp/m7HP6eSRfIwws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mt4c9vgAAANwAAAAPAAAAAAAAAAAAAAAAAKEC&#10;AABkcnMvZG93bnJldi54bWxQSwUGAAAAAAQABAD5AAAAjAMAAAAA&#10;" strokeweight="1.2pt"/>
                  <v:line id="Line 188" o:spid="_x0000_s1455" style="position:absolute;visibility:visible;mso-wrap-style:square" from="5008,2247" to="5008,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S4fcIAAADcAAAADwAAAGRycy9kb3ducmV2LnhtbESPzWrDMBCE74W8g9hAb42cHkLtRgkl&#10;YPCpkDQPsFhby9RaGUn1z9t3D4HedpnZmW+P58UPaqKY+sAG9rsCFHEbbM+dgftX/fIGKmVki0Ng&#10;MrBSgvNp83TEyoaZrzTdcqckhFOFBlzOY6V1ah15TLswEov2HaLHLGvstI04S7gf9GtRHLTHnqXB&#10;4UgXR+3P7dcbaNp8raNveF3L+rOc74Mrp9qY5+3y8Q4q05L/zY/rxgp+KfjyjEygT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lS4fcIAAADcAAAADwAAAAAAAAAAAAAA&#10;AAChAgAAZHJzL2Rvd25yZXYueG1sUEsFBgAAAAAEAAQA+QAAAJADAAAAAA==&#10;" strokeweight="1.2pt"/>
                  <v:line id="Line 189" o:spid="_x0000_s1456" style="position:absolute;visibility:visible;mso-wrap-style:square" from="5008,2247" to="5056,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gd5r8AAADcAAAADwAAAGRycy9kb3ducmV2LnhtbERP24rCMBB9X/Afwgj7tqbuw2KrUUQo&#10;9Enw8gFDMzbFZlKS2Mvfb4SFfZvDuc7uMNlODORD61jBepWBIK6dbrlRcL+VXxsQISJr7ByTgpkC&#10;HPaLjx0W2o18oeEaG5FCOBSowMTYF1KG2pDFsHI9ceIezluMCfpGao9jCred/M6yH2mx5dRgsKeT&#10;ofp5fVkFVR0vpbcVz3NenvPx3pl8KJX6XE7HLYhIU/wX/7krnebna3g/ky6Q+1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XRgd5r8AAADcAAAADwAAAAAAAAAAAAAAAACh&#10;AgAAZHJzL2Rvd25yZXYueG1sUEsFBgAAAAAEAAQA+QAAAI0DAAAAAA==&#10;" strokeweight="1.2pt"/>
                  <v:line id="Line 190" o:spid="_x0000_s1457" style="position:absolute;visibility:visible;mso-wrap-style:square" from="5056,2247" to="5056,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qDkb4AAADcAAAADwAAAGRycy9kb3ducmV2LnhtbERPzYrCMBC+C75DGMGbputBtl2jLAuF&#10;ngRdH2BoZpuyzaQksT9vbwTB23x8v3M4TbYTA/nQOlbwsc1AENdOt9wouP2Wm08QISJr7ByTgpkC&#10;nI7LxQEL7Ua+0HCNjUghHApUYGLsCylDbchi2LqeOHF/zluMCfpGao9jCred3GXZXlpsOTUY7OnH&#10;UP1/vVsFVR0vpbcVz3NenvPx1pl8KJVar6bvLxCRpvgWv9yVTvPzHTyfSRfI4w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tyoORvgAAANwAAAAPAAAAAAAAAAAAAAAAAKEC&#10;AABkcnMvZG93bnJldi54bWxQSwUGAAAAAAQABAD5AAAAjAMAAAAA&#10;" strokeweight="1.2pt"/>
                  <v:line id="Line 191" o:spid="_x0000_s1458" style="position:absolute;visibility:visible;mso-wrap-style:square" from="5056,2247" to="5104,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YmCr8AAADcAAAADwAAAGRycy9kb3ducmV2LnhtbERPyWrDMBC9B/IPYgK5JXIaKLEbJYSC&#10;wadClg8YrKllYo2MpHj5+6pQ6G0eb53jebKdGMiH1rGC3TYDQVw73XKj4HEvNwcQISJr7ByTgpkC&#10;nE/LxREL7Ua+0nCLjUghHApUYGLsCylDbchi2LqeOHHfzluMCfpGao9jCredfMuyd2mx5dRgsKdP&#10;Q/Xz9rIKqjpeS28rnue8/MrHR2fyoVRqvZouHyAiTfFf/OeudJqf7+H3mXSBPP0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oYmCr8AAADcAAAADwAAAAAAAAAAAAAAAACh&#10;AgAAZHJzL2Rvd25yZXYueG1sUEsFBgAAAAAEAAQA+QAAAI0DAAAAAA==&#10;" strokeweight="1.2pt"/>
                  <v:line id="Line 192" o:spid="_x0000_s1459" style="position:absolute;visibility:visible;mso-wrap-style:square" from="5104,2247" to="5104,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W++fr8AAADcAAAADwAAAGRycy9kb3ducmV2LnhtbERPyWrDMBC9B/IPYgK5JXJKKLEbJYSC&#10;wadClg8YrKllYo2MpHj5+6pQ6G0eb53jebKdGMiH1rGC3TYDQVw73XKj4HEvNwcQISJr7ByTgpkC&#10;nE/LxREL7Ua+0nCLjUghHApUYGLsCylDbchi2LqeOHHfzluMCfpGao9jCredfMuyd2mx5dRgsKdP&#10;Q/Xz9rIKqjpeS28rnue8/MrHR2fyoVRqvZouHyAiTfFf/OeudJqf7+H3mXSBPP0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TW++fr8AAADcAAAADwAAAAAAAAAAAAAAAACh&#10;AgAAZHJzL2Rvd25yZXYueG1sUEsFBgAAAAAEAAQA+QAAAI0DAAAAAA==&#10;" strokeweight="1.2pt"/>
                  <v:line id="Line 193" o:spid="_x0000_s1460" style="position:absolute;visibility:visible;mso-wrap-style:square" from="5104,2247" to="5109,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Mb5b8AAADcAAAADwAAAGRycy9kb3ducmV2LnhtbERPyWrDMBC9B/IPYgK5JXIKKbEbJYSC&#10;wadClg8YrKllYo2MpHj5+6pQ6G0eb53jebKdGMiH1rGC3TYDQVw73XKj4HEvNwcQISJr7ByTgpkC&#10;nE/LxREL7Ua+0nCLjUghHApUYGLsCylDbchi2LqeOHHfzluMCfpGao9jCredfMuyd2mx5dRgsKdP&#10;Q/Xz9rIKqjpeS28rnue8/MrHR2fyoVRqvZouHyAiTfFf/OeudJqf7+H3mXSBPP0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iMb5b8AAADcAAAADwAAAAAAAAAAAAAAAACh&#10;AgAAZHJzL2Rvd25yZXYueG1sUEsFBgAAAAAEAAQA+QAAAI0DAAAAAA==&#10;" strokeweight="1.2pt"/>
                  <v:rect id="Rectangle 194" o:spid="_x0000_s1461" style="position:absolute;left:3895;top:2357;width:759;height:2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QXhr8A&#10;AADcAAAADwAAAGRycy9kb3ducmV2LnhtbERPzYrCMBC+L/gOYQRva6oHcatRRBBc8WL1AYZm+oPJ&#10;pCTRdt/eCMLe5uP7nfV2sEY8yYfWsYLZNANBXDrdcq3gdj18L0GEiKzROCYFfxRguxl9rTHXrucL&#10;PYtYixTCIUcFTYxdLmUoG7IYpq4jTlzlvMWYoK+l9tincGvkPMsW0mLLqaHBjvYNlffiYRXIa3Ho&#10;l4XxmTvNq7P5PV4qckpNxsNuBSLSEP/FH/dRp/k/C3g/ky6Qm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gtBeGvwAAANwAAAAPAAAAAAAAAAAAAAAAAJgCAABkcnMvZG93bnJl&#10;di54bWxQSwUGAAAAAAQABAD1AAAAhAMAAAAA&#10;" filled="f" stroked="f">
                    <v:textbox style="mso-fit-shape-to-text:t" inset="0,0,0,0">
                      <w:txbxContent>
                        <w:p w14:paraId="20836C0F" w14:textId="77777777" w:rsidR="002C11AD" w:rsidRDefault="002C11AD">
                          <w:proofErr w:type="spellStart"/>
                          <w:r>
                            <w:rPr>
                              <w:rFonts w:ascii="Arial" w:hAnsi="Arial" w:cs="Arial"/>
                              <w:color w:val="000000"/>
                              <w:kern w:val="0"/>
                              <w:sz w:val="22"/>
                            </w:rPr>
                            <w:t>GroupA</w:t>
                          </w:r>
                          <w:proofErr w:type="spellEnd"/>
                        </w:p>
                      </w:txbxContent>
                    </v:textbox>
                  </v:rect>
                  <v:rect id="Rectangle 195" o:spid="_x0000_s1462" style="position:absolute;left:5594;top:1676;width:759;height:2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yHb8A&#10;AADcAAAADwAAAGRycy9kb3ducmV2LnhtbERPzYrCMBC+L/gOYQRva6oHV6tRRBBU9mL1AYZm+oPJ&#10;pCRZ2317IyzsbT6+39nsBmvEk3xoHSuYTTMQxKXTLdcK7rfj5xJEiMgajWNS8EsBdtvRxwZz7Xq+&#10;0rOItUghHHJU0MTY5VKGsiGLYeo64sRVzluMCfpaao99CrdGzrNsIS22nBoa7OjQUPkofqwCeSuO&#10;/bIwPnOXefVtzqdrRU6pyXjYr0FEGuK/+M990mn+6gvez6QL5PY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P+LIdvwAAANwAAAAPAAAAAAAAAAAAAAAAAJgCAABkcnMvZG93bnJl&#10;di54bWxQSwUGAAAAAAQABAD1AAAAhAMAAAAA&#10;" filled="f" stroked="f">
                    <v:textbox style="mso-fit-shape-to-text:t" inset="0,0,0,0">
                      <w:txbxContent>
                        <w:p w14:paraId="4E753238" w14:textId="77777777" w:rsidR="002C11AD" w:rsidRDefault="002C11AD">
                          <w:proofErr w:type="spellStart"/>
                          <w:r>
                            <w:rPr>
                              <w:rFonts w:ascii="Arial" w:hAnsi="Arial" w:cs="Arial"/>
                              <w:color w:val="000000"/>
                              <w:kern w:val="0"/>
                              <w:sz w:val="22"/>
                            </w:rPr>
                            <w:t>GroupB</w:t>
                          </w:r>
                          <w:proofErr w:type="spellEnd"/>
                        </w:p>
                      </w:txbxContent>
                    </v:textbox>
                  </v:rect>
                  <v:rect id="Rectangle 196" o:spid="_x0000_s1463" style="position:absolute;left:6433;top:4028;width:865;height:3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cmb8MA&#10;AADcAAAADwAAAGRycy9kb3ducmV2LnhtbESPT2sCMRDF70K/Q5hCb5qth6Jbo5SCoMWLqx9g2Mz+&#10;oclkSVJ3/fadg+Bthvfmvd9sdpN36kYx9YENvC8KUMR1sD23Bq6X/XwFKmVkiy4wGbhTgt32ZbbB&#10;0oaRz3SrcqskhFOJBrqch1LrVHfkMS3CQCxaE6LHLGtstY04Srh3elkUH9pjz9LQ4UDfHdW/1Z83&#10;oC/VflxVLhbhZ9mc3PFwbigY8/Y6fX2CyjTlp/lxfbCCvxZaeUYm0N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mcmb8MAAADcAAAADwAAAAAAAAAAAAAAAACYAgAAZHJzL2Rv&#10;d25yZXYueG1sUEsFBgAAAAAEAAQA9QAAAIgDAAAAAA==&#10;" filled="f" stroked="f">
                    <v:textbox style="mso-fit-shape-to-text:t" inset="0,0,0,0">
                      <w:txbxContent>
                        <w:p w14:paraId="08019856" w14:textId="77777777" w:rsidR="002C11AD" w:rsidRDefault="002C11AD">
                          <w:r>
                            <w:rPr>
                              <w:rFonts w:ascii="Arial" w:hAnsi="Arial" w:cs="Arial"/>
                              <w:color w:val="000000"/>
                              <w:kern w:val="0"/>
                              <w:sz w:val="28"/>
                              <w:szCs w:val="28"/>
                            </w:rPr>
                            <w:t>p&lt;0.05</w:t>
                          </w:r>
                        </w:p>
                      </w:txbxContent>
                    </v:textbox>
                  </v:rect>
                  <v:rect id="Rectangle 197" o:spid="_x0000_s1464" style="position:absolute;left:-230;top:2232;width:1121;height:276;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kXmsIA&#10;AADcAAAADwAAAGRycy9kb3ducmV2LnhtbERPS2uDQBC+F/Iflgn0UpK1JU2qdRNEkPRUyPM8uFOV&#10;urPibtX8+26hkNt8fM9Jd5NpxUC9aywreF5GIIhLqxuuFJxPxeINhPPIGlvLpOBGDnbb2UOKibYj&#10;H2g4+kqEEHYJKqi97xIpXVmTQbe0HXHgvmxv0AfYV1L3OIZw08qXKFpLgw2Hhho7ymsqv48/RsFr&#10;hNfT7XPD+dMq6w6xL657fVHqcT5l7yA8Tf4u/nd/6DA/juHvmXCB3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6ReawgAAANwAAAAPAAAAAAAAAAAAAAAAAJgCAABkcnMvZG93&#10;bnJldi54bWxQSwUGAAAAAAQABAD1AAAAhwMAAAAA&#10;" filled="f" stroked="f">
                    <v:textbox style="mso-fit-shape-to-text:t" inset="0,0,0,0">
                      <w:txbxContent>
                        <w:p w14:paraId="1C531B7D" w14:textId="77777777" w:rsidR="002C11AD" w:rsidRDefault="002C11AD">
                          <w:r>
                            <w:rPr>
                              <w:rFonts w:ascii="Arial" w:hAnsi="Arial" w:cs="Arial"/>
                              <w:color w:val="000000"/>
                              <w:kern w:val="0"/>
                              <w:szCs w:val="24"/>
                            </w:rPr>
                            <w:t>Probability</w:t>
                          </w:r>
                        </w:p>
                      </w:txbxContent>
                    </v:textbox>
                  </v:rect>
                  <v:line id="Line 198" o:spid="_x0000_s1465" style="position:absolute;flip:y;visibility:visible;mso-wrap-style:square" from="931,533" to="931,47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gGLVMAAAADcAAAADwAAAGRycy9kb3ducmV2LnhtbESPT4vCMBTE7wt+h/AEb2uq4B+qUURQ&#10;PK1YvXh7NM822LyUJGr99mZhYY/DzPyGWa4724gn+WAcKxgNMxDEpdOGKwWX8+57DiJEZI2NY1Lw&#10;pgDrVe9ribl2Lz7Rs4iVSBAOOSqoY2xzKUNZk8UwdC1x8m7OW4xJ+kpqj68Et40cZ9lUWjScFmps&#10;aVtTeS8eVsE+2JIcGhe6ybEYPfz1x8yuSg363WYBIlIX/8N/7YNWkIjweyYdAbn6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IBi1TAAAAA3AAAAA8AAAAAAAAAAAAAAAAA&#10;oQIAAGRycy9kb3ducmV2LnhtbFBLBQYAAAAABAAEAPkAAACOAwAAAAA=&#10;" strokeweight=".5pt"/>
                  <v:line id="Line 199" o:spid="_x0000_s1466" style="position:absolute;flip:x;visibility:visible;mso-wrap-style:square" from="854,4604" to="931,46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U0uz8EAAADcAAAADwAAAGRycy9kb3ducmV2LnhtbESPQYvCMBSE78L+h/AW9qZphdWlGkUW&#10;Vjwp1r14ezTPNti8lCRq/fdGEDwOM/MNM1/2thVX8sE4VpCPMhDEldOGawX/h7/hD4gQkTW2jknB&#10;nQIsFx+DORba3XhP1zLWIkE4FKigibErpAxVQxbDyHXEyTs5bzEm6WupPd4S3LZynGUTadFwWmiw&#10;o9+GqnN5sQrWwVbk0LjQf+/K/OKPWzM9KvX12a9mICL18R1+tTdawTjL4XkmHQG5e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NTS7PwQAAANwAAAAPAAAAAAAAAAAAAAAA&#10;AKECAABkcnMvZG93bnJldi54bWxQSwUGAAAAAAQABAD5AAAAjwMAAAAA&#10;" strokeweight=".5pt"/>
                  <v:rect id="Rectangle 200" o:spid="_x0000_s1467" style="position:absolute;left:439;top:4410;width:429;height:253;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JxEMMA&#10;AADcAAAADwAAAGRycy9kb3ducmV2LnhtbESPW4vCMBSE3xf8D+EIviyaWFwv1SgiiPu04PX50Bzb&#10;YnNSmqj1328WFnwcZuYbZrFqbSUe1PjSsYbhQIEgzpwpOddwOm77UxA+IBusHJOGF3lYLTsfC0yN&#10;e/KeHoeQiwhhn6KGIoQ6ldJnBVn0A1cTR+/qGoshyiaXpsFnhNtKJkqNpcWS40KBNW0Kym6Hu9Xw&#10;pfByfP1MePM5Wtf7Wdheduasda/brucgArXhHf5vfxsNiUrg70w8An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JxEMMAAADcAAAADwAAAAAAAAAAAAAAAACYAgAAZHJzL2Rv&#10;d25yZXYueG1sUEsFBgAAAAAEAAQA9QAAAIgDAAAAAA==&#10;" filled="f" stroked="f">
                    <v:textbox style="mso-fit-shape-to-text:t" inset="0,0,0,0">
                      <w:txbxContent>
                        <w:p w14:paraId="5E4511D1" w14:textId="77777777" w:rsidR="002C11AD" w:rsidRDefault="002C11AD">
                          <w:r>
                            <w:rPr>
                              <w:rFonts w:ascii="Arial" w:hAnsi="Arial" w:cs="Arial"/>
                              <w:color w:val="000000"/>
                              <w:kern w:val="0"/>
                              <w:sz w:val="22"/>
                            </w:rPr>
                            <w:t>0.00</w:t>
                          </w:r>
                        </w:p>
                      </w:txbxContent>
                    </v:textbox>
                  </v:rect>
                  <v:line id="Line 201" o:spid="_x0000_s1468" style="position:absolute;flip:x;visibility:visible;mso-wrap-style:square" from="854,3615" to="931,36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MVI8MAAADcAAAADwAAAGRycy9kb3ducmV2LnhtbESPwWrDMBBE74X8g9hAb43shLbBiWJC&#10;oSGnlrq55LZYG1vEWhlJsd2/jwqFHoeZecNsy8l2YiAfjGMF+SIDQVw7bbhRcPp+f1qDCBFZY+eY&#10;FPxQgHI3e9hiod3IXzRUsREJwqFABW2MfSFlqFuyGBauJ07exXmLMUnfSO1xTHDbyWWWvUiLhtNC&#10;iz29tVRfq5tVcAi2JofGhen5s8pv/vxhXs9KPc6n/QZEpCn+h//aR61gma3g90w6AnJ3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LTFSPDAAAA3AAAAA8AAAAAAAAAAAAA&#10;AAAAoQIAAGRycy9kb3ducmV2LnhtbFBLBQYAAAAABAAEAPkAAACRAwAAAAA=&#10;" strokeweight=".5pt"/>
                  <v:rect id="Rectangle 202" o:spid="_x0000_s1469" style="position:absolute;left:439;top:3421;width:429;height:253;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dM/8IA&#10;AADcAAAADwAAAGRycy9kb3ducmV2LnhtbESPS4sCMRCE7wv7H0IveFk0WfE5GkUE0ZPg89xM2pnB&#10;SWeYZHX890YQPBZV9RU1nTe2FDeqfeFYw19HgSBOnSk403A8rNojED4gGywdk4YHeZjPvr+mmBh3&#10;5x3d9iETEcI+QQ15CFUipU9zsug7riKO3sXVFkOUdSZNjfcIt6XsKjWQFguOCzlWtMwpve7/rYa+&#10;wvPhsR3y8re3qHbjsDqvzUnr1k+zmIAI1IRP+N3eGA1d1YPXmXgE5O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x0z/wgAAANwAAAAPAAAAAAAAAAAAAAAAAJgCAABkcnMvZG93&#10;bnJldi54bWxQSwUGAAAAAAQABAD1AAAAhwMAAAAA&#10;" filled="f" stroked="f">
                    <v:textbox style="mso-fit-shape-to-text:t" inset="0,0,0,0">
                      <w:txbxContent>
                        <w:p w14:paraId="38EF0DEB" w14:textId="77777777" w:rsidR="002C11AD" w:rsidRDefault="002C11AD">
                          <w:r>
                            <w:rPr>
                              <w:rFonts w:ascii="Arial" w:hAnsi="Arial" w:cs="Arial"/>
                              <w:color w:val="000000"/>
                              <w:kern w:val="0"/>
                              <w:sz w:val="22"/>
                            </w:rPr>
                            <w:t>0.25</w:t>
                          </w:r>
                        </w:p>
                      </w:txbxContent>
                    </v:textbox>
                  </v:rect>
                  <v:line id="Line 203" o:spid="_x0000_s1470" style="position:absolute;flip:x;visibility:visible;mso-wrap-style:square" from="854,2631" to="931,26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YozMEAAADcAAAADwAAAGRycy9kb3ducmV2LnhtbESPT4vCMBTE74LfIbwFb5oq+IdqlEVQ&#10;PK1YvXh7NG/bsM1LSaLWb28WBI/DzPyGWW0624g7+WAcKxiPMhDEpdOGKwWX8264ABEissbGMSl4&#10;UoDNut9bYa7dg090L2IlEoRDjgrqGNtcylDWZDGMXEucvF/nLcYkfSW1x0eC20ZOsmwmLRpOCzW2&#10;tK2p/CtuVsE+2JIcGhe66bEY3/z1x8yvSg2+uu8liEhd/ITf7YNWMMmm8H8mHQG5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ydijMwQAAANwAAAAPAAAAAAAAAAAAAAAA&#10;AKECAABkcnMvZG93bnJldi54bWxQSwUGAAAAAAQABAD5AAAAjwMAAAAA&#10;" strokeweight=".5pt"/>
                  <v:rect id="Rectangle 204" o:spid="_x0000_s1471" style="position:absolute;left:439;top:2437;width:429;height:253;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l3E8QA&#10;AADcAAAADwAAAGRycy9kb3ducmV2LnhtbESPQWvCQBSE7wX/w/IKXkrdNVirqauEgNhTQW09P7Kv&#10;SWj2bciuJv77riB4HGbmG2a1GWwjLtT52rGG6USBIC6cqbnU8H3cvi5A+IBssHFMGq7kYbMePa0w&#10;Na7nPV0OoRQRwj5FDVUIbSqlLyqy6CeuJY7er+sshii7UpoO+wi3jUyUmkuLNceFClvKKyr+Dmer&#10;4U3h6Xj9euf8ZZa1+2XYnnbmR+vx85B9gAg0hEf43v40GhI1h9uZeATk+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pZdxPEAAAA3AAAAA8AAAAAAAAAAAAAAAAAmAIAAGRycy9k&#10;b3ducmV2LnhtbFBLBQYAAAAABAAEAPUAAACJAwAAAAA=&#10;" filled="f" stroked="f">
                    <v:textbox style="mso-fit-shape-to-text:t" inset="0,0,0,0">
                      <w:txbxContent>
                        <w:p w14:paraId="0260DF86" w14:textId="77777777" w:rsidR="002C11AD" w:rsidRDefault="002C11AD">
                          <w:r>
                            <w:rPr>
                              <w:rFonts w:ascii="Arial" w:hAnsi="Arial" w:cs="Arial"/>
                              <w:color w:val="000000"/>
                              <w:kern w:val="0"/>
                              <w:sz w:val="22"/>
                            </w:rPr>
                            <w:t>0.50</w:t>
                          </w:r>
                        </w:p>
                      </w:txbxContent>
                    </v:textbox>
                  </v:rect>
                </v:group>
                <v:line id="Line 206" o:spid="_x0000_s1472" style="position:absolute;flip:x;visibility:visible;mso-wrap-style:square" from="5422,10458" to="5911,104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gTIMEAAADcAAAADwAAAGRycy9kb3ducmV2LnhtbESPT4vCMBTE74LfIbwFb5oq+IdqlEXY&#10;xZNi9eLt0bxtwzYvJYlav70RBI/DzPyGWW0624gb+WAcKxiPMhDEpdOGKwXn089wASJEZI2NY1Lw&#10;oACbdb+3wly7Ox/pVsRKJAiHHBXUMba5lKGsyWIYuZY4eX/OW4xJ+kpqj/cEt42cZNlMWjScFmps&#10;aVtT+V9crYLfYEtyaFzopodifPWXvZlflBp8dd9LEJG6+Am/2zutYJLN4XUmHQG5f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t6BMgwQAAANwAAAAPAAAAAAAAAAAAAAAA&#10;AKECAABkcnMvZG93bnJldi54bWxQSwUGAAAAAAQABAD5AAAAjwMAAAAA&#10;" strokeweight=".5pt"/>
                <v:rect id="Rectangle 207" o:spid="_x0000_s1473" style="position:absolute;left:2788;top:9225;width:2724;height:160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pG+sAA&#10;AADcAAAADwAAAGRycy9kb3ducmV2LnhtbERPy4rCMBTdC/5DuIIbGRPFx0w1igiiK8HHuL4017bY&#10;3JQmav17sxBcHs57vmxsKR5U+8KxhkFfgSBOnSk403A+bX5+QfiAbLB0TBpe5GG5aLfmmBj35AM9&#10;jiETMYR9ghryEKpESp/mZNH3XUUcuaurLYYI60yaGp8x3JZyqNREWiw4NuRY0Tqn9Ha8Ww1jhZfT&#10;az/ldW+0qg5/YXPZmn+tu51mNQMRqAlf8ce9MxqGKq6NZ+IRkIs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IpG+sAAAADcAAAADwAAAAAAAAAAAAAAAACYAgAAZHJzL2Rvd25y&#10;ZXYueG1sUEsFBgAAAAAEAAQA9QAAAIUDAAAAAA==&#10;" filled="f" stroked="f">
                  <v:textbox style="mso-fit-shape-to-text:t" inset="0,0,0,0">
                    <w:txbxContent>
                      <w:p w14:paraId="1896E11D" w14:textId="77777777" w:rsidR="002C11AD" w:rsidRDefault="002C11AD">
                        <w:r>
                          <w:rPr>
                            <w:rFonts w:ascii="Arial" w:hAnsi="Arial" w:cs="Arial"/>
                            <w:color w:val="000000"/>
                            <w:kern w:val="0"/>
                            <w:sz w:val="22"/>
                          </w:rPr>
                          <w:t>0.75</w:t>
                        </w:r>
                      </w:p>
                    </w:txbxContent>
                  </v:textbox>
                </v:rect>
                <v:line id="Line 208" o:spid="_x0000_s1474" style="position:absolute;flip:x;visibility:visible;mso-wrap-style:square" from="5422,4178" to="5911,41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siycMAAADcAAAADwAAAGRycy9kb3ducmV2LnhtbESPwWrDMBBE74X8g9hAb43sQNrGiWJC&#10;oSGnlrq55LZYG1vEWhlJsd2/jwqFHoeZecNsy8l2YiAfjGMF+SIDQVw7bbhRcPp+f3oFESKyxs4x&#10;KfihAOVu9rDFQruRv2ioYiMShEOBCtoY+0LKULdkMSxcT5y8i/MWY5K+kdrjmOC2k8sse5YWDaeF&#10;Fnt6a6m+Vjer4BBsTQ6NC9Pqs8pv/vxhXs5KPc6n/QZEpCn+h//aR61gma3h90w6AnJ3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M7IsnDAAAA3AAAAA8AAAAAAAAAAAAA&#10;AAAAoQIAAGRycy9kb3ducmV2LnhtbFBLBQYAAAAABAAEAPkAAACRAwAAAAA=&#10;" strokeweight=".5pt"/>
                <v:rect id="Rectangle 209" o:spid="_x0000_s1475" style="position:absolute;left:2781;top:2940;width:2724;height:1606;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cIb0A&#10;AADcAAAADwAAAGRycy9kb3ducmV2LnhtbERPyQrCMBC9C/5DGMGLaKq4VqOIIHoSXM9DM7bFZlKa&#10;qPXvzUHw+Hj7YlWbQryocrllBf1eBII4sTrnVMHlvO1OQTiPrLGwTAo+5GC1bDYWGGv75iO9Tj4V&#10;IYRdjAoy78tYSpdkZND1bEkcuLutDPoAq1TqCt8h3BRyEEVjaTDn0JBhSZuMksfpaRSMIrydP4cJ&#10;bzrDdXmc+e1tp69KtVv1eg7CU+3/4p97rxUM+mF+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jyXcIb0AAADcAAAADwAAAAAAAAAAAAAAAACYAgAAZHJzL2Rvd25yZXYu&#10;eG1sUEsFBgAAAAAEAAQA9QAAAIIDAAAAAA==&#10;" filled="f" stroked="f">
                  <v:textbox style="mso-fit-shape-to-text:t" inset="0,0,0,0">
                    <w:txbxContent>
                      <w:p w14:paraId="08E811C9" w14:textId="77777777" w:rsidR="002C11AD" w:rsidRDefault="002C11AD">
                        <w:r>
                          <w:rPr>
                            <w:rFonts w:ascii="Arial" w:hAnsi="Arial" w:cs="Arial"/>
                            <w:color w:val="000000"/>
                            <w:kern w:val="0"/>
                            <w:sz w:val="22"/>
                          </w:rPr>
                          <w:t>1.00</w:t>
                        </w:r>
                      </w:p>
                    </w:txbxContent>
                  </v:textbox>
                </v:rect>
                <v:line id="Line 210" o:spid="_x0000_s1476" style="position:absolute;visibility:visible;mso-wrap-style:square" from="5911,30029" to="47764,300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q9yssQAAADcAAAADwAAAGRycy9kb3ducmV2LnhtbESPQYvCMBSE74L/ITzBm6YVEekaZddF&#10;EPYgVS/eHs3bttq8lCSrdX+9EQSPw8x8wyxWnWnElZyvLStIxwkI4sLqmksFx8NmNAfhA7LGxjIp&#10;uJOH1bLfW2Cm7Y1zuu5DKSKEfYYKqhDaTEpfVGTQj21LHL1f6wyGKF0ptcNbhJtGTpJkJg3WHBcq&#10;bGldUXHZ/xkF80Prv+/r08bu3Pk//5nmNMUvpYaD7vMDRKAuvMOv9lYrmKQpPM/EIyC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r3KyxAAAANwAAAAPAAAAAAAAAAAA&#10;AAAAAKECAABkcnMvZG93bnJldi54bWxQSwUGAAAAAAQABAD5AAAAkgMAAAAA&#10;" strokeweight=".5pt"/>
                <v:line id="Line 211" o:spid="_x0000_s1477" style="position:absolute;visibility:visible;mso-wrap-style:square" from="6731,30029" to="6731,30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n3sxcQAAADcAAAADwAAAGRycy9kb3ducmV2LnhtbESPQYvCMBSE78L+h/AWvGlqEZGuUdRF&#10;EPYgVS/eHs3bttq8lCSrdX+9EQSPw8x8w8wWnWnElZyvLSsYDRMQxIXVNZcKjofNYArCB2SNjWVS&#10;cCcPi/lHb4aZtjfO6boPpYgQ9hkqqEJoMyl9UZFBP7QtcfR+rTMYonSl1A5vEW4amSbJRBqsOS5U&#10;2NK6ouKy/zMKpofWf9/Xp43dufN//jPOaYwrpfqf3fILRKAuvMOv9lYrSEcpPM/EIyD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fezFxAAAANwAAAAPAAAAAAAAAAAA&#10;AAAAAKECAABkcnMvZG93bnJldi54bWxQSwUGAAAAAAQABAD5AAAAkgMAAAAA&#10;" strokeweight=".5pt"/>
                <v:rect id="Rectangle 212" o:spid="_x0000_s1478" style="position:absolute;left:6337;top:30791;width:781;height:16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XWOMEA&#10;AADcAAAADwAAAGRycy9kb3ducmV2LnhtbESP3YrCMBSE7xd8h3AE79bUCot0jbIsCCreWH2AQ3P6&#10;wyYnJYm2vr0RhL0cZuYbZr0drRF38qFzrGAxz0AQV0533Ci4XnafKxAhIms0jknBgwJsN5OPNRba&#10;DXymexkbkSAcClTQxtgXUoaqJYth7nri5NXOW4xJ+kZqj0OCWyPzLPuSFjtOCy329NtS9VferAJ5&#10;KXfDqjQ+c8e8PpnD/lyTU2o2HX++QUQa43/43d5rBfliCa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Y11jjBAAAA3AAAAA8AAAAAAAAAAAAAAAAAmAIAAGRycy9kb3du&#10;cmV2LnhtbFBLBQYAAAAABAAEAPUAAACGAwAAAAA=&#10;" filled="f" stroked="f">
                  <v:textbox style="mso-fit-shape-to-text:t" inset="0,0,0,0">
                    <w:txbxContent>
                      <w:p w14:paraId="54971416" w14:textId="77777777" w:rsidR="002C11AD" w:rsidRDefault="002C11AD">
                        <w:r>
                          <w:rPr>
                            <w:rFonts w:ascii="Arial" w:hAnsi="Arial" w:cs="Arial"/>
                            <w:color w:val="000000"/>
                            <w:kern w:val="0"/>
                            <w:sz w:val="22"/>
                          </w:rPr>
                          <w:t>0</w:t>
                        </w:r>
                      </w:p>
                    </w:txbxContent>
                  </v:textbox>
                </v:rect>
                <v:line id="Line 213" o:spid="_x0000_s1479" style="position:absolute;visibility:visible;mso-wrap-style:square" from="14776,30029" to="14776,30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tjRKsQAAADcAAAADwAAAGRycy9kb3ducmV2LnhtbESPQYvCMBSE78L+h/AWvGmqFJGuUXZd&#10;BMGDVL14ezRv22rzUpKsVn+9EQSPw8x8w8wWnWnEhZyvLSsYDRMQxIXVNZcKDvvVYArCB2SNjWVS&#10;cCMPi/lHb4aZtlfO6bILpYgQ9hkqqEJoMyl9UZFBP7QtcfT+rDMYonSl1A6vEW4aOU6SiTRYc1yo&#10;sKVlRcV5928UTPet/70tjyu7dad7vklzSvFHqf5n9/0FIlAX3uFXe60VjEcpPM/EIyD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22NEqxAAAANwAAAAPAAAAAAAAAAAA&#10;AAAAAKECAABkcnMvZG93bnJldi54bWxQSwUGAAAAAAQABAD5AAAAkgMAAAAA&#10;" strokeweight=".5pt"/>
                <v:rect id="Rectangle 214" o:spid="_x0000_s1480" style="position:absolute;left:14376;top:30791;width:781;height:16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Dr18EA&#10;AADcAAAADwAAAGRycy9kb3ducmV2LnhtbESP3YrCMBSE7xd8h3AE79bUgot0jbIsCCreWH2AQ3P6&#10;wyYnJYm2vr0RhL0cZuYbZr0drRF38qFzrGAxz0AQV0533Ci4XnafKxAhIms0jknBgwJsN5OPNRba&#10;DXymexkbkSAcClTQxtgXUoaqJYth7nri5NXOW4xJ+kZqj0OCWyPzLPuSFjtOCy329NtS9VferAJ5&#10;KXfDqjQ+c8e8PpnD/lyTU2o2HX++QUQa43/43d5rBfliCa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aQ69fBAAAA3AAAAA8AAAAAAAAAAAAAAAAAmAIAAGRycy9kb3du&#10;cmV2LnhtbFBLBQYAAAAABAAEAPUAAACGAwAAAAA=&#10;" filled="f" stroked="f">
                  <v:textbox style="mso-fit-shape-to-text:t" inset="0,0,0,0">
                    <w:txbxContent>
                      <w:p w14:paraId="37C80C95" w14:textId="77777777" w:rsidR="002C11AD" w:rsidRDefault="002C11AD">
                        <w:r>
                          <w:rPr>
                            <w:rFonts w:ascii="Arial" w:hAnsi="Arial" w:cs="Arial"/>
                            <w:color w:val="000000"/>
                            <w:kern w:val="0"/>
                            <w:sz w:val="22"/>
                          </w:rPr>
                          <w:t>2</w:t>
                        </w:r>
                      </w:p>
                    </w:txbxContent>
                  </v:textbox>
                </v:rect>
                <v:line id="Line 215" o:spid="_x0000_s1481" style="position:absolute;visibility:visible;mso-wrap-style:square" from="22815,30029" to="22815,30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UbqxsUAAADcAAAADwAAAGRycy9kb3ducmV2LnhtbESPQWvCQBSE70L/w/KE3nSjhBCiq6hF&#10;KPRQol68PbKvSWr2bdjdatJf3y0Uehxm5htmvR1MJ+7kfGtZwWKegCCurG65VnA5H2c5CB+QNXaW&#10;ScFIHrabp8kaC20fXNL9FGoRIewLVNCE0BdS+qohg35ue+LofVhnMETpaqkdPiLcdHKZJJk02HJc&#10;aLCnQ0PV7fRlFOTn3r+Mh+vRvrvP7/ItLSnFvVLP02G3AhFoCP/hv/arVrBcZPB7Jh4Bufk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UbqxsUAAADcAAAADwAAAAAAAAAA&#10;AAAAAAChAgAAZHJzL2Rvd25yZXYueG1sUEsFBgAAAAAEAAQA+QAAAJMDAAAAAA==&#10;" strokeweight=".5pt"/>
                <v:rect id="Rectangle 216" o:spid="_x0000_s1482" style="position:absolute;left:22421;top:30791;width:781;height:16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7QO8IA&#10;AADcAAAADwAAAGRycy9kb3ducmV2LnhtbESPzYoCMRCE7wu+Q2jB25pxDq7MGmVZEFS8OPoAzaTn&#10;h006QxKd8e2NIOyxqKqvqPV2tEbcyYfOsYLFPANBXDndcaPgetl9rkCEiKzROCYFDwqw3Uw+1lho&#10;N/CZ7mVsRIJwKFBBG2NfSBmqliyGueuJk1c7bzEm6RupPQ4Jbo3Ms2wpLXacFlrs6bel6q+8WQXy&#10;Uu6GVWl85o55fTKH/bkmp9RsOv58g4g0xv/wu73XCvLFF7zOpCMgN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DtA7wgAAANwAAAAPAAAAAAAAAAAAAAAAAJgCAABkcnMvZG93&#10;bnJldi54bWxQSwUGAAAAAAQABAD1AAAAhwMAAAAA&#10;" filled="f" stroked="f">
                  <v:textbox style="mso-fit-shape-to-text:t" inset="0,0,0,0">
                    <w:txbxContent>
                      <w:p w14:paraId="217AB66C" w14:textId="77777777" w:rsidR="002C11AD" w:rsidRDefault="002C11AD">
                        <w:r>
                          <w:rPr>
                            <w:rFonts w:ascii="Arial" w:hAnsi="Arial" w:cs="Arial"/>
                            <w:color w:val="000000"/>
                            <w:kern w:val="0"/>
                            <w:sz w:val="22"/>
                          </w:rPr>
                          <w:t>4</w:t>
                        </w:r>
                      </w:p>
                    </w:txbxContent>
                  </v:textbox>
                </v:rect>
                <v:line id="Line 217" o:spid="_x0000_s1483" style="position:absolute;visibility:visible;mso-wrap-style:square" from="30861,30029" to="30861,30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5XbL8MAAADcAAAADwAAAGRycy9kb3ducmV2LnhtbERPPWvDMBDdC/0P4grdGtnBhOBaNm1K&#10;oNAhOMnS7bCutlvrZCQ1dvLroyGQ8fG+i2o2gziR871lBekiAUHcWN1zq+B42L6sQfiArHGwTArO&#10;5KEqHx8KzLWduKbTPrQihrDPUUEXwphL6ZuODPqFHYkj92OdwRCha6V2OMVwM8hlkqykwZ5jQ4cj&#10;bTpq/vb/RsH6MPqP8+Z7a3fu91J/ZTVl+K7U89P89goi0Bzu4pv7UytYpnFtPBOPgCy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eV2y/DAAAA3AAAAA8AAAAAAAAAAAAA&#10;AAAAoQIAAGRycy9kb3ducmV2LnhtbFBLBQYAAAAABAAEAPkAAACRAwAAAAA=&#10;" strokeweight=".5pt"/>
                <v:rect id="Rectangle 218" o:spid="_x0000_s1484" style="position:absolute;left:30460;top:30791;width:782;height:16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3h0sIA&#10;AADcAAAADwAAAGRycy9kb3ducmV2LnhtbESPzYoCMRCE7wu+Q2jB25pxDuLOGmVZEFS8OPoAzaTn&#10;h006QxKd8e2NIOyxqKqvqPV2tEbcyYfOsYLFPANBXDndcaPgetl9rkCEiKzROCYFDwqw3Uw+1lho&#10;N/CZ7mVsRIJwKFBBG2NfSBmqliyGueuJk1c7bzEm6RupPQ4Jbo3Ms2wpLXacFlrs6bel6q+8WQXy&#10;Uu6GVWl85o55fTKH/bkmp9RsOv58g4g0xv/wu73XCvLFF7zOpCMgN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3eHSwgAAANwAAAAPAAAAAAAAAAAAAAAAAJgCAABkcnMvZG93&#10;bnJldi54bWxQSwUGAAAAAAQABAD1AAAAhwMAAAAA&#10;" filled="f" stroked="f">
                  <v:textbox style="mso-fit-shape-to-text:t" inset="0,0,0,0">
                    <w:txbxContent>
                      <w:p w14:paraId="6C2DBDAA" w14:textId="77777777" w:rsidR="002C11AD" w:rsidRDefault="002C11AD">
                        <w:r>
                          <w:rPr>
                            <w:rFonts w:ascii="Arial" w:hAnsi="Arial" w:cs="Arial"/>
                            <w:color w:val="000000"/>
                            <w:kern w:val="0"/>
                            <w:sz w:val="22"/>
                          </w:rPr>
                          <w:t>6</w:t>
                        </w:r>
                      </w:p>
                    </w:txbxContent>
                  </v:textbox>
                </v:rect>
                <v:line id="Line 219" o:spid="_x0000_s1485" style="position:absolute;visibility:visible;mso-wrap-style:square" from="38900,30029" to="38900,30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48dlMEAAADcAAAADwAAAGRycy9kb3ducmV2LnhtbERPTYvCMBC9C/sfwizsTdMtIlKNsusi&#10;CHuQWi/ehmZsq82kJFGrv94cBI+P9z1f9qYVV3K+sazge5SAIC6tbrhSsC/WwykIH5A1tpZJwZ08&#10;LBcfgzlm2t44p+suVCKGsM9QQR1Cl0npy5oM+pHtiCN3tM5giNBVUju8xXDTyjRJJtJgw7Ghxo5W&#10;NZXn3cUomBad/7uvDmu7dadH/j/OaYy/Sn199j8zEIH68Ba/3ButIE3j/HgmHgG5eA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Hjx2UwQAAANwAAAAPAAAAAAAAAAAAAAAA&#10;AKECAABkcnMvZG93bnJldi54bWxQSwUGAAAAAAQABAD5AAAAjwMAAAAA&#10;" strokeweight=".5pt"/>
                <v:rect id="Rectangle 220" o:spid="_x0000_s1486" style="position:absolute;left:38506;top:30791;width:781;height:16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cnacEA&#10;AADcAAAADwAAAGRycy9kb3ducmV2LnhtbESPzYoCMRCE74LvEFrYm2acwyKjUUQQVLw47gM0k54f&#10;TDpDEp3x7c3Cwh6LqvqK2uxGa8SLfOgcK1guMhDEldMdNwp+7sf5CkSIyBqNY1LwpgC77XSywUK7&#10;gW/0KmMjEoRDgQraGPtCylC1ZDEsXE+cvNp5izFJ30jtcUhwa2SeZd/SYsdpocWeDi1Vj/JpFch7&#10;eRxWpfGZu+T11ZxPt5qcUl+zcb8GEWmM/+G/9kkryPMl/J5JR0Bu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HJ2nBAAAA3AAAAA8AAAAAAAAAAAAAAAAAmAIAAGRycy9kb3du&#10;cmV2LnhtbFBLBQYAAAAABAAEAPUAAACGAwAAAAA=&#10;" filled="f" stroked="f">
                  <v:textbox style="mso-fit-shape-to-text:t" inset="0,0,0,0">
                    <w:txbxContent>
                      <w:p w14:paraId="617DB830" w14:textId="77777777" w:rsidR="002C11AD" w:rsidRDefault="002C11AD">
                        <w:r>
                          <w:rPr>
                            <w:rFonts w:ascii="Arial" w:hAnsi="Arial" w:cs="Arial"/>
                            <w:color w:val="000000"/>
                            <w:kern w:val="0"/>
                            <w:sz w:val="22"/>
                          </w:rPr>
                          <w:t>8</w:t>
                        </w:r>
                      </w:p>
                    </w:txbxContent>
                  </v:textbox>
                </v:rect>
                <v:line id="Line 221" o:spid="_x0000_s1487" style="position:absolute;visibility:visible;mso-wrap-style:square" from="46970,30029" to="46970,30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EmeMUAAADcAAAADwAAAGRycy9kb3ducmV2LnhtbESPQWvCQBSE74X+h+UVvDUbgxRJXaUq&#10;AcFDifHS2yP7mqTNvg27a4z++m6h0OMwM98wq81kejGS851lBfMkBUFcW91xo+BcFc9LED4ga+wt&#10;k4IbedisHx9WmGt75ZLGU2hEhLDPUUEbwpBL6euWDPrEDsTR+7TOYIjSNVI7vEa46WWWpi/SYMdx&#10;ocWBdi3V36eLUbCsBr+/7T4K++6+7uVxUdICt0rNnqa3VxCBpvAf/msftIIsy+D3TDwCcv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BEmeMUAAADcAAAADwAAAAAAAAAA&#10;AAAAAAChAgAAZHJzL2Rvd25yZXYueG1sUEsFBgAAAAAEAAQA+QAAAJMDAAAAAA==&#10;" strokeweight=".5pt"/>
                <v:rect id="Rectangle 222" o:spid="_x0000_s1488" style="position:absolute;left:46183;top:30791;width:1556;height:16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kchcEA&#10;AADcAAAADwAAAGRycy9kb3ducmV2LnhtbESP3YrCMBSE7wXfIRxh7zS1wiJdo4ggqOyNdR/g0Jz+&#10;YHJSkmjr25uFhb0cZuYbZrMbrRFP8qFzrGC5yEAQV0533Cj4uR3naxAhIms0jknBiwLsttPJBgvt&#10;Br7Ss4yNSBAOBSpoY+wLKUPVksWwcD1x8mrnLcYkfSO1xyHBrZF5ln1Kix2nhRZ7OrRU3cuHVSBv&#10;5XFYl8Zn7pLX3+Z8utbklPqYjfsvEJHG+B/+a5+0gjxfwe+ZdATk9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hZHIXBAAAA3AAAAA8AAAAAAAAAAAAAAAAAmAIAAGRycy9kb3du&#10;cmV2LnhtbFBLBQYAAAAABAAEAPUAAACGAwAAAAA=&#10;" filled="f" stroked="f">
                  <v:textbox style="mso-fit-shape-to-text:t" inset="0,0,0,0">
                    <w:txbxContent>
                      <w:p w14:paraId="111E7A7E" w14:textId="77777777" w:rsidR="002C11AD" w:rsidRDefault="002C11AD">
                        <w:r>
                          <w:rPr>
                            <w:rFonts w:ascii="Arial" w:hAnsi="Arial" w:cs="Arial"/>
                            <w:color w:val="000000"/>
                            <w:kern w:val="0"/>
                            <w:sz w:val="22"/>
                          </w:rPr>
                          <w:t>10</w:t>
                        </w:r>
                      </w:p>
                    </w:txbxContent>
                  </v:textbox>
                </v:rect>
                <v:rect id="Rectangle 223" o:spid="_x0000_s1489" style="position:absolute;left:17240;top:32137;width:18548;height:17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CE8cEA&#10;AADcAAAADwAAAGRycy9kb3ducmV2LnhtbESP3YrCMBSE7wXfIRxh7zS1yCJdo4ggqOyNdR/g0Jz+&#10;YHJSkmjr25uFhb0cZuYbZrMbrRFP8qFzrGC5yEAQV0533Cj4uR3naxAhIms0jknBiwLsttPJBgvt&#10;Br7Ss4yNSBAOBSpoY+wLKUPVksWwcD1x8mrnLcYkfSO1xyHBrZF5ln1Kix2nhRZ7OrRU3cuHVSBv&#10;5XFYl8Zn7pLX3+Z8utbklPqYjfsvEJHG+B/+a5+0gjxfwe+ZdATk9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ewhPHBAAAA3AAAAA8AAAAAAAAAAAAAAAAAmAIAAGRycy9kb3du&#10;cmV2LnhtbFBLBQYAAAAABAAEAPUAAACGAwAAAAA=&#10;" filled="f" stroked="f">
                  <v:textbox style="mso-fit-shape-to-text:t" inset="0,0,0,0">
                    <w:txbxContent>
                      <w:p w14:paraId="1D00B02D" w14:textId="77777777" w:rsidR="002C11AD" w:rsidRDefault="002C11AD">
                        <w:r>
                          <w:rPr>
                            <w:rFonts w:ascii="Arial" w:hAnsi="Arial" w:cs="Arial"/>
                            <w:color w:val="000000"/>
                            <w:kern w:val="0"/>
                            <w:szCs w:val="24"/>
                          </w:rPr>
                          <w:t>Times after surgery (</w:t>
                        </w:r>
                        <w:r>
                          <w:rPr>
                            <w:rFonts w:ascii="Arial" w:hAnsi="Arial" w:cs="Arial" w:hint="eastAsia"/>
                            <w:color w:val="000000"/>
                            <w:kern w:val="0"/>
                            <w:szCs w:val="24"/>
                          </w:rPr>
                          <w:t>Years</w:t>
                        </w:r>
                        <w:r>
                          <w:rPr>
                            <w:rFonts w:ascii="Arial" w:hAnsi="Arial" w:cs="Arial"/>
                            <w:color w:val="000000"/>
                            <w:kern w:val="0"/>
                            <w:szCs w:val="24"/>
                          </w:rPr>
                          <w:t>)</w:t>
                        </w:r>
                      </w:p>
                    </w:txbxContent>
                  </v:textbox>
                </v:rect>
                <w10:wrap anchorx="page" anchory="page"/>
                <w10:anchorlock/>
              </v:group>
            </w:pict>
          </mc:Fallback>
        </mc:AlternateContent>
      </w:r>
    </w:p>
    <w:p w14:paraId="5D5E2773" w14:textId="77777777" w:rsidR="0041433A" w:rsidRPr="00643719" w:rsidRDefault="00904D05" w:rsidP="004D6F19">
      <w:pPr>
        <w:widowControl/>
        <w:spacing w:line="360" w:lineRule="auto"/>
        <w:rPr>
          <w:rFonts w:ascii="Book Antiqua" w:hAnsi="Book Antiqua"/>
          <w:szCs w:val="24"/>
        </w:rPr>
      </w:pPr>
      <w:r w:rsidRPr="00643719">
        <w:rPr>
          <w:rFonts w:ascii="Book Antiqua" w:hAnsi="Book Antiqua"/>
          <w:b/>
          <w:szCs w:val="24"/>
        </w:rPr>
        <w:lastRenderedPageBreak/>
        <w:t>Figure 2</w:t>
      </w:r>
      <w:r w:rsidRPr="00643719">
        <w:rPr>
          <w:rFonts w:ascii="Book Antiqua" w:hAnsi="Book Antiqua"/>
          <w:szCs w:val="24"/>
        </w:rPr>
        <w:t xml:space="preserve"> </w:t>
      </w:r>
      <w:r w:rsidRPr="00643719">
        <w:rPr>
          <w:rFonts w:ascii="Book Antiqua" w:hAnsi="Book Antiqua"/>
          <w:b/>
          <w:szCs w:val="24"/>
        </w:rPr>
        <w:t xml:space="preserve">Overall survival (A) and </w:t>
      </w:r>
      <w:r w:rsidRPr="00643719">
        <w:rPr>
          <w:rFonts w:ascii="Book Antiqua" w:hAnsi="Book Antiqua"/>
          <w:b/>
          <w:noProof/>
          <w:szCs w:val="24"/>
        </w:rPr>
        <w:t>cause-specific survival</w:t>
      </w:r>
      <w:r w:rsidRPr="00643719">
        <w:rPr>
          <w:rFonts w:ascii="Book Antiqua" w:hAnsi="Book Antiqua"/>
          <w:b/>
          <w:szCs w:val="24"/>
        </w:rPr>
        <w:t xml:space="preserve"> (B) in two aged group after IPTW method. </w:t>
      </w:r>
      <w:r w:rsidRPr="00643719">
        <w:rPr>
          <w:rFonts w:ascii="Book Antiqua" w:hAnsi="Book Antiqua"/>
          <w:szCs w:val="24"/>
        </w:rPr>
        <w:t xml:space="preserve">OS and </w:t>
      </w:r>
      <w:r w:rsidRPr="00643719">
        <w:rPr>
          <w:rFonts w:ascii="Book Antiqua" w:hAnsi="Book Antiqua"/>
          <w:noProof/>
          <w:szCs w:val="24"/>
        </w:rPr>
        <w:t>CSS</w:t>
      </w:r>
      <w:r w:rsidRPr="00643719">
        <w:rPr>
          <w:rFonts w:ascii="Book Antiqua" w:hAnsi="Book Antiqua"/>
          <w:szCs w:val="24"/>
        </w:rPr>
        <w:t xml:space="preserve"> </w:t>
      </w:r>
      <w:r w:rsidR="0000656C" w:rsidRPr="00643719">
        <w:rPr>
          <w:rFonts w:ascii="Book Antiqua" w:hAnsi="Book Antiqua"/>
          <w:szCs w:val="24"/>
        </w:rPr>
        <w:t xml:space="preserve">were </w:t>
      </w:r>
      <w:r w:rsidRPr="00643719">
        <w:rPr>
          <w:rFonts w:ascii="Book Antiqua" w:hAnsi="Book Antiqua"/>
          <w:szCs w:val="24"/>
        </w:rPr>
        <w:t>significantly lower in Group A than Group B (</w:t>
      </w:r>
      <w:r w:rsidRPr="00643719">
        <w:rPr>
          <w:rFonts w:ascii="Book Antiqua" w:hAnsi="Book Antiqua"/>
          <w:i/>
          <w:caps/>
          <w:szCs w:val="24"/>
        </w:rPr>
        <w:t>p</w:t>
      </w:r>
      <w:r w:rsidRPr="00643719">
        <w:rPr>
          <w:rFonts w:ascii="Book Antiqua" w:hAnsi="Book Antiqua"/>
          <w:szCs w:val="24"/>
        </w:rPr>
        <w:t xml:space="preserve"> &lt; 0.05). OS: Overall survival; </w:t>
      </w:r>
      <w:r w:rsidRPr="00643719">
        <w:rPr>
          <w:rFonts w:ascii="Book Antiqua" w:hAnsi="Book Antiqua"/>
          <w:noProof/>
          <w:szCs w:val="24"/>
        </w:rPr>
        <w:t>CSS: Cause-specific survival.</w:t>
      </w:r>
    </w:p>
    <w:p w14:paraId="001C5334" w14:textId="77777777" w:rsidR="00904D05" w:rsidRPr="00643719" w:rsidRDefault="00904D05">
      <w:pPr>
        <w:widowControl/>
        <w:jc w:val="left"/>
        <w:rPr>
          <w:rFonts w:ascii="Book Antiqua" w:hAnsi="Book Antiqua"/>
          <w:szCs w:val="24"/>
        </w:rPr>
      </w:pPr>
      <w:r w:rsidRPr="00643719">
        <w:rPr>
          <w:rFonts w:ascii="Book Antiqua" w:hAnsi="Book Antiqua"/>
          <w:szCs w:val="24"/>
        </w:rPr>
        <w:br w:type="page"/>
      </w:r>
    </w:p>
    <w:p w14:paraId="59B09EFF" w14:textId="77777777" w:rsidR="00904D05" w:rsidRPr="00643719" w:rsidRDefault="0043600C" w:rsidP="004D6F19">
      <w:pPr>
        <w:widowControl/>
        <w:spacing w:line="360" w:lineRule="auto"/>
        <w:rPr>
          <w:rFonts w:ascii="Book Antiqua" w:hAnsi="Book Antiqua"/>
          <w:szCs w:val="24"/>
        </w:rPr>
      </w:pPr>
      <w:r w:rsidRPr="00643719">
        <w:rPr>
          <w:rFonts w:ascii="Book Antiqua" w:hAnsi="Book Antiqua"/>
          <w:szCs w:val="24"/>
        </w:rPr>
        <w:lastRenderedPageBreak/>
        <w:t>A</w:t>
      </w:r>
    </w:p>
    <w:p w14:paraId="67D083D0" w14:textId="77777777" w:rsidR="0041433A" w:rsidRPr="00643719" w:rsidRDefault="00D423D8" w:rsidP="004D6F19">
      <w:pPr>
        <w:widowControl/>
        <w:spacing w:line="360" w:lineRule="auto"/>
        <w:rPr>
          <w:rFonts w:ascii="Book Antiqua" w:hAnsi="Book Antiqua"/>
          <w:szCs w:val="24"/>
        </w:rPr>
      </w:pPr>
      <w:r w:rsidRPr="00643719">
        <w:rPr>
          <w:rFonts w:ascii="Book Antiqua" w:hAnsi="Book Antiqua"/>
          <w:noProof/>
          <w:szCs w:val="24"/>
          <w:lang w:eastAsia="en-US"/>
        </w:rPr>
        <mc:AlternateContent>
          <mc:Choice Requires="wpc">
            <w:drawing>
              <wp:inline distT="0" distB="0" distL="0" distR="0" wp14:anchorId="700634A6" wp14:editId="391EACE8">
                <wp:extent cx="5113020" cy="3745230"/>
                <wp:effectExtent l="0" t="0" r="1905" b="0"/>
                <wp:docPr id="608" name="キャンバス 60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468" name="Rectangle 471"/>
                        <wps:cNvSpPr>
                          <a:spLocks noChangeArrowheads="1"/>
                        </wps:cNvSpPr>
                        <wps:spPr bwMode="auto">
                          <a:xfrm>
                            <a:off x="42545" y="40005"/>
                            <a:ext cx="5029200" cy="3663950"/>
                          </a:xfrm>
                          <a:prstGeom prst="rect">
                            <a:avLst/>
                          </a:prstGeom>
                          <a:solidFill>
                            <a:srgbClr val="EAF2F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9" name="Rectangle 472"/>
                        <wps:cNvSpPr>
                          <a:spLocks noChangeArrowheads="1"/>
                        </wps:cNvSpPr>
                        <wps:spPr bwMode="auto">
                          <a:xfrm>
                            <a:off x="45720" y="45720"/>
                            <a:ext cx="5023485" cy="3651885"/>
                          </a:xfrm>
                          <a:prstGeom prst="rect">
                            <a:avLst/>
                          </a:prstGeom>
                          <a:solidFill>
                            <a:srgbClr val="FFFFFF"/>
                          </a:solidFill>
                          <a:ln w="6350">
                            <a:solidFill>
                              <a:srgbClr val="EAF2F3"/>
                            </a:solidFill>
                            <a:prstDash val="solid"/>
                            <a:miter lim="800000"/>
                            <a:headEnd/>
                            <a:tailEnd/>
                          </a:ln>
                        </wps:spPr>
                        <wps:bodyPr rot="0" vert="horz" wrap="square" lIns="91440" tIns="45720" rIns="91440" bIns="45720" anchor="t" anchorCtr="0" upright="1">
                          <a:noAutofit/>
                        </wps:bodyPr>
                      </wps:wsp>
                      <wps:wsp>
                        <wps:cNvPr id="470" name="Rectangle 473"/>
                        <wps:cNvSpPr>
                          <a:spLocks noChangeArrowheads="1"/>
                        </wps:cNvSpPr>
                        <wps:spPr bwMode="auto">
                          <a:xfrm>
                            <a:off x="737235" y="485140"/>
                            <a:ext cx="3893185" cy="2395855"/>
                          </a:xfrm>
                          <a:prstGeom prst="rect">
                            <a:avLst/>
                          </a:prstGeom>
                          <a:solidFill>
                            <a:srgbClr val="FFFFFF"/>
                          </a:solidFill>
                          <a:ln w="6350">
                            <a:solidFill>
                              <a:srgbClr val="FFFFFF"/>
                            </a:solidFill>
                            <a:prstDash val="solid"/>
                            <a:miter lim="800000"/>
                            <a:headEnd/>
                            <a:tailEnd/>
                          </a:ln>
                        </wps:spPr>
                        <wps:bodyPr rot="0" vert="horz" wrap="square" lIns="91440" tIns="45720" rIns="91440" bIns="45720" anchor="t" anchorCtr="0" upright="1">
                          <a:noAutofit/>
                        </wps:bodyPr>
                      </wps:wsp>
                      <wps:wsp>
                        <wps:cNvPr id="471" name="Line 474"/>
                        <wps:cNvCnPr/>
                        <wps:spPr bwMode="auto">
                          <a:xfrm>
                            <a:off x="737235" y="2136775"/>
                            <a:ext cx="3893185" cy="0"/>
                          </a:xfrm>
                          <a:prstGeom prst="line">
                            <a:avLst/>
                          </a:prstGeom>
                          <a:noFill/>
                          <a:ln w="12065" cap="flat">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472" name="Line 475"/>
                        <wps:cNvCnPr/>
                        <wps:spPr bwMode="auto">
                          <a:xfrm>
                            <a:off x="737235" y="1682750"/>
                            <a:ext cx="3893185" cy="0"/>
                          </a:xfrm>
                          <a:prstGeom prst="line">
                            <a:avLst/>
                          </a:prstGeom>
                          <a:noFill/>
                          <a:ln w="12065" cap="flat">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473" name="Line 476"/>
                        <wps:cNvCnPr/>
                        <wps:spPr bwMode="auto">
                          <a:xfrm>
                            <a:off x="737235" y="1228725"/>
                            <a:ext cx="3893185" cy="0"/>
                          </a:xfrm>
                          <a:prstGeom prst="line">
                            <a:avLst/>
                          </a:prstGeom>
                          <a:noFill/>
                          <a:ln w="12065" cap="flat">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474" name="Line 477"/>
                        <wps:cNvCnPr/>
                        <wps:spPr bwMode="auto">
                          <a:xfrm>
                            <a:off x="737235" y="777240"/>
                            <a:ext cx="3893185" cy="0"/>
                          </a:xfrm>
                          <a:prstGeom prst="line">
                            <a:avLst/>
                          </a:prstGeom>
                          <a:noFill/>
                          <a:ln w="12065" cap="flat">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475" name="Freeform 478"/>
                        <wps:cNvSpPr>
                          <a:spLocks/>
                        </wps:cNvSpPr>
                        <wps:spPr bwMode="auto">
                          <a:xfrm>
                            <a:off x="1029335" y="777240"/>
                            <a:ext cx="3074035" cy="97790"/>
                          </a:xfrm>
                          <a:custGeom>
                            <a:avLst/>
                            <a:gdLst>
                              <a:gd name="T0" fmla="*/ 65 w 1009"/>
                              <a:gd name="T1" fmla="*/ 0 h 32"/>
                              <a:gd name="T2" fmla="*/ 80 w 1009"/>
                              <a:gd name="T3" fmla="*/ 3 h 32"/>
                              <a:gd name="T4" fmla="*/ 109 w 1009"/>
                              <a:gd name="T5" fmla="*/ 3 h 32"/>
                              <a:gd name="T6" fmla="*/ 118 w 1009"/>
                              <a:gd name="T7" fmla="*/ 3 h 32"/>
                              <a:gd name="T8" fmla="*/ 134 w 1009"/>
                              <a:gd name="T9" fmla="*/ 6 h 32"/>
                              <a:gd name="T10" fmla="*/ 146 w 1009"/>
                              <a:gd name="T11" fmla="*/ 6 h 32"/>
                              <a:gd name="T12" fmla="*/ 159 w 1009"/>
                              <a:gd name="T13" fmla="*/ 9 h 32"/>
                              <a:gd name="T14" fmla="*/ 191 w 1009"/>
                              <a:gd name="T15" fmla="*/ 13 h 32"/>
                              <a:gd name="T16" fmla="*/ 209 w 1009"/>
                              <a:gd name="T17" fmla="*/ 13 h 32"/>
                              <a:gd name="T18" fmla="*/ 219 w 1009"/>
                              <a:gd name="T19" fmla="*/ 13 h 32"/>
                              <a:gd name="T20" fmla="*/ 225 w 1009"/>
                              <a:gd name="T21" fmla="*/ 13 h 32"/>
                              <a:gd name="T22" fmla="*/ 233 w 1009"/>
                              <a:gd name="T23" fmla="*/ 13 h 32"/>
                              <a:gd name="T24" fmla="*/ 244 w 1009"/>
                              <a:gd name="T25" fmla="*/ 13 h 32"/>
                              <a:gd name="T26" fmla="*/ 266 w 1009"/>
                              <a:gd name="T27" fmla="*/ 13 h 32"/>
                              <a:gd name="T28" fmla="*/ 269 w 1009"/>
                              <a:gd name="T29" fmla="*/ 13 h 32"/>
                              <a:gd name="T30" fmla="*/ 272 w 1009"/>
                              <a:gd name="T31" fmla="*/ 13 h 32"/>
                              <a:gd name="T32" fmla="*/ 275 w 1009"/>
                              <a:gd name="T33" fmla="*/ 13 h 32"/>
                              <a:gd name="T34" fmla="*/ 290 w 1009"/>
                              <a:gd name="T35" fmla="*/ 13 h 32"/>
                              <a:gd name="T36" fmla="*/ 300 w 1009"/>
                              <a:gd name="T37" fmla="*/ 17 h 32"/>
                              <a:gd name="T38" fmla="*/ 304 w 1009"/>
                              <a:gd name="T39" fmla="*/ 22 h 32"/>
                              <a:gd name="T40" fmla="*/ 319 w 1009"/>
                              <a:gd name="T41" fmla="*/ 22 h 32"/>
                              <a:gd name="T42" fmla="*/ 324 w 1009"/>
                              <a:gd name="T43" fmla="*/ 22 h 32"/>
                              <a:gd name="T44" fmla="*/ 326 w 1009"/>
                              <a:gd name="T45" fmla="*/ 22 h 32"/>
                              <a:gd name="T46" fmla="*/ 329 w 1009"/>
                              <a:gd name="T47" fmla="*/ 22 h 32"/>
                              <a:gd name="T48" fmla="*/ 331 w 1009"/>
                              <a:gd name="T49" fmla="*/ 22 h 32"/>
                              <a:gd name="T50" fmla="*/ 337 w 1009"/>
                              <a:gd name="T51" fmla="*/ 22 h 32"/>
                              <a:gd name="T52" fmla="*/ 350 w 1009"/>
                              <a:gd name="T53" fmla="*/ 22 h 32"/>
                              <a:gd name="T54" fmla="*/ 361 w 1009"/>
                              <a:gd name="T55" fmla="*/ 22 h 32"/>
                              <a:gd name="T56" fmla="*/ 369 w 1009"/>
                              <a:gd name="T57" fmla="*/ 22 h 32"/>
                              <a:gd name="T58" fmla="*/ 378 w 1009"/>
                              <a:gd name="T59" fmla="*/ 22 h 32"/>
                              <a:gd name="T60" fmla="*/ 381 w 1009"/>
                              <a:gd name="T61" fmla="*/ 22 h 32"/>
                              <a:gd name="T62" fmla="*/ 383 w 1009"/>
                              <a:gd name="T63" fmla="*/ 22 h 32"/>
                              <a:gd name="T64" fmla="*/ 386 w 1009"/>
                              <a:gd name="T65" fmla="*/ 22 h 32"/>
                              <a:gd name="T66" fmla="*/ 390 w 1009"/>
                              <a:gd name="T67" fmla="*/ 22 h 32"/>
                              <a:gd name="T68" fmla="*/ 398 w 1009"/>
                              <a:gd name="T69" fmla="*/ 22 h 32"/>
                              <a:gd name="T70" fmla="*/ 401 w 1009"/>
                              <a:gd name="T71" fmla="*/ 22 h 32"/>
                              <a:gd name="T72" fmla="*/ 402 w 1009"/>
                              <a:gd name="T73" fmla="*/ 22 h 32"/>
                              <a:gd name="T74" fmla="*/ 410 w 1009"/>
                              <a:gd name="T75" fmla="*/ 22 h 32"/>
                              <a:gd name="T76" fmla="*/ 419 w 1009"/>
                              <a:gd name="T77" fmla="*/ 22 h 32"/>
                              <a:gd name="T78" fmla="*/ 428 w 1009"/>
                              <a:gd name="T79" fmla="*/ 22 h 32"/>
                              <a:gd name="T80" fmla="*/ 432 w 1009"/>
                              <a:gd name="T81" fmla="*/ 22 h 32"/>
                              <a:gd name="T82" fmla="*/ 433 w 1009"/>
                              <a:gd name="T83" fmla="*/ 22 h 32"/>
                              <a:gd name="T84" fmla="*/ 437 w 1009"/>
                              <a:gd name="T85" fmla="*/ 22 h 32"/>
                              <a:gd name="T86" fmla="*/ 447 w 1009"/>
                              <a:gd name="T87" fmla="*/ 22 h 32"/>
                              <a:gd name="T88" fmla="*/ 458 w 1009"/>
                              <a:gd name="T89" fmla="*/ 32 h 32"/>
                              <a:gd name="T90" fmla="*/ 466 w 1009"/>
                              <a:gd name="T91" fmla="*/ 32 h 32"/>
                              <a:gd name="T92" fmla="*/ 486 w 1009"/>
                              <a:gd name="T93" fmla="*/ 32 h 32"/>
                              <a:gd name="T94" fmla="*/ 489 w 1009"/>
                              <a:gd name="T95" fmla="*/ 32 h 32"/>
                              <a:gd name="T96" fmla="*/ 503 w 1009"/>
                              <a:gd name="T97" fmla="*/ 32 h 32"/>
                              <a:gd name="T98" fmla="*/ 508 w 1009"/>
                              <a:gd name="T99" fmla="*/ 32 h 32"/>
                              <a:gd name="T100" fmla="*/ 526 w 1009"/>
                              <a:gd name="T101" fmla="*/ 32 h 32"/>
                              <a:gd name="T102" fmla="*/ 539 w 1009"/>
                              <a:gd name="T103" fmla="*/ 32 h 32"/>
                              <a:gd name="T104" fmla="*/ 543 w 1009"/>
                              <a:gd name="T105" fmla="*/ 32 h 32"/>
                              <a:gd name="T106" fmla="*/ 549 w 1009"/>
                              <a:gd name="T107" fmla="*/ 32 h 32"/>
                              <a:gd name="T108" fmla="*/ 564 w 1009"/>
                              <a:gd name="T109" fmla="*/ 32 h 32"/>
                              <a:gd name="T110" fmla="*/ 588 w 1009"/>
                              <a:gd name="T111" fmla="*/ 32 h 32"/>
                              <a:gd name="T112" fmla="*/ 605 w 1009"/>
                              <a:gd name="T113" fmla="*/ 32 h 32"/>
                              <a:gd name="T114" fmla="*/ 705 w 1009"/>
                              <a:gd name="T115" fmla="*/ 32 h 32"/>
                              <a:gd name="T116" fmla="*/ 731 w 1009"/>
                              <a:gd name="T117" fmla="*/ 32 h 32"/>
                              <a:gd name="T118" fmla="*/ 773 w 1009"/>
                              <a:gd name="T119" fmla="*/ 32 h 32"/>
                              <a:gd name="T120" fmla="*/ 963 w 1009"/>
                              <a:gd name="T121" fmla="*/ 32 h 32"/>
                              <a:gd name="T122" fmla="*/ 1009 w 1009"/>
                              <a:gd name="T123" fmla="*/ 32 h 3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009" h="32">
                                <a:moveTo>
                                  <a:pt x="0" y="0"/>
                                </a:moveTo>
                                <a:lnTo>
                                  <a:pt x="0" y="0"/>
                                </a:lnTo>
                                <a:lnTo>
                                  <a:pt x="0" y="0"/>
                                </a:lnTo>
                                <a:lnTo>
                                  <a:pt x="61" y="0"/>
                                </a:lnTo>
                                <a:lnTo>
                                  <a:pt x="61" y="0"/>
                                </a:lnTo>
                                <a:lnTo>
                                  <a:pt x="65" y="0"/>
                                </a:lnTo>
                                <a:lnTo>
                                  <a:pt x="65" y="0"/>
                                </a:lnTo>
                                <a:lnTo>
                                  <a:pt x="71" y="0"/>
                                </a:lnTo>
                                <a:lnTo>
                                  <a:pt x="71" y="0"/>
                                </a:lnTo>
                                <a:lnTo>
                                  <a:pt x="76" y="0"/>
                                </a:lnTo>
                                <a:lnTo>
                                  <a:pt x="76" y="3"/>
                                </a:lnTo>
                                <a:lnTo>
                                  <a:pt x="80" y="3"/>
                                </a:lnTo>
                                <a:lnTo>
                                  <a:pt x="80" y="3"/>
                                </a:lnTo>
                                <a:lnTo>
                                  <a:pt x="83" y="3"/>
                                </a:lnTo>
                                <a:lnTo>
                                  <a:pt x="83" y="3"/>
                                </a:lnTo>
                                <a:lnTo>
                                  <a:pt x="87" y="3"/>
                                </a:lnTo>
                                <a:lnTo>
                                  <a:pt x="87" y="3"/>
                                </a:lnTo>
                                <a:lnTo>
                                  <a:pt x="109" y="3"/>
                                </a:lnTo>
                                <a:lnTo>
                                  <a:pt x="109" y="3"/>
                                </a:lnTo>
                                <a:lnTo>
                                  <a:pt x="114" y="3"/>
                                </a:lnTo>
                                <a:lnTo>
                                  <a:pt x="114" y="3"/>
                                </a:lnTo>
                                <a:lnTo>
                                  <a:pt x="116" y="3"/>
                                </a:lnTo>
                                <a:lnTo>
                                  <a:pt x="116" y="3"/>
                                </a:lnTo>
                                <a:lnTo>
                                  <a:pt x="118" y="3"/>
                                </a:lnTo>
                                <a:lnTo>
                                  <a:pt x="118" y="3"/>
                                </a:lnTo>
                                <a:lnTo>
                                  <a:pt x="126" y="3"/>
                                </a:lnTo>
                                <a:lnTo>
                                  <a:pt x="126" y="3"/>
                                </a:lnTo>
                                <a:lnTo>
                                  <a:pt x="127" y="3"/>
                                </a:lnTo>
                                <a:lnTo>
                                  <a:pt x="127" y="6"/>
                                </a:lnTo>
                                <a:lnTo>
                                  <a:pt x="134" y="6"/>
                                </a:lnTo>
                                <a:lnTo>
                                  <a:pt x="134" y="6"/>
                                </a:lnTo>
                                <a:lnTo>
                                  <a:pt x="145" y="6"/>
                                </a:lnTo>
                                <a:lnTo>
                                  <a:pt x="145" y="6"/>
                                </a:lnTo>
                                <a:lnTo>
                                  <a:pt x="146" y="6"/>
                                </a:lnTo>
                                <a:lnTo>
                                  <a:pt x="146" y="6"/>
                                </a:lnTo>
                                <a:lnTo>
                                  <a:pt x="146" y="6"/>
                                </a:lnTo>
                                <a:lnTo>
                                  <a:pt x="146" y="6"/>
                                </a:lnTo>
                                <a:lnTo>
                                  <a:pt x="151" y="6"/>
                                </a:lnTo>
                                <a:lnTo>
                                  <a:pt x="151" y="9"/>
                                </a:lnTo>
                                <a:lnTo>
                                  <a:pt x="153" y="9"/>
                                </a:lnTo>
                                <a:lnTo>
                                  <a:pt x="153" y="9"/>
                                </a:lnTo>
                                <a:lnTo>
                                  <a:pt x="159" y="9"/>
                                </a:lnTo>
                                <a:lnTo>
                                  <a:pt x="159" y="9"/>
                                </a:lnTo>
                                <a:lnTo>
                                  <a:pt x="165" y="9"/>
                                </a:lnTo>
                                <a:lnTo>
                                  <a:pt x="165" y="13"/>
                                </a:lnTo>
                                <a:lnTo>
                                  <a:pt x="165" y="13"/>
                                </a:lnTo>
                                <a:lnTo>
                                  <a:pt x="165" y="13"/>
                                </a:lnTo>
                                <a:lnTo>
                                  <a:pt x="191" y="13"/>
                                </a:lnTo>
                                <a:lnTo>
                                  <a:pt x="191" y="13"/>
                                </a:lnTo>
                                <a:lnTo>
                                  <a:pt x="206" y="13"/>
                                </a:lnTo>
                                <a:lnTo>
                                  <a:pt x="206" y="13"/>
                                </a:lnTo>
                                <a:lnTo>
                                  <a:pt x="207" y="13"/>
                                </a:lnTo>
                                <a:lnTo>
                                  <a:pt x="207" y="13"/>
                                </a:lnTo>
                                <a:lnTo>
                                  <a:pt x="209" y="13"/>
                                </a:lnTo>
                                <a:lnTo>
                                  <a:pt x="209" y="13"/>
                                </a:lnTo>
                                <a:lnTo>
                                  <a:pt x="216" y="13"/>
                                </a:lnTo>
                                <a:lnTo>
                                  <a:pt x="216" y="13"/>
                                </a:lnTo>
                                <a:lnTo>
                                  <a:pt x="216" y="13"/>
                                </a:lnTo>
                                <a:lnTo>
                                  <a:pt x="216" y="13"/>
                                </a:lnTo>
                                <a:lnTo>
                                  <a:pt x="219" y="13"/>
                                </a:lnTo>
                                <a:lnTo>
                                  <a:pt x="219" y="13"/>
                                </a:lnTo>
                                <a:lnTo>
                                  <a:pt x="221" y="13"/>
                                </a:lnTo>
                                <a:lnTo>
                                  <a:pt x="221" y="13"/>
                                </a:lnTo>
                                <a:lnTo>
                                  <a:pt x="221" y="13"/>
                                </a:lnTo>
                                <a:lnTo>
                                  <a:pt x="221" y="13"/>
                                </a:lnTo>
                                <a:lnTo>
                                  <a:pt x="225" y="13"/>
                                </a:lnTo>
                                <a:lnTo>
                                  <a:pt x="225" y="13"/>
                                </a:lnTo>
                                <a:lnTo>
                                  <a:pt x="226" y="13"/>
                                </a:lnTo>
                                <a:lnTo>
                                  <a:pt x="226" y="13"/>
                                </a:lnTo>
                                <a:lnTo>
                                  <a:pt x="228" y="13"/>
                                </a:lnTo>
                                <a:lnTo>
                                  <a:pt x="228" y="13"/>
                                </a:lnTo>
                                <a:lnTo>
                                  <a:pt x="233" y="13"/>
                                </a:lnTo>
                                <a:lnTo>
                                  <a:pt x="233" y="13"/>
                                </a:lnTo>
                                <a:lnTo>
                                  <a:pt x="233" y="13"/>
                                </a:lnTo>
                                <a:lnTo>
                                  <a:pt x="233" y="13"/>
                                </a:lnTo>
                                <a:lnTo>
                                  <a:pt x="236" y="13"/>
                                </a:lnTo>
                                <a:lnTo>
                                  <a:pt x="236" y="13"/>
                                </a:lnTo>
                                <a:lnTo>
                                  <a:pt x="244" y="13"/>
                                </a:lnTo>
                                <a:lnTo>
                                  <a:pt x="244" y="13"/>
                                </a:lnTo>
                                <a:lnTo>
                                  <a:pt x="245" y="13"/>
                                </a:lnTo>
                                <a:lnTo>
                                  <a:pt x="245" y="13"/>
                                </a:lnTo>
                                <a:lnTo>
                                  <a:pt x="253" y="13"/>
                                </a:lnTo>
                                <a:lnTo>
                                  <a:pt x="253" y="13"/>
                                </a:lnTo>
                                <a:lnTo>
                                  <a:pt x="266" y="13"/>
                                </a:lnTo>
                                <a:lnTo>
                                  <a:pt x="266" y="13"/>
                                </a:lnTo>
                                <a:lnTo>
                                  <a:pt x="267" y="13"/>
                                </a:lnTo>
                                <a:lnTo>
                                  <a:pt x="267" y="13"/>
                                </a:lnTo>
                                <a:lnTo>
                                  <a:pt x="268" y="13"/>
                                </a:lnTo>
                                <a:lnTo>
                                  <a:pt x="268" y="13"/>
                                </a:lnTo>
                                <a:lnTo>
                                  <a:pt x="269" y="13"/>
                                </a:lnTo>
                                <a:lnTo>
                                  <a:pt x="269" y="13"/>
                                </a:lnTo>
                                <a:lnTo>
                                  <a:pt x="272" y="13"/>
                                </a:lnTo>
                                <a:lnTo>
                                  <a:pt x="272" y="13"/>
                                </a:lnTo>
                                <a:lnTo>
                                  <a:pt x="272" y="13"/>
                                </a:lnTo>
                                <a:lnTo>
                                  <a:pt x="272" y="13"/>
                                </a:lnTo>
                                <a:lnTo>
                                  <a:pt x="272" y="13"/>
                                </a:lnTo>
                                <a:lnTo>
                                  <a:pt x="272" y="13"/>
                                </a:lnTo>
                                <a:lnTo>
                                  <a:pt x="273" y="13"/>
                                </a:lnTo>
                                <a:lnTo>
                                  <a:pt x="273" y="13"/>
                                </a:lnTo>
                                <a:lnTo>
                                  <a:pt x="273" y="13"/>
                                </a:lnTo>
                                <a:lnTo>
                                  <a:pt x="273" y="13"/>
                                </a:lnTo>
                                <a:lnTo>
                                  <a:pt x="275" y="13"/>
                                </a:lnTo>
                                <a:lnTo>
                                  <a:pt x="275" y="13"/>
                                </a:lnTo>
                                <a:lnTo>
                                  <a:pt x="281" y="13"/>
                                </a:lnTo>
                                <a:lnTo>
                                  <a:pt x="281" y="13"/>
                                </a:lnTo>
                                <a:lnTo>
                                  <a:pt x="282" y="13"/>
                                </a:lnTo>
                                <a:lnTo>
                                  <a:pt x="282" y="13"/>
                                </a:lnTo>
                                <a:lnTo>
                                  <a:pt x="290" y="13"/>
                                </a:lnTo>
                                <a:lnTo>
                                  <a:pt x="290" y="17"/>
                                </a:lnTo>
                                <a:lnTo>
                                  <a:pt x="297" y="17"/>
                                </a:lnTo>
                                <a:lnTo>
                                  <a:pt x="297" y="17"/>
                                </a:lnTo>
                                <a:lnTo>
                                  <a:pt x="298" y="17"/>
                                </a:lnTo>
                                <a:lnTo>
                                  <a:pt x="298" y="17"/>
                                </a:lnTo>
                                <a:lnTo>
                                  <a:pt x="300" y="17"/>
                                </a:lnTo>
                                <a:lnTo>
                                  <a:pt x="300" y="17"/>
                                </a:lnTo>
                                <a:lnTo>
                                  <a:pt x="301" y="17"/>
                                </a:lnTo>
                                <a:lnTo>
                                  <a:pt x="301" y="22"/>
                                </a:lnTo>
                                <a:lnTo>
                                  <a:pt x="301" y="22"/>
                                </a:lnTo>
                                <a:lnTo>
                                  <a:pt x="301" y="22"/>
                                </a:lnTo>
                                <a:lnTo>
                                  <a:pt x="304" y="22"/>
                                </a:lnTo>
                                <a:lnTo>
                                  <a:pt x="304" y="22"/>
                                </a:lnTo>
                                <a:lnTo>
                                  <a:pt x="307" y="22"/>
                                </a:lnTo>
                                <a:lnTo>
                                  <a:pt x="307" y="22"/>
                                </a:lnTo>
                                <a:lnTo>
                                  <a:pt x="308" y="22"/>
                                </a:lnTo>
                                <a:lnTo>
                                  <a:pt x="308" y="22"/>
                                </a:lnTo>
                                <a:lnTo>
                                  <a:pt x="319" y="22"/>
                                </a:lnTo>
                                <a:lnTo>
                                  <a:pt x="319" y="22"/>
                                </a:lnTo>
                                <a:lnTo>
                                  <a:pt x="320" y="22"/>
                                </a:lnTo>
                                <a:lnTo>
                                  <a:pt x="320" y="22"/>
                                </a:lnTo>
                                <a:lnTo>
                                  <a:pt x="320" y="22"/>
                                </a:lnTo>
                                <a:lnTo>
                                  <a:pt x="320" y="22"/>
                                </a:lnTo>
                                <a:lnTo>
                                  <a:pt x="324" y="22"/>
                                </a:lnTo>
                                <a:lnTo>
                                  <a:pt x="324" y="22"/>
                                </a:lnTo>
                                <a:lnTo>
                                  <a:pt x="325" y="22"/>
                                </a:lnTo>
                                <a:lnTo>
                                  <a:pt x="325" y="22"/>
                                </a:lnTo>
                                <a:lnTo>
                                  <a:pt x="326" y="22"/>
                                </a:lnTo>
                                <a:lnTo>
                                  <a:pt x="326" y="22"/>
                                </a:lnTo>
                                <a:lnTo>
                                  <a:pt x="326" y="22"/>
                                </a:lnTo>
                                <a:lnTo>
                                  <a:pt x="326" y="22"/>
                                </a:lnTo>
                                <a:lnTo>
                                  <a:pt x="327" y="22"/>
                                </a:lnTo>
                                <a:lnTo>
                                  <a:pt x="327" y="22"/>
                                </a:lnTo>
                                <a:lnTo>
                                  <a:pt x="329" y="22"/>
                                </a:lnTo>
                                <a:lnTo>
                                  <a:pt x="329" y="22"/>
                                </a:lnTo>
                                <a:lnTo>
                                  <a:pt x="329" y="22"/>
                                </a:lnTo>
                                <a:lnTo>
                                  <a:pt x="329" y="22"/>
                                </a:lnTo>
                                <a:lnTo>
                                  <a:pt x="330" y="22"/>
                                </a:lnTo>
                                <a:lnTo>
                                  <a:pt x="330" y="22"/>
                                </a:lnTo>
                                <a:lnTo>
                                  <a:pt x="330" y="22"/>
                                </a:lnTo>
                                <a:lnTo>
                                  <a:pt x="330" y="22"/>
                                </a:lnTo>
                                <a:lnTo>
                                  <a:pt x="331" y="22"/>
                                </a:lnTo>
                                <a:lnTo>
                                  <a:pt x="331" y="22"/>
                                </a:lnTo>
                                <a:lnTo>
                                  <a:pt x="333" y="22"/>
                                </a:lnTo>
                                <a:lnTo>
                                  <a:pt x="333" y="22"/>
                                </a:lnTo>
                                <a:lnTo>
                                  <a:pt x="335" y="22"/>
                                </a:lnTo>
                                <a:lnTo>
                                  <a:pt x="335" y="22"/>
                                </a:lnTo>
                                <a:lnTo>
                                  <a:pt x="337" y="22"/>
                                </a:lnTo>
                                <a:lnTo>
                                  <a:pt x="337" y="22"/>
                                </a:lnTo>
                                <a:lnTo>
                                  <a:pt x="340" y="22"/>
                                </a:lnTo>
                                <a:lnTo>
                                  <a:pt x="340" y="22"/>
                                </a:lnTo>
                                <a:lnTo>
                                  <a:pt x="345" y="22"/>
                                </a:lnTo>
                                <a:lnTo>
                                  <a:pt x="345" y="22"/>
                                </a:lnTo>
                                <a:lnTo>
                                  <a:pt x="350" y="22"/>
                                </a:lnTo>
                                <a:lnTo>
                                  <a:pt x="350" y="22"/>
                                </a:lnTo>
                                <a:lnTo>
                                  <a:pt x="352" y="22"/>
                                </a:lnTo>
                                <a:lnTo>
                                  <a:pt x="352" y="22"/>
                                </a:lnTo>
                                <a:lnTo>
                                  <a:pt x="357" y="22"/>
                                </a:lnTo>
                                <a:lnTo>
                                  <a:pt x="357" y="22"/>
                                </a:lnTo>
                                <a:lnTo>
                                  <a:pt x="361" y="22"/>
                                </a:lnTo>
                                <a:lnTo>
                                  <a:pt x="361" y="22"/>
                                </a:lnTo>
                                <a:lnTo>
                                  <a:pt x="365" y="22"/>
                                </a:lnTo>
                                <a:lnTo>
                                  <a:pt x="365" y="22"/>
                                </a:lnTo>
                                <a:lnTo>
                                  <a:pt x="368" y="22"/>
                                </a:lnTo>
                                <a:lnTo>
                                  <a:pt x="368" y="22"/>
                                </a:lnTo>
                                <a:lnTo>
                                  <a:pt x="369" y="22"/>
                                </a:lnTo>
                                <a:lnTo>
                                  <a:pt x="369" y="22"/>
                                </a:lnTo>
                                <a:lnTo>
                                  <a:pt x="373" y="22"/>
                                </a:lnTo>
                                <a:lnTo>
                                  <a:pt x="373" y="22"/>
                                </a:lnTo>
                                <a:lnTo>
                                  <a:pt x="375" y="22"/>
                                </a:lnTo>
                                <a:lnTo>
                                  <a:pt x="375" y="22"/>
                                </a:lnTo>
                                <a:lnTo>
                                  <a:pt x="378" y="22"/>
                                </a:lnTo>
                                <a:lnTo>
                                  <a:pt x="378" y="22"/>
                                </a:lnTo>
                                <a:lnTo>
                                  <a:pt x="378" y="22"/>
                                </a:lnTo>
                                <a:lnTo>
                                  <a:pt x="378" y="22"/>
                                </a:lnTo>
                                <a:lnTo>
                                  <a:pt x="379" y="22"/>
                                </a:lnTo>
                                <a:lnTo>
                                  <a:pt x="379" y="22"/>
                                </a:lnTo>
                                <a:lnTo>
                                  <a:pt x="381" y="22"/>
                                </a:lnTo>
                                <a:lnTo>
                                  <a:pt x="381" y="22"/>
                                </a:lnTo>
                                <a:lnTo>
                                  <a:pt x="382" y="22"/>
                                </a:lnTo>
                                <a:lnTo>
                                  <a:pt x="382" y="22"/>
                                </a:lnTo>
                                <a:lnTo>
                                  <a:pt x="382" y="22"/>
                                </a:lnTo>
                                <a:lnTo>
                                  <a:pt x="382" y="22"/>
                                </a:lnTo>
                                <a:lnTo>
                                  <a:pt x="383" y="22"/>
                                </a:lnTo>
                                <a:lnTo>
                                  <a:pt x="383" y="22"/>
                                </a:lnTo>
                                <a:lnTo>
                                  <a:pt x="383" y="22"/>
                                </a:lnTo>
                                <a:lnTo>
                                  <a:pt x="383" y="22"/>
                                </a:lnTo>
                                <a:lnTo>
                                  <a:pt x="386" y="22"/>
                                </a:lnTo>
                                <a:lnTo>
                                  <a:pt x="386" y="22"/>
                                </a:lnTo>
                                <a:lnTo>
                                  <a:pt x="386" y="22"/>
                                </a:lnTo>
                                <a:lnTo>
                                  <a:pt x="386" y="22"/>
                                </a:lnTo>
                                <a:lnTo>
                                  <a:pt x="389" y="22"/>
                                </a:lnTo>
                                <a:lnTo>
                                  <a:pt x="389" y="22"/>
                                </a:lnTo>
                                <a:lnTo>
                                  <a:pt x="390" y="22"/>
                                </a:lnTo>
                                <a:lnTo>
                                  <a:pt x="390" y="22"/>
                                </a:lnTo>
                                <a:lnTo>
                                  <a:pt x="390" y="22"/>
                                </a:lnTo>
                                <a:lnTo>
                                  <a:pt x="390" y="22"/>
                                </a:lnTo>
                                <a:lnTo>
                                  <a:pt x="394" y="22"/>
                                </a:lnTo>
                                <a:lnTo>
                                  <a:pt x="394" y="22"/>
                                </a:lnTo>
                                <a:lnTo>
                                  <a:pt x="395" y="22"/>
                                </a:lnTo>
                                <a:lnTo>
                                  <a:pt x="395" y="22"/>
                                </a:lnTo>
                                <a:lnTo>
                                  <a:pt x="398" y="22"/>
                                </a:lnTo>
                                <a:lnTo>
                                  <a:pt x="398" y="22"/>
                                </a:lnTo>
                                <a:lnTo>
                                  <a:pt x="398" y="22"/>
                                </a:lnTo>
                                <a:lnTo>
                                  <a:pt x="398" y="22"/>
                                </a:lnTo>
                                <a:lnTo>
                                  <a:pt x="401" y="22"/>
                                </a:lnTo>
                                <a:lnTo>
                                  <a:pt x="401" y="22"/>
                                </a:lnTo>
                                <a:lnTo>
                                  <a:pt x="401" y="22"/>
                                </a:lnTo>
                                <a:lnTo>
                                  <a:pt x="401" y="22"/>
                                </a:lnTo>
                                <a:lnTo>
                                  <a:pt x="401" y="22"/>
                                </a:lnTo>
                                <a:lnTo>
                                  <a:pt x="401" y="22"/>
                                </a:lnTo>
                                <a:lnTo>
                                  <a:pt x="401" y="22"/>
                                </a:lnTo>
                                <a:lnTo>
                                  <a:pt x="401" y="22"/>
                                </a:lnTo>
                                <a:lnTo>
                                  <a:pt x="402" y="22"/>
                                </a:lnTo>
                                <a:lnTo>
                                  <a:pt x="402" y="22"/>
                                </a:lnTo>
                                <a:lnTo>
                                  <a:pt x="407" y="22"/>
                                </a:lnTo>
                                <a:lnTo>
                                  <a:pt x="407" y="22"/>
                                </a:lnTo>
                                <a:lnTo>
                                  <a:pt x="407" y="22"/>
                                </a:lnTo>
                                <a:lnTo>
                                  <a:pt x="407" y="22"/>
                                </a:lnTo>
                                <a:lnTo>
                                  <a:pt x="410" y="22"/>
                                </a:lnTo>
                                <a:lnTo>
                                  <a:pt x="410" y="22"/>
                                </a:lnTo>
                                <a:lnTo>
                                  <a:pt x="417" y="22"/>
                                </a:lnTo>
                                <a:lnTo>
                                  <a:pt x="417" y="22"/>
                                </a:lnTo>
                                <a:lnTo>
                                  <a:pt x="418" y="22"/>
                                </a:lnTo>
                                <a:lnTo>
                                  <a:pt x="418" y="22"/>
                                </a:lnTo>
                                <a:lnTo>
                                  <a:pt x="419" y="22"/>
                                </a:lnTo>
                                <a:lnTo>
                                  <a:pt x="419" y="22"/>
                                </a:lnTo>
                                <a:lnTo>
                                  <a:pt x="420" y="22"/>
                                </a:lnTo>
                                <a:lnTo>
                                  <a:pt x="420" y="22"/>
                                </a:lnTo>
                                <a:lnTo>
                                  <a:pt x="426" y="22"/>
                                </a:lnTo>
                                <a:lnTo>
                                  <a:pt x="426" y="22"/>
                                </a:lnTo>
                                <a:lnTo>
                                  <a:pt x="428" y="22"/>
                                </a:lnTo>
                                <a:lnTo>
                                  <a:pt x="428" y="22"/>
                                </a:lnTo>
                                <a:lnTo>
                                  <a:pt x="430" y="22"/>
                                </a:lnTo>
                                <a:lnTo>
                                  <a:pt x="430" y="22"/>
                                </a:lnTo>
                                <a:lnTo>
                                  <a:pt x="430" y="22"/>
                                </a:lnTo>
                                <a:lnTo>
                                  <a:pt x="430" y="22"/>
                                </a:lnTo>
                                <a:lnTo>
                                  <a:pt x="432" y="22"/>
                                </a:lnTo>
                                <a:lnTo>
                                  <a:pt x="432" y="22"/>
                                </a:lnTo>
                                <a:lnTo>
                                  <a:pt x="432" y="22"/>
                                </a:lnTo>
                                <a:lnTo>
                                  <a:pt x="432" y="22"/>
                                </a:lnTo>
                                <a:lnTo>
                                  <a:pt x="433" y="22"/>
                                </a:lnTo>
                                <a:lnTo>
                                  <a:pt x="433" y="22"/>
                                </a:lnTo>
                                <a:lnTo>
                                  <a:pt x="433" y="22"/>
                                </a:lnTo>
                                <a:lnTo>
                                  <a:pt x="433" y="22"/>
                                </a:lnTo>
                                <a:lnTo>
                                  <a:pt x="435" y="22"/>
                                </a:lnTo>
                                <a:lnTo>
                                  <a:pt x="435" y="22"/>
                                </a:lnTo>
                                <a:lnTo>
                                  <a:pt x="436" y="22"/>
                                </a:lnTo>
                                <a:lnTo>
                                  <a:pt x="436" y="22"/>
                                </a:lnTo>
                                <a:lnTo>
                                  <a:pt x="437" y="22"/>
                                </a:lnTo>
                                <a:lnTo>
                                  <a:pt x="437" y="22"/>
                                </a:lnTo>
                                <a:lnTo>
                                  <a:pt x="439" y="22"/>
                                </a:lnTo>
                                <a:lnTo>
                                  <a:pt x="439" y="22"/>
                                </a:lnTo>
                                <a:lnTo>
                                  <a:pt x="443" y="22"/>
                                </a:lnTo>
                                <a:lnTo>
                                  <a:pt x="443" y="22"/>
                                </a:lnTo>
                                <a:lnTo>
                                  <a:pt x="447" y="22"/>
                                </a:lnTo>
                                <a:lnTo>
                                  <a:pt x="447" y="32"/>
                                </a:lnTo>
                                <a:lnTo>
                                  <a:pt x="450" y="32"/>
                                </a:lnTo>
                                <a:lnTo>
                                  <a:pt x="450" y="32"/>
                                </a:lnTo>
                                <a:lnTo>
                                  <a:pt x="455" y="32"/>
                                </a:lnTo>
                                <a:lnTo>
                                  <a:pt x="455" y="32"/>
                                </a:lnTo>
                                <a:lnTo>
                                  <a:pt x="458" y="32"/>
                                </a:lnTo>
                                <a:lnTo>
                                  <a:pt x="458" y="32"/>
                                </a:lnTo>
                                <a:lnTo>
                                  <a:pt x="462" y="32"/>
                                </a:lnTo>
                                <a:lnTo>
                                  <a:pt x="462" y="32"/>
                                </a:lnTo>
                                <a:lnTo>
                                  <a:pt x="464" y="32"/>
                                </a:lnTo>
                                <a:lnTo>
                                  <a:pt x="464" y="32"/>
                                </a:lnTo>
                                <a:lnTo>
                                  <a:pt x="466" y="32"/>
                                </a:lnTo>
                                <a:lnTo>
                                  <a:pt x="466" y="32"/>
                                </a:lnTo>
                                <a:lnTo>
                                  <a:pt x="468" y="32"/>
                                </a:lnTo>
                                <a:lnTo>
                                  <a:pt x="468" y="32"/>
                                </a:lnTo>
                                <a:lnTo>
                                  <a:pt x="482" y="32"/>
                                </a:lnTo>
                                <a:lnTo>
                                  <a:pt x="482" y="32"/>
                                </a:lnTo>
                                <a:lnTo>
                                  <a:pt x="486" y="32"/>
                                </a:lnTo>
                                <a:lnTo>
                                  <a:pt x="486" y="32"/>
                                </a:lnTo>
                                <a:lnTo>
                                  <a:pt x="488" y="32"/>
                                </a:lnTo>
                                <a:lnTo>
                                  <a:pt x="488" y="32"/>
                                </a:lnTo>
                                <a:lnTo>
                                  <a:pt x="489" y="32"/>
                                </a:lnTo>
                                <a:lnTo>
                                  <a:pt x="489" y="32"/>
                                </a:lnTo>
                                <a:lnTo>
                                  <a:pt x="489" y="32"/>
                                </a:lnTo>
                                <a:lnTo>
                                  <a:pt x="489" y="32"/>
                                </a:lnTo>
                                <a:lnTo>
                                  <a:pt x="491" y="32"/>
                                </a:lnTo>
                                <a:lnTo>
                                  <a:pt x="491" y="32"/>
                                </a:lnTo>
                                <a:lnTo>
                                  <a:pt x="491" y="32"/>
                                </a:lnTo>
                                <a:lnTo>
                                  <a:pt x="491" y="32"/>
                                </a:lnTo>
                                <a:lnTo>
                                  <a:pt x="503" y="32"/>
                                </a:lnTo>
                                <a:lnTo>
                                  <a:pt x="503" y="32"/>
                                </a:lnTo>
                                <a:lnTo>
                                  <a:pt x="506" y="32"/>
                                </a:lnTo>
                                <a:lnTo>
                                  <a:pt x="506" y="32"/>
                                </a:lnTo>
                                <a:lnTo>
                                  <a:pt x="506" y="32"/>
                                </a:lnTo>
                                <a:lnTo>
                                  <a:pt x="506" y="32"/>
                                </a:lnTo>
                                <a:lnTo>
                                  <a:pt x="508" y="32"/>
                                </a:lnTo>
                                <a:lnTo>
                                  <a:pt x="508" y="32"/>
                                </a:lnTo>
                                <a:lnTo>
                                  <a:pt x="519" y="32"/>
                                </a:lnTo>
                                <a:lnTo>
                                  <a:pt x="519" y="32"/>
                                </a:lnTo>
                                <a:lnTo>
                                  <a:pt x="524" y="32"/>
                                </a:lnTo>
                                <a:lnTo>
                                  <a:pt x="524" y="32"/>
                                </a:lnTo>
                                <a:lnTo>
                                  <a:pt x="526" y="32"/>
                                </a:lnTo>
                                <a:lnTo>
                                  <a:pt x="526" y="32"/>
                                </a:lnTo>
                                <a:lnTo>
                                  <a:pt x="532" y="32"/>
                                </a:lnTo>
                                <a:lnTo>
                                  <a:pt x="532" y="32"/>
                                </a:lnTo>
                                <a:lnTo>
                                  <a:pt x="533" y="32"/>
                                </a:lnTo>
                                <a:lnTo>
                                  <a:pt x="533" y="32"/>
                                </a:lnTo>
                                <a:lnTo>
                                  <a:pt x="539" y="32"/>
                                </a:lnTo>
                                <a:lnTo>
                                  <a:pt x="539" y="32"/>
                                </a:lnTo>
                                <a:lnTo>
                                  <a:pt x="542" y="32"/>
                                </a:lnTo>
                                <a:lnTo>
                                  <a:pt x="542" y="32"/>
                                </a:lnTo>
                                <a:lnTo>
                                  <a:pt x="542" y="32"/>
                                </a:lnTo>
                                <a:lnTo>
                                  <a:pt x="542" y="32"/>
                                </a:lnTo>
                                <a:lnTo>
                                  <a:pt x="543" y="32"/>
                                </a:lnTo>
                                <a:lnTo>
                                  <a:pt x="543" y="32"/>
                                </a:lnTo>
                                <a:lnTo>
                                  <a:pt x="544" y="32"/>
                                </a:lnTo>
                                <a:lnTo>
                                  <a:pt x="544" y="32"/>
                                </a:lnTo>
                                <a:lnTo>
                                  <a:pt x="545" y="32"/>
                                </a:lnTo>
                                <a:lnTo>
                                  <a:pt x="545" y="32"/>
                                </a:lnTo>
                                <a:lnTo>
                                  <a:pt x="549" y="32"/>
                                </a:lnTo>
                                <a:lnTo>
                                  <a:pt x="549" y="32"/>
                                </a:lnTo>
                                <a:lnTo>
                                  <a:pt x="560" y="32"/>
                                </a:lnTo>
                                <a:lnTo>
                                  <a:pt x="560" y="32"/>
                                </a:lnTo>
                                <a:lnTo>
                                  <a:pt x="561" y="32"/>
                                </a:lnTo>
                                <a:lnTo>
                                  <a:pt x="561" y="32"/>
                                </a:lnTo>
                                <a:lnTo>
                                  <a:pt x="564" y="32"/>
                                </a:lnTo>
                                <a:lnTo>
                                  <a:pt x="564" y="32"/>
                                </a:lnTo>
                                <a:lnTo>
                                  <a:pt x="570" y="32"/>
                                </a:lnTo>
                                <a:lnTo>
                                  <a:pt x="570" y="32"/>
                                </a:lnTo>
                                <a:lnTo>
                                  <a:pt x="570" y="32"/>
                                </a:lnTo>
                                <a:lnTo>
                                  <a:pt x="570" y="32"/>
                                </a:lnTo>
                                <a:lnTo>
                                  <a:pt x="588" y="32"/>
                                </a:lnTo>
                                <a:lnTo>
                                  <a:pt x="588" y="32"/>
                                </a:lnTo>
                                <a:lnTo>
                                  <a:pt x="596" y="32"/>
                                </a:lnTo>
                                <a:lnTo>
                                  <a:pt x="596" y="32"/>
                                </a:lnTo>
                                <a:lnTo>
                                  <a:pt x="599" y="32"/>
                                </a:lnTo>
                                <a:lnTo>
                                  <a:pt x="599" y="32"/>
                                </a:lnTo>
                                <a:lnTo>
                                  <a:pt x="605" y="32"/>
                                </a:lnTo>
                                <a:lnTo>
                                  <a:pt x="605" y="32"/>
                                </a:lnTo>
                                <a:lnTo>
                                  <a:pt x="630" y="32"/>
                                </a:lnTo>
                                <a:lnTo>
                                  <a:pt x="630" y="32"/>
                                </a:lnTo>
                                <a:lnTo>
                                  <a:pt x="668" y="32"/>
                                </a:lnTo>
                                <a:lnTo>
                                  <a:pt x="668" y="32"/>
                                </a:lnTo>
                                <a:lnTo>
                                  <a:pt x="705" y="32"/>
                                </a:lnTo>
                                <a:lnTo>
                                  <a:pt x="705" y="32"/>
                                </a:lnTo>
                                <a:lnTo>
                                  <a:pt x="715" y="32"/>
                                </a:lnTo>
                                <a:lnTo>
                                  <a:pt x="715" y="32"/>
                                </a:lnTo>
                                <a:lnTo>
                                  <a:pt x="726" y="32"/>
                                </a:lnTo>
                                <a:lnTo>
                                  <a:pt x="726" y="32"/>
                                </a:lnTo>
                                <a:lnTo>
                                  <a:pt x="731" y="32"/>
                                </a:lnTo>
                                <a:lnTo>
                                  <a:pt x="731" y="32"/>
                                </a:lnTo>
                                <a:lnTo>
                                  <a:pt x="756" y="32"/>
                                </a:lnTo>
                                <a:lnTo>
                                  <a:pt x="756" y="32"/>
                                </a:lnTo>
                                <a:lnTo>
                                  <a:pt x="757" y="32"/>
                                </a:lnTo>
                                <a:lnTo>
                                  <a:pt x="757" y="32"/>
                                </a:lnTo>
                                <a:lnTo>
                                  <a:pt x="773" y="32"/>
                                </a:lnTo>
                                <a:lnTo>
                                  <a:pt x="773" y="32"/>
                                </a:lnTo>
                                <a:lnTo>
                                  <a:pt x="778" y="32"/>
                                </a:lnTo>
                                <a:lnTo>
                                  <a:pt x="778" y="32"/>
                                </a:lnTo>
                                <a:lnTo>
                                  <a:pt x="781" y="32"/>
                                </a:lnTo>
                                <a:lnTo>
                                  <a:pt x="781" y="32"/>
                                </a:lnTo>
                                <a:lnTo>
                                  <a:pt x="963" y="32"/>
                                </a:lnTo>
                                <a:lnTo>
                                  <a:pt x="963" y="32"/>
                                </a:lnTo>
                                <a:lnTo>
                                  <a:pt x="984" y="32"/>
                                </a:lnTo>
                                <a:lnTo>
                                  <a:pt x="984" y="32"/>
                                </a:lnTo>
                                <a:lnTo>
                                  <a:pt x="1004" y="32"/>
                                </a:lnTo>
                                <a:lnTo>
                                  <a:pt x="1004" y="32"/>
                                </a:lnTo>
                                <a:lnTo>
                                  <a:pt x="1009" y="32"/>
                                </a:lnTo>
                                <a:lnTo>
                                  <a:pt x="1009" y="32"/>
                                </a:lnTo>
                              </a:path>
                            </a:pathLst>
                          </a:custGeom>
                          <a:noFill/>
                          <a:ln w="1524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6" name="Line 479"/>
                        <wps:cNvCnPr/>
                        <wps:spPr bwMode="auto">
                          <a:xfrm>
                            <a:off x="1029335" y="77724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7" name="Line 480"/>
                        <wps:cNvCnPr/>
                        <wps:spPr bwMode="auto">
                          <a:xfrm>
                            <a:off x="1029335" y="77724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8" name="Line 481"/>
                        <wps:cNvCnPr/>
                        <wps:spPr bwMode="auto">
                          <a:xfrm>
                            <a:off x="1029335" y="777240"/>
                            <a:ext cx="1841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9" name="Line 482"/>
                        <wps:cNvCnPr/>
                        <wps:spPr bwMode="auto">
                          <a:xfrm>
                            <a:off x="1047750" y="777240"/>
                            <a:ext cx="0" cy="24765"/>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0" name="Line 483"/>
                        <wps:cNvCnPr/>
                        <wps:spPr bwMode="auto">
                          <a:xfrm>
                            <a:off x="1047750" y="802005"/>
                            <a:ext cx="952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1" name="Line 484"/>
                        <wps:cNvCnPr/>
                        <wps:spPr bwMode="auto">
                          <a:xfrm>
                            <a:off x="1057275" y="802005"/>
                            <a:ext cx="0" cy="20955"/>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2" name="Line 485"/>
                        <wps:cNvCnPr/>
                        <wps:spPr bwMode="auto">
                          <a:xfrm>
                            <a:off x="1078230" y="838200"/>
                            <a:ext cx="3048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3" name="Line 486"/>
                        <wps:cNvCnPr/>
                        <wps:spPr bwMode="auto">
                          <a:xfrm>
                            <a:off x="1108710" y="83820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4" name="Line 487"/>
                        <wps:cNvCnPr/>
                        <wps:spPr bwMode="auto">
                          <a:xfrm>
                            <a:off x="1108710" y="838200"/>
                            <a:ext cx="635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5" name="Line 488"/>
                        <wps:cNvCnPr/>
                        <wps:spPr bwMode="auto">
                          <a:xfrm>
                            <a:off x="1115060" y="838200"/>
                            <a:ext cx="0" cy="3683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6" name="Line 489"/>
                        <wps:cNvCnPr/>
                        <wps:spPr bwMode="auto">
                          <a:xfrm>
                            <a:off x="1115060" y="87503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7" name="Line 490"/>
                        <wps:cNvCnPr/>
                        <wps:spPr bwMode="auto">
                          <a:xfrm>
                            <a:off x="1151255" y="875030"/>
                            <a:ext cx="0" cy="33655"/>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8" name="Line 491"/>
                        <wps:cNvCnPr/>
                        <wps:spPr bwMode="auto">
                          <a:xfrm>
                            <a:off x="1151255" y="908685"/>
                            <a:ext cx="3683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9" name="Line 492"/>
                        <wps:cNvCnPr/>
                        <wps:spPr bwMode="auto">
                          <a:xfrm>
                            <a:off x="1203325" y="932815"/>
                            <a:ext cx="0" cy="18415"/>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0" name="Line 493"/>
                        <wps:cNvCnPr/>
                        <wps:spPr bwMode="auto">
                          <a:xfrm>
                            <a:off x="1203325" y="951230"/>
                            <a:ext cx="2095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1" name="Line 494"/>
                        <wps:cNvCnPr/>
                        <wps:spPr bwMode="auto">
                          <a:xfrm>
                            <a:off x="1224280" y="95123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2" name="Line 495"/>
                        <wps:cNvCnPr/>
                        <wps:spPr bwMode="auto">
                          <a:xfrm>
                            <a:off x="1224280" y="951230"/>
                            <a:ext cx="3365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3" name="Line 496"/>
                        <wps:cNvCnPr/>
                        <wps:spPr bwMode="auto">
                          <a:xfrm>
                            <a:off x="1294765" y="951230"/>
                            <a:ext cx="1841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4" name="Line 497"/>
                        <wps:cNvCnPr/>
                        <wps:spPr bwMode="auto">
                          <a:xfrm>
                            <a:off x="1313180" y="95123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5" name="Line 498"/>
                        <wps:cNvCnPr/>
                        <wps:spPr bwMode="auto">
                          <a:xfrm>
                            <a:off x="1313180" y="951230"/>
                            <a:ext cx="2095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6" name="Line 499"/>
                        <wps:cNvCnPr/>
                        <wps:spPr bwMode="auto">
                          <a:xfrm>
                            <a:off x="1334135" y="95123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7" name="Line 500"/>
                        <wps:cNvCnPr/>
                        <wps:spPr bwMode="auto">
                          <a:xfrm>
                            <a:off x="1334135" y="951230"/>
                            <a:ext cx="2730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8" name="Line 501"/>
                        <wps:cNvCnPr/>
                        <wps:spPr bwMode="auto">
                          <a:xfrm>
                            <a:off x="1361440" y="951230"/>
                            <a:ext cx="0" cy="635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9" name="Line 502"/>
                        <wps:cNvCnPr/>
                        <wps:spPr bwMode="auto">
                          <a:xfrm>
                            <a:off x="1374140" y="981710"/>
                            <a:ext cx="254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0" name="Line 503"/>
                        <wps:cNvCnPr/>
                        <wps:spPr bwMode="auto">
                          <a:xfrm>
                            <a:off x="1376680" y="98171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1" name="Line 504"/>
                        <wps:cNvCnPr/>
                        <wps:spPr bwMode="auto">
                          <a:xfrm>
                            <a:off x="1376680" y="981710"/>
                            <a:ext cx="317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2" name="Line 505"/>
                        <wps:cNvCnPr/>
                        <wps:spPr bwMode="auto">
                          <a:xfrm>
                            <a:off x="1379855" y="98171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3" name="Line 506"/>
                        <wps:cNvCnPr/>
                        <wps:spPr bwMode="auto">
                          <a:xfrm>
                            <a:off x="1379855" y="981710"/>
                            <a:ext cx="2413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4" name="Line 507"/>
                        <wps:cNvCnPr/>
                        <wps:spPr bwMode="auto">
                          <a:xfrm>
                            <a:off x="1403985" y="981710"/>
                            <a:ext cx="0" cy="42545"/>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5" name="Line 508"/>
                        <wps:cNvCnPr/>
                        <wps:spPr bwMode="auto">
                          <a:xfrm>
                            <a:off x="1422400" y="1042670"/>
                            <a:ext cx="7302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6" name="Line 509"/>
                        <wps:cNvCnPr/>
                        <wps:spPr bwMode="auto">
                          <a:xfrm>
                            <a:off x="1520190" y="1051560"/>
                            <a:ext cx="0" cy="2794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7" name="Line 510"/>
                        <wps:cNvCnPr/>
                        <wps:spPr bwMode="auto">
                          <a:xfrm>
                            <a:off x="1520190" y="1079500"/>
                            <a:ext cx="317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8" name="Line 511"/>
                        <wps:cNvCnPr/>
                        <wps:spPr bwMode="auto">
                          <a:xfrm>
                            <a:off x="1523365" y="107950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9" name="Line 512"/>
                        <wps:cNvCnPr/>
                        <wps:spPr bwMode="auto">
                          <a:xfrm>
                            <a:off x="1523365" y="1079500"/>
                            <a:ext cx="571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0" name="Line 513"/>
                        <wps:cNvCnPr/>
                        <wps:spPr bwMode="auto">
                          <a:xfrm>
                            <a:off x="1529080" y="107950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1" name="Line 514"/>
                        <wps:cNvCnPr/>
                        <wps:spPr bwMode="auto">
                          <a:xfrm>
                            <a:off x="1529080" y="1079500"/>
                            <a:ext cx="1206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2" name="Line 515"/>
                        <wps:cNvCnPr/>
                        <wps:spPr bwMode="auto">
                          <a:xfrm>
                            <a:off x="1541145" y="107950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3" name="Line 516"/>
                        <wps:cNvCnPr/>
                        <wps:spPr bwMode="auto">
                          <a:xfrm>
                            <a:off x="1541145" y="1079500"/>
                            <a:ext cx="952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4" name="Line 517"/>
                        <wps:cNvCnPr/>
                        <wps:spPr bwMode="auto">
                          <a:xfrm>
                            <a:off x="1550670" y="107950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5" name="Line 518"/>
                        <wps:cNvCnPr/>
                        <wps:spPr bwMode="auto">
                          <a:xfrm>
                            <a:off x="1550670" y="1079500"/>
                            <a:ext cx="571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6" name="Line 519"/>
                        <wps:cNvCnPr/>
                        <wps:spPr bwMode="auto">
                          <a:xfrm>
                            <a:off x="1556385" y="107950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7" name="Line 520"/>
                        <wps:cNvCnPr/>
                        <wps:spPr bwMode="auto">
                          <a:xfrm>
                            <a:off x="1556385" y="1079500"/>
                            <a:ext cx="1270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8" name="Line 521"/>
                        <wps:cNvCnPr/>
                        <wps:spPr bwMode="auto">
                          <a:xfrm>
                            <a:off x="1605280" y="1079500"/>
                            <a:ext cx="1206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9" name="Line 522"/>
                        <wps:cNvCnPr/>
                        <wps:spPr bwMode="auto">
                          <a:xfrm>
                            <a:off x="1617345" y="107950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0" name="Line 523"/>
                        <wps:cNvCnPr/>
                        <wps:spPr bwMode="auto">
                          <a:xfrm>
                            <a:off x="1617345" y="1079500"/>
                            <a:ext cx="4000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1" name="Line 524"/>
                        <wps:cNvCnPr/>
                        <wps:spPr bwMode="auto">
                          <a:xfrm>
                            <a:off x="1657350" y="107950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2" name="Line 525"/>
                        <wps:cNvCnPr/>
                        <wps:spPr bwMode="auto">
                          <a:xfrm>
                            <a:off x="1657350" y="1079500"/>
                            <a:ext cx="2095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3" name="Line 526"/>
                        <wps:cNvCnPr/>
                        <wps:spPr bwMode="auto">
                          <a:xfrm>
                            <a:off x="1715135" y="1079500"/>
                            <a:ext cx="571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4" name="Line 527"/>
                        <wps:cNvCnPr/>
                        <wps:spPr bwMode="auto">
                          <a:xfrm>
                            <a:off x="1720850" y="107950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5" name="Line 528"/>
                        <wps:cNvCnPr/>
                        <wps:spPr bwMode="auto">
                          <a:xfrm>
                            <a:off x="1720850" y="1079500"/>
                            <a:ext cx="3365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6" name="Line 529"/>
                        <wps:cNvCnPr/>
                        <wps:spPr bwMode="auto">
                          <a:xfrm>
                            <a:off x="1754505" y="1079500"/>
                            <a:ext cx="0" cy="27305"/>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7" name="Line 530"/>
                        <wps:cNvCnPr/>
                        <wps:spPr bwMode="auto">
                          <a:xfrm>
                            <a:off x="1754505" y="1106805"/>
                            <a:ext cx="635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8" name="Line 531"/>
                        <wps:cNvCnPr/>
                        <wps:spPr bwMode="auto">
                          <a:xfrm>
                            <a:off x="1797050" y="1106805"/>
                            <a:ext cx="6096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9" name="Line 532"/>
                        <wps:cNvCnPr/>
                        <wps:spPr bwMode="auto">
                          <a:xfrm>
                            <a:off x="1858010" y="110680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0" name="Line 533"/>
                        <wps:cNvCnPr/>
                        <wps:spPr bwMode="auto">
                          <a:xfrm>
                            <a:off x="1858010" y="1106805"/>
                            <a:ext cx="952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1" name="Line 534"/>
                        <wps:cNvCnPr/>
                        <wps:spPr bwMode="auto">
                          <a:xfrm>
                            <a:off x="1903730" y="1106805"/>
                            <a:ext cx="2159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2" name="Line 535"/>
                        <wps:cNvCnPr/>
                        <wps:spPr bwMode="auto">
                          <a:xfrm>
                            <a:off x="1925320" y="110680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3" name="Line 536"/>
                        <wps:cNvCnPr/>
                        <wps:spPr bwMode="auto">
                          <a:xfrm>
                            <a:off x="1925320" y="1106805"/>
                            <a:ext cx="2095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4" name="Line 537"/>
                        <wps:cNvCnPr/>
                        <wps:spPr bwMode="auto">
                          <a:xfrm>
                            <a:off x="1946275" y="110680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5" name="Line 538"/>
                        <wps:cNvCnPr/>
                        <wps:spPr bwMode="auto">
                          <a:xfrm>
                            <a:off x="1946275" y="1106805"/>
                            <a:ext cx="317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6" name="Line 539"/>
                        <wps:cNvCnPr/>
                        <wps:spPr bwMode="auto">
                          <a:xfrm>
                            <a:off x="1949450" y="1106805"/>
                            <a:ext cx="0" cy="3048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7" name="Line 540"/>
                        <wps:cNvCnPr/>
                        <wps:spPr bwMode="auto">
                          <a:xfrm>
                            <a:off x="1967865" y="1155700"/>
                            <a:ext cx="889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8" name="Line 541"/>
                        <wps:cNvCnPr/>
                        <wps:spPr bwMode="auto">
                          <a:xfrm>
                            <a:off x="1976755" y="1155700"/>
                            <a:ext cx="0" cy="64135"/>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9" name="Line 542"/>
                        <wps:cNvCnPr/>
                        <wps:spPr bwMode="auto">
                          <a:xfrm>
                            <a:off x="1976755" y="1256030"/>
                            <a:ext cx="0" cy="6096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40" name="Line 543"/>
                        <wps:cNvCnPr/>
                        <wps:spPr bwMode="auto">
                          <a:xfrm>
                            <a:off x="1976755" y="1316990"/>
                            <a:ext cx="952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41" name="Line 544"/>
                        <wps:cNvCnPr/>
                        <wps:spPr bwMode="auto">
                          <a:xfrm>
                            <a:off x="2022475" y="1316990"/>
                            <a:ext cx="5778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42" name="Line 545"/>
                        <wps:cNvCnPr/>
                        <wps:spPr bwMode="auto">
                          <a:xfrm>
                            <a:off x="2080260" y="131699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43" name="Line 546"/>
                        <wps:cNvCnPr/>
                        <wps:spPr bwMode="auto">
                          <a:xfrm>
                            <a:off x="2080260" y="131699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44" name="Line 547"/>
                        <wps:cNvCnPr/>
                        <wps:spPr bwMode="auto">
                          <a:xfrm>
                            <a:off x="2080260" y="1316990"/>
                            <a:ext cx="0" cy="1524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45" name="Line 548"/>
                        <wps:cNvCnPr/>
                        <wps:spPr bwMode="auto">
                          <a:xfrm>
                            <a:off x="2080260" y="1369060"/>
                            <a:ext cx="0" cy="36195"/>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46" name="Line 549"/>
                        <wps:cNvCnPr/>
                        <wps:spPr bwMode="auto">
                          <a:xfrm>
                            <a:off x="2080260" y="1405255"/>
                            <a:ext cx="952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47" name="Line 550"/>
                        <wps:cNvCnPr/>
                        <wps:spPr bwMode="auto">
                          <a:xfrm>
                            <a:off x="2089785" y="1405255"/>
                            <a:ext cx="0" cy="2794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48" name="Line 551"/>
                        <wps:cNvCnPr/>
                        <wps:spPr bwMode="auto">
                          <a:xfrm>
                            <a:off x="2098675" y="1463675"/>
                            <a:ext cx="1841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49" name="Line 552"/>
                        <wps:cNvCnPr/>
                        <wps:spPr bwMode="auto">
                          <a:xfrm>
                            <a:off x="2117090" y="146367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50" name="Line 553"/>
                        <wps:cNvCnPr/>
                        <wps:spPr bwMode="auto">
                          <a:xfrm>
                            <a:off x="2117090" y="1463675"/>
                            <a:ext cx="3365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51" name="Line 554"/>
                        <wps:cNvCnPr/>
                        <wps:spPr bwMode="auto">
                          <a:xfrm>
                            <a:off x="2150745" y="146367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52" name="Line 555"/>
                        <wps:cNvCnPr/>
                        <wps:spPr bwMode="auto">
                          <a:xfrm>
                            <a:off x="2150745" y="1463675"/>
                            <a:ext cx="2095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53" name="Line 556"/>
                        <wps:cNvCnPr/>
                        <wps:spPr bwMode="auto">
                          <a:xfrm>
                            <a:off x="2208530" y="1463675"/>
                            <a:ext cx="7302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54" name="Line 557"/>
                        <wps:cNvCnPr/>
                        <wps:spPr bwMode="auto">
                          <a:xfrm>
                            <a:off x="2318385" y="1463675"/>
                            <a:ext cx="7302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55" name="Line 558"/>
                        <wps:cNvCnPr/>
                        <wps:spPr bwMode="auto">
                          <a:xfrm>
                            <a:off x="2427605" y="1463675"/>
                            <a:ext cx="7302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56" name="Line 559"/>
                        <wps:cNvCnPr/>
                        <wps:spPr bwMode="auto">
                          <a:xfrm>
                            <a:off x="2537460" y="1463675"/>
                            <a:ext cx="2413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57" name="Line 560"/>
                        <wps:cNvCnPr/>
                        <wps:spPr bwMode="auto">
                          <a:xfrm>
                            <a:off x="2561590" y="146367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58" name="Line 561"/>
                        <wps:cNvCnPr/>
                        <wps:spPr bwMode="auto">
                          <a:xfrm>
                            <a:off x="2561590" y="1463675"/>
                            <a:ext cx="1841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59" name="Line 562"/>
                        <wps:cNvCnPr/>
                        <wps:spPr bwMode="auto">
                          <a:xfrm>
                            <a:off x="2580005" y="146367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0" name="Line 563"/>
                        <wps:cNvCnPr/>
                        <wps:spPr bwMode="auto">
                          <a:xfrm>
                            <a:off x="2580005" y="1463675"/>
                            <a:ext cx="3048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1" name="Line 564"/>
                        <wps:cNvCnPr/>
                        <wps:spPr bwMode="auto">
                          <a:xfrm>
                            <a:off x="2647315" y="1463675"/>
                            <a:ext cx="1841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2" name="Line 565"/>
                        <wps:cNvCnPr/>
                        <wps:spPr bwMode="auto">
                          <a:xfrm>
                            <a:off x="2665730" y="146367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3" name="Line 566"/>
                        <wps:cNvCnPr/>
                        <wps:spPr bwMode="auto">
                          <a:xfrm>
                            <a:off x="2665730" y="1463675"/>
                            <a:ext cx="889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4" name="Line 567"/>
                        <wps:cNvCnPr/>
                        <wps:spPr bwMode="auto">
                          <a:xfrm>
                            <a:off x="2674620" y="146367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5" name="Line 568"/>
                        <wps:cNvCnPr/>
                        <wps:spPr bwMode="auto">
                          <a:xfrm>
                            <a:off x="2674620" y="1463675"/>
                            <a:ext cx="3683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6" name="Line 569"/>
                        <wps:cNvCnPr/>
                        <wps:spPr bwMode="auto">
                          <a:xfrm>
                            <a:off x="2711450" y="146367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7" name="Line 570"/>
                        <wps:cNvCnPr/>
                        <wps:spPr bwMode="auto">
                          <a:xfrm>
                            <a:off x="2711450" y="1463675"/>
                            <a:ext cx="571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8" name="Line 571"/>
                        <wps:cNvCnPr/>
                        <wps:spPr bwMode="auto">
                          <a:xfrm>
                            <a:off x="2717165" y="146367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9" name="Line 572"/>
                        <wps:cNvCnPr/>
                        <wps:spPr bwMode="auto">
                          <a:xfrm>
                            <a:off x="2717165" y="1463675"/>
                            <a:ext cx="317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70" name="Line 573"/>
                        <wps:cNvCnPr/>
                        <wps:spPr bwMode="auto">
                          <a:xfrm>
                            <a:off x="2756535" y="1463675"/>
                            <a:ext cx="7366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71" name="Line 574"/>
                        <wps:cNvCnPr/>
                        <wps:spPr bwMode="auto">
                          <a:xfrm>
                            <a:off x="2866390" y="1463675"/>
                            <a:ext cx="3683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72" name="Line 575"/>
                        <wps:cNvCnPr/>
                        <wps:spPr bwMode="auto">
                          <a:xfrm>
                            <a:off x="2903220" y="146367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73" name="Line 576"/>
                        <wps:cNvCnPr/>
                        <wps:spPr bwMode="auto">
                          <a:xfrm>
                            <a:off x="2903220" y="1463675"/>
                            <a:ext cx="3619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74" name="Line 577"/>
                        <wps:cNvCnPr/>
                        <wps:spPr bwMode="auto">
                          <a:xfrm>
                            <a:off x="2976245" y="1463675"/>
                            <a:ext cx="6985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75" name="Line 578"/>
                        <wps:cNvCnPr/>
                        <wps:spPr bwMode="auto">
                          <a:xfrm>
                            <a:off x="3082925" y="1463675"/>
                            <a:ext cx="889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76" name="Line 579"/>
                        <wps:cNvCnPr/>
                        <wps:spPr bwMode="auto">
                          <a:xfrm>
                            <a:off x="3091815" y="146367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77" name="Line 580"/>
                        <wps:cNvCnPr/>
                        <wps:spPr bwMode="auto">
                          <a:xfrm>
                            <a:off x="3091815" y="1463675"/>
                            <a:ext cx="6413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78" name="Line 581"/>
                        <wps:cNvCnPr/>
                        <wps:spPr bwMode="auto">
                          <a:xfrm>
                            <a:off x="3155950" y="146367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79" name="Rectangle 582"/>
                        <wps:cNvSpPr>
                          <a:spLocks noChangeArrowheads="1"/>
                        </wps:cNvSpPr>
                        <wps:spPr bwMode="auto">
                          <a:xfrm>
                            <a:off x="3381375" y="1417955"/>
                            <a:ext cx="48196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C1D5BA" w14:textId="77777777" w:rsidR="002C11AD" w:rsidRDefault="002C11AD">
                              <w:proofErr w:type="spellStart"/>
                              <w:r>
                                <w:rPr>
                                  <w:rFonts w:ascii="Arial" w:hAnsi="Arial" w:cs="Arial"/>
                                  <w:color w:val="000000"/>
                                  <w:kern w:val="0"/>
                                  <w:sz w:val="22"/>
                                </w:rPr>
                                <w:t>GroupA</w:t>
                              </w:r>
                              <w:proofErr w:type="spellEnd"/>
                            </w:p>
                          </w:txbxContent>
                        </wps:txbx>
                        <wps:bodyPr rot="0" vert="horz" wrap="none" lIns="0" tIns="0" rIns="0" bIns="0" anchor="t" anchorCtr="0">
                          <a:spAutoFit/>
                        </wps:bodyPr>
                      </wps:wsp>
                      <wps:wsp>
                        <wps:cNvPr id="580" name="Rectangle 583"/>
                        <wps:cNvSpPr>
                          <a:spLocks noChangeArrowheads="1"/>
                        </wps:cNvSpPr>
                        <wps:spPr bwMode="auto">
                          <a:xfrm>
                            <a:off x="3435985" y="929640"/>
                            <a:ext cx="48196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639F8A" w14:textId="77777777" w:rsidR="002C11AD" w:rsidRDefault="002C11AD">
                              <w:proofErr w:type="spellStart"/>
                              <w:r>
                                <w:rPr>
                                  <w:rFonts w:ascii="Arial" w:hAnsi="Arial" w:cs="Arial"/>
                                  <w:color w:val="000000"/>
                                  <w:kern w:val="0"/>
                                  <w:sz w:val="22"/>
                                </w:rPr>
                                <w:t>GroupB</w:t>
                              </w:r>
                              <w:proofErr w:type="spellEnd"/>
                            </w:p>
                          </w:txbxContent>
                        </wps:txbx>
                        <wps:bodyPr rot="0" vert="horz" wrap="none" lIns="0" tIns="0" rIns="0" bIns="0" anchor="t" anchorCtr="0">
                          <a:spAutoFit/>
                        </wps:bodyPr>
                      </wps:wsp>
                      <wps:wsp>
                        <wps:cNvPr id="581" name="Rectangle 584"/>
                        <wps:cNvSpPr>
                          <a:spLocks noChangeArrowheads="1"/>
                        </wps:cNvSpPr>
                        <wps:spPr bwMode="auto">
                          <a:xfrm>
                            <a:off x="3764915" y="2417445"/>
                            <a:ext cx="549275" cy="204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777C6E" w14:textId="77777777" w:rsidR="002C11AD" w:rsidRDefault="002C11AD">
                              <w:r>
                                <w:rPr>
                                  <w:rFonts w:ascii="Arial" w:hAnsi="Arial" w:cs="Arial"/>
                                  <w:color w:val="000000"/>
                                  <w:kern w:val="0"/>
                                  <w:sz w:val="28"/>
                                  <w:szCs w:val="28"/>
                                </w:rPr>
                                <w:t>p&lt;0.05</w:t>
                              </w:r>
                            </w:p>
                          </w:txbxContent>
                        </wps:txbx>
                        <wps:bodyPr rot="0" vert="horz" wrap="none" lIns="0" tIns="0" rIns="0" bIns="0" anchor="t" anchorCtr="0">
                          <a:spAutoFit/>
                        </wps:bodyPr>
                      </wps:wsp>
                      <wps:wsp>
                        <wps:cNvPr id="582" name="Line 585"/>
                        <wps:cNvCnPr/>
                        <wps:spPr bwMode="auto">
                          <a:xfrm flipV="1">
                            <a:off x="737235" y="485140"/>
                            <a:ext cx="0" cy="2395855"/>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83" name="Line 586"/>
                        <wps:cNvCnPr/>
                        <wps:spPr bwMode="auto">
                          <a:xfrm flipH="1">
                            <a:off x="688340" y="2588260"/>
                            <a:ext cx="48895" cy="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84" name="Rectangle 587"/>
                        <wps:cNvSpPr>
                          <a:spLocks noChangeArrowheads="1"/>
                        </wps:cNvSpPr>
                        <wps:spPr bwMode="auto">
                          <a:xfrm rot="16200000">
                            <a:off x="424815" y="2465070"/>
                            <a:ext cx="27241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1C68B7" w14:textId="77777777" w:rsidR="002C11AD" w:rsidRDefault="002C11AD">
                              <w:r>
                                <w:rPr>
                                  <w:rFonts w:ascii="Arial" w:hAnsi="Arial" w:cs="Arial"/>
                                  <w:color w:val="000000"/>
                                  <w:kern w:val="0"/>
                                  <w:sz w:val="22"/>
                                </w:rPr>
                                <w:t>0.00</w:t>
                              </w:r>
                            </w:p>
                          </w:txbxContent>
                        </wps:txbx>
                        <wps:bodyPr rot="0" vert="horz" wrap="none" lIns="0" tIns="0" rIns="0" bIns="0" anchor="t" anchorCtr="0">
                          <a:spAutoFit/>
                        </wps:bodyPr>
                      </wps:wsp>
                      <wps:wsp>
                        <wps:cNvPr id="585" name="Line 588"/>
                        <wps:cNvCnPr/>
                        <wps:spPr bwMode="auto">
                          <a:xfrm flipH="1">
                            <a:off x="688340" y="2136775"/>
                            <a:ext cx="48895" cy="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86" name="Rectangle 589"/>
                        <wps:cNvSpPr>
                          <a:spLocks noChangeArrowheads="1"/>
                        </wps:cNvSpPr>
                        <wps:spPr bwMode="auto">
                          <a:xfrm rot="16200000">
                            <a:off x="424180" y="2014220"/>
                            <a:ext cx="27241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0C75CE" w14:textId="77777777" w:rsidR="002C11AD" w:rsidRDefault="002C11AD">
                              <w:r>
                                <w:rPr>
                                  <w:rFonts w:ascii="Arial" w:hAnsi="Arial" w:cs="Arial"/>
                                  <w:color w:val="000000"/>
                                  <w:kern w:val="0"/>
                                  <w:sz w:val="22"/>
                                </w:rPr>
                                <w:t>0.25</w:t>
                              </w:r>
                            </w:p>
                          </w:txbxContent>
                        </wps:txbx>
                        <wps:bodyPr rot="0" vert="horz" wrap="none" lIns="0" tIns="0" rIns="0" bIns="0" anchor="t" anchorCtr="0">
                          <a:spAutoFit/>
                        </wps:bodyPr>
                      </wps:wsp>
                      <wps:wsp>
                        <wps:cNvPr id="587" name="Line 590"/>
                        <wps:cNvCnPr/>
                        <wps:spPr bwMode="auto">
                          <a:xfrm flipH="1">
                            <a:off x="688340" y="1682750"/>
                            <a:ext cx="48895" cy="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88" name="Rectangle 591"/>
                        <wps:cNvSpPr>
                          <a:spLocks noChangeArrowheads="1"/>
                        </wps:cNvSpPr>
                        <wps:spPr bwMode="auto">
                          <a:xfrm rot="16200000">
                            <a:off x="424180" y="1559560"/>
                            <a:ext cx="27241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C46A18" w14:textId="77777777" w:rsidR="002C11AD" w:rsidRDefault="002C11AD">
                              <w:r>
                                <w:rPr>
                                  <w:rFonts w:ascii="Arial" w:hAnsi="Arial" w:cs="Arial"/>
                                  <w:color w:val="000000"/>
                                  <w:kern w:val="0"/>
                                  <w:sz w:val="22"/>
                                </w:rPr>
                                <w:t>0.50</w:t>
                              </w:r>
                            </w:p>
                          </w:txbxContent>
                        </wps:txbx>
                        <wps:bodyPr rot="0" vert="horz" wrap="none" lIns="0" tIns="0" rIns="0" bIns="0" anchor="t" anchorCtr="0">
                          <a:spAutoFit/>
                        </wps:bodyPr>
                      </wps:wsp>
                      <wps:wsp>
                        <wps:cNvPr id="589" name="Line 592"/>
                        <wps:cNvCnPr/>
                        <wps:spPr bwMode="auto">
                          <a:xfrm flipH="1">
                            <a:off x="688340" y="1228725"/>
                            <a:ext cx="48895" cy="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90" name="Rectangle 593"/>
                        <wps:cNvSpPr>
                          <a:spLocks noChangeArrowheads="1"/>
                        </wps:cNvSpPr>
                        <wps:spPr bwMode="auto">
                          <a:xfrm rot="16200000">
                            <a:off x="424180" y="1105535"/>
                            <a:ext cx="27241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584E6A" w14:textId="77777777" w:rsidR="002C11AD" w:rsidRDefault="002C11AD">
                              <w:r>
                                <w:rPr>
                                  <w:rFonts w:ascii="Arial" w:hAnsi="Arial" w:cs="Arial"/>
                                  <w:color w:val="000000"/>
                                  <w:kern w:val="0"/>
                                  <w:sz w:val="22"/>
                                </w:rPr>
                                <w:t>0.75</w:t>
                              </w:r>
                            </w:p>
                          </w:txbxContent>
                        </wps:txbx>
                        <wps:bodyPr rot="0" vert="horz" wrap="none" lIns="0" tIns="0" rIns="0" bIns="0" anchor="t" anchorCtr="0">
                          <a:spAutoFit/>
                        </wps:bodyPr>
                      </wps:wsp>
                      <wps:wsp>
                        <wps:cNvPr id="591" name="Line 594"/>
                        <wps:cNvCnPr/>
                        <wps:spPr bwMode="auto">
                          <a:xfrm flipH="1">
                            <a:off x="688340" y="777240"/>
                            <a:ext cx="48895" cy="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92" name="Rectangle 595"/>
                        <wps:cNvSpPr>
                          <a:spLocks noChangeArrowheads="1"/>
                        </wps:cNvSpPr>
                        <wps:spPr bwMode="auto">
                          <a:xfrm rot="16200000">
                            <a:off x="424815" y="653415"/>
                            <a:ext cx="27241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C01BA5" w14:textId="77777777" w:rsidR="002C11AD" w:rsidRDefault="002C11AD">
                              <w:r>
                                <w:rPr>
                                  <w:rFonts w:ascii="Arial" w:hAnsi="Arial" w:cs="Arial"/>
                                  <w:color w:val="000000"/>
                                  <w:kern w:val="0"/>
                                  <w:sz w:val="22"/>
                                </w:rPr>
                                <w:t>1.00</w:t>
                              </w:r>
                            </w:p>
                          </w:txbxContent>
                        </wps:txbx>
                        <wps:bodyPr rot="0" vert="horz" wrap="none" lIns="0" tIns="0" rIns="0" bIns="0" anchor="t" anchorCtr="0">
                          <a:spAutoFit/>
                        </wps:bodyPr>
                      </wps:wsp>
                      <wps:wsp>
                        <wps:cNvPr id="593" name="Line 596"/>
                        <wps:cNvCnPr/>
                        <wps:spPr bwMode="auto">
                          <a:xfrm>
                            <a:off x="737235" y="2880995"/>
                            <a:ext cx="3893185" cy="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94" name="Line 597"/>
                        <wps:cNvCnPr/>
                        <wps:spPr bwMode="auto">
                          <a:xfrm>
                            <a:off x="1029335" y="2880995"/>
                            <a:ext cx="0" cy="51435"/>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95" name="Rectangle 598"/>
                        <wps:cNvSpPr>
                          <a:spLocks noChangeArrowheads="1"/>
                        </wps:cNvSpPr>
                        <wps:spPr bwMode="auto">
                          <a:xfrm>
                            <a:off x="996315" y="2957195"/>
                            <a:ext cx="711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BA3E0C" w14:textId="77777777" w:rsidR="002C11AD" w:rsidRDefault="002C11AD">
                              <w:r>
                                <w:rPr>
                                  <w:rFonts w:ascii="Arial" w:hAnsi="Arial" w:cs="Arial"/>
                                  <w:color w:val="000000"/>
                                  <w:kern w:val="0"/>
                                  <w:sz w:val="20"/>
                                  <w:szCs w:val="20"/>
                                </w:rPr>
                                <w:t>0</w:t>
                              </w:r>
                            </w:p>
                          </w:txbxContent>
                        </wps:txbx>
                        <wps:bodyPr rot="0" vert="horz" wrap="none" lIns="0" tIns="0" rIns="0" bIns="0" anchor="t" anchorCtr="0">
                          <a:spAutoFit/>
                        </wps:bodyPr>
                      </wps:wsp>
                      <wps:wsp>
                        <wps:cNvPr id="596" name="Line 599"/>
                        <wps:cNvCnPr/>
                        <wps:spPr bwMode="auto">
                          <a:xfrm>
                            <a:off x="1690370" y="2880995"/>
                            <a:ext cx="0" cy="51435"/>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97" name="Rectangle 600"/>
                        <wps:cNvSpPr>
                          <a:spLocks noChangeArrowheads="1"/>
                        </wps:cNvSpPr>
                        <wps:spPr bwMode="auto">
                          <a:xfrm>
                            <a:off x="1657350" y="2957195"/>
                            <a:ext cx="711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252587" w14:textId="77777777" w:rsidR="002C11AD" w:rsidRDefault="002C11AD">
                              <w:r>
                                <w:rPr>
                                  <w:rFonts w:ascii="Arial" w:hAnsi="Arial" w:cs="Arial"/>
                                  <w:color w:val="000000"/>
                                  <w:kern w:val="0"/>
                                  <w:sz w:val="20"/>
                                  <w:szCs w:val="20"/>
                                </w:rPr>
                                <w:t>2</w:t>
                              </w:r>
                            </w:p>
                          </w:txbxContent>
                        </wps:txbx>
                        <wps:bodyPr rot="0" vert="horz" wrap="none" lIns="0" tIns="0" rIns="0" bIns="0" anchor="t" anchorCtr="0">
                          <a:spAutoFit/>
                        </wps:bodyPr>
                      </wps:wsp>
                      <wps:wsp>
                        <wps:cNvPr id="598" name="Line 601"/>
                        <wps:cNvCnPr/>
                        <wps:spPr bwMode="auto">
                          <a:xfrm>
                            <a:off x="2354580" y="2880995"/>
                            <a:ext cx="0" cy="51435"/>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99" name="Rectangle 602"/>
                        <wps:cNvSpPr>
                          <a:spLocks noChangeArrowheads="1"/>
                        </wps:cNvSpPr>
                        <wps:spPr bwMode="auto">
                          <a:xfrm>
                            <a:off x="2320925" y="2957195"/>
                            <a:ext cx="711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8CA478" w14:textId="77777777" w:rsidR="002C11AD" w:rsidRDefault="002C11AD">
                              <w:r>
                                <w:rPr>
                                  <w:rFonts w:ascii="Arial" w:hAnsi="Arial" w:cs="Arial"/>
                                  <w:color w:val="000000"/>
                                  <w:kern w:val="0"/>
                                  <w:sz w:val="20"/>
                                  <w:szCs w:val="20"/>
                                </w:rPr>
                                <w:t>4</w:t>
                              </w:r>
                            </w:p>
                          </w:txbxContent>
                        </wps:txbx>
                        <wps:bodyPr rot="0" vert="horz" wrap="none" lIns="0" tIns="0" rIns="0" bIns="0" anchor="t" anchorCtr="0">
                          <a:spAutoFit/>
                        </wps:bodyPr>
                      </wps:wsp>
                      <wps:wsp>
                        <wps:cNvPr id="600" name="Line 603"/>
                        <wps:cNvCnPr/>
                        <wps:spPr bwMode="auto">
                          <a:xfrm>
                            <a:off x="3015615" y="2880995"/>
                            <a:ext cx="0" cy="51435"/>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01" name="Rectangle 604"/>
                        <wps:cNvSpPr>
                          <a:spLocks noChangeArrowheads="1"/>
                        </wps:cNvSpPr>
                        <wps:spPr bwMode="auto">
                          <a:xfrm>
                            <a:off x="2981960" y="2957195"/>
                            <a:ext cx="711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5EB0CB" w14:textId="77777777" w:rsidR="002C11AD" w:rsidRDefault="002C11AD">
                              <w:r>
                                <w:rPr>
                                  <w:rFonts w:ascii="Arial" w:hAnsi="Arial" w:cs="Arial"/>
                                  <w:color w:val="000000"/>
                                  <w:kern w:val="0"/>
                                  <w:sz w:val="20"/>
                                  <w:szCs w:val="20"/>
                                </w:rPr>
                                <w:t>6</w:t>
                              </w:r>
                            </w:p>
                          </w:txbxContent>
                        </wps:txbx>
                        <wps:bodyPr rot="0" vert="horz" wrap="none" lIns="0" tIns="0" rIns="0" bIns="0" anchor="t" anchorCtr="0">
                          <a:spAutoFit/>
                        </wps:bodyPr>
                      </wps:wsp>
                      <wps:wsp>
                        <wps:cNvPr id="602" name="Line 605"/>
                        <wps:cNvCnPr/>
                        <wps:spPr bwMode="auto">
                          <a:xfrm>
                            <a:off x="3676650" y="2880995"/>
                            <a:ext cx="0" cy="51435"/>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03" name="Rectangle 606"/>
                        <wps:cNvSpPr>
                          <a:spLocks noChangeArrowheads="1"/>
                        </wps:cNvSpPr>
                        <wps:spPr bwMode="auto">
                          <a:xfrm>
                            <a:off x="3642995" y="2957195"/>
                            <a:ext cx="711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F75D75" w14:textId="77777777" w:rsidR="002C11AD" w:rsidRDefault="002C11AD">
                              <w:r>
                                <w:rPr>
                                  <w:rFonts w:ascii="Arial" w:hAnsi="Arial" w:cs="Arial"/>
                                  <w:color w:val="000000"/>
                                  <w:kern w:val="0"/>
                                  <w:sz w:val="20"/>
                                  <w:szCs w:val="20"/>
                                </w:rPr>
                                <w:t>8</w:t>
                              </w:r>
                            </w:p>
                          </w:txbxContent>
                        </wps:txbx>
                        <wps:bodyPr rot="0" vert="horz" wrap="none" lIns="0" tIns="0" rIns="0" bIns="0" anchor="t" anchorCtr="0">
                          <a:spAutoFit/>
                        </wps:bodyPr>
                      </wps:wsp>
                      <wps:wsp>
                        <wps:cNvPr id="604" name="Line 607"/>
                        <wps:cNvCnPr/>
                        <wps:spPr bwMode="auto">
                          <a:xfrm>
                            <a:off x="4337685" y="2880995"/>
                            <a:ext cx="0" cy="51435"/>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05" name="Rectangle 608"/>
                        <wps:cNvSpPr>
                          <a:spLocks noChangeArrowheads="1"/>
                        </wps:cNvSpPr>
                        <wps:spPr bwMode="auto">
                          <a:xfrm>
                            <a:off x="4267835" y="2957195"/>
                            <a:ext cx="14160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92FDFB" w14:textId="77777777" w:rsidR="002C11AD" w:rsidRDefault="002C11AD">
                              <w:r>
                                <w:rPr>
                                  <w:rFonts w:ascii="Arial" w:hAnsi="Arial" w:cs="Arial"/>
                                  <w:color w:val="000000"/>
                                  <w:kern w:val="0"/>
                                  <w:sz w:val="20"/>
                                  <w:szCs w:val="20"/>
                                </w:rPr>
                                <w:t>10</w:t>
                              </w:r>
                            </w:p>
                          </w:txbxContent>
                        </wps:txbx>
                        <wps:bodyPr rot="0" vert="horz" wrap="none" lIns="0" tIns="0" rIns="0" bIns="0" anchor="t" anchorCtr="0">
                          <a:spAutoFit/>
                        </wps:bodyPr>
                      </wps:wsp>
                      <wps:wsp>
                        <wps:cNvPr id="606" name="Rectangle 609"/>
                        <wps:cNvSpPr>
                          <a:spLocks noChangeArrowheads="1"/>
                        </wps:cNvSpPr>
                        <wps:spPr bwMode="auto">
                          <a:xfrm>
                            <a:off x="1800225" y="3082925"/>
                            <a:ext cx="166179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63CAA9" w14:textId="77777777" w:rsidR="002C11AD" w:rsidRDefault="002C11AD">
                              <w:r>
                                <w:rPr>
                                  <w:rFonts w:ascii="Arial" w:hAnsi="Arial" w:cs="Arial"/>
                                  <w:color w:val="000000"/>
                                  <w:kern w:val="0"/>
                                  <w:sz w:val="22"/>
                                </w:rPr>
                                <w:t xml:space="preserve">Times after </w:t>
                              </w:r>
                              <w:proofErr w:type="gramStart"/>
                              <w:r>
                                <w:rPr>
                                  <w:rFonts w:ascii="Arial" w:hAnsi="Arial" w:cs="Arial"/>
                                  <w:color w:val="000000"/>
                                  <w:kern w:val="0"/>
                                  <w:sz w:val="22"/>
                                </w:rPr>
                                <w:t>surgery(</w:t>
                              </w:r>
                              <w:proofErr w:type="gramEnd"/>
                              <w:r>
                                <w:rPr>
                                  <w:rFonts w:ascii="Arial" w:hAnsi="Arial" w:cs="Arial" w:hint="eastAsia"/>
                                  <w:color w:val="000000"/>
                                  <w:kern w:val="0"/>
                                  <w:sz w:val="22"/>
                                </w:rPr>
                                <w:t>Years</w:t>
                              </w:r>
                              <w:r>
                                <w:rPr>
                                  <w:rFonts w:ascii="Arial" w:hAnsi="Arial" w:cs="Arial"/>
                                  <w:color w:val="000000"/>
                                  <w:kern w:val="0"/>
                                  <w:sz w:val="22"/>
                                </w:rPr>
                                <w:t>)</w:t>
                              </w:r>
                            </w:p>
                          </w:txbxContent>
                        </wps:txbx>
                        <wps:bodyPr rot="0" vert="horz" wrap="none" lIns="0" tIns="0" rIns="0" bIns="0" anchor="t" anchorCtr="0">
                          <a:spAutoFit/>
                        </wps:bodyPr>
                      </wps:wsp>
                      <wps:wsp>
                        <wps:cNvPr id="607" name="Rectangle 610"/>
                        <wps:cNvSpPr>
                          <a:spLocks noChangeArrowheads="1"/>
                        </wps:cNvSpPr>
                        <wps:spPr bwMode="auto">
                          <a:xfrm rot="16200000">
                            <a:off x="-46355" y="1539875"/>
                            <a:ext cx="65278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4BC066" w14:textId="77777777" w:rsidR="002C11AD" w:rsidRDefault="002C11AD">
                              <w:r>
                                <w:rPr>
                                  <w:rFonts w:ascii="Arial" w:hAnsi="Arial" w:cs="Arial"/>
                                  <w:color w:val="000000"/>
                                  <w:kern w:val="0"/>
                                  <w:sz w:val="22"/>
                                </w:rPr>
                                <w:t>Probability</w:t>
                              </w:r>
                            </w:p>
                          </w:txbxContent>
                        </wps:txbx>
                        <wps:bodyPr rot="0" vert="horz" wrap="none" lIns="0" tIns="0" rIns="0" bIns="0" anchor="t" anchorCtr="0">
                          <a:spAutoFit/>
                        </wps:bodyPr>
                      </wps:wsp>
                    </wpc:wpc>
                  </a:graphicData>
                </a:graphic>
              </wp:inline>
            </w:drawing>
          </mc:Choice>
          <mc:Fallback>
            <w:pict>
              <v:group id="キャンバス 608" o:spid="_x0000_s1490" editas="canvas" style="width:402.6pt;height:294.9pt;mso-position-horizontal-relative:char;mso-position-vertical-relative:line" coordsize="51130,374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">
                <v:shape id="_x0000_s1491" type="#_x0000_t75" style="position:absolute;width:51130;height:37452;visibility:visible;mso-wrap-style:square">
                  <v:fill o:detectmouseclick="t"/>
                  <v:path o:connecttype="none"/>
                </v:shape>
                <v:rect id="Rectangle 471" o:spid="_x0000_s1492" style="position:absolute;left:425;top:400;width:50292;height:366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O8kMIA&#10;AADcAAAADwAAAGRycy9kb3ducmV2LnhtbERPXWvCMBR9H/gfwhX2tqaK1lGN4gbCBBlYhb1emmtT&#10;bG5Kk9m6X28ehD0ezvdqM9hG3KjztWMFkyQFQVw6XXOl4Hzavb2D8AFZY+OYFNzJw2Y9ellhrl3P&#10;R7oVoRIxhH2OCkwIbS6lLw1Z9IlriSN3cZ3FEGFXSd1hH8NtI6dpmkmLNccGgy19Giqvxa9V4BY7&#10;8zP7mGd/h/v0e3/YVufC9Eq9joftEkSgIfyLn+4vrWCWxbXxTDwC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c7yQwgAAANwAAAAPAAAAAAAAAAAAAAAAAJgCAABkcnMvZG93&#10;bnJldi54bWxQSwUGAAAAAAQABAD1AAAAhwMAAAAA&#10;" fillcolor="#eaf2f3" stroked="f"/>
                <v:rect id="Rectangle 472" o:spid="_x0000_s1493" style="position:absolute;left:457;top:457;width:50235;height:365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q8e8cA&#10;AADcAAAADwAAAGRycy9kb3ducmV2LnhtbESPQWvCQBSE7wX/w/KEXopuGksw0VVKqeDBCmovvT2z&#10;r0na7Nuwu2r8926h4HGYmW+Y+bI3rTiT841lBc/jBARxaXXDlYLPw2o0BeEDssbWMim4koflYvAw&#10;x0LbC+/ovA+ViBD2BSqoQ+gKKX1Zk0E/th1x9L6tMxiidJXUDi8RblqZJkkmDTYcF2rs6K2m8nd/&#10;Mgqy/PC0PYbJz2r61W1cWuXvqftQ6nHYv85ABOrDPfzfXmsFL1kOf2fiEZCL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w6vHvHAAAA3AAAAA8AAAAAAAAAAAAAAAAAmAIAAGRy&#10;cy9kb3ducmV2LnhtbFBLBQYAAAAABAAEAPUAAACMAwAAAAA=&#10;" strokecolor="#eaf2f3" strokeweight=".5pt"/>
                <v:rect id="Rectangle 473" o:spid="_x0000_s1494" style="position:absolute;left:7372;top:4851;width:38932;height:239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ai+8IA&#10;AADcAAAADwAAAGRycy9kb3ducmV2LnhtbERPPW/CMBDdK/EfrEPqVhzStIWAQRFSpYqJ0g4dj/hw&#10;AvE5it0k/Pt6QOr49L7X29E2oqfO144VzGcJCOLS6ZqNgu+v96cFCB+QNTaOScGNPGw3k4c15toN&#10;/En9MRgRQ9jnqKAKoc2l9GVFFv3MtcSRO7vOYoiwM1J3OMRw28g0SV6lxZpjQ4Ut7Soqr8dfqyDN&#10;Tj/mti9ezP7S8Nx6s3w+DEo9TsdiBSLQGP7Fd/eHVpC9xfnxTDwCcv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9qL7wgAAANwAAAAPAAAAAAAAAAAAAAAAAJgCAABkcnMvZG93&#10;bnJldi54bWxQSwUGAAAAAAQABAD1AAAAhwMAAAAA&#10;" strokecolor="white" strokeweight=".5pt"/>
                <v:line id="Line 474" o:spid="_x0000_s1495" style="position:absolute;visibility:visible;mso-wrap-style:square" from="7372,21367" to="46304,213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l/arMUAAADcAAAADwAAAGRycy9kb3ducmV2LnhtbESPQWvCQBSE74L/YXkFb83GUqxEVymC&#10;tHiyMdIeH9lnEsy+TXe3Jvrru4WCx2FmvmGW68G04kLON5YVTJMUBHFpdcOVguKwfZyD8AFZY2uZ&#10;FFzJw3o1Hi0x07bnD7rkoRIRwj5DBXUIXSalL2sy6BPbEUfvZJ3BEKWrpHbYR7hp5VOazqTBhuNC&#10;jR1tairP+Y+JlP3wvT0WX/vq1p8+zW2XF+6tUWryMLwuQAQawj38337XCp5fpvB3Jh4Buf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l/arMUAAADcAAAADwAAAAAAAAAA&#10;AAAAAAChAgAAZHJzL2Rvd25yZXYueG1sUEsFBgAAAAAEAAQA+QAAAJMDAAAAAA==&#10;" strokecolor="#eaf2f3" strokeweight=".95pt"/>
                <v:line id="Line 475" o:spid="_x0000_s1496" style="position:absolute;visibility:visible;mso-wrap-style:square" from="7372,16827" to="46304,16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1E28UAAADcAAAADwAAAGRycy9kb3ducmV2LnhtbESPQWvCQBSE7wX/w/KE3upGkVaiq4gg&#10;lZ5sjOjxkX0mwezbuLs1qb++Wyj0OMzMN8xi1ZtG3Mn52rKC8SgBQVxYXXOpID9sX2YgfEDW2Fgm&#10;Bd/kYbUcPC0w1bbjT7pnoRQRwj5FBVUIbSqlLyoy6Ee2JY7exTqDIUpXSu2wi3DTyEmSvEqDNceF&#10;ClvaVFRcsy8TKfv+tj3m53356C4n8/jIcvdeK/U87NdzEIH68B/+a++0gunbBH7PxCMgl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o1E28UAAADcAAAADwAAAAAAAAAA&#10;AAAAAAChAgAAZHJzL2Rvd25yZXYueG1sUEsFBgAAAAAEAAQA+QAAAJMDAAAAAA==&#10;" strokecolor="#eaf2f3" strokeweight=".95pt"/>
                <v:line id="Line 476" o:spid="_x0000_s1497" style="position:absolute;visibility:visible;mso-wrap-style:square" from="7372,12287" to="46304,12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cHhQMUAAADcAAAADwAAAGRycy9kb3ducmV2LnhtbESPQWvCQBSE7wX/w/KE3nRjK7akriIF&#10;afGkaYoeH9lnEpp9m+5uTfTXu4LQ4zAz3zDzZW8acSLna8sKJuMEBHFhdc2lgvxrPXoF4QOyxsYy&#10;KTiTh+Vi8DDHVNuOd3TKQikihH2KCqoQ2lRKX1Rk0I9tSxy9o3UGQ5SulNphF+GmkU9JMpMGa44L&#10;Fbb0XlHxk/2ZSNn2v+vv/LAtL91xby6bLHcftVKPw371BiJQH/7D9/anVjB9eYbbmXgE5OI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cHhQMUAAADcAAAADwAAAAAAAAAA&#10;AAAAAAChAgAAZHJzL2Rvd25yZXYueG1sUEsFBgAAAAAEAAQA+QAAAJMDAAAAAA==&#10;" strokecolor="#eaf2f3" strokeweight=".95pt"/>
                <v:line id="Line 477" o:spid="_x0000_s1498" style="position:absolute;visibility:visible;mso-wrap-style:square" from="7372,7772" to="46304,77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ih5NMUAAADcAAAADwAAAGRycy9kb3ducmV2LnhtbESPQWvCQBSE74L/YXmCt2ZTkVaiq5SC&#10;WDzZGGmPj+wzCWbfprtbk/rru4WCx2FmvmFWm8G04krON5YVPCYpCOLS6oYrBcVx+7AA4QOyxtYy&#10;KfghD5v1eLTCTNue3+mah0pECPsMFdQhdJmUvqzJoE9sRxy9s3UGQ5SuktphH+GmlbM0fZIGG44L&#10;NXb0WlN5yb9NpByGr+2p+DxUt/78YW77vHC7RqnpZHhZggg0hHv4v/2mFcyf5/B3Jh4Buf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ih5NMUAAADcAAAADwAAAAAAAAAA&#10;AAAAAAChAgAAZHJzL2Rvd25yZXYueG1sUEsFBgAAAAAEAAQA+QAAAJMDAAAAAA==&#10;" strokecolor="#eaf2f3" strokeweight=".95pt"/>
                <v:shape id="Freeform 478" o:spid="_x0000_s1499" style="position:absolute;left:10293;top:7772;width:30740;height:978;visibility:visible;mso-wrap-style:square;v-text-anchor:top" coordsize="1009,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O52cQA&#10;AADcAAAADwAAAGRycy9kb3ducmV2LnhtbESPzWrDMBCE74W8g9hAb43ckD/cKCEpuPiQS508wGJt&#10;bBNr5UhKbL99VSj0OMzMN8x2P5hWPMn5xrKC91kCgri0uuFKweWcvW1A+ICssbVMCkbysN9NXraY&#10;atvzNz2LUIkIYZ+igjqELpXSlzUZ9DPbEUfvap3BEKWrpHbYR7hp5TxJVtJgw3Ghxo4+aypvxcMo&#10;yFrE1W1xOBWP5HQ0y/s8H92XUq/T4fABItAQ/sN/7VwrWKyX8HsmHgG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MjudnEAAAA3AAAAA8AAAAAAAAAAAAAAAAAmAIAAGRycy9k&#10;b3ducmV2LnhtbFBLBQYAAAAABAAEAPUAAACJAwAAAAA=&#10;" path="m,l,,,,61,r,l65,r,l71,r,l76,r,3l80,3r,l83,3r,l87,3r,l109,3r,l114,3r,l116,3r,l118,3r,l126,3r,l127,3r,3l134,6r,l145,6r,l146,6r,l146,6r,l151,6r,3l153,9r,l159,9r,l165,9r,4l165,13r,l191,13r,l206,13r,l207,13r,l209,13r,l216,13r,l216,13r,l219,13r,l221,13r,l221,13r,l225,13r,l226,13r,l228,13r,l233,13r,l233,13r,l236,13r,l244,13r,l245,13r,l253,13r,l266,13r,l267,13r,l268,13r,l269,13r,l272,13r,l272,13r,l272,13r,l273,13r,l273,13r,l275,13r,l281,13r,l282,13r,l290,13r,4l297,17r,l298,17r,l300,17r,l301,17r,5l301,22r,l304,22r,l307,22r,l308,22r,l319,22r,l320,22r,l320,22r,l324,22r,l325,22r,l326,22r,l326,22r,l327,22r,l329,22r,l329,22r,l330,22r,l330,22r,l331,22r,l333,22r,l335,22r,l337,22r,l340,22r,l345,22r,l350,22r,l352,22r,l357,22r,l361,22r,l365,22r,l368,22r,l369,22r,l373,22r,l375,22r,l378,22r,l378,22r,l379,22r,l381,22r,l382,22r,l382,22r,l383,22r,l383,22r,l386,22r,l386,22r,l389,22r,l390,22r,l390,22r,l394,22r,l395,22r,l398,22r,l398,22r,l401,22r,l401,22r,l401,22r,l401,22r,l402,22r,l407,22r,l407,22r,l410,22r,l417,22r,l418,22r,l419,22r,l420,22r,l426,22r,l428,22r,l430,22r,l430,22r,l432,22r,l432,22r,l433,22r,l433,22r,l435,22r,l436,22r,l437,22r,l439,22r,l443,22r,l447,22r,10l450,32r,l455,32r,l458,32r,l462,32r,l464,32r,l466,32r,l468,32r,l482,32r,l486,32r,l488,32r,l489,32r,l489,32r,l491,32r,l491,32r,l503,32r,l506,32r,l506,32r,l508,32r,l519,32r,l524,32r,l526,32r,l532,32r,l533,32r,l539,32r,l542,32r,l542,32r,l543,32r,l544,32r,l545,32r,l549,32r,l560,32r,l561,32r,l564,32r,l570,32r,l570,32r,l588,32r,l596,32r,l599,32r,l605,32r,l630,32r,l668,32r,l705,32r,l715,32r,l726,32r,l731,32r,l756,32r,l757,32r,l773,32r,l778,32r,l781,32r,l963,32r,l984,32r,l1004,32r,l1009,32r,e" filled="f" strokeweight="1.2pt">
                  <v:path arrowok="t" o:connecttype="custom" o:connectlocs="198030,0;243729,9168;332081,9168;359501,9168;408246,18336;444806,18336;484412,27503;581904,39727;636743,39727;667209,39727;685488,39727;709861,39727;743374,39727;810400,39727;819540,39727;828679,39727;837819,39727;883518,39727;913985,51951;926171,67231;971870,67231;987103,67231;993197,67231;1002336,67231;1008430,67231;1026709,67231;1066315,67231;1099828,67231;1124201,67231;1151621,67231;1160760,67231;1166854,67231;1175994,67231;1188180,67231;1212553,67231;1221693,67231;1224739,67231;1249112,67231;1276532,67231;1303951,67231;1316138,67231;1319184,67231;1331371,67231;1361837,67231;1395350,97790;1419723,97790;1480655,97790;1489795,97790;1532448,97790;1547681,97790;1602520,97790;1642126,97790;1654312,97790;1672592,97790;1718291,97790;1791410,97790;1843202,97790;2147864,97790;2227076,97790;2355034,97790;2933891,97790;3074035,97790" o:connectangles="0,0,0,0,0,0,0,0,0,0,0,0,0,0,0,0,0,0,0,0,0,0,0,0,0,0,0,0,0,0,0,0,0,0,0,0,0,0,0,0,0,0,0,0,0,0,0,0,0,0,0,0,0,0,0,0,0,0,0,0,0,0"/>
                </v:shape>
                <v:line id="Line 479" o:spid="_x0000_s1500" style="position:absolute;visibility:visible;mso-wrap-style:square" from="10293,7772" to="10293,77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5PA7MIAAADcAAAADwAAAGRycy9kb3ducmV2LnhtbESPzWrDMBCE74G+g9hCb4ncUpLYiRJK&#10;weBTID8PsFgby8RaGUn1z9tXgUKPw8x8w+yPk+3EQD60jhW8rzIQxLXTLTcKbtdyuQURIrLGzjEp&#10;mCnA8fCy2GOh3chnGi6xEQnCoUAFJsa+kDLUhiyGleuJk3d33mJM0jdSexwT3HbyI8vW0mLLacFg&#10;T9+G6sflxyqo6nguva14nvPylI+3zuRDqdTb6/S1AxFpiv/hv3alFXxu1vA8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5PA7MIAAADcAAAADwAAAAAAAAAAAAAA&#10;AAChAgAAZHJzL2Rvd25yZXYueG1sUEsFBgAAAAAEAAQA+QAAAJADAAAAAA==&#10;" strokeweight="1.2pt"/>
                <v:line id="Line 480" o:spid="_x0000_s1501" style="position:absolute;visibility:visible;mso-wrap-style:square" from="10293,7772" to="10293,77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N9ld8IAAADcAAAADwAAAGRycy9kb3ducmV2LnhtbESPzWrDMBCE74G+g9hCb4ncUpLYiRJK&#10;weBTID8PsFgby8RaGUn1z9tXgUKPw8x8w+yPk+3EQD60jhW8rzIQxLXTLTcKbtdyuQURIrLGzjEp&#10;mCnA8fCy2GOh3chnGi6xEQnCoUAFJsa+kDLUhiyGleuJk3d33mJM0jdSexwT3HbyI8vW0mLLacFg&#10;T9+G6sflxyqo6nguva14nvPylI+3zuRDqdTb6/S1AxFpiv/hv3alFXxuNvA8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N9ld8IAAADcAAAADwAAAAAAAAAAAAAA&#10;AAChAgAAZHJzL2Rvd25yZXYueG1sUEsFBgAAAAAEAAQA+QAAAJADAAAAAA==&#10;" strokeweight="1.2pt"/>
                <v:line id="Line 481" o:spid="_x0000_s1502" style="position:absolute;visibility:visible;mso-wrap-style:square" from="10293,7772" to="10477,77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DxBb8AAADcAAAADwAAAGRycy9kb3ducmV2LnhtbERP3WrCMBS+F3yHcAbeaTqRuXZGkUGh&#10;V4LOBzg0Z01Zc1KSrD9vby4ELz++/8Npsp0YyIfWsYL3TQaCuHa65UbB/adcf4IIEVlj55gUzBTg&#10;dFwuDlhoN/KVhltsRArhUKACE2NfSBlqQxbDxvXEift13mJM0DdSexxTuO3kNss+pMWWU4PBnr4N&#10;1X+3f6ugquO19Lbiec7LSz7eO5MPpVKrt+n8BSLSFF/ip7vSCnb7tDadSUdAHh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EUDxBb8AAADcAAAADwAAAAAAAAAAAAAAAACh&#10;AgAAZHJzL2Rvd25yZXYueG1sUEsFBgAAAAAEAAQA+QAAAI0DAAAAAA==&#10;" strokeweight="1.2pt"/>
                <v:line id="Line 482" o:spid="_x0000_s1503" style="position:absolute;visibility:visible;mso-wrap-style:square" from="10477,7772" to="10477,80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xUnsIAAADcAAAADwAAAGRycy9kb3ducmV2LnhtbESPzWrDMBCE74G+g9hCb4mcUJLYjRJK&#10;wOBTIT8PsFhby8RaGUn1z9tXhUKOw8x8wxxOk+3EQD60jhWsVxkI4trplhsF91u53IMIEVlj55gU&#10;zBTgdHxZHLDQbuQLDdfYiAThUKACE2NfSBlqQxbDyvXEyft23mJM0jdSexwT3HZyk2VbabHltGCw&#10;p7Oh+nH9sQqqOl5Kbyue57z8ysd7Z/KhVOrtdfr8ABFpis/wf7vSCt53OfydSUdAHn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gxUnsIAAADcAAAADwAAAAAAAAAAAAAA&#10;AAChAgAAZHJzL2Rvd25yZXYueG1sUEsFBgAAAAAEAAQA+QAAAJADAAAAAA==&#10;" strokeweight="1.2pt"/>
                <v:line id="Line 483" o:spid="_x0000_s1504" style="position:absolute;visibility:visible;mso-wrap-style:square" from="10477,8020" to="10572,80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uONJL4AAADcAAAADwAAAGRycy9kb3ducmV2LnhtbERPy4rCMBTdC/5DuII7TR1ksNUoMlDo&#10;akDHD7g016bY3JQk9vH3k8XALA/nfbpMthMD+dA6VrDbZiCIa6dbbhQ8fsrNAUSIyBo7x6RgpgCX&#10;83JxwkK7kW803GMjUgiHAhWYGPtCylAbshi2ridO3NN5izFB30jtcUzhtpMfWfYpLbacGgz29GWo&#10;ft3fVkFVx1vpbcXznJff+fjoTD6USq1X0/UIItIU/8V/7kor2B/S/HQmHQF5/gU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a440kvgAAANwAAAAPAAAAAAAAAAAAAAAAAKEC&#10;AABkcnMvZG93bnJldi54bWxQSwUGAAAAAAQABAD5AAAAjAMAAAAA&#10;" strokeweight="1.2pt"/>
                <v:line id="Line 484" o:spid="_x0000_s1505" style="position:absolute;visibility:visible;mso-wrap-style:square" from="10572,8020" to="10572,82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8ov8IAAADcAAAADwAAAGRycy9kb3ducmV2LnhtbESPzWrDMBCE74W+g9hCbo2cUELsRAmh&#10;YPCpkJ8HWKyNZWKtjKT65+2jQKHHYWa+YfbHyXZiIB9axwpWywwEce10y42C27X83IIIEVlj55gU&#10;zBTgeHh/22Oh3chnGi6xEQnCoUAFJsa+kDLUhiyGpeuJk3d33mJM0jdSexwT3HZynWUbabHltGCw&#10;p29D9ePyaxVUdTyX3lY8z3n5k4+3zuRDqdTiYzrtQESa4n/4r11pBV/bFbzOpCMgD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a8ov8IAAADcAAAADwAAAAAAAAAAAAAA&#10;AAChAgAAZHJzL2Rvd25yZXYueG1sUEsFBgAAAAAEAAQA+QAAAJADAAAAAA==&#10;" strokeweight="1.2pt"/>
                <v:line id="Line 485" o:spid="_x0000_s1506" style="position:absolute;visibility:visible;mso-wrap-style:square" from="10782,8382" to="11087,83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22yMIAAADcAAAADwAAAGRycy9kb3ducmV2LnhtbESPzWrDMBCE74G+g9hCboncUELsRAmh&#10;YPCpkJ8HWKyNZWKtjKT65+2rQKHHYWa+YQ6nyXZiIB9axwo+1hkI4trplhsF91u52oEIEVlj55gU&#10;zBTgdHxbHLDQbuQLDdfYiAThUKACE2NfSBlqQxbD2vXEyXs4bzEm6RupPY4Jbju5ybKttNhyWjDY&#10;05eh+nn9sQqqOl5Kbyue57z8zsd7Z/KhVGr5Pp33ICJN8T/81660gs/dBl5n0hGQx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X22yMIAAADcAAAADwAAAAAAAAAAAAAA&#10;AAChAgAAZHJzL2Rvd25yZXYueG1sUEsFBgAAAAAEAAQA+QAAAJADAAAAAA==&#10;" strokeweight="1.2pt"/>
                <v:line id="Line 486" o:spid="_x0000_s1507" style="position:absolute;visibility:visible;mso-wrap-style:square" from="11087,8382" to="11087,83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ETU8IAAADcAAAADwAAAGRycy9kb3ducmV2LnhtbESPzWrDMBCE74W+g9hCb42cNpTYiWxK&#10;weBTIWkeYLE2lom1MpLqn7evCoUch5n5hjlWix3ERD70jhVsNxkI4tbpnjsFl+/6ZQ8iRGSNg2NS&#10;sFKAqnx8OGKh3cwnms6xEwnCoUAFJsaxkDK0hiyGjRuJk3d13mJM0ndSe5wT3A7yNcvepcWe04LB&#10;kT4Ntbfzj1XQtPFUe9vwuub1Vz5fBpNPtVLPT8vHAUSkJd7D/+1GK9jt3+DvTDoCsv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jETU8IAAADcAAAADwAAAAAAAAAAAAAA&#10;AAChAgAAZHJzL2Rvd25yZXYueG1sUEsFBgAAAAAEAAQA+QAAAJADAAAAAA==&#10;" strokeweight="1.2pt"/>
                <v:line id="Line 487" o:spid="_x0000_s1508" style="position:absolute;visibility:visible;mso-wrap-style:square" from="11087,8382" to="11150,83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diLJ8IAAADcAAAADwAAAGRycy9kb3ducmV2LnhtbESPzWrDMBCE74W+g9hCb7XcYErsRjEh&#10;YPCpkDQPsFhby8RaGUn1z9tXhUKPw8x8wxzq1Y5iJh8GxwpesxwEcef0wL2C22fzsgcRIrLG0TEp&#10;2ChAfXx8OGCl3cIXmq+xFwnCoUIFJsapkjJ0hiyGzE3Eyfty3mJM0vdSe1wS3I5yl+dv0uLAacHg&#10;RGdD3f36bRW0Xbw03ra8bWXzUS630ZRzo9Tz03p6BxFpjf/hv3arFRT7An7PpCMgj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diLJ8IAAADcAAAADwAAAAAAAAAAAAAA&#10;AAChAgAAZHJzL2Rvd25yZXYueG1sUEsFBgAAAAAEAAQA+QAAAJADAAAAAA==&#10;" strokeweight="1.2pt"/>
                <v:line id="Line 488" o:spid="_x0000_s1509" style="position:absolute;visibility:visible;mso-wrap-style:square" from="11150,8382" to="11150,87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QuvMIAAADcAAAADwAAAGRycy9kb3ducmV2LnhtbESPzWrDMBCE74W+g9hCb42c0pTYiWxK&#10;weBTIWkeYLE2lom1MpLqn7evCoUch5n5hjlWix3ERD70jhVsNxkI4tbpnjsFl+/6ZQ8iRGSNg2NS&#10;sFKAqnx8OGKh3cwnms6xEwnCoUAFJsaxkDK0hiyGjRuJk3d13mJM0ndSe5wT3A7yNcvepcWe04LB&#10;kT4Ntbfzj1XQtPFUe9vwuub1Vz5fBpNPtVLPT8vHAUSkJd7D/+1GK3jb7+DvTDoCsv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pQuvMIAAADcAAAADwAAAAAAAAAAAAAA&#10;AAChAgAAZHJzL2Rvd25yZXYueG1sUEsFBgAAAAAEAAQA+QAAAJADAAAAAA==&#10;" strokeweight="1.2pt"/>
                <v:line id="Line 489" o:spid="_x0000_s1510" style="position:absolute;visibility:visible;mso-wrap-style:square" from="11150,8750" to="11150,87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kawy8IAAADcAAAADwAAAGRycy9kb3ducmV2LnhtbESPzWrDMBCE74W+g9hCb7XcUELsRjEh&#10;YPCpEDcPsFhby8RaGUn1z9tXhUKPw8x8wxyr1Y5iJh8GxwpesxwEcef0wL2C22f9cgARIrLG0TEp&#10;2ChAdXp8OGKp3cJXmtvYiwThUKICE+NUShk6QxZD5ibi5H05bzEm6XupPS4Jbke5y/O9tDhwWjA4&#10;0cVQd2+/rYKmi9fa24a3rag/iuU2mmKulXp+Ws/vICKt8T/81260grfDHn7PpCMgT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kawy8IAAADcAAAADwAAAAAAAAAAAAAA&#10;AAChAgAAZHJzL2Rvd25yZXYueG1sUEsFBgAAAAAEAAQA+QAAAJADAAAAAA==&#10;" strokeweight="1.2pt"/>
                <v:line id="Line 490" o:spid="_x0000_s1511" style="position:absolute;visibility:visible;mso-wrap-style:square" from="11512,8750" to="11512,90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oVUMIAAADcAAAADwAAAGRycy9kb3ducmV2LnhtbESPzWrDMBCE74W+g9hCb42cUtLYiWxK&#10;weBTIWkeYLE2lom1MpLqn7evCoUch5n5hjlWix3ERD70jhVsNxkI4tbpnjsFl+/6ZQ8iRGSNg2NS&#10;sFKAqnx8OGKh3cwnms6xEwnCoUAFJsaxkDK0hiyGjRuJk3d13mJM0ndSe5wT3A7yNct20mLPacHg&#10;SJ+G2tv5xypo2niqvW14XfP6K58vg8mnWqnnp+XjACLSEu/h/3ajFbzt3+HvTDoCsv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QoVUMIAAADcAAAADwAAAAAAAAAAAAAA&#10;AAChAgAAZHJzL2Rvd25yZXYueG1sUEsFBgAAAAAEAAQA+QAAAJADAAAAAA==&#10;" strokeweight="1.2pt"/>
                <v:line id="Line 491" o:spid="_x0000_s1512" style="position:absolute;visibility:visible;mso-wrap-style:square" from="11512,9086" to="11880,90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JWBIr4AAADcAAAADwAAAGRycy9kb3ducmV2LnhtbERPy4rCMBTdC/5DuII7TR1ksNUoMlDo&#10;akDHD7g016bY3JQk9vH3k8XALA/nfbpMthMD+dA6VrDbZiCIa6dbbhQ8fsrNAUSIyBo7x6RgpgCX&#10;83JxwkK7kW803GMjUgiHAhWYGPtCylAbshi2ridO3NN5izFB30jtcUzhtpMfWfYpLbacGgz29GWo&#10;ft3fVkFVx1vpbcXznJff+fjoTD6USq1X0/UIItIU/8V/7kor2B/S2nQmHQF5/gU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klYEivgAAANwAAAAPAAAAAAAAAAAAAAAAAKEC&#10;AABkcnMvZG93bnJldi54bWxQSwUGAAAAAAQABAD5AAAAjAMAAAAA&#10;" strokeweight="1.2pt"/>
                <v:line id="Line 492" o:spid="_x0000_s1513" style="position:absolute;visibility:visible;mso-wrap-style:square" from="12033,9328" to="12033,9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9kkucIAAADcAAAADwAAAGRycy9kb3ducmV2LnhtbESPzWrDMBCE74W+g9hCbo2cUkrsRjGh&#10;YPCp4DQPsFgby9RaGUn1z9tXgUCOw8x8wxzKxQ5iIh96xwp22wwEcet0z52Cy0/1ugcRIrLGwTEp&#10;WClAeXx+OmCh3cwNTefYiQThUKACE+NYSBlaQxbD1o3Eybs6bzEm6TupPc4Jbgf5lmUf0mLPacHg&#10;SF+G2t/zn1VQt7GpvK15XfPqO58vg8mnSqnNy3L6BBFpiY/wvV1rBe/7HG5n0hGQx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9kkucIAAADcAAAADwAAAAAAAAAAAAAA&#10;AAChAgAAZHJzL2Rvd25yZXYueG1sUEsFBgAAAAAEAAQA+QAAAJADAAAAAA==&#10;" strokeweight="1.2pt"/>
                <v:line id="Line 493" o:spid="_x0000_s1514" style="position:absolute;visibility:visible;mso-wrap-style:square" from="12033,9512" to="12242,9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ob+b4AAADcAAAADwAAAGRycy9kb3ducmV2LnhtbERPy4rCMBTdC/MP4Q6403RkGGw1yiAU&#10;uhrw8QGX5toUm5uSxD7+3iyEWR7Oe3+cbCcG8qF1rOBrnYEgrp1uuVFwu5arLYgQkTV2jknBTAGO&#10;h4/FHgvtRj7TcImNSCEcClRgYuwLKUNtyGJYu544cXfnLcYEfSO1xzGF205usuxHWmw5NRjs6WSo&#10;flyeVkFVx3PpbcXznJd/+XjrTD6USi0/p98diEhT/Be/3ZVW8J2n+elMOgLy8AI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fOhv5vgAAANwAAAAPAAAAAAAAAAAAAAAAAKEC&#10;AABkcnMvZG93bnJldi54bWxQSwUGAAAAAAQABAD5AAAAjAMAAAAA&#10;" strokeweight="1.2pt"/>
                <v:line id="Line 494" o:spid="_x0000_s1515" style="position:absolute;visibility:visible;mso-wrap-style:square" from="12242,9512" to="12242,9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a+YsIAAADcAAAADwAAAGRycy9kb3ducmV2LnhtbESPzWrDMBCE74G+g9hAb4mcUkLsRgmh&#10;YPCpkJ8HWKyNZWqtjKT65+2rQCDHYWa+YfbHyXZiIB9axwo26wwEce10y42C27Vc7UCEiKyxc0wK&#10;ZgpwPLwt9lhoN/KZhktsRIJwKFCBibEvpAy1IYth7Xri5N2dtxiT9I3UHscEt538yLKttNhyWjDY&#10;07eh+vfyZxVUdTyX3lY8z3n5k4+3zuRDqdT7cjp9gYg0xVf42a60gs98A48z6QjIw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Ha+YsIAAADcAAAADwAAAAAAAAAAAAAA&#10;AAChAgAAZHJzL2Rvd25yZXYueG1sUEsFBgAAAAAEAAQA+QAAAJADAAAAAA==&#10;" strokeweight="1.2pt"/>
                <v:line id="Line 495" o:spid="_x0000_s1516" style="position:absolute;visibility:visible;mso-wrap-style:square" from="12242,9512" to="12579,9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KQgFcIAAADcAAAADwAAAGRycy9kb3ducmV2LnhtbESPzWrDMBCE74G+g9hCb7GcUELsRgmh&#10;YPCpkJ8HWKyNZWqtjKT65+2rQiHHYWa+YQ6n2fZiJB86xwo2WQ6CuHG641bB/Vat9yBCRNbYOyYF&#10;CwU4HV9WByy1m/hC4zW2IkE4lKjAxDiUUobGkMWQuYE4eQ/nLcYkfSu1xynBbS+3eb6TFjtOCwYH&#10;+jTUfF9/rIK6iZfK25qXpai+iunem2KslHp7nc8fICLN8Rn+b9dawXuxhb8z6QjI4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KQgFcIAAADcAAAADwAAAAAAAAAAAAAA&#10;AAChAgAAZHJzL2Rvd25yZXYueG1sUEsFBgAAAAAEAAQA+QAAAJADAAAAAA==&#10;" strokeweight="1.2pt"/>
                <v:line id="Line 496" o:spid="_x0000_s1517" style="position:absolute;visibility:visible;mso-wrap-style:square" from="12947,9512" to="13131,9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FjsIAAADcAAAADwAAAGRycy9kb3ducmV2LnhtbESPzWrDMBCE74G+g9hCb4mcNITYjRJK&#10;wOBTIT8PsFhby8RaGUn1z9tXhUKOw8x8wxxOk+3EQD60jhWsVxkI4trplhsF91u53IMIEVlj55gU&#10;zBTgdHxZHLDQbuQLDdfYiAThUKACE2NfSBlqQxbDyvXEyft23mJM0jdSexwT3HZyk2U7abHltGCw&#10;p7Oh+nH9sQqqOl5Kbyue57z8ysd7Z/KhVOrtdfr8ABFpis/wf7vSCrb5O/ydSUdAHn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iFjsIAAADcAAAADwAAAAAAAAAAAAAA&#10;AAChAgAAZHJzL2Rvd25yZXYueG1sUEsFBgAAAAAEAAQA+QAAAJADAAAAAA==&#10;" strokeweight="1.2pt"/>
                <v:line id="Line 497" o:spid="_x0000_s1518" style="position:absolute;visibility:visible;mso-wrap-style:square" from="13131,9512" to="13131,9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AEd+sIAAADcAAAADwAAAGRycy9kb3ducmV2LnhtbESPzWrDMBCE74G+g9hCb7GcEkLsRgmh&#10;YPCpkJ8HWKyNZWqtjKT65+2rQiHHYWa+YQ6n2fZiJB86xwo2WQ6CuHG641bB/Vat9yBCRNbYOyYF&#10;CwU4HV9WByy1m/hC4zW2IkE4lKjAxDiUUobGkMWQuYE4eQ/nLcYkfSu1xynBbS/f83wnLXacFgwO&#10;9Gmo+b7+WAV1Ey+VtzUvS1F9FdO9N8VYKfX2Op8/QESa4zP83661gm2xhb8z6QjI4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AEd+sIAAADcAAAADwAAAAAAAAAAAAAA&#10;AAChAgAAZHJzL2Rvd25yZXYueG1sUEsFBgAAAAAEAAQA+QAAAJADAAAAAA==&#10;" strokeweight="1.2pt"/>
                <v:line id="Line 498" o:spid="_x0000_s1519" style="position:absolute;visibility:visible;mso-wrap-style:square" from="13131,9512" to="13341,9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024YcIAAADcAAAADwAAAGRycy9kb3ducmV2LnhtbESPzWrDMBCE74G+g9hCb4mc0ITYjRJK&#10;wOBTIT8PsFhby8RaGUn1z9tXhUKOw8x8wxxOk+3EQD60jhWsVxkI4trplhsF91u53IMIEVlj55gU&#10;zBTgdHxZHLDQbuQLDdfYiAThUKACE2NfSBlqQxbDyvXEyft23mJM0jdSexwT3HZyk2U7abHltGCw&#10;p7Oh+nH9sQqqOl5Kbyue57z8ysd7Z/KhVOrtdfr8ABFpis/wf7vSCt7zLfydSUdAHn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024YcIAAADcAAAADwAAAAAAAAAAAAAA&#10;AAChAgAAZHJzL2Rvd25yZXYueG1sUEsFBgAAAAAEAAQA+QAAAJADAAAAAA==&#10;" strokeweight="1.2pt"/>
                <v:line id="Line 499" o:spid="_x0000_s1520" style="position:absolute;visibility:visible;mso-wrap-style:square" from="13341,9512" to="13341,9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58mFsIAAADcAAAADwAAAGRycy9kb3ducmV2LnhtbESPzWrDMBCE74W+g9hCbo2cUkLtRjGh&#10;YPCp4DQPsFgby9RaGUn1z9tXgUCOw8x8wxzKxQ5iIh96xwp22wwEcet0z52Cy0/1+gEiRGSNg2NS&#10;sFKA8vj8dMBCu5kbms6xEwnCoUAFJsaxkDK0hiyGrRuJk3d13mJM0ndSe5wT3A7yLcv20mLPacHg&#10;SF+G2t/zn1VQt7GpvK15XfPqO58vg8mnSqnNy3L6BBFpiY/wvV1rBe/5Hm5n0hGQx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58mFsIAAADcAAAADwAAAAAAAAAAAAAA&#10;AAChAgAAZHJzL2Rvd25yZXYueG1sUEsFBgAAAAAEAAQA+QAAAJADAAAAAA==&#10;" strokeweight="1.2pt"/>
                <v:line id="Line 500" o:spid="_x0000_s1521" style="position:absolute;visibility:visible;mso-wrap-style:square" from="13341,9512" to="13614,9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NODjcIAAADcAAAADwAAAGRycy9kb3ducmV2LnhtbESPzWrDMBCE74G+g9hCb4mcUJLYjRJK&#10;wOBTIT8PsFhby8RaGUn1z9tXhUKOw8x8wxxOk+3EQD60jhWsVxkI4trplhsF91u53IMIEVlj55gU&#10;zBTgdHxZHLDQbuQLDdfYiAThUKACE2NfSBlqQxbDyvXEyft23mJM0jdSexwT3HZyk2VbabHltGCw&#10;p7Oh+nH9sQqqOl5Kbyue57z8ysd7Z/KhVOrtdfr8ABFpis/wf7vSCt7zHfydSUdAHn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NODjcIAAADcAAAADwAAAAAAAAAAAAAA&#10;AAChAgAAZHJzL2Rvd25yZXYueG1sUEsFBgAAAAAEAAQA+QAAAJADAAAAAA==&#10;" strokeweight="1.2pt"/>
                <v:line id="Line 501" o:spid="_x0000_s1522" style="position:absolute;visibility:visible;mso-wrap-style:square" from="13614,9512" to="13614,9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UwX/74AAADcAAAADwAAAGRycy9kb3ducmV2LnhtbERPy4rCMBTdC/MP4Q6403RkGGw1yiAU&#10;uhrw8QGX5toUm5uSxD7+3iyEWR7Oe3+cbCcG8qF1rOBrnYEgrp1uuVFwu5arLYgQkTV2jknBTAGO&#10;h4/FHgvtRj7TcImNSCEcClRgYuwLKUNtyGJYu544cXfnLcYEfSO1xzGF205usuxHWmw5NRjs6WSo&#10;flyeVkFVx3PpbcXznJd/+XjrTD6USi0/p98diEhT/Be/3ZVW8J2ntelMOgLy8AI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hTBf/vgAAANwAAAAPAAAAAAAAAAAAAAAAAKEC&#10;AABkcnMvZG93bnJldi54bWxQSwUGAAAAAAQABAD5AAAAjAMAAAAA&#10;" strokeweight="1.2pt"/>
                <v:line id="Line 502" o:spid="_x0000_s1523" style="position:absolute;visibility:visible;mso-wrap-style:square" from="13741,9817" to="13766,98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CyZMEAAADcAAAADwAAAGRycy9kb3ducmV2LnhtbESPzWrDMBCE74W+g9hCb7XcUELlRAkl&#10;YPCpkDQPsFgby9RaGUn1z9tXhUKOw8x8w+yPixvERCH2njW8FiUI4tabnjsN16/65R1ETMgGB8+k&#10;YaUIx8Pjwx4r42c+03RJncgQjhVqsCmNlZSxteQwFn4kzt7NB4cpy9BJE3DOcDfITVlupcOe84LF&#10;kU6W2u/Lj9PQtOlcB9fwuqr6U83Xwaqp1vr5afnYgUi0pHv4v90YDW9Kwd+ZfATk4R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OALJkwQAAANwAAAAPAAAAAAAAAAAAAAAA&#10;AKECAABkcnMvZG93bnJldi54bWxQSwUGAAAAAAQABAD5AAAAjwMAAAAA&#10;" strokeweight="1.2pt"/>
                <v:line id="Line 503" o:spid="_x0000_s1524" style="position:absolute;visibility:visible;mso-wrap-style:square" from="13766,9817" to="13766,98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dGB474AAADcAAAADwAAAGRycy9kb3ducmV2LnhtbERPy4rCMBTdD/gP4QqzG1MHlGk1igiF&#10;rgQdP+DSXJtic1OS2MffTxYDLg/nvT9OthMD+dA6VrBeZSCIa6dbbhTcf8uvHxAhImvsHJOCmQIc&#10;D4uPPRbajXyl4RYbkUI4FKjAxNgXUobakMWwcj1x4h7OW4wJ+kZqj2MKt538zrKttNhyajDY09lQ&#10;/by9rIKqjtfS24rnOS8v+XjvTD6USn0up9MORKQpvsX/7kor2GRpfjqTjoA8/A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B0YHjvgAAANwAAAAPAAAAAAAAAAAAAAAAAKEC&#10;AABkcnMvZG93bnJldi54bWxQSwUGAAAAAAQABAD5AAAAjAMAAAAA&#10;" strokeweight="1.2pt"/>
                <v:line id="Line 504" o:spid="_x0000_s1525" style="position:absolute;visibility:visible;mso-wrap-style:square" from="13766,9817" to="13798,98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0keMIAAADcAAAADwAAAGRycy9kb3ducmV2LnhtbESPzWrDMBCE74G+g9hAb4mcQkPsRgmh&#10;YPCpkJ8HWKyNZWqtjKT65+2rQCDHYWa+YfbHyXZiIB9axwo26wwEce10y42C27Vc7UCEiKyxc0wK&#10;ZgpwPLwt9lhoN/KZhktsRIJwKFCBibEvpAy1IYth7Xri5N2dtxiT9I3UHscEt538yLKttNhyWjDY&#10;07eh+vfyZxVUdTyX3lY8z3n5k4+3zuRDqdT7cjp9gYg0xVf42a60gs9sA48z6QjIw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p0keMIAAADcAAAADwAAAAAAAAAAAAAA&#10;AAChAgAAZHJzL2Rvd25yZXYueG1sUEsFBgAAAAAEAAQA+QAAAJADAAAAAA==&#10;" strokeweight="1.2pt"/>
                <v:line id="Line 505" o:spid="_x0000_s1526" style="position:absolute;visibility:visible;mso-wrap-style:square" from="13798,9817" to="13798,98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k+6D8IAAADcAAAADwAAAGRycy9kb3ducmV2LnhtbESPzWrDMBCE74G+g9hCb7GcQEPsRgmh&#10;YPCpkJ8HWKyNZWqtjKT65+2rQiHHYWa+YQ6n2fZiJB86xwo2WQ6CuHG641bB/Vat9yBCRNbYOyYF&#10;CwU4HV9WByy1m/hC4zW2IkE4lKjAxDiUUobGkMWQuYE4eQ/nLcYkfSu1xynBbS+3eb6TFjtOCwYH&#10;+jTUfF9/rIK6iZfK25qXpai+iunem2KslHp7nc8fICLN8Rn+b9dawXu+hb8z6QjI4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k+6D8IAAADcAAAADwAAAAAAAAAAAAAA&#10;AAChAgAAZHJzL2Rvd25yZXYueG1sUEsFBgAAAAAEAAQA+QAAAJADAAAAAA==&#10;" strokeweight="1.2pt"/>
                <v:line id="Line 506" o:spid="_x0000_s1527" style="position:absolute;visibility:visible;mso-wrap-style:square" from="13798,9817" to="14039,98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MflMIAAADcAAAADwAAAGRycy9kb3ducmV2LnhtbESPzWrDMBCE74G+g9hCb4mclITYjRJK&#10;wOBTIT8PsFhby8RaGUn1z9tXhUKOw8x8wxxOk+3EQD60jhWsVxkI4trplhsF91u53IMIEVlj55gU&#10;zBTgdHxZHLDQbuQLDdfYiAThUKACE2NfSBlqQxbDyvXEyft23mJM0jdSexwT3HZyk2U7abHltGCw&#10;p7Oh+nH9sQqqOl5Kbyue57z8ysd7Z/KhVOrtdfr8ABFpis/wf7vSCrbZO/ydSUdAHn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QMflMIAAADcAAAADwAAAAAAAAAAAAAA&#10;AAChAgAAZHJzL2Rvd25yZXYueG1sUEsFBgAAAAAEAAQA+QAAAJADAAAAAA==&#10;" strokeweight="1.2pt"/>
                <v:line id="Line 507" o:spid="_x0000_s1528" style="position:absolute;visibility:visible;mso-wrap-style:square" from="14039,9817" to="14039,102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qH4MIAAADcAAAADwAAAGRycy9kb3ducmV2LnhtbESPzWrDMBCE74G+g9hCb4mc0ITYjRJK&#10;wOBTIT8PsFhby8RaGUn1z9tXhUKOw8x8wxxOk+3EQD60jhWsVxkI4trplhsF91u53IMIEVlj55gU&#10;zBTgdHxZHLDQbuQLDdfYiAThUKACE2NfSBlqQxbDyvXEyft23mJM0jdSexwT3HZyk2U7abHltGCw&#10;p7Oh+nH9sQqqOl5Kbyue57z8ysd7Z/KhVOrtdfr8ABFpis/wf7vSCrbZO/ydSUdAHn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uqH4MIAAADcAAAADwAAAAAAAAAAAAAA&#10;AAChAgAAZHJzL2Rvd25yZXYueG1sUEsFBgAAAAAEAAQA+QAAAJADAAAAAA==&#10;" strokeweight="1.2pt"/>
                <v:line id="Line 508" o:spid="_x0000_s1529" style="position:absolute;visibility:visible;mso-wrap-style:square" from="14224,10426" to="14954,104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aYie8IAAADcAAAADwAAAGRycy9kb3ducmV2LnhtbESPzWrDMBCE74G+g9hCb7GcQkLsRgmh&#10;YPCpkJ8HWKyNZWqtjKT65+2rQiHHYWa+YQ6n2fZiJB86xwo2WQ6CuHG641bB/Vat9yBCRNbYOyYF&#10;CwU4HV9WByy1m/hC4zW2IkE4lKjAxDiUUobGkMWQuYE4eQ/nLcYkfSu1xynBbS/f83wnLXacFgwO&#10;9Gmo+b7+WAV1Ey+VtzUvS1F9FdO9N8VYKfX2Op8/QESa4zP83661gm2+hb8z6QjI4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aYie8IAAADcAAAADwAAAAAAAAAAAAAA&#10;AAChAgAAZHJzL2Rvd25yZXYueG1sUEsFBgAAAAAEAAQA+QAAAJADAAAAAA==&#10;" strokeweight="1.2pt"/>
                <v:line id="Line 509" o:spid="_x0000_s1530" style="position:absolute;visibility:visible;mso-wrap-style:square" from="15201,10515" to="15201,10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S8DMIAAADcAAAADwAAAGRycy9kb3ducmV2LnhtbESPzWrDMBCE74W+g9hCbo2cQkPtRjGh&#10;YPCp4DQPsFgby9RaGUn1z9tXgUCOw8x8wxzKxQ5iIh96xwp22wwEcet0z52Cy0/1+gEiRGSNg2NS&#10;sFKA8vj8dMBCu5kbms6xEwnCoUAFJsaxkDK0hiyGrRuJk3d13mJM0ndSe5wT3A7yLcv20mLPacHg&#10;SF+G2t/zn1VQt7GpvK15XfPqO58vg8mnSqnNy3L6BBFpiY/wvV1rBe/ZHm5n0hGQx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XS8DMIAAADcAAAADwAAAAAAAAAAAAAA&#10;AAChAgAAZHJzL2Rvd25yZXYueG1sUEsFBgAAAAAEAAQA+QAAAJADAAAAAA==&#10;" strokeweight="1.2pt"/>
                <v:line id="Line 510" o:spid="_x0000_s1531" style="position:absolute;visibility:visible;mso-wrap-style:square" from="15201,10795" to="15233,10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gZl8IAAADcAAAADwAAAGRycy9kb3ducmV2LnhtbESPzWrDMBCE74G+g9hCb4mcQJPYjRJK&#10;wOBTIT8PsFhby8RaGUn1z9tXhUKOw8x8wxxOk+3EQD60jhWsVxkI4trplhsF91u53IMIEVlj55gU&#10;zBTgdHxZHLDQbuQLDdfYiAThUKACE2NfSBlqQxbDyvXEyft23mJM0jdSexwT3HZyk2VbabHltGCw&#10;p7Oh+nH9sQqqOl5Kbyue57z8ysd7Z/KhVOrtdfr8ABFpis/wf7vSCt6zHfydSUdAHn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jgZl8IAAADcAAAADwAAAAAAAAAAAAAA&#10;AAChAgAAZHJzL2Rvd25yZXYueG1sUEsFBgAAAAAEAAQA+QAAAJADAAAAAA==&#10;" strokeweight="1.2pt"/>
                <v:line id="Line 511" o:spid="_x0000_s1532" style="position:absolute;visibility:visible;mso-wrap-style:square" from="15233,10795" to="15233,10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6eN5b4AAADcAAAADwAAAGRycy9kb3ducmV2LnhtbERPy4rCMBTdD/gP4QqzG1MHlGk1igiF&#10;rgQdP+DSXJtic1OS2MffTxYDLg/nvT9OthMD+dA6VrBeZSCIa6dbbhTcf8uvHxAhImvsHJOCmQIc&#10;D4uPPRbajXyl4RYbkUI4FKjAxNgXUobakMWwcj1x4h7OW4wJ+kZqj2MKt538zrKttNhyajDY09lQ&#10;/by9rIKqjtfS24rnOS8v+XjvTD6USn0up9MORKQpvsX/7kor2GRpbTqTjoA8/A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p43lvgAAANwAAAAPAAAAAAAAAAAAAAAAAKEC&#10;AABkcnMvZG93bnJldi54bWxQSwUGAAAAAAQABAD5AAAAjAMAAAAA&#10;" strokeweight="1.2pt"/>
                <v:line id="Line 512" o:spid="_x0000_s1533" style="position:absolute;visibility:visible;mso-wrap-style:square" from="15233,10795" to="15290,10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sofsEAAADcAAAADwAAAGRycy9kb3ducmV2LnhtbESPzWrDMBCE74G8g9hAbomcQkrsRgmh&#10;YPCpkJ8HWKytZWKtjKT45+2rQqHHYWa+YY7nyXZiIB9axwp22wwEce10y42Cx73cHECEiKyxc0wK&#10;ZgpwPi0XRyy0G/lKwy02IkE4FKjAxNgXUobakMWwdT1x8r6dtxiT9I3UHscEt518y7J3abHltGCw&#10;p09D9fP2sgqqOl5Lbyue57z8ysdHZ/KhVGq9mi4fICJN8T/81660gn2Ww++ZdATk6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Q6yh+wQAAANwAAAAPAAAAAAAAAAAAAAAA&#10;AKECAABkcnMvZG93bnJldi54bWxQSwUGAAAAAAQABAD5AAAAjwMAAAAA&#10;" strokeweight="1.2pt"/>
                <v:line id="Line 513" o:spid="_x0000_s1534" style="position:absolute;visibility:visible;mso-wrap-style:square" from="15290,10795" to="15290,10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gXPr4AAADcAAAADwAAAGRycy9kb3ducmV2LnhtbERPy4rCMBTdC/MP4Q6401RBmXaMMgiF&#10;rgQdP+DS3GnKNDcliX38vVkILg/nfThNthMD+dA6VrBZZyCIa6dbbhTcf8vVF4gQkTV2jknBTAFO&#10;x4/FAQvtRr7ScIuNSCEcClRgYuwLKUNtyGJYu544cX/OW4wJ+kZqj2MKt53cZtleWmw5NRjs6Wyo&#10;/r89rIKqjtfS24rnOS8v+XjvTD6USi0/p59vEJGm+Ba/3JVWsNuk+elMOgLy+AQ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ECBc+vgAAANwAAAAPAAAAAAAAAAAAAAAAAKEC&#10;AABkcnMvZG93bnJldi54bWxQSwUGAAAAAAQABAD5AAAAjAMAAAAA&#10;" strokeweight="1.2pt"/>
                <v:line id="Line 514" o:spid="_x0000_s1535" style="position:absolute;visibility:visible;mso-wrap-style:square" from="15290,10795" to="15411,10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0SypcIAAADcAAAADwAAAGRycy9kb3ducmV2LnhtbESPzWrDMBCE74W+g9hCbo3sQkrtRAml&#10;YPApkDQPsFgby8RaGUn1z9tHgUCPw8x8w+wOs+3FSD50jhXk6wwEceN0x62Cy2/1/gUiRGSNvWNS&#10;sFCAw/71ZYeldhOfaDzHViQIhxIVmBiHUsrQGLIY1m4gTt7VeYsxSd9K7XFKcNvLjyz7lBY7TgsG&#10;B/ox1NzOf1ZB3cRT5W3Ny1JUx2K69KYYK6VWb/P3FkSkOf6Hn+1aK9jkOTzOpCMg93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0SypcIAAADcAAAADwAAAAAAAAAAAAAA&#10;AAChAgAAZHJzL2Rvd25yZXYueG1sUEsFBgAAAAAEAAQA+QAAAJADAAAAAA==&#10;" strokeweight="1.2pt"/>
                <v:line id="Line 515" o:spid="_x0000_s1536" style="position:absolute;visibility:visible;mso-wrap-style:square" from="15411,10795" to="15411,10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5Ys0sIAAADcAAAADwAAAGRycy9kb3ducmV2LnhtbESPzWrDMBCE74G+g9hCb4mcQEvsRAmh&#10;YPCpkJ8HWKyNZWKtjKT65+2rQKDHYWa+YfbHyXZiIB9axwrWqwwEce10y42C27VcbkGEiKyxc0wK&#10;ZgpwPLwt9lhoN/KZhktsRIJwKFCBibEvpAy1IYth5Xri5N2dtxiT9I3UHscEt53cZNmXtNhyWjDY&#10;07eh+nH5tQqqOp5Lbyue57z8ycdbZ/KhVOrjfTrtQESa4n/41a60gs/1Bp5n0hGQh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5Ys0sIAAADcAAAADwAAAAAAAAAAAAAA&#10;AAChAgAAZHJzL2Rvd25yZXYueG1sUEsFBgAAAAAEAAQA+QAAAJADAAAAAA==&#10;" strokeweight="1.2pt"/>
                <v:line id="Line 516" o:spid="_x0000_s1537" style="position:absolute;visibility:visible;mso-wrap-style:square" from="15411,10795" to="15506,10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qJScIAAADcAAAADwAAAGRycy9kb3ducmV2LnhtbESPzWrDMBCE74G+g9hCb4mclIbaiRJK&#10;wOBTID8PsFhby8RaGUn1z9tXhUCPw8x8w+yPk+3EQD60jhWsVxkI4trplhsF91u5/AQRIrLGzjEp&#10;mCnA8fCy2GOh3cgXGq6xEQnCoUAFJsa+kDLUhiyGleuJk/ftvMWYpG+k9jgmuO3kJsu20mLLacFg&#10;TydD9eP6YxVUdbyU3lY8z3l5zsd7Z/KhVOrtdfragYg0xf/ws11pBR/rd/g7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NqJScIAAADcAAAADwAAAAAAAAAAAAAA&#10;AAChAgAAZHJzL2Rvd25yZXYueG1sUEsFBgAAAAAEAAQA+QAAAJADAAAAAA==&#10;" strokeweight="1.2pt"/>
                <v:line id="Line 517" o:spid="_x0000_s1538" style="position:absolute;visibility:visible;mso-wrap-style:square" from="15506,10795" to="15506,10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MRPcIAAADcAAAADwAAAGRycy9kb3ducmV2LnhtbESPzWrDMBCE74G+g9hCb4mc0IbaiRJK&#10;wOBTID8PsFhby8RaGUn1z9tXhUCPw8x8w+yPk+3EQD60jhWsVxkI4trplhsF91u5/AQRIrLGzjEp&#10;mCnA8fCy2GOh3cgXGq6xEQnCoUAFJsa+kDLUhiyGleuJk/ftvMWYpG+k9jgmuO3kJsu20mLLacFg&#10;TydD9eP6YxVUdbyU3lY8z3l5zsd7Z/KhVOrtdfragYg0xf/ws11pBR/rd/g7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zMRPcIAAADcAAAADwAAAAAAAAAAAAAA&#10;AAChAgAAZHJzL2Rvd25yZXYueG1sUEsFBgAAAAAEAAQA+QAAAJADAAAAAA==&#10;" strokeweight="1.2pt"/>
                <v:line id="Line 518" o:spid="_x0000_s1539" style="position:absolute;visibility:visible;mso-wrap-style:square" from="15506,10795" to="15563,10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0psIAAADcAAAADwAAAGRycy9kb3ducmV2LnhtbESPzWrDMBCE74G+g9hCb4mcQErsRAmh&#10;YPCpkJ8HWKyNZWKtjKT65+2jQqHHYWa+YQ6nyXZiIB9axwrWqwwEce10y42C+61c7kCEiKyxc0wK&#10;ZgpwOr4tDlhoN/KFhmtsRIJwKFCBibEvpAy1IYth5Xri5D2ctxiT9I3UHscEt53cZNmntNhyWjDY&#10;05eh+nn9sQqqOl5Kbyue57z8zsd7Z/KhVOrjfTrvQUSa4n/4r11pBdv1Fn7PpCMgj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H+0psIAAADcAAAADwAAAAAAAAAAAAAA&#10;AAChAgAAZHJzL2Rvd25yZXYueG1sUEsFBgAAAAAEAAQA+QAAAJADAAAAAA==&#10;" strokeweight="1.2pt"/>
                <v:line id="Line 519" o:spid="_x0000_s1540" style="position:absolute;visibility:visible;mso-wrap-style:square" from="15563,10795" to="15563,10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0q0cIAAADcAAAADwAAAGRycy9kb3ducmV2LnhtbESPzWrDMBCE74W+g9hCbo2cQEPsRAmh&#10;YPCpkJ8HWKyNZWKtjKT65+2jQKHHYWa+YfbHyXZiIB9axwpWywwEce10y42C27X83IIIEVlj55gU&#10;zBTgeHh/22Oh3chnGi6xEQnCoUAFJsa+kDLUhiyGpeuJk3d33mJM0jdSexwT3HZynWUbabHltGCw&#10;p29D9ePyaxVUdTyX3lY8z3n5k4+3zuRDqdTiYzrtQESa4n/4r11pBV+rDbzOpCMgD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K0q0cIAAADcAAAADwAAAAAAAAAAAAAA&#10;AAChAgAAZHJzL2Rvd25yZXYueG1sUEsFBgAAAAAEAAQA+QAAAJADAAAAAA==&#10;" strokeweight="1.2pt"/>
                <v:line id="Line 520" o:spid="_x0000_s1541" style="position:absolute;visibility:visible;mso-wrap-style:square" from="15563,10795" to="15690,10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PSsIAAADcAAAADwAAAGRycy9kb3ducmV2LnhtbESPzWrDMBCE74G+g9hCb4mcQJvaiRJK&#10;wOBTID8PsFhby8RaGUn1z9tXhUCPw8x8w+yPk+3EQD60jhWsVxkI4trplhsF91u5/AQRIrLGzjEp&#10;mCnA8fCy2GOh3cgXGq6xEQnCoUAFJsa+kDLUhiyGleuJk/ftvMWYpG+k9jgmuO3kJss+pMWW04LB&#10;nk6G6sf1xyqo6ngpva14nvPynI/3zuRDqdTb6/S1AxFpiv/hZ7vSCt7XW/g7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GPSsIAAADcAAAADwAAAAAAAAAAAAAA&#10;AAChAgAAZHJzL2Rvd25yZXYueG1sUEsFBgAAAAAEAAQA+QAAAJADAAAAAA==&#10;" strokeweight="1.2pt"/>
                <v:line id="Line 521" o:spid="_x0000_s1542" style="position:absolute;visibility:visible;mso-wrap-style:square" from="16052,10795" to="16173,10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4bOL4AAADcAAAADwAAAGRycy9kb3ducmV2LnhtbERPy4rCMBTdC/MP4Q6401RBmXaMMgiF&#10;rgQdP+DS3GnKNDcliX38vVkILg/nfThNthMD+dA6VrBZZyCIa6dbbhTcf8vVF4gQkTV2jknBTAFO&#10;x4/FAQvtRr7ScIuNSCEcClRgYuwLKUNtyGJYu544cX/OW4wJ+kZqj2MKt53cZtleWmw5NRjs6Wyo&#10;/r89rIKqjtfS24rnOS8v+XjvTD6USi0/p59vEJGm+Ba/3JVWsNuktelMOgLy+AQ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6fhs4vgAAANwAAAAPAAAAAAAAAAAAAAAAAKEC&#10;AABkcnMvZG93bnJldi54bWxQSwUGAAAAAAQABAD5AAAAjAMAAAAA&#10;" strokeweight="1.2pt"/>
                <v:line id="Line 522" o:spid="_x0000_s1543" style="position:absolute;visibility:visible;mso-wrap-style:square" from="16173,10795" to="16173,10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TK+o8IAAADcAAAADwAAAGRycy9kb3ducmV2LnhtbESPzWrDMBCE74G+g9hAb4mcQkPsRgmh&#10;YPCpkJ8HWKyNZWqtjKT65+2rQCDHYWa+YfbHyXZiIB9axwo26wwEce10y42C27Vc7UCEiKyxc0wK&#10;ZgpwPLwt9lhoN/KZhktsRIJwKFCBibEvpAy1IYth7Xri5N2dtxiT9I3UHscEt538yLKttNhyWjDY&#10;07eh+vfyZxVUdTyX3lY8z3n5k4+3zuRDqdT7cjp9gYg0xVf42a60gs9NDo8z6QjIw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TK+o8IAAADcAAAADwAAAAAAAAAAAAAA&#10;AAChAgAAZHJzL2Rvd25yZXYueG1sUEsFBgAAAAAEAAQA+QAAAJADAAAAAA==&#10;" strokeweight="1.2pt"/>
                <v:line id="Line 523" o:spid="_x0000_s1544" style="position:absolute;visibility:visible;mso-wrap-style:square" from="16173,10795" to="16573,10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Tdg74AAADcAAAADwAAAGRycy9kb3ducmV2LnhtbERPy4rCMBTdC/MP4QruNFVQbMcow0Ch&#10;K8HHB1yaO02Z5qYkmT7+frIQXB7O+3SZbCcG8qF1rGC7yUAQ10633Ch4Psr1EUSIyBo7x6RgpgCX&#10;88fihIV2I99ouMdGpBAOBSowMfaFlKE2ZDFsXE+cuB/nLcYEfSO1xzGF207usuwgLbacGgz29G2o&#10;/r3/WQVVHW+ltxXPc15e8/HZmXwolVotp69PEJGm+Ba/3JVWsN+l+elMOgLy/A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KZN2DvgAAANwAAAAPAAAAAAAAAAAAAAAAAKEC&#10;AABkcnMvZG93bnJldi54bWxQSwUGAAAAAAQABAD5AAAAjAMAAAAA&#10;" strokeweight="1.2pt"/>
                <v:line id="Line 524" o:spid="_x0000_s1545" style="position:absolute;visibility:visible;mso-wrap-style:square" from="16573,10795" to="16573,10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Sh4GMIAAADcAAAADwAAAGRycy9kb3ducmV2LnhtbESPzWrDMBCE74G+g9hCb4mcQEvsRAmh&#10;YPCpkJ8HWKyNZWKtjKT65+2rQKDHYWa+YfbHyXZiIB9axwrWqwwEce10y42C27VcbkGEiKyxc0wK&#10;ZgpwPLwt9lhoN/KZhktsRIJwKFCBibEvpAy1IYth5Xri5N2dtxiT9I3UHscEt53cZNmXtNhyWjDY&#10;07eh+nH5tQqqOp5Lbyue57z8ycdbZ/KhVOrjfTrtQESa4n/41a60gs/NGp5n0hGQh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Sh4GMIAAADcAAAADwAAAAAAAAAAAAAA&#10;AAChAgAAZHJzL2Rvd25yZXYueG1sUEsFBgAAAAAEAAQA+QAAAJADAAAAAA==&#10;" strokeweight="1.2pt"/>
                <v:line id="Line 525" o:spid="_x0000_s1546" style="position:absolute;visibility:visible;mso-wrap-style:square" from="16573,10795" to="16783,10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rmb8IAAADcAAAADwAAAGRycy9kb3ducmV2LnhtbESPzWrDMBCE74G+g9hCb4lcQ0PtRAkl&#10;YPCpkDQPsFgby8RaGUnxz9tXhUKOw8x8w+yPs+3FSD50jhW8bzIQxI3THbcKrj/V+hNEiMgae8ek&#10;YKEAx8PLao+ldhOfabzEViQIhxIVmBiHUsrQGLIYNm4gTt7NeYsxSd9K7XFKcNvLPMu20mLHacHg&#10;QCdDzf3ysArqJp4rb2telqL6LqZrb4qxUurtdf7agYg0x2f4v11rBR95Dn9n0hGQh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frmb8IAAADcAAAADwAAAAAAAAAAAAAA&#10;AAChAgAAZHJzL2Rvd25yZXYueG1sUEsFBgAAAAAEAAQA+QAAAJADAAAAAA==&#10;" strokeweight="1.2pt"/>
                <v:line id="Line 526" o:spid="_x0000_s1547" style="position:absolute;visibility:visible;mso-wrap-style:square" from="17151,10795" to="17208,10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ZD9MIAAADcAAAADwAAAGRycy9kb3ducmV2LnhtbESPzWrDMBCE74G+g9hCb4nclITaiRJK&#10;weBTID8PsFhby8RaGUn1z9tXhUCOw8x8w+yPk+3EQD60jhW8rzIQxLXTLTcKbtdy+QkiRGSNnWNS&#10;MFOA4+FlscdCu5HPNFxiIxKEQ4EKTIx9IWWoDVkMK9cTJ+/HeYsxSd9I7XFMcNvJdZZtpcWW04LB&#10;nr4N1ffLr1VQ1fFcelvxPOflKR9vncmHUqm31+lrByLSFJ/hR7vSCjbrD/g/k46AP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ZD9MIAAADcAAAADwAAAAAAAAAAAAAA&#10;AAChAgAAZHJzL2Rvd25yZXYueG1sUEsFBgAAAAAEAAQA+QAAAJADAAAAAA==&#10;" strokeweight="1.2pt"/>
                <v:line id="Line 527" o:spid="_x0000_s1548" style="position:absolute;visibility:visible;mso-wrap-style:square" from="17208,10795" to="17208,10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V/bgMIAAADcAAAADwAAAGRycy9kb3ducmV2LnhtbESPzWrDMBCE74G+g9hCb4nc0ITaiRJK&#10;weBTID8PsFhby8RaGUn1z9tXhUCOw8x8w+yPk+3EQD60jhW8rzIQxLXTLTcKbtdy+QkiRGSNnWNS&#10;MFOA4+FlscdCu5HPNFxiIxKEQ4EKTIx9IWWoDVkMK9cTJ+/HeYsxSd9I7XFMcNvJdZZtpcWW04LB&#10;nr4N1ffLr1VQ1fFcelvxPOflKR9vncmHUqm31+lrByLSFJ/hR7vSCjbrD/g/k46AP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V/bgMIAAADcAAAADwAAAAAAAAAAAAAA&#10;AAChAgAAZHJzL2Rvd25yZXYueG1sUEsFBgAAAAAEAAQA+QAAAJADAAAAAA==&#10;" strokeweight="1.2pt"/>
                <v:line id="Line 528" o:spid="_x0000_s1549" style="position:absolute;visibility:visible;mso-wrap-style:square" from="17208,10795" to="17545,10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N+G8IAAADcAAAADwAAAGRycy9kb3ducmV2LnhtbESPzWrDMBCE74G+g9hCb7HcQErsRgkh&#10;YPCpkJ8HWKytZWKtjKT65+2jQqHHYWa+YfbH2fZiJB86xwresxwEceN0x62C+61a70CEiKyxd0wK&#10;FgpwPLys9lhqN/GFxmtsRYJwKFGBiXEopQyNIYshcwNx8r6dtxiT9K3UHqcEt73c5PmHtNhxWjA4&#10;0NlQ87j+WAV1Ey+VtzUvS1F9FdO9N8VYKfX2Op8+QUSa43/4r11rBdvNFn7PpCMgD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hN+G8IAAADcAAAADwAAAAAAAAAAAAAA&#10;AAChAgAAZHJzL2Rvd25yZXYueG1sUEsFBgAAAAAEAAQA+QAAAJADAAAAAA==&#10;" strokeweight="1.2pt"/>
                <v:line id="Line 529" o:spid="_x0000_s1550" style="position:absolute;visibility:visible;mso-wrap-style:square" from="17545,10795" to="17545,11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sHgbMIAAADcAAAADwAAAGRycy9kb3ducmV2LnhtbESPzWrDMBCE74W+g9hCb7VcQ0PtRjEh&#10;YPCpkDQPsFhby8RaGUn1z9tHhUKPw8x8w+zr1Y5iJh8GxwpesxwEcef0wL2C61fz8g4iRGSNo2NS&#10;sFGA+vD4sMdKu4XPNF9iLxKEQ4UKTIxTJWXoDFkMmZuIk/ftvMWYpO+l9rgkuB1lkec7aXHgtGBw&#10;opOh7nb5sQraLp4bb1vetrL5LJfraMq5Uer5aT1+gIi0xv/wX7vVCt6KHfyeSUdAHu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sHgbMIAAADcAAAADwAAAAAAAAAAAAAA&#10;AAChAgAAZHJzL2Rvd25yZXYueG1sUEsFBgAAAAAEAAQA+QAAAJADAAAAAA==&#10;" strokeweight="1.2pt"/>
                <v:line id="Line 530" o:spid="_x0000_s1551" style="position:absolute;visibility:visible;mso-wrap-style:square" from="17545,11068" to="17608,11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1F98IAAADcAAAADwAAAGRycy9kb3ducmV2LnhtbESPzWrDMBCE74G+g9hCb4ncQJPaiRJK&#10;weBTID8PsFhby8RaGUn1z9tXhUCOw8x8w+yPk+3EQD60jhW8rzIQxLXTLTcKbtdy+QkiRGSNnWNS&#10;MFOA4+FlscdCu5HPNFxiIxKEQ4EKTIx9IWWoDVkMK9cTJ+/HeYsxSd9I7XFMcNvJdZZtpMWW04LB&#10;nr4N1ffLr1VQ1fFcelvxPOflKR9vncmHUqm31+lrByLSFJ/hR7vSCj7WW/g/k46AP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Y1F98IAAADcAAAADwAAAAAAAAAAAAAA&#10;AAChAgAAZHJzL2Rvd25yZXYueG1sUEsFBgAAAAAEAAQA+QAAAJADAAAAAA==&#10;" strokeweight="1.2pt"/>
                <v:line id="Line 531" o:spid="_x0000_s1552" style="position:absolute;visibility:visible;mso-wrap-style:square" from="17970,11068" to="18580,11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LRhb4AAADcAAAADwAAAGRycy9kb3ducmV2LnhtbERPy4rCMBTdC/MP4QruNFVQbMcow0Ch&#10;K8HHB1yaO02Z5qYkmT7+frIQXB7O+3SZbCcG8qF1rGC7yUAQ10633Ch4Psr1EUSIyBo7x6RgpgCX&#10;88fihIV2I99ouMdGpBAOBSowMfaFlKE2ZDFsXE+cuB/nLcYEfSO1xzGF207usuwgLbacGgz29G2o&#10;/r3/WQVVHW+ltxXPc15e8/HZmXwolVotp69PEJGm+Ba/3JVWsN+ltelMOgLy/A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0EtGFvgAAANwAAAAPAAAAAAAAAAAAAAAAAKEC&#10;AABkcnMvZG93bnJldi54bWxQSwUGAAAAAAQABAD5AAAAjAMAAAAA&#10;" strokeweight="1.2pt"/>
                <v:line id="Line 532" o:spid="_x0000_s1553" style="position:absolute;visibility:visible;mso-wrap-style:square" from="18580,11068" to="18580,11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150HsIAAADcAAAADwAAAGRycy9kb3ducmV2LnhtbESPzWrDMBCE74G+g9hCb7GcQEPsRgmh&#10;YPCpkJ8HWKyNZWqtjKT65+2rQiHHYWa+YQ6n2fZiJB86xwo2WQ6CuHG641bB/Vat9yBCRNbYOyYF&#10;CwU4HV9WByy1m/hC4zW2IkE4lKjAxDiUUobGkMWQuYE4eQ/nLcYkfSu1xynBbS+3eb6TFjtOCwYH&#10;+jTUfF9/rIK6iZfK25qXpai+iunem2KslHp7nc8fICLN8Rn+b9dawfu2gL8z6QjI4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150HsIAAADcAAAADwAAAAAAAAAAAAAA&#10;AAChAgAAZHJzL2Rvd25yZXYueG1sUEsFBgAAAAAEAAQA+QAAAJADAAAAAA==&#10;" strokeweight="1.2pt"/>
                <v:line id="Line 533" o:spid="_x0000_s1554" style="position:absolute;visibility:visible;mso-wrap-style:square" from="18580,11068" to="18675,11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71LXr8AAADcAAAADwAAAGRycy9kb3ducmV2LnhtbERP3WrCMBS+F3yHcAbeaTplsnZGkUGh&#10;V4LOBzg0Z01Zc1KSrD9vby4ELz++/8Npsp0YyIfWsYL3TQaCuHa65UbB/adcf4IIEVlj55gUzBTg&#10;dFwuDlhoN/KVhltsRArhUKACE2NfSBlqQxbDxvXEift13mJM0DdSexxTuO3kNsv20mLLqcFgT9+G&#10;6r/bv1VQ1fFaelvxPOflJR/vncmHUqnV23T+AhFpii/x011pBR+7ND+dSUdAHh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D71LXr8AAADcAAAADwAAAAAAAAAAAAAAAACh&#10;AgAAZHJzL2Rvd25yZXYueG1sUEsFBgAAAAAEAAQA+QAAAI0DAAAAAA==&#10;" strokeweight="1.2pt"/>
                <v:line id="Line 534" o:spid="_x0000_s1555" style="position:absolute;visibility:visible;mso-wrap-style:square" from="19037,11068" to="19253,11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HuxcIAAADcAAAADwAAAGRycy9kb3ducmV2LnhtbESPzWrDMBCE74G+g9hCb4mclIbaiRJK&#10;wOBTID8PsFhby8RaGUn1z9tXhUCPw8x8w+yPk+3EQD60jhWsVxkI4trplhsF91u5/AQRIrLGzjEp&#10;mCnA8fCy2GOh3cgXGq6xEQnCoUAFJsa+kDLUhiyGleuJk/ftvMWYpG+k9jgmuO3kJsu20mLLacFg&#10;TydD9eP6YxVUdbyU3lY8z3l5zsd7Z/KhVOrtdfragYg0xf/ws11pBR/va/g7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PHuxcIAAADcAAAADwAAAAAAAAAAAAAA&#10;AAChAgAAZHJzL2Rvd25yZXYueG1sUEsFBgAAAAAEAAQA+QAAAJADAAAAAA==&#10;" strokeweight="1.2pt"/>
                <v:line id="Line 535" o:spid="_x0000_s1556" style="position:absolute;visibility:visible;mso-wrap-style:square" from="19253,11068" to="19253,11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NwssIAAADcAAAADwAAAGRycy9kb3ducmV2LnhtbESPzWrDMBCE74G+g9hCb4nclITaiRJK&#10;weBTID8PsFhby8RaGUn1z9tXhUCOw8x8w+yPk+3EQD60jhW8rzIQxLXTLTcKbtdy+QkiRGSNnWNS&#10;MFOA4+FlscdCu5HPNFxiIxKEQ4EKTIx9IWWoDVkMK9cTJ+/HeYsxSd9I7XFMcNvJdZZtpcWW04LB&#10;nr4N1ffLr1VQ1fFcelvxPOflKR9vncmHUqm31+lrByLSFJ/hR7vSCjYfa/g/k46AP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CNwssIAAADcAAAADwAAAAAAAAAAAAAA&#10;AAChAgAAZHJzL2Rvd25yZXYueG1sUEsFBgAAAAAEAAQA+QAAAJADAAAAAA==&#10;" strokeweight="1.2pt"/>
                <v:line id="Line 536" o:spid="_x0000_s1557" style="position:absolute;visibility:visible;mso-wrap-style:square" from="19253,11068" to="19462,11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VKcIAAADcAAAADwAAAGRycy9kb3ducmV2LnhtbESPzWrDMBCE74G+g9hCb4nchoTaiRJK&#10;weBTID8PsFhby8RaGUn1z9tXhUCOw8x8w+yPk+3EQD60jhW8rzIQxLXTLTcKbtdy+QkiRGSNnWNS&#10;MFOA4+FlscdCu5HPNFxiIxKEQ4EKTIx9IWWoDVkMK9cTJ+/HeYsxSd9I7XFMcNvJjyzbSostpwWD&#10;PX0bqu+XX6ugquO59Lbiec7LUz7eOpMPpVJvr9PXDkSkKT7Dj3alFWzWa/g/k46AP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VKcIAAADcAAAADwAAAAAAAAAAAAAA&#10;AAChAgAAZHJzL2Rvd25yZXYueG1sUEsFBgAAAAAEAAQA+QAAAJADAAAAAA==&#10;" strokeweight="1.2pt"/>
                <v:line id="Line 537" o:spid="_x0000_s1558" style="position:absolute;visibility:visible;mso-wrap-style:square" from="19462,11068" to="19462,11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ZNXcIAAADcAAAADwAAAGRycy9kb3ducmV2LnhtbESPzWrDMBCE74G+g9hCboncn5TaiRJK&#10;weBTIWkeYLG2lom1MpLqn7ePAoEch5n5htkdJtuJgXxoHSt4WWcgiGunW24UnH/L1SeIEJE1do5J&#10;wUwBDvunxQ4L7UY+0nCKjUgQDgUqMDH2hZShNmQxrF1PnLw/5y3GJH0jtccxwW0nX7PsQ1psOS0Y&#10;7OnbUH05/VsFVR2PpbcVz3Ne/uTjuTP5UCq1fJ6+tiAiTfERvrcrrWDz9g63M+kIyP0V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IZNXcIAAADcAAAADwAAAAAAAAAAAAAA&#10;AAChAgAAZHJzL2Rvd25yZXYueG1sUEsFBgAAAAAEAAQA+QAAAJADAAAAAA==&#10;" strokeweight="1.2pt"/>
                <v:line id="Line 538" o:spid="_x0000_s1559" style="position:absolute;visibility:visible;mso-wrap-style:square" from="19462,11068" to="19494,11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8roxsIAAADcAAAADwAAAGRycy9kb3ducmV2LnhtbESPzWrDMBCE74G+g9hCb4ncloTYiRJK&#10;weBTID8PsFgby8RaGUn1z9tXgUKPw8x8w+yPk+3EQD60jhW8rzIQxLXTLTcKbtdyuQURIrLGzjEp&#10;mCnA8fCy2GOh3chnGi6xEQnCoUAFJsa+kDLUhiyGleuJk3d33mJM0jdSexwT3HbyI8s20mLLacFg&#10;T9+G6sflxyqo6nguva14nvPylI+3zuRDqdTb6/S1AxFpiv/hv3alFaw/1/A8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8roxsIAAADcAAAADwAAAAAAAAAAAAAA&#10;AAChAgAAZHJzL2Rvd25yZXYueG1sUEsFBgAAAAAEAAQA+QAAAJADAAAAAA==&#10;" strokeweight="1.2pt"/>
                <v:line id="Line 539" o:spid="_x0000_s1560" style="position:absolute;visibility:visible;mso-wrap-style:square" from="19494,11068" to="19494,113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h2scIAAADcAAAADwAAAGRycy9kb3ducmV2LnhtbESPzWrDMBCE74G+g9hCb4ncloTYiRJK&#10;weBTID8PsFgby8RaGUn1z9tXgUKPw8x8w+yPk+3EQD60jhW8rzIQxLXTLTcKbtdyuQURIrLGzjEp&#10;mCnA8fCy2GOh3chnGi6xEQnCoUAFJsa+kDLUhiyGleuJk3d33mJM0jdSexwT3HbyI8s20mLLacFg&#10;T9+G6sflxyqo6nguva14nvPylI+3zuRDqdTb6/S1AxFpiv/hv3alFaw/N/A8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xh2scIAAADcAAAADwAAAAAAAAAAAAAA&#10;AAChAgAAZHJzL2Rvd25yZXYueG1sUEsFBgAAAAAEAAQA+QAAAJADAAAAAA==&#10;" strokeweight="1.2pt"/>
                <v:line id="Line 540" o:spid="_x0000_s1561" style="position:absolute;visibility:visible;mso-wrap-style:square" from="19678,11557" to="19767,115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TTKsMAAADcAAAADwAAAGRycy9kb3ducmV2LnhtbESPzWrDMBCE74G+g9hCbonclqa1EyWU&#10;gsGnQtI8wGJtLRNrZSTVP28fBQI5DjPzDbM7TLYTA/nQOlbwss5AENdOt9woOP+Wq08QISJr7ByT&#10;gpkCHPZPix0W2o18pOEUG5EgHApUYGLsCylDbchiWLueOHl/zluMSfpGao9jgttOvmbZRlpsOS0Y&#10;7OnbUH05/VsFVR2PpbcVz3Ne/uTjuTP5UCq1fJ6+tiAiTfERvrcrreD97QNuZ9IRkPsr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BU0yrDAAAA3AAAAA8AAAAAAAAAAAAA&#10;AAAAoQIAAGRycy9kb3ducmV2LnhtbFBLBQYAAAAABAAEAPkAAACRAwAAAAA=&#10;" strokeweight="1.2pt"/>
                <v:line id="Line 541" o:spid="_x0000_s1562" style="position:absolute;visibility:visible;mso-wrap-style:square" from="19767,11557" to="19767,121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ctHWL8AAADcAAAADwAAAGRycy9kb3ducmV2LnhtbERP3WrCMBS+F3yHcAbeaTplsnZGkUGh&#10;V4LOBzg0Z01Zc1KSrD9vby4ELz++/8Npsp0YyIfWsYL3TQaCuHa65UbB/adcf4IIEVlj55gUzBTg&#10;dFwuDlhoN/KVhltsRArhUKACE2NfSBlqQxbDxvXEift13mJM0DdSexxTuO3kNsv20mLLqcFgT9+G&#10;6r/bv1VQ1fFaelvxPOflJR/vncmHUqnV23T+AhFpii/x011pBR+7tDadSUdAHh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ctHWL8AAADcAAAADwAAAAAAAAAAAAAAAACh&#10;AgAAZHJzL2Rvd25yZXYueG1sUEsFBgAAAAAEAAQA+QAAAI0DAAAAAA==&#10;" strokeweight="1.2pt"/>
                <v:line id="Line 542" o:spid="_x0000_s1563" style="position:absolute;visibility:visible;mso-wrap-style:square" from="19767,12560" to="19767,131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fiw8IAAADcAAAADwAAAGRycy9kb3ducmV2LnhtbESPzWrDMBCE74G+g9hCb4mclITYjRJK&#10;wOBTIT8PsFhby8RaGUn1z9tXhUKOw8x8wxxOk+3EQD60jhWsVxkI4trplhsF91u53IMIEVlj55gU&#10;zBTgdHxZHLDQbuQLDdfYiAThUKACE2NfSBlqQxbDyvXEyft23mJM0jdSexwT3HZyk2U7abHltGCw&#10;p7Oh+nH9sQqqOl5Kbyue57z8ysd7Z/KhVOrtdfr8ABFpis/wf7vSCrbvOfydSUdAHn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ofiw8IAAADcAAAADwAAAAAAAAAAAAAA&#10;AAChAgAAZHJzL2Rvd25yZXYueG1sUEsFBgAAAAAEAAQA+QAAAJADAAAAAA==&#10;" strokeweight="1.2pt"/>
                <v:line id="Line 543" o:spid="_x0000_s1564" style="position:absolute;visibility:visible;mso-wrap-style:square" from="19767,13169" to="19862,131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s4I78AAADcAAAADwAAAGRycy9kb3ducmV2LnhtbERP3WrCMBS+F3yHcAbeaTpxsnZGkUGh&#10;V4LOBzg0Z01Zc1KSrD9vby4ELz++/8Npsp0YyIfWsYL3TQaCuHa65UbB/adcf4IIEVlj55gUzBTg&#10;dFwuDlhoN/KVhltsRArhUKACE2NfSBlqQxbDxvXEift13mJM0DdSexxTuO3kNsv20mLLqcFgT9+G&#10;6r/bv1VQ1fFaelvxPOflJR/vncmHUqnV23T+AhFpii/x011pBR+7ND+dSUdAHh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7s4I78AAADcAAAADwAAAAAAAAAAAAAAAACh&#10;AgAAZHJzL2Rvd25yZXYueG1sUEsFBgAAAAAEAAQA+QAAAI0DAAAAAA==&#10;" strokeweight="1.2pt"/>
                <v:line id="Line 544" o:spid="_x0000_s1565" style="position:absolute;visibility:visible;mso-wrap-style:square" from="20224,13169" to="20802,131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eduMIAAADcAAAADwAAAGRycy9kb3ducmV2LnhtbESPzWrDMBCE74G+g9hCb4mc0IbaiRJK&#10;wOBTID8PsFhby8RaGUn1z9tXhUCPw8x8w+yPk+3EQD60jhWsVxkI4trplhsF91u5/AQRIrLGzjEp&#10;mCnA8fCy2GOh3cgXGq6xEQnCoUAFJsa+kDLUhiyGleuJk/ftvMWYpG+k9jgmuO3kJsu20mLLacFg&#10;TydD9eP6YxVUdbyU3lY8z3l5zsd7Z/KhVOrtdfragYg0xf/ws11pBR/va/g7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PeduMIAAADcAAAADwAAAAAAAAAAAAAA&#10;AAChAgAAZHJzL2Rvd25yZXYueG1sUEsFBgAAAAAEAAQA+QAAAJADAAAAAA==&#10;" strokeweight="1.2pt"/>
                <v:line id="Line 545" o:spid="_x0000_s1566" style="position:absolute;visibility:visible;mso-wrap-style:square" from="20802,13169" to="20802,131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UDz8IAAADcAAAADwAAAGRycy9kb3ducmV2LnhtbESPzWrDMBCE74G+g9hCb4nc0ITaiRJK&#10;weBTID8PsFhby8RaGUn1z9tXhUCOw8x8w+yPk+3EQD60jhW8rzIQxLXTLTcKbtdy+QkiRGSNnWNS&#10;MFOA4+FlscdCu5HPNFxiIxKEQ4EKTIx9IWWoDVkMK9cTJ+/HeYsxSd9I7XFMcNvJdZZtpcWW04LB&#10;nr4N1ffLr1VQ1fFcelvxPOflKR9vncmHUqm31+lrByLSFJ/hR7vSCjYfa/g/k46AP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CUDz8IAAADcAAAADwAAAAAAAAAAAAAA&#10;AAChAgAAZHJzL2Rvd25yZXYueG1sUEsFBgAAAAAEAAQA+QAAAJADAAAAAA==&#10;" strokeweight="1.2pt"/>
                <v:line id="Line 546" o:spid="_x0000_s1567" style="position:absolute;visibility:visible;mso-wrap-style:square" from="20802,13169" to="20802,131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2mmVMIAAADcAAAADwAAAGRycy9kb3ducmV2LnhtbESPzWrDMBCE74G+g9hCboncn5TaiRJK&#10;weBTIWkeYLG2lom1MpLqn7ePAoEch5n5htkdJtuJgXxoHSt4WWcgiGunW24UnH/L1SeIEJE1do5J&#10;wUwBDvunxQ4L7UY+0nCKjUgQDgUqMDH2hZShNmQxrF1PnLw/5y3GJH0jtccxwW0nX7PsQ1psOS0Y&#10;7OnbUH05/VsFVR2PpbcVz3Ne/uTjuTP5UCq1fJ6+tiAiTfERvrcrrWDz/ga3M+kIyP0V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2mmVMIAAADcAAAADwAAAAAAAAAAAAAA&#10;AAChAgAAZHJzL2Rvd25yZXYueG1sUEsFBgAAAAAEAAQA+QAAAJADAAAAAA==&#10;" strokeweight="1.2pt"/>
                <v:line id="Line 547" o:spid="_x0000_s1568" style="position:absolute;visibility:visible;mso-wrap-style:square" from="20802,13169" to="20802,133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A+IMIAAADcAAAADwAAAGRycy9kb3ducmV2LnhtbESPzWrDMBCE74G+g9hCb4nckoTaiRJK&#10;weBTID8PsFhby8RaGUn1z9tXhUCOw8x8w+yPk+3EQD60jhW8rzIQxLXTLTcKbtdy+QkiRGSNnWNS&#10;MFOA4+FlscdCu5HPNFxiIxKEQ4EKTIx9IWWoDVkMK9cTJ+/HeYsxSd9I7XFMcNvJjyzbSostpwWD&#10;PX0bqu+XX6ugquO59Lbiec7LUz7eOpMPpVJvr9PXDkSkKT7Dj3alFWzWa/g/k46AP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IA+IMIAAADcAAAADwAAAAAAAAAAAAAA&#10;AAChAgAAZHJzL2Rvd25yZXYueG1sUEsFBgAAAAAEAAQA+QAAAJADAAAAAA==&#10;" strokeweight="1.2pt"/>
                <v:line id="Line 548" o:spid="_x0000_s1569" style="position:absolute;visibility:visible;mso-wrap-style:square" from="20802,13690" to="20802,14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8ybu8IAAADcAAAADwAAAGRycy9kb3ducmV2LnhtbESPzWrDMBCE74G+g9hCb4nc0oTYiRJK&#10;weBTID8PsFgby8RaGUn1z9tXgUKPw8x8w+yPk+3EQD60jhW8rzIQxLXTLTcKbtdyuQURIrLGzjEp&#10;mCnA8fCy2GOh3chnGi6xEQnCoUAFJsa+kDLUhiyGleuJk3d33mJM0jdSexwT3HbyI8s20mLLacFg&#10;T9+G6sflxyqo6nguva14nvPylI+3zuRDqdTb6/S1AxFpiv/hv3alFaw/1/A8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8ybu8IAAADcAAAADwAAAAAAAAAAAAAA&#10;AAChAgAAZHJzL2Rvd25yZXYueG1sUEsFBgAAAAAEAAQA+QAAAJADAAAAAA==&#10;" strokeweight="1.2pt"/>
                <v:line id="Line 549" o:spid="_x0000_s1570" style="position:absolute;visibility:visible;mso-wrap-style:square" from="20802,14052" to="20897,14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4FzMIAAADcAAAADwAAAGRycy9kb3ducmV2LnhtbESPzWrDMBCE74G+g9hCb4nc0oTYiRJK&#10;weBTID8PsFgby8RaGUn1z9tXgUKPw8x8w+yPk+3EQD60jhW8rzIQxLXTLTcKbtdyuQURIrLGzjEp&#10;mCnA8fCy2GOh3chnGi6xEQnCoUAFJsa+kDLUhiyGleuJk3d33mJM0jdSexwT3HbyI8s20mLLacFg&#10;T9+G6sflxyqo6nguva14nvPylI+3zuRDqdTb6/S1AxFpiv/hv3alFaw/N/A8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x4FzMIAAADcAAAADwAAAAAAAAAAAAAA&#10;AAChAgAAZHJzL2Rvd25yZXYueG1sUEsFBgAAAAAEAAQA+QAAAJADAAAAAA==&#10;" strokeweight="1.2pt"/>
                <v:line id="Line 550" o:spid="_x0000_s1571" style="position:absolute;visibility:visible;mso-wrap-style:square" from="20897,14052" to="20897,143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FKgV8MAAADcAAAADwAAAGRycy9kb3ducmV2LnhtbESPzWrDMBCE74G+g9hCbonc0qa1EyWU&#10;gsGnQtI8wGJtLRNrZSTVP28fBQI5DjPzDbM7TLYTA/nQOlbwss5AENdOt9woOP+Wq08QISJr7ByT&#10;gpkCHPZPix0W2o18pOEUG5EgHApUYGLsCylDbchiWLueOHl/zluMSfpGao9jgttOvmbZRlpsOS0Y&#10;7OnbUH05/VsFVR2PpbcVz3Ne/uTjuTP5UCq1fJ6+tiAiTfERvrcrreD97QNuZ9IRkPsr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hSoFfDAAAA3AAAAA8AAAAAAAAAAAAA&#10;AAAAoQIAAGRycy9kb3ducmV2LnhtbFBLBQYAAAAABAAEAPkAAACRAwAAAAA=&#10;" strokeweight="1.2pt"/>
                <v:line id="Line 551" o:spid="_x0000_s1572" style="position:absolute;visibility:visible;mso-wrap-style:square" from="20986,14636" to="21170,1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00Jb8AAADcAAAADwAAAGRycy9kb3ducmV2LnhtbERP3WrCMBS+F3yHcAbeaTpxsnZGkUGh&#10;V4LOBzg0Z01Zc1KSrD9vby4ELz++/8Npsp0YyIfWsYL3TQaCuHa65UbB/adcf4IIEVlj55gUzBTg&#10;dFwuDlhoN/KVhltsRArhUKACE2NfSBlqQxbDxvXEift13mJM0DdSexxTuO3kNsv20mLLqcFgT9+G&#10;6r/bv1VQ1fFaelvxPOflJR/vncmHUqnV23T+AhFpii/x011pBR+7tDadSUdAHh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qc00Jb8AAADcAAAADwAAAAAAAAAAAAAAAACh&#10;AgAAZHJzL2Rvd25yZXYueG1sUEsFBgAAAAAEAAQA+QAAAI0DAAAAAA==&#10;" strokeweight="1.2pt"/>
                <v:line id="Line 552" o:spid="_x0000_s1573" style="position:absolute;visibility:visible;mso-wrap-style:square" from="21170,14636" to="21170,1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GRvsIAAADcAAAADwAAAGRycy9kb3ducmV2LnhtbESPzWrDMBCE74G+g9hCb4mc0ITYjRJK&#10;wOBTIT8PsFhby8RaGUn1z9tXhUKOw8x8wxxOk+3EQD60jhWsVxkI4trplhsF91u53IMIEVlj55gU&#10;zBTgdHxZHLDQbuQLDdfYiAThUKACE2NfSBlqQxbDyvXEyft23mJM0jdSexwT3HZyk2U7abHltGCw&#10;p7Oh+nH9sQqqOl5Kbyue57z8ysd7Z/KhVOrtdfr8ABFpis/wf7vSCrbvOfydSUdAHn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oGRvsIAAADcAAAADwAAAAAAAAAAAAAA&#10;AAChAgAAZHJzL2Rvd25yZXYueG1sUEsFBgAAAAAEAAQA+QAAAJADAAAAAA==&#10;" strokeweight="1.2pt"/>
                <v:line id="Line 553" o:spid="_x0000_s1574" style="position:absolute;visibility:visible;mso-wrap-style:square" from="21170,14636" to="21507,1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mKu/r4AAADcAAAADwAAAGRycy9kb3ducmV2LnhtbERPy4rCMBTdC/5DuII7TR1wsB2jyECh&#10;qwEfH3Bp7jTF5qYksY+/nyyEWR7O+3iebCcG8qF1rGC3zUAQ10633Ch43MvNAUSIyBo7x6RgpgDn&#10;03JxxEK7ka803GIjUgiHAhWYGPtCylAbshi2ridO3K/zFmOCvpHa45jCbSc/suxTWmw5NRjs6dtQ&#10;/by9rIKqjtfS24rnOS9/8vHRmXwolVqvpssXiEhT/Be/3ZVWsN+n+elMOgLy9Ac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SYq7+vgAAANwAAAAPAAAAAAAAAAAAAAAAAKEC&#10;AABkcnMvZG93bnJldi54bWxQSwUGAAAAAAQABAD5AAAAjAMAAAAA&#10;" strokeweight="1.2pt"/>
                <v:line id="Line 554" o:spid="_x0000_s1575" style="position:absolute;visibility:visible;mso-wrap-style:square" from="21507,14636" to="21507,1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4LZcIAAADcAAAADwAAAGRycy9kb3ducmV2LnhtbESPzWrDMBCE74G+g9hCb4mcQErsRAmh&#10;YPCpkJ8HWKyNZWKtjKT65+2jQqHHYWa+YQ6nyXZiIB9axwrWqwwEce10y42C+61c7kCEiKyxc0wK&#10;ZgpwOr4tDlhoN/KFhmtsRIJwKFCBibEvpAy1IYth5Xri5D2ctxiT9I3UHscEt53cZNmntNhyWjDY&#10;05eh+nn9sQqqOl5Kbyue57z8zsd7Z/KhVOrjfTrvQUSa4n/4r11pBdvtGn7PpCMgj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S4LZcIAAADcAAAADwAAAAAAAAAAAAAA&#10;AAChAgAAZHJzL2Rvd25yZXYueG1sUEsFBgAAAAAEAAQA+QAAAJADAAAAAA==&#10;" strokeweight="1.2pt"/>
                <v:line id="Line 555" o:spid="_x0000_s1576" style="position:absolute;visibility:visible;mso-wrap-style:square" from="21507,14636" to="21717,1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yVEsIAAADcAAAADwAAAGRycy9kb3ducmV2LnhtbESPzWrDMBCE74G+g9hCb7HcQErsRgkh&#10;YPCpkJ8HWKytZWKtjKT65+2jQqHHYWa+YfbH2fZiJB86xwresxwEceN0x62C+61a70CEiKyxd0wK&#10;FgpwPLys9lhqN/GFxmtsRYJwKFGBiXEopQyNIYshcwNx8r6dtxiT9K3UHqcEt73c5PmHtNhxWjA4&#10;0NlQ87j+WAV1Ey+VtzUvS1F9FdO9N8VYKfX2Op8+QUSa43/4r11rBdvtBn7PpCMgD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fyVEsIAAADcAAAADwAAAAAAAAAAAAAA&#10;AAChAgAAZHJzL2Rvd25yZXYueG1sUEsFBgAAAAAEAAQA+QAAAJADAAAAAA==&#10;" strokeweight="1.2pt"/>
                <v:line id="Line 556" o:spid="_x0000_s1577" style="position:absolute;visibility:visible;mso-wrap-style:square" from="22085,14636" to="22815,1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AwicIAAADcAAAADwAAAGRycy9kb3ducmV2LnhtbESPzWrDMBCE74G+g9hCb4ncloTYiRJK&#10;weBTID8PsFgby8RaGUn1z9tXgUKPw8x8w+yPk+3EQD60jhW8rzIQxLXTLTcKbtdyuQURIrLGzjEp&#10;mCnA8fCy2GOh3chnGi6xEQnCoUAFJsa+kDLUhiyGleuJk3d33mJM0jdSexwT3HbyI8s20mLLacFg&#10;T9+G6sflxyqo6nguva14nvPylI+3zuRDqdTb6/S1AxFpiv/hv3alFazXn/A8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rAwicIAAADcAAAADwAAAAAAAAAAAAAA&#10;AAChAgAAZHJzL2Rvd25yZXYueG1sUEsFBgAAAAAEAAQA+QAAAJADAAAAAA==&#10;" strokeweight="1.2pt"/>
                <v:line id="Line 557" o:spid="_x0000_s1578" style="position:absolute;visibility:visible;mso-wrap-style:square" from="23183,14636" to="23914,1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mo/cIAAADcAAAADwAAAGRycy9kb3ducmV2LnhtbESPzWrDMBCE74G+g9hCb4nc0oTYiRJK&#10;weBTID8PsFgby8RaGUn1z9tXgUKPw8x8w+yPk+3EQD60jhW8rzIQxLXTLTcKbtdyuQURIrLGzjEp&#10;mCnA8fCy2GOh3chnGi6xEQnCoUAFJsa+kDLUhiyGleuJk3d33mJM0jdSexwT3HbyI8s20mLLacFg&#10;T9+G6sflxyqo6nguva14nvPylI+3zuRDqdTb6/S1AxFpiv/hv3alFazXn/A8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Vmo/cIAAADcAAAADwAAAAAAAAAAAAAA&#10;AAChAgAAZHJzL2Rvd25yZXYueG1sUEsFBgAAAAAEAAQA+QAAAJADAAAAAA==&#10;" strokeweight="1.2pt"/>
                <v:line id="Line 558" o:spid="_x0000_s1579" style="position:absolute;visibility:visible;mso-wrap-style:square" from="24276,14636" to="25006,1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hUNZsIAAADcAAAADwAAAGRycy9kb3ducmV2LnhtbESPzWrDMBCE74G+g9hCb4ncgEPsRgml&#10;YPCpkJ8HWKyNZWqtjKT65+2jQiHHYWa+YQ6n2fZiJB86xwreNxkI4sbpjlsFt2u13oMIEVlj75gU&#10;LBTgdHxZHbDUbuIzjZfYigThUKICE+NQShkaQxbDxg3Eybs7bzEm6VupPU4Jbnu5zbKdtNhxWjA4&#10;0Jeh5ufyaxXUTTxX3ta8LEX1XUy33hRjpdTb6/z5ASLSHJ/h/3atFeR5Dn9n0hGQx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hUNZsIAAADcAAAADwAAAAAAAAAAAAAA&#10;AAChAgAAZHJzL2Rvd25yZXYueG1sUEsFBgAAAAAEAAQA+QAAAJADAAAAAA==&#10;" strokeweight="1.2pt"/>
                <v:line id="Line 559" o:spid="_x0000_s1580" style="position:absolute;visibility:visible;mso-wrap-style:square" from="25374,14636" to="25615,1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eTEcIAAADcAAAADwAAAGRycy9kb3ducmV2LnhtbESPzWrDMBCE74W+g9hCb7XcgEPtRjEh&#10;YPCpkDQPsFhby8RaGUn1z9tXhUKPw8x8wxzq1Y5iJh8GxwpesxwEcef0wL2C22fz8gYiRGSNo2NS&#10;sFGA+vj4cMBKu4UvNF9jLxKEQ4UKTIxTJWXoDFkMmZuIk/flvMWYpO+l9rgkuB3lLs/30uLAacHg&#10;RGdD3f36bRW0Xbw03ra8bWXzUS630ZRzo9Tz03p6BxFpjf/hv3arFRTFHn7PpCMgj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seTEcIAAADcAAAADwAAAAAAAAAAAAAA&#10;AAChAgAAZHJzL2Rvd25yZXYueG1sUEsFBgAAAAAEAAQA+QAAAJADAAAAAA==&#10;" strokeweight="1.2pt"/>
                <v:line id="Line 560" o:spid="_x0000_s1581" style="position:absolute;visibility:visible;mso-wrap-style:square" from="25615,14636" to="25615,1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Ys2isIAAADcAAAADwAAAGRycy9kb3ducmV2LnhtbESPzWrDMBCE74G+g9hCb4ncQpLaiRJK&#10;weBTID8PsFhby8RaGUn1z9tXhUCOw8x8w+yPk+3EQD60jhW8rzIQxLXTLTcKbtdy+QkiRGSNnWNS&#10;MFOA4+FlscdCu5HPNFxiIxKEQ4EKTIx9IWWoDVkMK9cTJ+/HeYsxSd9I7XFMcNvJjyzbSIstpwWD&#10;PX0bqu+XX6ugquO59Lbiec7LUz7eOpMPpVJvr9PXDkSkKT7Dj3alFazXW/g/k46AP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Ys2isIAAADcAAAADwAAAAAAAAAAAAAA&#10;AAChAgAAZHJzL2Rvd25yZXYueG1sUEsFBgAAAAAEAAQA+QAAAJADAAAAAA==&#10;" strokeweight="1.2pt"/>
                <v:line id="Line 561" o:spid="_x0000_s1582" style="position:absolute;visibility:visible;mso-wrap-style:square" from="25615,14636" to="25800,1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Si+L4AAADcAAAADwAAAGRycy9kb3ducmV2LnhtbERPy4rCMBTdC/5DuII7TR1wsB2jyECh&#10;qwEfH3Bp7jTF5qYksY+/nyyEWR7O+3iebCcG8qF1rGC3zUAQ10633Ch43MvNAUSIyBo7x6RgpgDn&#10;03JxxEK7ka803GIjUgiHAhWYGPtCylAbshi2ridO3K/zFmOCvpHa45jCbSc/suxTWmw5NRjs6dtQ&#10;/by9rIKqjtfS24rnOS9/8vHRmXwolVqvpssXiEhT/Be/3ZVWsN+ntelMOgLy9Ac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sFKL4vgAAANwAAAAPAAAAAAAAAAAAAAAAAKEC&#10;AABkcnMvZG93bnJldi54bWxQSwUGAAAAAAQABAD5AAAAjAMAAAAA&#10;" strokeweight="1.2pt"/>
                <v:line id="Line 562" o:spid="_x0000_s1583" style="position:absolute;visibility:visible;mso-wrap-style:square" from="25800,14636" to="25800,1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1gHY8IAAADcAAAADwAAAGRycy9kb3ducmV2LnhtbESPzWrDMBCE74G+g9hCb7GcQkLsRgmh&#10;YPCpkJ8HWKyNZWqtjKT65+2rQiHHYWa+YQ6n2fZiJB86xwo2WQ6CuHG641bB/Vat9yBCRNbYOyYF&#10;CwU4HV9WByy1m/hC4zW2IkE4lKjAxDiUUobGkMWQuYE4eQ/nLcYkfSu1xynBbS/f83wnLXacFgwO&#10;9Gmo+b7+WAV1Ey+VtzUvS1F9FdO9N8VYKfX2Op8/QESa4zP83661gu22gL8z6QjI4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1gHY8IAAADcAAAADwAAAAAAAAAAAAAA&#10;AAChAgAAZHJzL2Rvd25yZXYueG1sUEsFBgAAAAAEAAQA+QAAAJADAAAAAA==&#10;" strokeweight="1.2pt"/>
                <v:line id="Line 563" o:spid="_x0000_s1584" style="position:absolute;visibility:visible;mso-wrap-style:square" from="25800,14636" to="26104,1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5kQ74AAADcAAAADwAAAGRycy9kb3ducmV2LnhtbERPy4rCMBTdC/5DuII7TR1QptUoMlDo&#10;akDHD7g016bY3JQk9vH3k8XALA/nfbpMthMD+dA6VrDbZiCIa6dbbhQ8fsrNJ4gQkTV2jknBTAEu&#10;5+XihIV2I99ouMdGpBAOBSowMfaFlKE2ZDFsXU+cuKfzFmOCvpHa45jCbSc/suwgLbacGgz29GWo&#10;ft3fVkFVx1vpbcXznJff+fjoTD6USq1X0/UIItIU/8V/7kor2B/S/HQmHQF5/gU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cDmRDvgAAANwAAAAPAAAAAAAAAAAAAAAAAKEC&#10;AABkcnMvZG93bnJldi54bWxQSwUGAAAAAAQABAD5AAAAjAMAAAAA&#10;" strokeweight="1.2pt"/>
                <v:line id="Line 564" o:spid="_x0000_s1585" style="position:absolute;visibility:visible;mso-wrap-style:square" from="26473,14636" to="26657,1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0LB2MIAAADcAAAADwAAAGRycy9kb3ducmV2LnhtbESPzWrDMBCE74W+g9hCbo2cQEPsRAmh&#10;YPCpkJ8HWKyNZWKtjKT65+2jQKHHYWa+YfbHyXZiIB9axwpWywwEce10y42C27X83IIIEVlj55gU&#10;zBTgeHh/22Oh3chnGi6xEQnCoUAFJsa+kDLUhiyGpeuJk3d33mJM0jdSexwT3HZynWUbabHltGCw&#10;p29D9ePyaxVUdTyX3lY8z3n5k4+3zuRDqdTiYzrtQESa4n/4r11pBV+bFbzOpCMgD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0LB2MIAAADcAAAADwAAAAAAAAAAAAAA&#10;AAChAgAAZHJzL2Rvd25yZXYueG1sUEsFBgAAAAAEAAQA+QAAAJADAAAAAA==&#10;" strokeweight="1.2pt"/>
                <v:line id="Line 565" o:spid="_x0000_s1586" style="position:absolute;visibility:visible;mso-wrap-style:square" from="26657,14636" to="26657,1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5Bfr8IAAADcAAAADwAAAGRycy9kb3ducmV2LnhtbESPzWrDMBCE74W+g9hCb7VcQ0PtRjEh&#10;YPCpkDQPsFhby8RaGUn1z9tHhUKPw8x8w+zr1Y5iJh8GxwpesxwEcef0wL2C61fz8g4iRGSNo2NS&#10;sFGA+vD4sMdKu4XPNF9iLxKEQ4UKTIxTJWXoDFkMmZuIk/ftvMWYpO+l9rgkuB1lkec7aXHgtGBw&#10;opOh7nb5sQraLp4bb1vetrL5LJfraMq5Uer5aT1+gIi0xv/wX7vVCt52BfyeSUdAHu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5Bfr8IAAADcAAAADwAAAAAAAAAAAAAA&#10;AAChAgAAZHJzL2Rvd25yZXYueG1sUEsFBgAAAAAEAAQA+QAAAJADAAAAAA==&#10;" strokeweight="1.2pt"/>
                <v:line id="Line 566" o:spid="_x0000_s1587" style="position:absolute;visibility:visible;mso-wrap-style:square" from="26657,14636" to="26746,1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Nz6NMIAAADcAAAADwAAAGRycy9kb3ducmV2LnhtbESPzWrDMBCE74G+g9hCb4ncloTYiRJK&#10;weBTID8PsFgby8RaGUn1z9tXgUKPw8x8w+yPk+3EQD60jhW8rzIQxLXTLTcKbtdyuQURIrLGzjEp&#10;mCnA8fCy2GOh3chnGi6xEQnCoUAFJsa+kDLUhiyGleuJk3d33mJM0jdSexwT3HbyI8s20mLLacFg&#10;T9+G6sflxyqo6nguva14nvPylI+3zuRDqdTb6/S1AxFpiv/hv3alFaw3n/A8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Nz6NMIAAADcAAAADwAAAAAAAAAAAAAA&#10;AAChAgAAZHJzL2Rvd25yZXYueG1sUEsFBgAAAAAEAAQA+QAAAJADAAAAAA==&#10;" strokeweight="1.2pt"/>
                <v:line id="Line 567" o:spid="_x0000_s1588" style="position:absolute;visibility:visible;mso-wrap-style:square" from="26746,14636" to="26746,1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ViQMIAAADcAAAADwAAAGRycy9kb3ducmV2LnhtbESPzWrDMBCE74G+g9hCb4nc0oTYiRJK&#10;weBTID8PsFgby8RaGUn1z9tXgUKPw8x8w+yPk+3EQD60jhW8rzIQxLXTLTcKbtdyuQURIrLGzjEp&#10;mCnA8fCy2GOh3chnGi6xEQnCoUAFJsa+kDLUhiyGleuJk3d33mJM0jdSexwT3HbyI8s20mLLacFg&#10;T9+G6sflxyqo6nguva14nvPylI+3zuRDqdTb6/S1AxFpiv/hv3alFaw3n/A8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zViQMIAAADcAAAADwAAAAAAAAAAAAAA&#10;AAChAgAAZHJzL2Rvd25yZXYueG1sUEsFBgAAAAAEAAQA+QAAAJADAAAAAA==&#10;" strokeweight="1.2pt"/>
                <v:line id="Line 568" o:spid="_x0000_s1589" style="position:absolute;visibility:visible;mso-wrap-style:square" from="26746,14636" to="27114,1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nH28IAAADcAAAADwAAAGRycy9kb3ducmV2LnhtbESPzWrDMBCE74W+g9hCb7XcgEPtRjEh&#10;YPCpkDQPsFhby8RaGUn1z9tXhUKPw8x8wxzq1Y5iJh8GxwpesxwEcef0wL2C22fz8gYiRGSNo2NS&#10;sFGA+vj4cMBKu4UvNF9jLxKEQ4UKTIxTJWXoDFkMmZuIk/flvMWYpO+l9rgkuB3lLs/30uLAacHg&#10;RGdD3f36bRW0Xbw03ra8bWXzUS630ZRzo9Tz03p6BxFpjf/hv3arFRT7An7PpCMgj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HnH28IAAADcAAAADwAAAAAAAAAAAAAA&#10;AAChAgAAZHJzL2Rvd25yZXYueG1sUEsFBgAAAAAEAAQA+QAAAJADAAAAAA==&#10;" strokeweight="1.2pt"/>
                <v:line id="Line 569" o:spid="_x0000_s1590" style="position:absolute;visibility:visible;mso-wrap-style:square" from="27114,14636" to="27114,1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ZrMIAAADcAAAADwAAAGRycy9kb3ducmV2LnhtbESPzWrDMBCE74W+g9hCb43cQkztRAkl&#10;YPApkDQPsFgby8RaGUnxz9tXhUCOw8x8w2z3s+3FSD50jhV8rjIQxI3THbcKLr/VxzeIEJE19o5J&#10;wUIB9rvXly2W2k18ovEcW5EgHEpUYGIcSilDY8hiWLmBOHlX5y3GJH0rtccpwW0vv7IslxY7TgsG&#10;BzoYam7nu1VQN/FUeVvzshTVsZguvSnGSqn3t/lnAyLSHJ/hR7vWCtZ5Dv9n0hGQu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ZrMIAAADcAAAADwAAAAAAAAAAAAAA&#10;AAChAgAAZHJzL2Rvd25yZXYueG1sUEsFBgAAAAAEAAQA+QAAAJADAAAAAA==&#10;" strokeweight="1.2pt"/>
                <v:line id="Line 570" o:spid="_x0000_s1591" style="position:absolute;visibility:visible;mso-wrap-style:square" from="27114,14636" to="27171,1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f8N8IAAADcAAAADwAAAGRycy9kb3ducmV2LnhtbESPzWrDMBCE74G+g9hCb4ncQpPYiRJK&#10;weBTID8PsFgby8RaGUn1z9tXgUKPw8x8w+yPk+3EQD60jhW8rzIQxLXTLTcKbtdyuQURIrLGzjEp&#10;mCnA8fCy2GOh3chnGi6xEQnCoUAFJsa+kDLUhiyGleuJk3d33mJM0jdSexwT3HbyI8vW0mLLacFg&#10;T9+G6sflxyqo6nguva14nvPylI+3zuRDqdTb6/S1AxFpiv/hv3alFXyuN/A8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f8N8IAAADcAAAADwAAAAAAAAAAAAAA&#10;AAChAgAAZHJzL2Rvd25yZXYueG1sUEsFBgAAAAAEAAQA+QAAAJADAAAAAA==&#10;" strokeweight="1.2pt"/>
                <v:line id="Line 571" o:spid="_x0000_s1592" style="position:absolute;visibility:visible;mso-wrap-style:square" from="27171,14636" to="27171,1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nhoRb4AAADcAAAADwAAAGRycy9kb3ducmV2LnhtbERPy4rCMBTdC/5DuII7TR1QptUoMlDo&#10;akDHD7g016bY3JQk9vH3k8XALA/nfbpMthMD+dA6VrDbZiCIa6dbbhQ8fsrNJ4gQkTV2jknBTAEu&#10;5+XihIV2I99ouMdGpBAOBSowMfaFlKE2ZDFsXU+cuKfzFmOCvpHa45jCbSc/suwgLbacGgz29GWo&#10;ft3fVkFVx1vpbcXznJff+fjoTD6USq1X0/UIItIU/8V/7kor2B/S2nQmHQF5/gU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ieGhFvgAAANwAAAAPAAAAAAAAAAAAAAAAAKEC&#10;AABkcnMvZG93bnJldi54bWxQSwUGAAAAAAQABAD5AAAAjAMAAAAA&#10;" strokeweight="1.2pt"/>
                <v:line id="Line 572" o:spid="_x0000_s1593" style="position:absolute;visibility:visible;mso-wrap-style:square" from="27171,14636" to="27203,1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TN3sIAAADcAAAADwAAAGRycy9kb3ducmV2LnhtbESPzWrDMBCE74W+g9hCbo2cQkPtRjGh&#10;YPCp4DQPsFgby9RaGUn1z9tXgUCOw8x8wxzKxQ5iIh96xwp22wwEcet0z52Cy0/1+gEiRGSNg2NS&#10;sFKA8vj8dMBCu5kbms6xEwnCoUAFJsaxkDK0hiyGrRuJk3d13mJM0ndSe5wT3A7yLcv20mLPacHg&#10;SF+G2t/zn1VQt7GpvK15XfPqO58vg8mnSqnNy3L6BBFpiY/wvV1rBe/7HG5n0hGQx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TTN3sIAAADcAAAADwAAAAAAAAAAAAAA&#10;AAChAgAAZHJzL2Rvd25yZXYueG1sUEsFBgAAAAAEAAQA+QAAAJADAAAAAA==&#10;" strokeweight="1.2pt"/>
                <v:line id="Line 573" o:spid="_x0000_s1594" style="position:absolute;visibility:visible;mso-wrap-style:square" from="27565,14636" to="28301,1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fynr8AAADcAAAADwAAAGRycy9kb3ducmV2LnhtbERP3WrCMBS+F3yHcAbeaTrBuXZGkUGh&#10;V4LOBzg0Z01Zc1KSrD9vby4ELz++/8Npsp0YyIfWsYL3TQaCuHa65UbB/adcf4IIEVlj55gUzBTg&#10;dFwuDlhoN/KVhltsRArhUKACE2NfSBlqQxbDxvXEift13mJM0DdSexxTuO3kNss+pMWWU4PBnr4N&#10;1X+3f6ugquO19Lbiec7LSz7eO5MPpVKrt+n8BSLSFF/ip7vSCnb7ND+dSUdAHh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dfynr8AAADcAAAADwAAAAAAAAAAAAAAAACh&#10;AgAAZHJzL2Rvd25yZXYueG1sUEsFBgAAAAAEAAQA+QAAAI0DAAAAAA==&#10;" strokeweight="1.2pt"/>
                <v:line id="Line 574" o:spid="_x0000_s1595" style="position:absolute;visibility:visible;mso-wrap-style:square" from="28663,14636" to="29032,1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ptXBcIAAADcAAAADwAAAGRycy9kb3ducmV2LnhtbESPzWrDMBCE74G+g9hCb4mcQJvaiRJK&#10;wOBTID8PsFhby8RaGUn1z9tXhUCPw8x8w+yPk+3EQD60jhWsVxkI4trplhsF91u5/AQRIrLGzjEp&#10;mCnA8fCy2GOh3cgXGq6xEQnCoUAFJsa+kDLUhiyGleuJk/ftvMWYpG+k9jgmuO3kJss+pMWW04LB&#10;nk6G6sf1xyqo6ngpva14nvPynI/3zuRDqdTb6/S1AxFpiv/hZ7vSCt63a/g7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ptXBcIAAADcAAAADwAAAAAAAAAAAAAA&#10;AAChAgAAZHJzL2Rvd25yZXYueG1sUEsFBgAAAAAEAAQA+QAAAJADAAAAAA==&#10;" strokeweight="1.2pt"/>
                <v:line id="Line 575" o:spid="_x0000_s1596" style="position:absolute;visibility:visible;mso-wrap-style:square" from="29032,14636" to="29032,1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nJcsIAAADcAAAADwAAAGRycy9kb3ducmV2LnhtbESPzWrDMBCE74G+g9hCb4ncQJPaiRJK&#10;weBTID8PsFhby8RaGUn1z9tXhUCOw8x8w+yPk+3EQD60jhW8rzIQxLXTLTcKbtdy+QkiRGSNnWNS&#10;MFOA4+FlscdCu5HPNFxiIxKEQ4EKTIx9IWWoDVkMK9cTJ+/HeYsxSd9I7XFMcNvJdZZtpMWW04LB&#10;nr4N1ffLr1VQ1fFcelvxPOflKR9vncmHUqm31+lrByLSFJ/hR7vSCj62a/g/k46AP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knJcsIAAADcAAAADwAAAAAAAAAAAAAA&#10;AAChAgAAZHJzL2Rvd25yZXYueG1sUEsFBgAAAAAEAAQA+QAAAJADAAAAAA==&#10;" strokeweight="1.2pt"/>
                <v:line id="Line 576" o:spid="_x0000_s1597" style="position:absolute;visibility:visible;mso-wrap-style:square" from="29032,14636" to="29394,1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Vs6cMAAADcAAAADwAAAGRycy9kb3ducmV2LnhtbESPzWrDMBCE74G+g9hCbonclqa1EyWU&#10;gsGnQtI8wGJtLRNrZSTVP28fBQI5DjPzDbM7TLYTA/nQOlbwss5AENdOt9woOP+Wq08QISJr7ByT&#10;gpkCHPZPix0W2o18pOEUG5EgHApUYGLsCylDbchiWLueOHl/zluMSfpGao9jgttOvmbZRlpsOS0Y&#10;7OnbUH05/VsFVR2PpbcVz3Ne/uTjuTP5UCq1fJ6+tiAiTfERvrcrreD94w1uZ9IRkPsr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kFbOnDAAAA3AAAAA8AAAAAAAAAAAAA&#10;AAAAoQIAAGRycy9kb3ducmV2LnhtbFBLBQYAAAAABAAEAPkAAACRAwAAAAA=&#10;" strokeweight="1.2pt"/>
                <v:line id="Line 577" o:spid="_x0000_s1598" style="position:absolute;visibility:visible;mso-wrap-style:square" from="29762,14636" to="30460,1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z0ncMAAADcAAAADwAAAGRycy9kb3ducmV2LnhtbESPzWrDMBCE74G+g9hCbonc0qa1EyWU&#10;gsGnQtI8wGJtLRNrZSTVP28fBQI5DjPzDbM7TLYTA/nQOlbwss5AENdOt9woOP+Wq08QISJr7ByT&#10;gpkCHPZPix0W2o18pOEUG5EgHApUYGLsCylDbchiWLueOHl/zluMSfpGao9jgttOvmbZRlpsOS0Y&#10;7OnbUH05/VsFVR2PpbcVz3Ne/uTjuTP5UCq1fJ6+tiAiTfERvrcrreD94w1uZ9IRkPsr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s9J3DAAAA3AAAAA8AAAAAAAAAAAAA&#10;AAAAoQIAAGRycy9kb3ducmV2LnhtbFBLBQYAAAAABAAEAPkAAACRAwAAAAA=&#10;" strokeweight="1.2pt"/>
                <v:line id="Line 578" o:spid="_x0000_s1599" style="position:absolute;visibility:visible;mso-wrap-style:square" from="30829,14636" to="30918,1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aBRBsIAAADcAAAADwAAAGRycy9kb3ducmV2LnhtbESPzWrDMBCE74G+g9hCb4ncQpLaiRJK&#10;weBTID8PsFhby8RaGUn1z9tXhUCOw8x8w+yPk+3EQD60jhW8rzIQxLXTLTcKbtdy+QkiRGSNnWNS&#10;MFOA4+FlscdCu5HPNFxiIxKEQ4EKTIx9IWWoDVkMK9cTJ+/HeYsxSd9I7XFMcNvJjyzbSIstpwWD&#10;PX0bqu+XX6ugquO59Lbiec7LUz7eOpMPpVJvr9PXDkSkKT7Dj3alFay3a/g/k46AP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aBRBsIAAADcAAAADwAAAAAAAAAAAAAA&#10;AAChAgAAZHJzL2Rvd25yZXYueG1sUEsFBgAAAAAEAAQA+QAAAJADAAAAAA==&#10;" strokeweight="1.2pt"/>
                <v:line id="Line 579" o:spid="_x0000_s1600" style="position:absolute;visibility:visible;mso-wrap-style:square" from="30918,14636" to="30918,1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LPccIAAADcAAAADwAAAGRycy9kb3ducmV2LnhtbESPzWrDMBCE74G+g9hCb4ncQpPYiRJK&#10;weBTID8PsFgby8RaGUn1z9tXgUKPw8x8w+yPk+3EQD60jhW8rzIQxLXTLTcKbtdyuQURIrLGzjEp&#10;mCnA8fCy2GOh3chnGi6xEQnCoUAFJsa+kDLUhiyGleuJk3d33mJM0jdSexwT3HbyI8vW0mLLacFg&#10;T9+G6sflxyqo6nguva14nvPylI+3zuRDqdTb6/S1AxFpiv/hv3alFXxu1vA8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XLPccIAAADcAAAADwAAAAAAAAAAAAAA&#10;AAChAgAAZHJzL2Rvd25yZXYueG1sUEsFBgAAAAAEAAQA+QAAAJADAAAAAA==&#10;" strokeweight="1.2pt"/>
                <v:line id="Line 580" o:spid="_x0000_s1601" style="position:absolute;visibility:visible;mso-wrap-style:square" from="30918,14636" to="31559,1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j5q6sIAAADcAAAADwAAAGRycy9kb3ducmV2LnhtbESPzWrDMBCE74G+g9hCb4ncQpPYiRJK&#10;weBTID8PsFgby8RaGUn1z9tXgUKPw8x8w+yPk+3EQD60jhW8rzIQxLXTLTcKbtdyuQURIrLGzjEp&#10;mCnA8fCy2GOh3chnGi6xEQnCoUAFJsa+kDLUhiyGleuJk3d33mJM0jdSexwT3HbyI8vW0mLLacFg&#10;T9+G6sflxyqo6nguva14nvPylI+3zuRDqdTb6/S1AxFpiv/hv3alFXxuNvA8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j5q6sIAAADcAAAADwAAAAAAAAAAAAAA&#10;AAChAgAAZHJzL2Rvd25yZXYueG1sUEsFBgAAAAAEAAQA+QAAAJADAAAAAA==&#10;" strokeweight="1.2pt"/>
                <v:line id="Line 581" o:spid="_x0000_s1602" style="position:absolute;visibility:visible;mso-wrap-style:square" from="31559,14636" to="31559,1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6H+mL8AAADcAAAADwAAAGRycy9kb3ducmV2LnhtbERP3WrCMBS+F3yHcAbeaTrBuXZGkUGh&#10;V4LOBzg0Z01Zc1KSrD9vby4ELz++/8Npsp0YyIfWsYL3TQaCuHa65UbB/adcf4IIEVlj55gUzBTg&#10;dFwuDlhoN/KVhltsRArhUKACE2NfSBlqQxbDxvXEift13mJM0DdSexxTuO3kNss+pMWWU4PBnr4N&#10;1X+3f6ugquO19Lbiec7LSz7eO5MPpVKrt+n8BSLSFF/ip7vSCnb7tDadSUdAHh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Z6H+mL8AAADcAAAADwAAAAAAAAAAAAAAAACh&#10;AgAAZHJzL2Rvd25yZXYueG1sUEsFBgAAAAAEAAQA+QAAAI0DAAAAAA==&#10;" strokeweight="1.2pt"/>
                <v:rect id="Rectangle 582" o:spid="_x0000_s1603" style="position:absolute;left:33813;top:14179;width:4820;height:16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jJF8IA&#10;AADcAAAADwAAAGRycy9kb3ducmV2LnhtbESP3WoCMRSE7wu+QziCdzWrYNXVKFIQbPHG1Qc4bM7+&#10;YHKyJKm7ffumIHg5zMw3zHY/WCMe5EPrWMFsmoEgLp1uuVZwux7fVyBCRNZoHJOCXwqw343etphr&#10;1/OFHkWsRYJwyFFBE2OXSxnKhiyGqeuIk1c5bzEm6WupPfYJbo2cZ9mHtNhyWmiwo8+GynvxYxXI&#10;a3HsV4XxmfueV2fzdbpU5JSajIfDBkSkIb7Cz/ZJK1gs1/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qMkXwgAAANwAAAAPAAAAAAAAAAAAAAAAAJgCAABkcnMvZG93&#10;bnJldi54bWxQSwUGAAAAAAQABAD1AAAAhwMAAAAA&#10;" filled="f" stroked="f">
                  <v:textbox style="mso-fit-shape-to-text:t" inset="0,0,0,0">
                    <w:txbxContent>
                      <w:p w14:paraId="6AC1D5BA" w14:textId="77777777" w:rsidR="002C11AD" w:rsidRDefault="002C11AD">
                        <w:proofErr w:type="spellStart"/>
                        <w:r>
                          <w:rPr>
                            <w:rFonts w:ascii="Arial" w:hAnsi="Arial" w:cs="Arial"/>
                            <w:color w:val="000000"/>
                            <w:kern w:val="0"/>
                            <w:sz w:val="22"/>
                          </w:rPr>
                          <w:t>GroupA</w:t>
                        </w:r>
                        <w:proofErr w:type="spellEnd"/>
                      </w:p>
                    </w:txbxContent>
                  </v:textbox>
                </v:rect>
                <v:rect id="Rectangle 583" o:spid="_x0000_s1604" style="position:absolute;left:34359;top:9296;width:4820;height:16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cQrb4A&#10;AADcAAAADwAAAGRycy9kb3ducmV2LnhtbERPy4rCMBTdD/gP4QruxlTBoVSjiCA44sbqB1ya2wcm&#10;NyWJtvP3ZiHM8nDem91ojXiRD51jBYt5BoK4crrjRsH9dvzOQYSIrNE4JgV/FGC3nXxtsNBu4Cu9&#10;ytiIFMKhQAVtjH0hZahashjmridOXO28xZigb6T2OKRwa+Qyy36kxY5TQ4s9HVqqHuXTKpC38jjk&#10;pfGZOy/ri/k9XWtySs2m434NItIY/8Uf90krWOVpfjqTjoDcv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5HEK2+AAAA3AAAAA8AAAAAAAAAAAAAAAAAmAIAAGRycy9kb3ducmV2&#10;LnhtbFBLBQYAAAAABAAEAPUAAACDAwAAAAA=&#10;" filled="f" stroked="f">
                  <v:textbox style="mso-fit-shape-to-text:t" inset="0,0,0,0">
                    <w:txbxContent>
                      <w:p w14:paraId="61639F8A" w14:textId="77777777" w:rsidR="002C11AD" w:rsidRDefault="002C11AD">
                        <w:proofErr w:type="spellStart"/>
                        <w:r>
                          <w:rPr>
                            <w:rFonts w:ascii="Arial" w:hAnsi="Arial" w:cs="Arial"/>
                            <w:color w:val="000000"/>
                            <w:kern w:val="0"/>
                            <w:sz w:val="22"/>
                          </w:rPr>
                          <w:t>GroupB</w:t>
                        </w:r>
                        <w:proofErr w:type="spellEnd"/>
                      </w:p>
                    </w:txbxContent>
                  </v:textbox>
                </v:rect>
                <v:rect id="Rectangle 584" o:spid="_x0000_s1605" style="position:absolute;left:37649;top:24174;width:5492;height:20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u1NsEA&#10;AADcAAAADwAAAGRycy9kb3ducmV2LnhtbESP3YrCMBSE7xd8h3AE79ZUwaVUo4gguLI3Vh/g0Jz+&#10;YHJSkqytb2+Ehb0cZuYbZrMbrREP8qFzrGAxz0AQV0533Ci4XY+fOYgQkTUax6TgSQF228nHBgvt&#10;Br7Qo4yNSBAOBSpoY+wLKUPVksUwdz1x8mrnLcYkfSO1xyHBrZHLLPuSFjtOCy32dGipupe/VoG8&#10;lschL43P3HlZ/5jv06Ump9RsOu7XICKN8T/81z5pBat8Ae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ELtTbBAAAA3AAAAA8AAAAAAAAAAAAAAAAAmAIAAGRycy9kb3du&#10;cmV2LnhtbFBLBQYAAAAABAAEAPUAAACGAwAAAAA=&#10;" filled="f" stroked="f">
                  <v:textbox style="mso-fit-shape-to-text:t" inset="0,0,0,0">
                    <w:txbxContent>
                      <w:p w14:paraId="18777C6E" w14:textId="77777777" w:rsidR="002C11AD" w:rsidRDefault="002C11AD">
                        <w:r>
                          <w:rPr>
                            <w:rFonts w:ascii="Arial" w:hAnsi="Arial" w:cs="Arial"/>
                            <w:color w:val="000000"/>
                            <w:kern w:val="0"/>
                            <w:sz w:val="28"/>
                            <w:szCs w:val="28"/>
                          </w:rPr>
                          <w:t>p&lt;0.05</w:t>
                        </w:r>
                      </w:p>
                    </w:txbxContent>
                  </v:textbox>
                </v:rect>
                <v:line id="Line 585" o:spid="_x0000_s1606" style="position:absolute;flip:y;visibility:visible;mso-wrap-style:square" from="7372,4851" to="7372,288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Z+h8IAAADcAAAADwAAAGRycy9kb3ducmV2LnhtbESPT4vCMBTE78J+h/AWvNlUwT90jbIs&#10;7OJJse7F26N5tsHmpSRR67c3guBxmJnfMMt1b1txJR+MYwXjLAdBXDltuFbwf/gdLUCEiKyxdUwK&#10;7hRgvfoYLLHQ7sZ7upaxFgnCoUAFTYxdIWWoGrIYMtcRJ+/kvMWYpK+l9nhLcNvKSZ7PpEXDaaHB&#10;jn4aqs7lxSr4C7Yih8aFfrorxxd/3Jr5UanhZ//9BSJSH9/hV3ujFUwXE3ieSUdAr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OZ+h8IAAADcAAAADwAAAAAAAAAAAAAA&#10;AAChAgAAZHJzL2Rvd25yZXYueG1sUEsFBgAAAAAEAAQA+QAAAJADAAAAAA==&#10;" strokeweight=".5pt"/>
                <v:line id="Line 586" o:spid="_x0000_s1607" style="position:absolute;flip:x;visibility:visible;mso-wrap-style:square" from="6883,25882" to="7372,258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rbHMMAAADcAAAADwAAAGRycy9kb3ducmV2LnhtbESPzWrDMBCE74W+g9hAbo2chjTBjWJK&#10;ISGnljq55LZYW1vEWhlJ/snbV4VCj8PMfMPsism2YiAfjGMFy0UGgrhy2nCt4HI+PG1BhIissXVM&#10;Cu4UoNg/Puww127kLxrKWIsE4ZCjgibGLpcyVA1ZDAvXESfv23mLMUlfS+1xTHDbyucse5EWDaeF&#10;Bjt6b6i6lb1VcAy2IofGhWn9WS57f/0wm6tS89n09goi0hT/w3/tk1aw3q7g90w6An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q2xzDAAAA3AAAAA8AAAAAAAAAAAAA&#10;AAAAoQIAAGRycy9kb3ducmV2LnhtbFBLBQYAAAAABAAEAPkAAACRAwAAAAA=&#10;" strokeweight=".5pt"/>
                <v:rect id="Rectangle 587" o:spid="_x0000_s1608" style="position:absolute;left:4247;top:24650;width:2725;height:160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6CwMMA&#10;AADcAAAADwAAAGRycy9kb3ducmV2LnhtbESPQYvCMBSE74L/IbyFvcg2VdTVrlFEkPUkWLXnR/O2&#10;Ldu8lCZq/fdGEDwOM98Ms1h1phZXal1lWcEwikEQ51ZXXCg4HbdfMxDOI2usLZOCOzlYLfu9BSba&#10;3vhA19QXIpSwS1BB6X2TSOnykgy6yDbEwfuzrUEfZFtI3eItlJtajuJ4Kg1WHBZKbGhTUv6fXoyC&#10;SYzZ8b7/5s1gvG4Oc7/NfvVZqc+Pbv0DwlPn3+EXvdOBm43heSYcAb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L6CwMMAAADcAAAADwAAAAAAAAAAAAAAAACYAgAAZHJzL2Rv&#10;d25yZXYueG1sUEsFBgAAAAAEAAQA9QAAAIgDAAAAAA==&#10;" filled="f" stroked="f">
                  <v:textbox style="mso-fit-shape-to-text:t" inset="0,0,0,0">
                    <w:txbxContent>
                      <w:p w14:paraId="3A1C68B7" w14:textId="77777777" w:rsidR="002C11AD" w:rsidRDefault="002C11AD">
                        <w:r>
                          <w:rPr>
                            <w:rFonts w:ascii="Arial" w:hAnsi="Arial" w:cs="Arial"/>
                            <w:color w:val="000000"/>
                            <w:kern w:val="0"/>
                            <w:sz w:val="22"/>
                          </w:rPr>
                          <w:t>0.00</w:t>
                        </w:r>
                      </w:p>
                    </w:txbxContent>
                  </v:textbox>
                </v:rect>
                <v:line id="Line 588" o:spid="_x0000_s1609" style="position:absolute;flip:x;visibility:visible;mso-wrap-style:square" from="6883,21367" to="7372,213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m88MAAADcAAAADwAAAGRycy9kb3ducmV2LnhtbESPwWrDMBBE74X8g9hAbrXsglvjRAkh&#10;kJJTS91eclusjS1irYwkJ+7fV4VCj8PMvGE2u9kO4kY+GMcKiiwHQdw6bbhT8PV5fKxAhIiscXBM&#10;Cr4pwG67eNhgrd2dP+jWxE4kCIcaFfQxjrWUoe3JYsjcSJy8i/MWY5K+k9rjPcHtIJ/y/FlaNJwW&#10;ehzp0FN7bSar4DXYlhwaF+byvSkmf34zL2elVst5vwYRaY7/4b/2SSsoqxJ+z6QjIL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8P5vPDAAAA3AAAAA8AAAAAAAAAAAAA&#10;AAAAoQIAAGRycy9kb3ducmV2LnhtbFBLBQYAAAAABAAEAPkAAACRAwAAAAA=&#10;" strokeweight=".5pt"/>
                <v:rect id="Rectangle 589" o:spid="_x0000_s1610" style="position:absolute;left:4242;top:20141;width:2724;height:160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C5LMQA&#10;AADcAAAADwAAAGRycy9kb3ducmV2LnhtbESPQWvCQBSE74L/YXlCL1I3FrWauooExJ4Ek9bzI/tM&#10;QrNvQ3Y18d93BcHjMPPNMOttb2pxo9ZVlhVMJxEI4tzqigsFP9n+fQnCeWSNtWVScCcH281wsMZY&#10;245PdEt9IUIJuxgVlN43sZQuL8mgm9iGOHgX2xr0QbaF1C12odzU8iOKFtJgxWGhxIaSkvK/9GoU&#10;zCM8Z/fjJyfj2a45rfz+fNC/Sr2N+t0XCE+9f4Wf9LcO3HIBjzPhCM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guSzEAAAA3AAAAA8AAAAAAAAAAAAAAAAAmAIAAGRycy9k&#10;b3ducmV2LnhtbFBLBQYAAAAABAAEAPUAAACJAwAAAAA=&#10;" filled="f" stroked="f">
                  <v:textbox style="mso-fit-shape-to-text:t" inset="0,0,0,0">
                    <w:txbxContent>
                      <w:p w14:paraId="210C75CE" w14:textId="77777777" w:rsidR="002C11AD" w:rsidRDefault="002C11AD">
                        <w:r>
                          <w:rPr>
                            <w:rFonts w:ascii="Arial" w:hAnsi="Arial" w:cs="Arial"/>
                            <w:color w:val="000000"/>
                            <w:kern w:val="0"/>
                            <w:sz w:val="22"/>
                          </w:rPr>
                          <w:t>0.25</w:t>
                        </w:r>
                      </w:p>
                    </w:txbxContent>
                  </v:textbox>
                </v:rect>
                <v:line id="Line 590" o:spid="_x0000_s1611" style="position:absolute;flip:x;visibility:visible;mso-wrap-style:square" from="6883,16827" to="7372,16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HdH8MAAADcAAAADwAAAGRycy9kb3ducmV2LnhtbESPQWvCQBSE7wX/w/KE3urGgjVEVxGh&#10;pSdLo5fcHtlnsph9G3Y3Mf33bqHQ4zAz3zDb/WQ7MZIPxrGC5SIDQVw7bbhRcDm/v+QgQkTW2Dkm&#10;BT8UYL+bPW2x0O7O3zSWsREJwqFABW2MfSFlqFuyGBauJ07e1XmLMUnfSO3xnuC2k69Z9iYtGk4L&#10;LfZ0bKm+lYNV8BFsTQ6NC9Pqq1wOvjqZdaXU83w6bEBEmuJ/+K/9qRWs8jX8nklHQO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CR3R/DAAAA3AAAAA8AAAAAAAAAAAAA&#10;AAAAoQIAAGRycy9kb3ducmV2LnhtbFBLBQYAAAAABAAEAPkAAACRAwAAAAA=&#10;" strokeweight=".5pt"/>
                <v:rect id="Rectangle 591" o:spid="_x0000_s1612" style="position:absolute;left:4242;top:15594;width:2724;height:160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OIxcEA&#10;AADcAAAADwAAAGRycy9kb3ducmV2LnhtbERPTWvCQBC9F/oflin0UnTTYm1MXUUCYk8FTfU8ZMck&#10;NDsbstsY/33nIHh8vO/lenStGqgPjWcDr9MEFHHpbcOVgZ9iO0lBhYhssfVMBq4UYL16fFhiZv2F&#10;9zQcYqUkhEOGBuoYu0zrUNbkMEx9Ryzc2fcOo8C+0rbHi4S7Vr8lyVw7bFgaauwor6n8Pfw5A+8J&#10;norr9wfnL7NNt1/E7Wlnj8Y8P42bT1CRxngX39xfVnyprJUzcgT06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nziMXBAAAA3AAAAA8AAAAAAAAAAAAAAAAAmAIAAGRycy9kb3du&#10;cmV2LnhtbFBLBQYAAAAABAAEAPUAAACGAwAAAAA=&#10;" filled="f" stroked="f">
                  <v:textbox style="mso-fit-shape-to-text:t" inset="0,0,0,0">
                    <w:txbxContent>
                      <w:p w14:paraId="62C46A18" w14:textId="77777777" w:rsidR="002C11AD" w:rsidRDefault="002C11AD">
                        <w:r>
                          <w:rPr>
                            <w:rFonts w:ascii="Arial" w:hAnsi="Arial" w:cs="Arial"/>
                            <w:color w:val="000000"/>
                            <w:kern w:val="0"/>
                            <w:sz w:val="22"/>
                          </w:rPr>
                          <w:t>0.50</w:t>
                        </w:r>
                      </w:p>
                    </w:txbxContent>
                  </v:textbox>
                </v:rect>
                <v:line id="Line 592" o:spid="_x0000_s1613" style="position:absolute;flip:x;visibility:visible;mso-wrap-style:square" from="6883,12287" to="7372,12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kLs9sMAAADcAAAADwAAAGRycy9kb3ducmV2LnhtbESPwWrDMBBE74X+g9hCbrWcQlrHiWJK&#10;ISGnljq55LZYG1vUWhlJTpy/jwqFHoeZecOsq8n24kI+GMcK5lkOgrhx2nCr4HjYPhcgQkTW2Dsm&#10;BTcKUG0eH9ZYanflb7rUsRUJwqFEBV2MQyllaDqyGDI3ECfv7LzFmKRvpfZ4TXDby5c8f5UWDaeF&#10;Dgf66Kj5qUerYBdsQw6NC9Piq56P/vRp3k5KzZ6m9xWISFP8D/+191rBoljC75l0BOTm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5C7PbDAAAA3AAAAA8AAAAAAAAAAAAA&#10;AAAAoQIAAGRycy9kb3ducmV2LnhtbFBLBQYAAAAABAAEAPkAAACRAwAAAAA=&#10;" strokeweight=".5pt"/>
                <v:rect id="Rectangle 593" o:spid="_x0000_s1614" style="position:absolute;left:4242;top:11054;width:2724;height:160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wSHsEA&#10;AADcAAAADwAAAGRycy9kb3ducmV2LnhtbERPTWvCQBC9F/oflin0UsymxVpNXUUCYk8FTfU8ZMck&#10;NDsbstsY/33nIHh8vO/lenStGqgPjWcDr0kKirj0tuHKwE+xncxBhYhssfVMBq4UYL16fFhiZv2F&#10;9zQcYqUkhEOGBuoYu0zrUNbkMCS+Ixbu7HuHUWBfadvjRcJdq9/SdKYdNiwNNXaU11T+Hv6cgfcU&#10;T8X1+4Pzl+mm2y/i9rSzR2Oen8bNJ6hIY7yLb+4vK76FzJczcgT06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JcEh7BAAAA3AAAAA8AAAAAAAAAAAAAAAAAmAIAAGRycy9kb3du&#10;cmV2LnhtbFBLBQYAAAAABAAEAPUAAACGAwAAAAA=&#10;" filled="f" stroked="f">
                  <v:textbox style="mso-fit-shape-to-text:t" inset="0,0,0,0">
                    <w:txbxContent>
                      <w:p w14:paraId="07584E6A" w14:textId="77777777" w:rsidR="002C11AD" w:rsidRDefault="002C11AD">
                        <w:r>
                          <w:rPr>
                            <w:rFonts w:ascii="Arial" w:hAnsi="Arial" w:cs="Arial"/>
                            <w:color w:val="000000"/>
                            <w:kern w:val="0"/>
                            <w:sz w:val="22"/>
                          </w:rPr>
                          <w:t>0.75</w:t>
                        </w:r>
                      </w:p>
                    </w:txbxContent>
                  </v:textbox>
                </v:rect>
                <v:line id="Line 594" o:spid="_x0000_s1615" style="position:absolute;flip:x;visibility:visible;mso-wrap-style:square" from="6883,7772" to="7372,77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e12LcMAAADcAAAADwAAAGRycy9kb3ducmV2LnhtbESPzWrDMBCE74W+g9hAb43sQP6cyKYE&#10;WnpKiZNLbou1sUWslZGUxH37qlDocZiZb5htNdpe3MkH41hBPs1AEDdOG24VnI7vrysQISJr7B2T&#10;gm8KUJXPT1sstHvwge51bEWCcChQQRfjUEgZmo4shqkbiJN3cd5iTNK3Unt8JLjt5SzLFtKi4bTQ&#10;4UC7jpprfbMKPoJtyKFxYZx/1fnNn/dmeVbqZTK+bUBEGuN/+K/9qRXM1zn8nklHQJY/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Xtdi3DAAAA3AAAAA8AAAAAAAAAAAAA&#10;AAAAoQIAAGRycy9kb3ducmV2LnhtbFBLBQYAAAAABAAEAPkAAACRAwAAAAA=&#10;" strokeweight=".5pt"/>
                <v:rect id="Rectangle 595" o:spid="_x0000_s1616" style="position:absolute;left:4248;top:6533;width:2724;height:160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Ip8sEA&#10;AADcAAAADwAAAGRycy9kb3ducmV2LnhtbESPS6vCMBSE94L/IRzBjWiq+KxGEUG8K8Hn+tAc22Jz&#10;Upqo9d/fCILLYeabYRar2hTiSZXLLSvo9yIQxInVOacKzqdtdwrCeWSNhWVS8CYHq2WzscBY2xcf&#10;6Hn0qQgl7GJUkHlfxlK6JCODrmdL4uDdbGXQB1mlUlf4CuWmkIMoGkuDOYeFDEvaZJTcjw+jYBTh&#10;9fTeT3jTGa7Lw8xvrzt9UardqtdzEJ5q/wt/6T8duNkAPmfCEZD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3CKfLBAAAA3AAAAA8AAAAAAAAAAAAAAAAAmAIAAGRycy9kb3du&#10;cmV2LnhtbFBLBQYAAAAABAAEAPUAAACGAwAAAAA=&#10;" filled="f" stroked="f">
                  <v:textbox style="mso-fit-shape-to-text:t" inset="0,0,0,0">
                    <w:txbxContent>
                      <w:p w14:paraId="5CC01BA5" w14:textId="77777777" w:rsidR="002C11AD" w:rsidRDefault="002C11AD">
                        <w:r>
                          <w:rPr>
                            <w:rFonts w:ascii="Arial" w:hAnsi="Arial" w:cs="Arial"/>
                            <w:color w:val="000000"/>
                            <w:kern w:val="0"/>
                            <w:sz w:val="22"/>
                          </w:rPr>
                          <w:t>1.00</w:t>
                        </w:r>
                      </w:p>
                    </w:txbxContent>
                  </v:textbox>
                </v:rect>
                <v:line id="Line 596" o:spid="_x0000_s1617" style="position:absolute;visibility:visible;mso-wrap-style:square" from="7372,28809" to="46304,288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iHYcUAAADcAAAADwAAAGRycy9kb3ducmV2LnhtbESPQWsCMRSE70L/Q3gFb5q12mK3RqmK&#10;IHiQ1V56e2yeu6ublyWJuvrrjVDocZiZb5jJrDW1uJDzlWUFg34Cgji3uuJCwc9+1RuD8AFZY22Z&#10;FNzIw2z60plgqu2VM7rsQiEihH2KCsoQmlRKn5dk0PdtQxy9g3UGQ5SukNrhNcJNLd+S5EMarDgu&#10;lNjQoqT8tDsbBeN945e3xe/Kbt3xnm1GGY1wrlT3tf3+AhGoDf/hv/ZaK3j/HMLzTDwCcvo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EiHYcUAAADcAAAADwAAAAAAAAAA&#10;AAAAAAChAgAAZHJzL2Rvd25yZXYueG1sUEsFBgAAAAAEAAQA+QAAAJMDAAAAAA==&#10;" strokeweight=".5pt"/>
                <v:line id="Line 597" o:spid="_x0000_s1618" style="position:absolute;visibility:visible;mso-wrap-style:square" from="10293,28809" to="10293,29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6EfFcYAAADcAAAADwAAAGRycy9kb3ducmV2LnhtbESPQWvCQBSE70L/w/IK3nTTkopN3Uir&#10;CAUPEu2lt0f2NUmbfRt2tzH6611B8DjMzDfMYjmYVvTkfGNZwdM0AUFcWt1wpeDrsJnMQfiArLG1&#10;TApO5GGZP4wWmGl75IL6fahEhLDPUEEdQpdJ6cuaDPqp7Yij92OdwRClq6R2eIxw08rnJJlJgw3H&#10;hRo7WtVU/u3/jYL5ofPr0+p7Y3fu91xs04JS/FBq/Di8v4EINIR7+Nb+1ApeXlO4nolHQOY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hHxXGAAAA3AAAAA8AAAAAAAAA&#10;AAAAAAAAoQIAAGRycy9kb3ducmV2LnhtbFBLBQYAAAAABAAEAPkAAACUAwAAAAA=&#10;" strokeweight=".5pt"/>
                <v:rect id="Rectangle 598" o:spid="_x0000_s1619" style="position:absolute;left:9963;top:29571;width:711;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l6MIA&#10;AADcAAAADwAAAGRycy9kb3ducmV2LnhtbESPzYoCMRCE7wu+Q2jB25pRcHFHo4ggqOzFcR+gmfT8&#10;YNIZkuiMb2+EhT0WVfUVtd4O1ogH+dA6VjCbZiCIS6dbrhX8Xg+fSxAhIms0jknBkwJsN6OPNeba&#10;9XyhRxFrkSAcclTQxNjlUoayIYth6jri5FXOW4xJ+lpqj32CWyPnWfYlLbacFhrsaN9QeSvuVoG8&#10;Fod+WRifufO8+jGn46Uip9RkPOxWICIN8T/81z5qBYvvBbzPpCMgN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6SXowgAAANwAAAAPAAAAAAAAAAAAAAAAAJgCAABkcnMvZG93&#10;bnJldi54bWxQSwUGAAAAAAQABAD1AAAAhwMAAAAA&#10;" filled="f" stroked="f">
                  <v:textbox style="mso-fit-shape-to-text:t" inset="0,0,0,0">
                    <w:txbxContent>
                      <w:p w14:paraId="5ABA3E0C" w14:textId="77777777" w:rsidR="002C11AD" w:rsidRDefault="002C11AD">
                        <w:r>
                          <w:rPr>
                            <w:rFonts w:ascii="Arial" w:hAnsi="Arial" w:cs="Arial"/>
                            <w:color w:val="000000"/>
                            <w:kern w:val="0"/>
                            <w:sz w:val="20"/>
                            <w:szCs w:val="20"/>
                          </w:rPr>
                          <w:t>0</w:t>
                        </w:r>
                      </w:p>
                    </w:txbxContent>
                  </v:textbox>
                </v:rect>
                <v:line id="Line 599" o:spid="_x0000_s1620" style="position:absolute;visibility:visible;mso-wrap-style:square" from="16903,28809" to="16903,29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8k+cYAAADcAAAADwAAAGRycy9kb3ducmV2LnhtbESPQWvCQBSE7wX/w/KE3upGsWJTV9EU&#10;odBDSfTS2yP7mkSzb8PuNsb++m5B8DjMzDfMajOYVvTkfGNZwXSSgCAurW64UnA87J+WIHxA1tha&#10;JgVX8rBZjx5WmGp74Zz6IlQiQtinqKAOoUul9GVNBv3EdsTR+7bOYIjSVVI7vES4aeUsSRbSYMNx&#10;ocaOsprKc/FjFCwPnX+7Zl97++lOv/nHPKc57pR6HA/bVxCBhnAP39rvWsHzywL+z8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Q/JPnGAAAA3AAAAA8AAAAAAAAA&#10;AAAAAAAAoQIAAGRycy9kb3ducmV2LnhtbFBLBQYAAAAABAAEAPkAAACUAwAAAAA=&#10;" strokeweight=".5pt"/>
                <v:rect id="Rectangle 600" o:spid="_x0000_s1621" style="position:absolute;left:16573;top:29571;width:711;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ceBMIA&#10;AADcAAAADwAAAGRycy9kb3ducmV2LnhtbESP3WoCMRSE7wu+QziCdzWrYNXVKFIQbPHG1Qc4bM7+&#10;YHKyJKm7ffumIHg5zMw3zHY/WCMe5EPrWMFsmoEgLp1uuVZwux7fVyBCRNZoHJOCXwqw343etphr&#10;1/OFHkWsRYJwyFFBE2OXSxnKhiyGqeuIk1c5bzEm6WupPfYJbo2cZ9mHtNhyWmiwo8+GynvxYxXI&#10;a3HsV4XxmfueV2fzdbpU5JSajIfDBkSkIb7Cz/ZJK1isl/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dx4EwgAAANwAAAAPAAAAAAAAAAAAAAAAAJgCAABkcnMvZG93&#10;bnJldi54bWxQSwUGAAAAAAQABAD1AAAAhwMAAAAA&#10;" filled="f" stroked="f">
                  <v:textbox style="mso-fit-shape-to-text:t" inset="0,0,0,0">
                    <w:txbxContent>
                      <w:p w14:paraId="1B252587" w14:textId="77777777" w:rsidR="002C11AD" w:rsidRDefault="002C11AD">
                        <w:r>
                          <w:rPr>
                            <w:rFonts w:ascii="Arial" w:hAnsi="Arial" w:cs="Arial"/>
                            <w:color w:val="000000"/>
                            <w:kern w:val="0"/>
                            <w:sz w:val="20"/>
                            <w:szCs w:val="20"/>
                          </w:rPr>
                          <w:t>2</w:t>
                        </w:r>
                      </w:p>
                    </w:txbxContent>
                  </v:textbox>
                </v:rect>
                <v:line id="Line 601" o:spid="_x0000_s1622" style="position:absolute;visibility:visible;mso-wrap-style:square" from="23545,28809" to="23545,29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wVEMMAAADcAAAADwAAAGRycy9kb3ducmV2LnhtbERPz2vCMBS+C/sfwhvsZtMNFVeNsjkK&#10;ggep3cXbo3lruzUvJcls3V+/HASPH9/v9XY0nbiQ861lBc9JCoK4srrlWsFnmU+XIHxA1thZJgVX&#10;8rDdPEzWmGk7cEGXU6hFDGGfoYImhD6T0lcNGfSJ7Ykj92WdwRChq6V2OMRw08mXNF1Igy3HhgZ7&#10;2jVU/Zx+jYJl2fuP6+6c26P7/isOs4Jm+K7U0+P4tgIRaAx38c291wrmr3FtPBOPgNz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rsFRDDAAAA3AAAAA8AAAAAAAAAAAAA&#10;AAAAoQIAAGRycy9kb3ducmV2LnhtbFBLBQYAAAAABAAEAPkAAACRAwAAAAA=&#10;" strokeweight=".5pt"/>
                <v:rect id="Rectangle 602" o:spid="_x0000_s1623" style="position:absolute;left:23209;top:29571;width:711;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Qv7cIA&#10;AADcAAAADwAAAGRycy9kb3ducmV2LnhtbESPzYoCMRCE74LvEFrwphkFF501igiCLl4c9wGaSc8P&#10;Jp0hyTqzb28WhD0WVfUVtd0P1ogn+dA6VrCYZyCIS6dbrhV830+zNYgQkTUax6TglwLsd+PRFnPt&#10;er7Rs4i1SBAOOSpoYuxyKUPZkMUwdx1x8irnLcYkfS21xz7BrZHLLPuQFltOCw12dGyofBQ/VoG8&#10;F6d+XRifua9ldTWX860ip9R0Mhw+QUQa4n/43T5rBavNB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pC/twgAAANwAAAAPAAAAAAAAAAAAAAAAAJgCAABkcnMvZG93&#10;bnJldi54bWxQSwUGAAAAAAQABAD1AAAAhwMAAAAA&#10;" filled="f" stroked="f">
                  <v:textbox style="mso-fit-shape-to-text:t" inset="0,0,0,0">
                    <w:txbxContent>
                      <w:p w14:paraId="338CA478" w14:textId="77777777" w:rsidR="002C11AD" w:rsidRDefault="002C11AD">
                        <w:r>
                          <w:rPr>
                            <w:rFonts w:ascii="Arial" w:hAnsi="Arial" w:cs="Arial"/>
                            <w:color w:val="000000"/>
                            <w:kern w:val="0"/>
                            <w:sz w:val="20"/>
                            <w:szCs w:val="20"/>
                          </w:rPr>
                          <w:t>4</w:t>
                        </w:r>
                      </w:p>
                    </w:txbxContent>
                  </v:textbox>
                </v:rect>
                <v:line id="Line 603" o:spid="_x0000_s1624" style="position:absolute;visibility:visible;mso-wrap-style:square" from="30156,28809" to="30156,29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7Xt7cIAAADcAAAADwAAAGRycy9kb3ducmV2LnhtbERPz2vCMBS+C/sfwhvspulGEalNRR3C&#10;YIdR9eLt0TzbavNSkszW/fXLQfD48f3OV6PpxI2cby0reJ8lIIgrq1uuFRwPu+kChA/IGjvLpOBO&#10;HlbFyyTHTNuBS7rtQy1iCPsMFTQh9JmUvmrIoJ/ZnjhyZ+sMhghdLbXDIYabTn4kyVwabDk2NNjT&#10;tqHquv81ChaH3n/et6ed/XGXv/I7LSnFjVJvr+N6CSLQGJ7ih/tLK5gncX48E4+ALP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7Xt7cIAAADcAAAADwAAAAAAAAAAAAAA&#10;AAChAgAAZHJzL2Rvd25yZXYueG1sUEsFBgAAAAAEAAQA+QAAAJADAAAAAA==&#10;" strokeweight=".5pt"/>
                <v:rect id="Rectangle 604" o:spid="_x0000_s1625" style="position:absolute;left:29819;top:29571;width:711;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XEMEA&#10;AADcAAAADwAAAGRycy9kb3ducmV2LnhtbESPzYoCMRCE78K+Q+gFb5roQWQ0yrIgqHhx9AGaSc8P&#10;m3SGJOuMb28WFjwWVfUVtd2PzooHhdh51rCYKxDElTcdNxrut8NsDSImZIPWM2l4UoT97mOyxcL4&#10;ga/0KFMjMoRjgRralPpCyli15DDOfU+cvdoHhynL0EgTcMhwZ+VSqZV02HFeaLGn75aqn/LXaZC3&#10;8jCsSxuUPy/riz0drzV5raef49cGRKIxvcP/7aPRsFIL+DuTj4Dc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91xDBAAAA3AAAAA8AAAAAAAAAAAAAAAAAmAIAAGRycy9kb3du&#10;cmV2LnhtbFBLBQYAAAAABAAEAPUAAACGAwAAAAA=&#10;" filled="f" stroked="f">
                  <v:textbox style="mso-fit-shape-to-text:t" inset="0,0,0,0">
                    <w:txbxContent>
                      <w:p w14:paraId="315EB0CB" w14:textId="77777777" w:rsidR="002C11AD" w:rsidRDefault="002C11AD">
                        <w:r>
                          <w:rPr>
                            <w:rFonts w:ascii="Arial" w:hAnsi="Arial" w:cs="Arial"/>
                            <w:color w:val="000000"/>
                            <w:kern w:val="0"/>
                            <w:sz w:val="20"/>
                            <w:szCs w:val="20"/>
                          </w:rPr>
                          <w:t>6</w:t>
                        </w:r>
                      </w:p>
                    </w:txbxContent>
                  </v:textbox>
                </v:rect>
                <v:line id="Line 605" o:spid="_x0000_s1626" style="position:absolute;visibility:visible;mso-wrap-style:square" from="36766,28809" to="36766,29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vWAcYAAADcAAAADwAAAGRycy9kb3ducmV2LnhtbESPzWrDMBCE74W8g9hCb43cYEJwooT8&#10;YCj0UJz00ttibWwn1spIqu306atCIMdhZr5hVpvRtKIn5xvLCt6mCQji0uqGKwVfp/x1AcIHZI2t&#10;ZVJwIw+b9eRphZm2AxfUH0MlIoR9hgrqELpMSl/WZNBPbUccvbN1BkOUrpLa4RDhppWzJJlLgw3H&#10;hRo72tdUXo8/RsHi1PnDbf+d2093+S0+0oJS3Cn18jxulyACjeERvrfftYJ5MoP/M/EIyP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gr1gHGAAAA3AAAAA8AAAAAAAAA&#10;AAAAAAAAoQIAAGRycy9kb3ducmV2LnhtbFBLBQYAAAAABAAEAPkAAACUAwAAAAA=&#10;" strokeweight=".5pt"/>
                <v:rect id="Rectangle 606" o:spid="_x0000_s1627" style="position:absolute;left:36429;top:29571;width:712;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Ps/MEA&#10;AADcAAAADwAAAGRycy9kb3ducmV2LnhtbESP3WoCMRSE74W+QzhC7zTRgsjWKCIIVnrj6gMcNmd/&#10;aHKyJKm7fXtTELwcZuYbZrMbnRV3CrHzrGExVyCIK286bjTcrsfZGkRMyAatZ9LwRxF227fJBgvj&#10;B77QvUyNyBCOBWpoU+oLKWPVksM49z1x9mofHKYsQyNNwCHDnZVLpVbSYcd5ocWeDi1VP+Wv0yCv&#10;5XFYlzYof17W3/brdKnJa/0+HfefIBKN6RV+tk9Gw0p9wP+ZfATk9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hj7PzBAAAA3AAAAA8AAAAAAAAAAAAAAAAAmAIAAGRycy9kb3du&#10;cmV2LnhtbFBLBQYAAAAABAAEAPUAAACGAwAAAAA=&#10;" filled="f" stroked="f">
                  <v:textbox style="mso-fit-shape-to-text:t" inset="0,0,0,0">
                    <w:txbxContent>
                      <w:p w14:paraId="5FF75D75" w14:textId="77777777" w:rsidR="002C11AD" w:rsidRDefault="002C11AD">
                        <w:r>
                          <w:rPr>
                            <w:rFonts w:ascii="Arial" w:hAnsi="Arial" w:cs="Arial"/>
                            <w:color w:val="000000"/>
                            <w:kern w:val="0"/>
                            <w:sz w:val="20"/>
                            <w:szCs w:val="20"/>
                          </w:rPr>
                          <w:t>8</w:t>
                        </w:r>
                      </w:p>
                    </w:txbxContent>
                  </v:textbox>
                </v:rect>
                <v:line id="Line 607" o:spid="_x0000_s1628" style="position:absolute;visibility:visible;mso-wrap-style:square" from="43376,28809" to="43376,29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7r7sQAAADcAAAADwAAAGRycy9kb3ducmV2LnhtbESPQYvCMBSE7wv+h/CEva3pShHpGsVV&#10;BGEPUvWyt0fzbKvNS0miVn+9EQSPw8x8w0xmnWnEhZyvLSv4HiQgiAuray4V7HerrzEIH5A1NpZJ&#10;wY08zKa9jwlm2l45p8s2lCJC2GeooAqhzaT0RUUG/cC2xNE7WGcwROlKqR1eI9w0cpgkI2mw5rhQ&#10;YUuLiorT9mwUjHetX94W/yu7ccd7/pfmlOKvUp/9bv4DIlAX3uFXe60VjJIUnmfiEZDT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juvuxAAAANwAAAAPAAAAAAAAAAAA&#10;AAAAAKECAABkcnMvZG93bnJldi54bWxQSwUGAAAAAAQABAD5AAAAkgMAAAAA&#10;" strokeweight=".5pt"/>
                <v:rect id="Rectangle 608" o:spid="_x0000_s1629" style="position:absolute;left:42678;top:29571;width:1416;height:14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bRE8EA&#10;AADcAAAADwAAAGRycy9kb3ducmV2LnhtbESP3WoCMRSE74W+QzhC7zRRqMjWKCIIVnrj6gMcNmd/&#10;aHKyJKm7fXtTELwcZuYbZrMbnRV3CrHzrGExVyCIK286bjTcrsfZGkRMyAatZ9LwRxF227fJBgvj&#10;B77QvUyNyBCOBWpoU+oLKWPVksM49z1x9mofHKYsQyNNwCHDnZVLpVbSYcd5ocWeDi1VP+Wv0yCv&#10;5XFYlzYof17W3/brdKnJa/0+HfefIBKN6RV+tk9Gw0p9wP+ZfATk9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jG0RPBAAAA3AAAAA8AAAAAAAAAAAAAAAAAmAIAAGRycy9kb3du&#10;cmV2LnhtbFBLBQYAAAAABAAEAPUAAACGAwAAAAA=&#10;" filled="f" stroked="f">
                  <v:textbox style="mso-fit-shape-to-text:t" inset="0,0,0,0">
                    <w:txbxContent>
                      <w:p w14:paraId="5692FDFB" w14:textId="77777777" w:rsidR="002C11AD" w:rsidRDefault="002C11AD">
                        <w:r>
                          <w:rPr>
                            <w:rFonts w:ascii="Arial" w:hAnsi="Arial" w:cs="Arial"/>
                            <w:color w:val="000000"/>
                            <w:kern w:val="0"/>
                            <w:sz w:val="20"/>
                            <w:szCs w:val="20"/>
                          </w:rPr>
                          <w:t>10</w:t>
                        </w:r>
                      </w:p>
                    </w:txbxContent>
                  </v:textbox>
                </v:rect>
                <v:rect id="Rectangle 609" o:spid="_x0000_s1630" style="position:absolute;left:18002;top:30829;width:16618;height:16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RPZMEA&#10;AADcAAAADwAAAGRycy9kb3ducmV2LnhtbESP3WoCMRSE74W+QzgF7zSpF4usRhFB0OKNax/gsDn7&#10;g8nJkqTu+vZNodDLYWa+Ybb7yVnxpBB7zxo+lgoEce1Nz62Gr/tpsQYRE7JB65k0vCjCfvc222Jp&#10;/Mg3elapFRnCsUQNXUpDKWWsO3IYl34gzl7jg8OUZWilCThmuLNypVQhHfacFzoc6NhR/ai+nQZ5&#10;r07jurJB+c9Vc7WX860hr/X8fTpsQCSa0n/4r302GgpVwO+ZfATk7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gUT2TBAAAA3AAAAA8AAAAAAAAAAAAAAAAAmAIAAGRycy9kb3du&#10;cmV2LnhtbFBLBQYAAAAABAAEAPUAAACGAwAAAAA=&#10;" filled="f" stroked="f">
                  <v:textbox style="mso-fit-shape-to-text:t" inset="0,0,0,0">
                    <w:txbxContent>
                      <w:p w14:paraId="3C63CAA9" w14:textId="77777777" w:rsidR="002C11AD" w:rsidRDefault="002C11AD">
                        <w:r>
                          <w:rPr>
                            <w:rFonts w:ascii="Arial" w:hAnsi="Arial" w:cs="Arial"/>
                            <w:color w:val="000000"/>
                            <w:kern w:val="0"/>
                            <w:sz w:val="22"/>
                          </w:rPr>
                          <w:t xml:space="preserve">Times after </w:t>
                        </w:r>
                        <w:proofErr w:type="gramStart"/>
                        <w:r>
                          <w:rPr>
                            <w:rFonts w:ascii="Arial" w:hAnsi="Arial" w:cs="Arial"/>
                            <w:color w:val="000000"/>
                            <w:kern w:val="0"/>
                            <w:sz w:val="22"/>
                          </w:rPr>
                          <w:t>surgery(</w:t>
                        </w:r>
                        <w:proofErr w:type="gramEnd"/>
                        <w:r>
                          <w:rPr>
                            <w:rFonts w:ascii="Arial" w:hAnsi="Arial" w:cs="Arial" w:hint="eastAsia"/>
                            <w:color w:val="000000"/>
                            <w:kern w:val="0"/>
                            <w:sz w:val="22"/>
                          </w:rPr>
                          <w:t>Years</w:t>
                        </w:r>
                        <w:r>
                          <w:rPr>
                            <w:rFonts w:ascii="Arial" w:hAnsi="Arial" w:cs="Arial"/>
                            <w:color w:val="000000"/>
                            <w:kern w:val="0"/>
                            <w:sz w:val="22"/>
                          </w:rPr>
                          <w:t>)</w:t>
                        </w:r>
                      </w:p>
                    </w:txbxContent>
                  </v:textbox>
                </v:rect>
                <v:rect id="Rectangle 610" o:spid="_x0000_s1631" style="position:absolute;left:-464;top:15399;width:6527;height:1606;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p+kcUA&#10;AADcAAAADwAAAGRycy9kb3ducmV2LnhtbESPQWvCQBSE74X+h+UVeil1t8VGm7qKBIKeCmr1/Mi+&#10;JqHZtyG7Ncm/dwXB4zAz3zCL1WAbcabO1441vE0UCOLCmZpLDT+H/HUOwgdkg41j0jCSh9Xy8WGB&#10;qXE97+i8D6WIEPYpaqhCaFMpfVGRRT9xLXH0fl1nMUTZldJ02Ee4beS7Uom0WHNcqLClrKLib/9v&#10;NXwoPB3G7xlnL9N1u/sM+Wljjlo/Pw3rLxCBhnAP39pboyFRM7ieiUdALi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mn6RxQAAANwAAAAPAAAAAAAAAAAAAAAAAJgCAABkcnMv&#10;ZG93bnJldi54bWxQSwUGAAAAAAQABAD1AAAAigMAAAAA&#10;" filled="f" stroked="f">
                  <v:textbox style="mso-fit-shape-to-text:t" inset="0,0,0,0">
                    <w:txbxContent>
                      <w:p w14:paraId="6F4BC066" w14:textId="77777777" w:rsidR="002C11AD" w:rsidRDefault="002C11AD">
                        <w:r>
                          <w:rPr>
                            <w:rFonts w:ascii="Arial" w:hAnsi="Arial" w:cs="Arial"/>
                            <w:color w:val="000000"/>
                            <w:kern w:val="0"/>
                            <w:sz w:val="22"/>
                          </w:rPr>
                          <w:t>Probability</w:t>
                        </w:r>
                      </w:p>
                    </w:txbxContent>
                  </v:textbox>
                </v:rect>
                <w10:wrap anchorx="page" anchory="page"/>
                <w10:anchorlock/>
              </v:group>
            </w:pict>
          </mc:Fallback>
        </mc:AlternateContent>
      </w:r>
    </w:p>
    <w:p w14:paraId="455DAF5C" w14:textId="77777777" w:rsidR="008F3DBB" w:rsidRPr="00643719" w:rsidRDefault="00904D05" w:rsidP="004D6F19">
      <w:pPr>
        <w:widowControl/>
        <w:spacing w:line="360" w:lineRule="auto"/>
        <w:rPr>
          <w:rFonts w:ascii="Book Antiqua" w:hAnsi="Book Antiqua"/>
          <w:szCs w:val="24"/>
        </w:rPr>
      </w:pPr>
      <w:r w:rsidRPr="00643719">
        <w:rPr>
          <w:rFonts w:ascii="Book Antiqua" w:hAnsi="Book Antiqua"/>
          <w:szCs w:val="24"/>
        </w:rPr>
        <w:t>B</w:t>
      </w:r>
    </w:p>
    <w:p w14:paraId="361D2C5F" w14:textId="77777777" w:rsidR="008F3DBB" w:rsidRPr="00643719" w:rsidRDefault="00D423D8" w:rsidP="004D6F19">
      <w:pPr>
        <w:widowControl/>
        <w:spacing w:line="360" w:lineRule="auto"/>
        <w:rPr>
          <w:rFonts w:ascii="Book Antiqua" w:hAnsi="Book Antiqua"/>
          <w:szCs w:val="24"/>
        </w:rPr>
      </w:pPr>
      <w:r w:rsidRPr="00643719">
        <w:rPr>
          <w:rFonts w:ascii="Book Antiqua" w:hAnsi="Book Antiqua"/>
          <w:noProof/>
          <w:szCs w:val="24"/>
          <w:lang w:eastAsia="en-US"/>
        </w:rPr>
        <mc:AlternateContent>
          <mc:Choice Requires="wpc">
            <w:drawing>
              <wp:inline distT="0" distB="0" distL="0" distR="0" wp14:anchorId="68DC09A2" wp14:editId="5C6A8562">
                <wp:extent cx="5113020" cy="3745230"/>
                <wp:effectExtent l="0" t="0" r="1905" b="0"/>
                <wp:docPr id="754" name="キャンバス 75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609" name="Rectangle 614"/>
                        <wps:cNvSpPr>
                          <a:spLocks noChangeArrowheads="1"/>
                        </wps:cNvSpPr>
                        <wps:spPr bwMode="auto">
                          <a:xfrm>
                            <a:off x="42545" y="40005"/>
                            <a:ext cx="5029200" cy="3663950"/>
                          </a:xfrm>
                          <a:prstGeom prst="rect">
                            <a:avLst/>
                          </a:prstGeom>
                          <a:solidFill>
                            <a:srgbClr val="EAF2F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0" name="Rectangle 615"/>
                        <wps:cNvSpPr>
                          <a:spLocks noChangeArrowheads="1"/>
                        </wps:cNvSpPr>
                        <wps:spPr bwMode="auto">
                          <a:xfrm>
                            <a:off x="45720" y="45720"/>
                            <a:ext cx="5023485" cy="3651885"/>
                          </a:xfrm>
                          <a:prstGeom prst="rect">
                            <a:avLst/>
                          </a:prstGeom>
                          <a:solidFill>
                            <a:srgbClr val="FFFFFF"/>
                          </a:solidFill>
                          <a:ln w="6350">
                            <a:solidFill>
                              <a:srgbClr val="EAF2F3"/>
                            </a:solidFill>
                            <a:prstDash val="solid"/>
                            <a:miter lim="800000"/>
                            <a:headEnd/>
                            <a:tailEnd/>
                          </a:ln>
                        </wps:spPr>
                        <wps:bodyPr rot="0" vert="horz" wrap="square" lIns="91440" tIns="45720" rIns="91440" bIns="45720" anchor="t" anchorCtr="0" upright="1">
                          <a:noAutofit/>
                        </wps:bodyPr>
                      </wps:wsp>
                      <wps:wsp>
                        <wps:cNvPr id="611" name="Rectangle 616"/>
                        <wps:cNvSpPr>
                          <a:spLocks noChangeArrowheads="1"/>
                        </wps:cNvSpPr>
                        <wps:spPr bwMode="auto">
                          <a:xfrm>
                            <a:off x="737235" y="485140"/>
                            <a:ext cx="3893185" cy="2383790"/>
                          </a:xfrm>
                          <a:prstGeom prst="rect">
                            <a:avLst/>
                          </a:prstGeom>
                          <a:solidFill>
                            <a:srgbClr val="FFFFFF"/>
                          </a:solidFill>
                          <a:ln w="15240">
                            <a:solidFill>
                              <a:srgbClr val="FFFFFF"/>
                            </a:solidFill>
                            <a:prstDash val="solid"/>
                            <a:miter lim="800000"/>
                            <a:headEnd/>
                            <a:tailEnd/>
                          </a:ln>
                        </wps:spPr>
                        <wps:bodyPr rot="0" vert="horz" wrap="square" lIns="91440" tIns="45720" rIns="91440" bIns="45720" anchor="t" anchorCtr="0" upright="1">
                          <a:noAutofit/>
                        </wps:bodyPr>
                      </wps:wsp>
                      <wps:wsp>
                        <wps:cNvPr id="612" name="Line 617"/>
                        <wps:cNvCnPr/>
                        <wps:spPr bwMode="auto">
                          <a:xfrm>
                            <a:off x="737235" y="2231390"/>
                            <a:ext cx="3893185" cy="0"/>
                          </a:xfrm>
                          <a:prstGeom prst="line">
                            <a:avLst/>
                          </a:prstGeom>
                          <a:noFill/>
                          <a:ln w="12065" cap="flat">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613" name="Line 618"/>
                        <wps:cNvCnPr/>
                        <wps:spPr bwMode="auto">
                          <a:xfrm>
                            <a:off x="737235" y="1677035"/>
                            <a:ext cx="3893185" cy="0"/>
                          </a:xfrm>
                          <a:prstGeom prst="line">
                            <a:avLst/>
                          </a:prstGeom>
                          <a:noFill/>
                          <a:ln w="12065" cap="flat">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614" name="Line 619"/>
                        <wps:cNvCnPr/>
                        <wps:spPr bwMode="auto">
                          <a:xfrm>
                            <a:off x="737235" y="1122045"/>
                            <a:ext cx="3893185" cy="0"/>
                          </a:xfrm>
                          <a:prstGeom prst="line">
                            <a:avLst/>
                          </a:prstGeom>
                          <a:noFill/>
                          <a:ln w="12065" cap="flat">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615" name="Line 620"/>
                        <wps:cNvCnPr/>
                        <wps:spPr bwMode="auto">
                          <a:xfrm>
                            <a:off x="737235" y="563880"/>
                            <a:ext cx="3893185" cy="0"/>
                          </a:xfrm>
                          <a:prstGeom prst="line">
                            <a:avLst/>
                          </a:prstGeom>
                          <a:noFill/>
                          <a:ln w="12065" cap="flat">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616" name="Freeform 621"/>
                        <wps:cNvSpPr>
                          <a:spLocks/>
                        </wps:cNvSpPr>
                        <wps:spPr bwMode="auto">
                          <a:xfrm>
                            <a:off x="819150" y="563880"/>
                            <a:ext cx="3467100" cy="119380"/>
                          </a:xfrm>
                          <a:custGeom>
                            <a:avLst/>
                            <a:gdLst>
                              <a:gd name="T0" fmla="*/ 73 w 1138"/>
                              <a:gd name="T1" fmla="*/ 0 h 39"/>
                              <a:gd name="T2" fmla="*/ 89 w 1138"/>
                              <a:gd name="T3" fmla="*/ 4 h 39"/>
                              <a:gd name="T4" fmla="*/ 122 w 1138"/>
                              <a:gd name="T5" fmla="*/ 4 h 39"/>
                              <a:gd name="T6" fmla="*/ 133 w 1138"/>
                              <a:gd name="T7" fmla="*/ 4 h 39"/>
                              <a:gd name="T8" fmla="*/ 151 w 1138"/>
                              <a:gd name="T9" fmla="*/ 8 h 39"/>
                              <a:gd name="T10" fmla="*/ 165 w 1138"/>
                              <a:gd name="T11" fmla="*/ 8 h 39"/>
                              <a:gd name="T12" fmla="*/ 178 w 1138"/>
                              <a:gd name="T13" fmla="*/ 12 h 39"/>
                              <a:gd name="T14" fmla="*/ 215 w 1138"/>
                              <a:gd name="T15" fmla="*/ 17 h 39"/>
                              <a:gd name="T16" fmla="*/ 235 w 1138"/>
                              <a:gd name="T17" fmla="*/ 17 h 39"/>
                              <a:gd name="T18" fmla="*/ 247 w 1138"/>
                              <a:gd name="T19" fmla="*/ 17 h 39"/>
                              <a:gd name="T20" fmla="*/ 253 w 1138"/>
                              <a:gd name="T21" fmla="*/ 17 h 39"/>
                              <a:gd name="T22" fmla="*/ 262 w 1138"/>
                              <a:gd name="T23" fmla="*/ 17 h 39"/>
                              <a:gd name="T24" fmla="*/ 274 w 1138"/>
                              <a:gd name="T25" fmla="*/ 17 h 39"/>
                              <a:gd name="T26" fmla="*/ 299 w 1138"/>
                              <a:gd name="T27" fmla="*/ 17 h 39"/>
                              <a:gd name="T28" fmla="*/ 302 w 1138"/>
                              <a:gd name="T29" fmla="*/ 17 h 39"/>
                              <a:gd name="T30" fmla="*/ 306 w 1138"/>
                              <a:gd name="T31" fmla="*/ 17 h 39"/>
                              <a:gd name="T32" fmla="*/ 309 w 1138"/>
                              <a:gd name="T33" fmla="*/ 17 h 39"/>
                              <a:gd name="T34" fmla="*/ 326 w 1138"/>
                              <a:gd name="T35" fmla="*/ 17 h 39"/>
                              <a:gd name="T36" fmla="*/ 338 w 1138"/>
                              <a:gd name="T37" fmla="*/ 22 h 39"/>
                              <a:gd name="T38" fmla="*/ 343 w 1138"/>
                              <a:gd name="T39" fmla="*/ 27 h 39"/>
                              <a:gd name="T40" fmla="*/ 359 w 1138"/>
                              <a:gd name="T41" fmla="*/ 27 h 39"/>
                              <a:gd name="T42" fmla="*/ 365 w 1138"/>
                              <a:gd name="T43" fmla="*/ 27 h 39"/>
                              <a:gd name="T44" fmla="*/ 367 w 1138"/>
                              <a:gd name="T45" fmla="*/ 27 h 39"/>
                              <a:gd name="T46" fmla="*/ 371 w 1138"/>
                              <a:gd name="T47" fmla="*/ 27 h 39"/>
                              <a:gd name="T48" fmla="*/ 373 w 1138"/>
                              <a:gd name="T49" fmla="*/ 27 h 39"/>
                              <a:gd name="T50" fmla="*/ 380 w 1138"/>
                              <a:gd name="T51" fmla="*/ 27 h 39"/>
                              <a:gd name="T52" fmla="*/ 394 w 1138"/>
                              <a:gd name="T53" fmla="*/ 27 h 39"/>
                              <a:gd name="T54" fmla="*/ 406 w 1138"/>
                              <a:gd name="T55" fmla="*/ 27 h 39"/>
                              <a:gd name="T56" fmla="*/ 416 w 1138"/>
                              <a:gd name="T57" fmla="*/ 27 h 39"/>
                              <a:gd name="T58" fmla="*/ 425 w 1138"/>
                              <a:gd name="T59" fmla="*/ 27 h 39"/>
                              <a:gd name="T60" fmla="*/ 429 w 1138"/>
                              <a:gd name="T61" fmla="*/ 27 h 39"/>
                              <a:gd name="T62" fmla="*/ 431 w 1138"/>
                              <a:gd name="T63" fmla="*/ 27 h 39"/>
                              <a:gd name="T64" fmla="*/ 435 w 1138"/>
                              <a:gd name="T65" fmla="*/ 27 h 39"/>
                              <a:gd name="T66" fmla="*/ 440 w 1138"/>
                              <a:gd name="T67" fmla="*/ 27 h 39"/>
                              <a:gd name="T68" fmla="*/ 448 w 1138"/>
                              <a:gd name="T69" fmla="*/ 27 h 39"/>
                              <a:gd name="T70" fmla="*/ 452 w 1138"/>
                              <a:gd name="T71" fmla="*/ 27 h 39"/>
                              <a:gd name="T72" fmla="*/ 453 w 1138"/>
                              <a:gd name="T73" fmla="*/ 27 h 39"/>
                              <a:gd name="T74" fmla="*/ 461 w 1138"/>
                              <a:gd name="T75" fmla="*/ 27 h 39"/>
                              <a:gd name="T76" fmla="*/ 472 w 1138"/>
                              <a:gd name="T77" fmla="*/ 27 h 39"/>
                              <a:gd name="T78" fmla="*/ 483 w 1138"/>
                              <a:gd name="T79" fmla="*/ 27 h 39"/>
                              <a:gd name="T80" fmla="*/ 486 w 1138"/>
                              <a:gd name="T81" fmla="*/ 27 h 39"/>
                              <a:gd name="T82" fmla="*/ 488 w 1138"/>
                              <a:gd name="T83" fmla="*/ 27 h 39"/>
                              <a:gd name="T84" fmla="*/ 492 w 1138"/>
                              <a:gd name="T85" fmla="*/ 27 h 39"/>
                              <a:gd name="T86" fmla="*/ 504 w 1138"/>
                              <a:gd name="T87" fmla="*/ 27 h 39"/>
                              <a:gd name="T88" fmla="*/ 516 w 1138"/>
                              <a:gd name="T89" fmla="*/ 39 h 39"/>
                              <a:gd name="T90" fmla="*/ 525 w 1138"/>
                              <a:gd name="T91" fmla="*/ 39 h 39"/>
                              <a:gd name="T92" fmla="*/ 547 w 1138"/>
                              <a:gd name="T93" fmla="*/ 39 h 39"/>
                              <a:gd name="T94" fmla="*/ 552 w 1138"/>
                              <a:gd name="T95" fmla="*/ 39 h 39"/>
                              <a:gd name="T96" fmla="*/ 567 w 1138"/>
                              <a:gd name="T97" fmla="*/ 39 h 39"/>
                              <a:gd name="T98" fmla="*/ 573 w 1138"/>
                              <a:gd name="T99" fmla="*/ 39 h 39"/>
                              <a:gd name="T100" fmla="*/ 593 w 1138"/>
                              <a:gd name="T101" fmla="*/ 39 h 39"/>
                              <a:gd name="T102" fmla="*/ 608 w 1138"/>
                              <a:gd name="T103" fmla="*/ 39 h 39"/>
                              <a:gd name="T104" fmla="*/ 612 w 1138"/>
                              <a:gd name="T105" fmla="*/ 39 h 39"/>
                              <a:gd name="T106" fmla="*/ 619 w 1138"/>
                              <a:gd name="T107" fmla="*/ 39 h 39"/>
                              <a:gd name="T108" fmla="*/ 636 w 1138"/>
                              <a:gd name="T109" fmla="*/ 39 h 39"/>
                              <a:gd name="T110" fmla="*/ 662 w 1138"/>
                              <a:gd name="T111" fmla="*/ 39 h 39"/>
                              <a:gd name="T112" fmla="*/ 682 w 1138"/>
                              <a:gd name="T113" fmla="*/ 39 h 39"/>
                              <a:gd name="T114" fmla="*/ 795 w 1138"/>
                              <a:gd name="T115" fmla="*/ 39 h 39"/>
                              <a:gd name="T116" fmla="*/ 824 w 1138"/>
                              <a:gd name="T117" fmla="*/ 39 h 39"/>
                              <a:gd name="T118" fmla="*/ 871 w 1138"/>
                              <a:gd name="T119" fmla="*/ 39 h 39"/>
                              <a:gd name="T120" fmla="*/ 1085 w 1138"/>
                              <a:gd name="T121" fmla="*/ 39 h 39"/>
                              <a:gd name="T122" fmla="*/ 1138 w 1138"/>
                              <a:gd name="T123" fmla="*/ 39 h 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138" h="39">
                                <a:moveTo>
                                  <a:pt x="0" y="0"/>
                                </a:moveTo>
                                <a:lnTo>
                                  <a:pt x="0" y="0"/>
                                </a:lnTo>
                                <a:lnTo>
                                  <a:pt x="0" y="0"/>
                                </a:lnTo>
                                <a:lnTo>
                                  <a:pt x="68" y="0"/>
                                </a:lnTo>
                                <a:lnTo>
                                  <a:pt x="68" y="0"/>
                                </a:lnTo>
                                <a:lnTo>
                                  <a:pt x="73" y="0"/>
                                </a:lnTo>
                                <a:lnTo>
                                  <a:pt x="73" y="0"/>
                                </a:lnTo>
                                <a:lnTo>
                                  <a:pt x="79" y="0"/>
                                </a:lnTo>
                                <a:lnTo>
                                  <a:pt x="79" y="0"/>
                                </a:lnTo>
                                <a:lnTo>
                                  <a:pt x="85" y="0"/>
                                </a:lnTo>
                                <a:lnTo>
                                  <a:pt x="85" y="4"/>
                                </a:lnTo>
                                <a:lnTo>
                                  <a:pt x="89" y="4"/>
                                </a:lnTo>
                                <a:lnTo>
                                  <a:pt x="89" y="4"/>
                                </a:lnTo>
                                <a:lnTo>
                                  <a:pt x="93" y="4"/>
                                </a:lnTo>
                                <a:lnTo>
                                  <a:pt x="93" y="4"/>
                                </a:lnTo>
                                <a:lnTo>
                                  <a:pt x="98" y="4"/>
                                </a:lnTo>
                                <a:lnTo>
                                  <a:pt x="98" y="4"/>
                                </a:lnTo>
                                <a:lnTo>
                                  <a:pt x="122" y="4"/>
                                </a:lnTo>
                                <a:lnTo>
                                  <a:pt x="122" y="4"/>
                                </a:lnTo>
                                <a:lnTo>
                                  <a:pt x="128" y="4"/>
                                </a:lnTo>
                                <a:lnTo>
                                  <a:pt x="128" y="4"/>
                                </a:lnTo>
                                <a:lnTo>
                                  <a:pt x="130" y="4"/>
                                </a:lnTo>
                                <a:lnTo>
                                  <a:pt x="130" y="4"/>
                                </a:lnTo>
                                <a:lnTo>
                                  <a:pt x="133" y="4"/>
                                </a:lnTo>
                                <a:lnTo>
                                  <a:pt x="133" y="4"/>
                                </a:lnTo>
                                <a:lnTo>
                                  <a:pt x="141" y="4"/>
                                </a:lnTo>
                                <a:lnTo>
                                  <a:pt x="141" y="4"/>
                                </a:lnTo>
                                <a:lnTo>
                                  <a:pt x="143" y="4"/>
                                </a:lnTo>
                                <a:lnTo>
                                  <a:pt x="143" y="8"/>
                                </a:lnTo>
                                <a:lnTo>
                                  <a:pt x="151" y="8"/>
                                </a:lnTo>
                                <a:lnTo>
                                  <a:pt x="151" y="8"/>
                                </a:lnTo>
                                <a:lnTo>
                                  <a:pt x="163" y="8"/>
                                </a:lnTo>
                                <a:lnTo>
                                  <a:pt x="163" y="8"/>
                                </a:lnTo>
                                <a:lnTo>
                                  <a:pt x="164" y="8"/>
                                </a:lnTo>
                                <a:lnTo>
                                  <a:pt x="164" y="8"/>
                                </a:lnTo>
                                <a:lnTo>
                                  <a:pt x="165" y="8"/>
                                </a:lnTo>
                                <a:lnTo>
                                  <a:pt x="165" y="8"/>
                                </a:lnTo>
                                <a:lnTo>
                                  <a:pt x="170" y="8"/>
                                </a:lnTo>
                                <a:lnTo>
                                  <a:pt x="170" y="12"/>
                                </a:lnTo>
                                <a:lnTo>
                                  <a:pt x="172" y="12"/>
                                </a:lnTo>
                                <a:lnTo>
                                  <a:pt x="172" y="12"/>
                                </a:lnTo>
                                <a:lnTo>
                                  <a:pt x="178" y="12"/>
                                </a:lnTo>
                                <a:lnTo>
                                  <a:pt x="178" y="12"/>
                                </a:lnTo>
                                <a:lnTo>
                                  <a:pt x="185" y="12"/>
                                </a:lnTo>
                                <a:lnTo>
                                  <a:pt x="185" y="17"/>
                                </a:lnTo>
                                <a:lnTo>
                                  <a:pt x="185" y="17"/>
                                </a:lnTo>
                                <a:lnTo>
                                  <a:pt x="185" y="17"/>
                                </a:lnTo>
                                <a:lnTo>
                                  <a:pt x="215" y="17"/>
                                </a:lnTo>
                                <a:lnTo>
                                  <a:pt x="215" y="17"/>
                                </a:lnTo>
                                <a:lnTo>
                                  <a:pt x="232" y="17"/>
                                </a:lnTo>
                                <a:lnTo>
                                  <a:pt x="232" y="17"/>
                                </a:lnTo>
                                <a:lnTo>
                                  <a:pt x="233" y="17"/>
                                </a:lnTo>
                                <a:lnTo>
                                  <a:pt x="233" y="17"/>
                                </a:lnTo>
                                <a:lnTo>
                                  <a:pt x="235" y="17"/>
                                </a:lnTo>
                                <a:lnTo>
                                  <a:pt x="235" y="17"/>
                                </a:lnTo>
                                <a:lnTo>
                                  <a:pt x="243" y="17"/>
                                </a:lnTo>
                                <a:lnTo>
                                  <a:pt x="243" y="17"/>
                                </a:lnTo>
                                <a:lnTo>
                                  <a:pt x="243" y="17"/>
                                </a:lnTo>
                                <a:lnTo>
                                  <a:pt x="243" y="17"/>
                                </a:lnTo>
                                <a:lnTo>
                                  <a:pt x="247" y="17"/>
                                </a:lnTo>
                                <a:lnTo>
                                  <a:pt x="247" y="17"/>
                                </a:lnTo>
                                <a:lnTo>
                                  <a:pt x="248" y="17"/>
                                </a:lnTo>
                                <a:lnTo>
                                  <a:pt x="248" y="17"/>
                                </a:lnTo>
                                <a:lnTo>
                                  <a:pt x="249" y="17"/>
                                </a:lnTo>
                                <a:lnTo>
                                  <a:pt x="249" y="17"/>
                                </a:lnTo>
                                <a:lnTo>
                                  <a:pt x="253" y="17"/>
                                </a:lnTo>
                                <a:lnTo>
                                  <a:pt x="253" y="17"/>
                                </a:lnTo>
                                <a:lnTo>
                                  <a:pt x="254" y="17"/>
                                </a:lnTo>
                                <a:lnTo>
                                  <a:pt x="254" y="17"/>
                                </a:lnTo>
                                <a:lnTo>
                                  <a:pt x="256" y="17"/>
                                </a:lnTo>
                                <a:lnTo>
                                  <a:pt x="256" y="17"/>
                                </a:lnTo>
                                <a:lnTo>
                                  <a:pt x="262" y="17"/>
                                </a:lnTo>
                                <a:lnTo>
                                  <a:pt x="262" y="17"/>
                                </a:lnTo>
                                <a:lnTo>
                                  <a:pt x="263" y="17"/>
                                </a:lnTo>
                                <a:lnTo>
                                  <a:pt x="263" y="17"/>
                                </a:lnTo>
                                <a:lnTo>
                                  <a:pt x="265" y="17"/>
                                </a:lnTo>
                                <a:lnTo>
                                  <a:pt x="265" y="17"/>
                                </a:lnTo>
                                <a:lnTo>
                                  <a:pt x="274" y="17"/>
                                </a:lnTo>
                                <a:lnTo>
                                  <a:pt x="274" y="17"/>
                                </a:lnTo>
                                <a:lnTo>
                                  <a:pt x="275" y="17"/>
                                </a:lnTo>
                                <a:lnTo>
                                  <a:pt x="275" y="17"/>
                                </a:lnTo>
                                <a:lnTo>
                                  <a:pt x="284" y="17"/>
                                </a:lnTo>
                                <a:lnTo>
                                  <a:pt x="284" y="17"/>
                                </a:lnTo>
                                <a:lnTo>
                                  <a:pt x="299" y="17"/>
                                </a:lnTo>
                                <a:lnTo>
                                  <a:pt x="299" y="17"/>
                                </a:lnTo>
                                <a:lnTo>
                                  <a:pt x="301" y="17"/>
                                </a:lnTo>
                                <a:lnTo>
                                  <a:pt x="301" y="17"/>
                                </a:lnTo>
                                <a:lnTo>
                                  <a:pt x="301" y="17"/>
                                </a:lnTo>
                                <a:lnTo>
                                  <a:pt x="301" y="17"/>
                                </a:lnTo>
                                <a:lnTo>
                                  <a:pt x="302" y="17"/>
                                </a:lnTo>
                                <a:lnTo>
                                  <a:pt x="302" y="17"/>
                                </a:lnTo>
                                <a:lnTo>
                                  <a:pt x="306" y="17"/>
                                </a:lnTo>
                                <a:lnTo>
                                  <a:pt x="306" y="17"/>
                                </a:lnTo>
                                <a:lnTo>
                                  <a:pt x="306" y="17"/>
                                </a:lnTo>
                                <a:lnTo>
                                  <a:pt x="306" y="17"/>
                                </a:lnTo>
                                <a:lnTo>
                                  <a:pt x="306" y="17"/>
                                </a:lnTo>
                                <a:lnTo>
                                  <a:pt x="306" y="17"/>
                                </a:lnTo>
                                <a:lnTo>
                                  <a:pt x="307" y="17"/>
                                </a:lnTo>
                                <a:lnTo>
                                  <a:pt x="307" y="17"/>
                                </a:lnTo>
                                <a:lnTo>
                                  <a:pt x="308" y="17"/>
                                </a:lnTo>
                                <a:lnTo>
                                  <a:pt x="308" y="17"/>
                                </a:lnTo>
                                <a:lnTo>
                                  <a:pt x="309" y="17"/>
                                </a:lnTo>
                                <a:lnTo>
                                  <a:pt x="309" y="17"/>
                                </a:lnTo>
                                <a:lnTo>
                                  <a:pt x="317" y="17"/>
                                </a:lnTo>
                                <a:lnTo>
                                  <a:pt x="317" y="17"/>
                                </a:lnTo>
                                <a:lnTo>
                                  <a:pt x="318" y="17"/>
                                </a:lnTo>
                                <a:lnTo>
                                  <a:pt x="318" y="17"/>
                                </a:lnTo>
                                <a:lnTo>
                                  <a:pt x="326" y="17"/>
                                </a:lnTo>
                                <a:lnTo>
                                  <a:pt x="326" y="22"/>
                                </a:lnTo>
                                <a:lnTo>
                                  <a:pt x="335" y="22"/>
                                </a:lnTo>
                                <a:lnTo>
                                  <a:pt x="335" y="22"/>
                                </a:lnTo>
                                <a:lnTo>
                                  <a:pt x="335" y="22"/>
                                </a:lnTo>
                                <a:lnTo>
                                  <a:pt x="335" y="22"/>
                                </a:lnTo>
                                <a:lnTo>
                                  <a:pt x="338" y="22"/>
                                </a:lnTo>
                                <a:lnTo>
                                  <a:pt x="338" y="22"/>
                                </a:lnTo>
                                <a:lnTo>
                                  <a:pt x="339" y="22"/>
                                </a:lnTo>
                                <a:lnTo>
                                  <a:pt x="339" y="27"/>
                                </a:lnTo>
                                <a:lnTo>
                                  <a:pt x="339" y="27"/>
                                </a:lnTo>
                                <a:lnTo>
                                  <a:pt x="339" y="27"/>
                                </a:lnTo>
                                <a:lnTo>
                                  <a:pt x="343" y="27"/>
                                </a:lnTo>
                                <a:lnTo>
                                  <a:pt x="343" y="27"/>
                                </a:lnTo>
                                <a:lnTo>
                                  <a:pt x="346" y="27"/>
                                </a:lnTo>
                                <a:lnTo>
                                  <a:pt x="346" y="27"/>
                                </a:lnTo>
                                <a:lnTo>
                                  <a:pt x="347" y="27"/>
                                </a:lnTo>
                                <a:lnTo>
                                  <a:pt x="347" y="27"/>
                                </a:lnTo>
                                <a:lnTo>
                                  <a:pt x="359" y="27"/>
                                </a:lnTo>
                                <a:lnTo>
                                  <a:pt x="359" y="27"/>
                                </a:lnTo>
                                <a:lnTo>
                                  <a:pt x="360" y="27"/>
                                </a:lnTo>
                                <a:lnTo>
                                  <a:pt x="360" y="27"/>
                                </a:lnTo>
                                <a:lnTo>
                                  <a:pt x="361" y="27"/>
                                </a:lnTo>
                                <a:lnTo>
                                  <a:pt x="361" y="27"/>
                                </a:lnTo>
                                <a:lnTo>
                                  <a:pt x="365" y="27"/>
                                </a:lnTo>
                                <a:lnTo>
                                  <a:pt x="365" y="27"/>
                                </a:lnTo>
                                <a:lnTo>
                                  <a:pt x="366" y="27"/>
                                </a:lnTo>
                                <a:lnTo>
                                  <a:pt x="366" y="27"/>
                                </a:lnTo>
                                <a:lnTo>
                                  <a:pt x="367" y="27"/>
                                </a:lnTo>
                                <a:lnTo>
                                  <a:pt x="367" y="27"/>
                                </a:lnTo>
                                <a:lnTo>
                                  <a:pt x="367" y="27"/>
                                </a:lnTo>
                                <a:lnTo>
                                  <a:pt x="367" y="27"/>
                                </a:lnTo>
                                <a:lnTo>
                                  <a:pt x="369" y="27"/>
                                </a:lnTo>
                                <a:lnTo>
                                  <a:pt x="369" y="27"/>
                                </a:lnTo>
                                <a:lnTo>
                                  <a:pt x="371" y="27"/>
                                </a:lnTo>
                                <a:lnTo>
                                  <a:pt x="371" y="27"/>
                                </a:lnTo>
                                <a:lnTo>
                                  <a:pt x="371" y="27"/>
                                </a:lnTo>
                                <a:lnTo>
                                  <a:pt x="371" y="27"/>
                                </a:lnTo>
                                <a:lnTo>
                                  <a:pt x="371" y="27"/>
                                </a:lnTo>
                                <a:lnTo>
                                  <a:pt x="371" y="27"/>
                                </a:lnTo>
                                <a:lnTo>
                                  <a:pt x="372" y="27"/>
                                </a:lnTo>
                                <a:lnTo>
                                  <a:pt x="372" y="27"/>
                                </a:lnTo>
                                <a:lnTo>
                                  <a:pt x="373" y="27"/>
                                </a:lnTo>
                                <a:lnTo>
                                  <a:pt x="373" y="27"/>
                                </a:lnTo>
                                <a:lnTo>
                                  <a:pt x="376" y="27"/>
                                </a:lnTo>
                                <a:lnTo>
                                  <a:pt x="376" y="27"/>
                                </a:lnTo>
                                <a:lnTo>
                                  <a:pt x="378" y="27"/>
                                </a:lnTo>
                                <a:lnTo>
                                  <a:pt x="378" y="27"/>
                                </a:lnTo>
                                <a:lnTo>
                                  <a:pt x="380" y="27"/>
                                </a:lnTo>
                                <a:lnTo>
                                  <a:pt x="380" y="27"/>
                                </a:lnTo>
                                <a:lnTo>
                                  <a:pt x="383" y="27"/>
                                </a:lnTo>
                                <a:lnTo>
                                  <a:pt x="383" y="27"/>
                                </a:lnTo>
                                <a:lnTo>
                                  <a:pt x="389" y="27"/>
                                </a:lnTo>
                                <a:lnTo>
                                  <a:pt x="389" y="27"/>
                                </a:lnTo>
                                <a:lnTo>
                                  <a:pt x="394" y="27"/>
                                </a:lnTo>
                                <a:lnTo>
                                  <a:pt x="394" y="27"/>
                                </a:lnTo>
                                <a:lnTo>
                                  <a:pt x="397" y="27"/>
                                </a:lnTo>
                                <a:lnTo>
                                  <a:pt x="397" y="27"/>
                                </a:lnTo>
                                <a:lnTo>
                                  <a:pt x="402" y="27"/>
                                </a:lnTo>
                                <a:lnTo>
                                  <a:pt x="402" y="27"/>
                                </a:lnTo>
                                <a:lnTo>
                                  <a:pt x="406" y="27"/>
                                </a:lnTo>
                                <a:lnTo>
                                  <a:pt x="406" y="27"/>
                                </a:lnTo>
                                <a:lnTo>
                                  <a:pt x="411" y="27"/>
                                </a:lnTo>
                                <a:lnTo>
                                  <a:pt x="411" y="27"/>
                                </a:lnTo>
                                <a:lnTo>
                                  <a:pt x="414" y="27"/>
                                </a:lnTo>
                                <a:lnTo>
                                  <a:pt x="414" y="27"/>
                                </a:lnTo>
                                <a:lnTo>
                                  <a:pt x="416" y="27"/>
                                </a:lnTo>
                                <a:lnTo>
                                  <a:pt x="416" y="27"/>
                                </a:lnTo>
                                <a:lnTo>
                                  <a:pt x="420" y="27"/>
                                </a:lnTo>
                                <a:lnTo>
                                  <a:pt x="420" y="27"/>
                                </a:lnTo>
                                <a:lnTo>
                                  <a:pt x="423" y="27"/>
                                </a:lnTo>
                                <a:lnTo>
                                  <a:pt x="423" y="27"/>
                                </a:lnTo>
                                <a:lnTo>
                                  <a:pt x="425" y="27"/>
                                </a:lnTo>
                                <a:lnTo>
                                  <a:pt x="425" y="27"/>
                                </a:lnTo>
                                <a:lnTo>
                                  <a:pt x="426" y="27"/>
                                </a:lnTo>
                                <a:lnTo>
                                  <a:pt x="426" y="27"/>
                                </a:lnTo>
                                <a:lnTo>
                                  <a:pt x="427" y="27"/>
                                </a:lnTo>
                                <a:lnTo>
                                  <a:pt x="427" y="27"/>
                                </a:lnTo>
                                <a:lnTo>
                                  <a:pt x="429" y="27"/>
                                </a:lnTo>
                                <a:lnTo>
                                  <a:pt x="429" y="27"/>
                                </a:lnTo>
                                <a:lnTo>
                                  <a:pt x="430" y="27"/>
                                </a:lnTo>
                                <a:lnTo>
                                  <a:pt x="430" y="27"/>
                                </a:lnTo>
                                <a:lnTo>
                                  <a:pt x="431" y="27"/>
                                </a:lnTo>
                                <a:lnTo>
                                  <a:pt x="431" y="27"/>
                                </a:lnTo>
                                <a:lnTo>
                                  <a:pt x="431" y="27"/>
                                </a:lnTo>
                                <a:lnTo>
                                  <a:pt x="431" y="27"/>
                                </a:lnTo>
                                <a:lnTo>
                                  <a:pt x="432" y="27"/>
                                </a:lnTo>
                                <a:lnTo>
                                  <a:pt x="432" y="27"/>
                                </a:lnTo>
                                <a:lnTo>
                                  <a:pt x="435" y="27"/>
                                </a:lnTo>
                                <a:lnTo>
                                  <a:pt x="435" y="27"/>
                                </a:lnTo>
                                <a:lnTo>
                                  <a:pt x="435" y="27"/>
                                </a:lnTo>
                                <a:lnTo>
                                  <a:pt x="435" y="27"/>
                                </a:lnTo>
                                <a:lnTo>
                                  <a:pt x="438" y="27"/>
                                </a:lnTo>
                                <a:lnTo>
                                  <a:pt x="438" y="27"/>
                                </a:lnTo>
                                <a:lnTo>
                                  <a:pt x="439" y="27"/>
                                </a:lnTo>
                                <a:lnTo>
                                  <a:pt x="439" y="27"/>
                                </a:lnTo>
                                <a:lnTo>
                                  <a:pt x="440" y="27"/>
                                </a:lnTo>
                                <a:lnTo>
                                  <a:pt x="440" y="27"/>
                                </a:lnTo>
                                <a:lnTo>
                                  <a:pt x="444" y="27"/>
                                </a:lnTo>
                                <a:lnTo>
                                  <a:pt x="444" y="27"/>
                                </a:lnTo>
                                <a:lnTo>
                                  <a:pt x="445" y="27"/>
                                </a:lnTo>
                                <a:lnTo>
                                  <a:pt x="445" y="27"/>
                                </a:lnTo>
                                <a:lnTo>
                                  <a:pt x="448" y="27"/>
                                </a:lnTo>
                                <a:lnTo>
                                  <a:pt x="448" y="27"/>
                                </a:lnTo>
                                <a:lnTo>
                                  <a:pt x="448" y="27"/>
                                </a:lnTo>
                                <a:lnTo>
                                  <a:pt x="448" y="27"/>
                                </a:lnTo>
                                <a:lnTo>
                                  <a:pt x="451" y="27"/>
                                </a:lnTo>
                                <a:lnTo>
                                  <a:pt x="451" y="27"/>
                                </a:lnTo>
                                <a:lnTo>
                                  <a:pt x="452" y="27"/>
                                </a:lnTo>
                                <a:lnTo>
                                  <a:pt x="452" y="27"/>
                                </a:lnTo>
                                <a:lnTo>
                                  <a:pt x="452" y="27"/>
                                </a:lnTo>
                                <a:lnTo>
                                  <a:pt x="452" y="27"/>
                                </a:lnTo>
                                <a:lnTo>
                                  <a:pt x="452" y="27"/>
                                </a:lnTo>
                                <a:lnTo>
                                  <a:pt x="452" y="27"/>
                                </a:lnTo>
                                <a:lnTo>
                                  <a:pt x="453" y="27"/>
                                </a:lnTo>
                                <a:lnTo>
                                  <a:pt x="453" y="27"/>
                                </a:lnTo>
                                <a:lnTo>
                                  <a:pt x="458" y="27"/>
                                </a:lnTo>
                                <a:lnTo>
                                  <a:pt x="458" y="27"/>
                                </a:lnTo>
                                <a:lnTo>
                                  <a:pt x="459" y="27"/>
                                </a:lnTo>
                                <a:lnTo>
                                  <a:pt x="459" y="27"/>
                                </a:lnTo>
                                <a:lnTo>
                                  <a:pt x="461" y="27"/>
                                </a:lnTo>
                                <a:lnTo>
                                  <a:pt x="461" y="27"/>
                                </a:lnTo>
                                <a:lnTo>
                                  <a:pt x="470" y="27"/>
                                </a:lnTo>
                                <a:lnTo>
                                  <a:pt x="470" y="27"/>
                                </a:lnTo>
                                <a:lnTo>
                                  <a:pt x="471" y="27"/>
                                </a:lnTo>
                                <a:lnTo>
                                  <a:pt x="471" y="27"/>
                                </a:lnTo>
                                <a:lnTo>
                                  <a:pt x="472" y="27"/>
                                </a:lnTo>
                                <a:lnTo>
                                  <a:pt x="472" y="27"/>
                                </a:lnTo>
                                <a:lnTo>
                                  <a:pt x="474" y="27"/>
                                </a:lnTo>
                                <a:lnTo>
                                  <a:pt x="474" y="27"/>
                                </a:lnTo>
                                <a:lnTo>
                                  <a:pt x="481" y="27"/>
                                </a:lnTo>
                                <a:lnTo>
                                  <a:pt x="481" y="27"/>
                                </a:lnTo>
                                <a:lnTo>
                                  <a:pt x="483" y="27"/>
                                </a:lnTo>
                                <a:lnTo>
                                  <a:pt x="483" y="27"/>
                                </a:lnTo>
                                <a:lnTo>
                                  <a:pt x="484" y="27"/>
                                </a:lnTo>
                                <a:lnTo>
                                  <a:pt x="484" y="27"/>
                                </a:lnTo>
                                <a:lnTo>
                                  <a:pt x="485" y="27"/>
                                </a:lnTo>
                                <a:lnTo>
                                  <a:pt x="485" y="27"/>
                                </a:lnTo>
                                <a:lnTo>
                                  <a:pt x="486" y="27"/>
                                </a:lnTo>
                                <a:lnTo>
                                  <a:pt x="486" y="27"/>
                                </a:lnTo>
                                <a:lnTo>
                                  <a:pt x="487" y="27"/>
                                </a:lnTo>
                                <a:lnTo>
                                  <a:pt x="487" y="27"/>
                                </a:lnTo>
                                <a:lnTo>
                                  <a:pt x="488" y="27"/>
                                </a:lnTo>
                                <a:lnTo>
                                  <a:pt x="488" y="27"/>
                                </a:lnTo>
                                <a:lnTo>
                                  <a:pt x="488" y="27"/>
                                </a:lnTo>
                                <a:lnTo>
                                  <a:pt x="488" y="27"/>
                                </a:lnTo>
                                <a:lnTo>
                                  <a:pt x="490" y="27"/>
                                </a:lnTo>
                                <a:lnTo>
                                  <a:pt x="490" y="27"/>
                                </a:lnTo>
                                <a:lnTo>
                                  <a:pt x="491" y="27"/>
                                </a:lnTo>
                                <a:lnTo>
                                  <a:pt x="491" y="27"/>
                                </a:lnTo>
                                <a:lnTo>
                                  <a:pt x="492" y="27"/>
                                </a:lnTo>
                                <a:lnTo>
                                  <a:pt x="492" y="27"/>
                                </a:lnTo>
                                <a:lnTo>
                                  <a:pt x="495" y="27"/>
                                </a:lnTo>
                                <a:lnTo>
                                  <a:pt x="495" y="27"/>
                                </a:lnTo>
                                <a:lnTo>
                                  <a:pt x="499" y="27"/>
                                </a:lnTo>
                                <a:lnTo>
                                  <a:pt x="499" y="27"/>
                                </a:lnTo>
                                <a:lnTo>
                                  <a:pt x="504" y="27"/>
                                </a:lnTo>
                                <a:lnTo>
                                  <a:pt x="504" y="39"/>
                                </a:lnTo>
                                <a:lnTo>
                                  <a:pt x="507" y="39"/>
                                </a:lnTo>
                                <a:lnTo>
                                  <a:pt x="507" y="39"/>
                                </a:lnTo>
                                <a:lnTo>
                                  <a:pt x="513" y="39"/>
                                </a:lnTo>
                                <a:lnTo>
                                  <a:pt x="513" y="39"/>
                                </a:lnTo>
                                <a:lnTo>
                                  <a:pt x="516" y="39"/>
                                </a:lnTo>
                                <a:lnTo>
                                  <a:pt x="516" y="39"/>
                                </a:lnTo>
                                <a:lnTo>
                                  <a:pt x="521" y="39"/>
                                </a:lnTo>
                                <a:lnTo>
                                  <a:pt x="521" y="39"/>
                                </a:lnTo>
                                <a:lnTo>
                                  <a:pt x="522" y="39"/>
                                </a:lnTo>
                                <a:lnTo>
                                  <a:pt x="522" y="39"/>
                                </a:lnTo>
                                <a:lnTo>
                                  <a:pt x="525" y="39"/>
                                </a:lnTo>
                                <a:lnTo>
                                  <a:pt x="525" y="39"/>
                                </a:lnTo>
                                <a:lnTo>
                                  <a:pt x="527" y="39"/>
                                </a:lnTo>
                                <a:lnTo>
                                  <a:pt x="527" y="39"/>
                                </a:lnTo>
                                <a:lnTo>
                                  <a:pt x="544" y="39"/>
                                </a:lnTo>
                                <a:lnTo>
                                  <a:pt x="544" y="39"/>
                                </a:lnTo>
                                <a:lnTo>
                                  <a:pt x="547" y="39"/>
                                </a:lnTo>
                                <a:lnTo>
                                  <a:pt x="547" y="39"/>
                                </a:lnTo>
                                <a:lnTo>
                                  <a:pt x="550" y="39"/>
                                </a:lnTo>
                                <a:lnTo>
                                  <a:pt x="550" y="39"/>
                                </a:lnTo>
                                <a:lnTo>
                                  <a:pt x="551" y="39"/>
                                </a:lnTo>
                                <a:lnTo>
                                  <a:pt x="551" y="39"/>
                                </a:lnTo>
                                <a:lnTo>
                                  <a:pt x="552" y="39"/>
                                </a:lnTo>
                                <a:lnTo>
                                  <a:pt x="552" y="39"/>
                                </a:lnTo>
                                <a:lnTo>
                                  <a:pt x="553" y="39"/>
                                </a:lnTo>
                                <a:lnTo>
                                  <a:pt x="553" y="39"/>
                                </a:lnTo>
                                <a:lnTo>
                                  <a:pt x="554" y="39"/>
                                </a:lnTo>
                                <a:lnTo>
                                  <a:pt x="554" y="39"/>
                                </a:lnTo>
                                <a:lnTo>
                                  <a:pt x="567" y="39"/>
                                </a:lnTo>
                                <a:lnTo>
                                  <a:pt x="567" y="39"/>
                                </a:lnTo>
                                <a:lnTo>
                                  <a:pt x="570" y="39"/>
                                </a:lnTo>
                                <a:lnTo>
                                  <a:pt x="570" y="39"/>
                                </a:lnTo>
                                <a:lnTo>
                                  <a:pt x="571" y="39"/>
                                </a:lnTo>
                                <a:lnTo>
                                  <a:pt x="571" y="39"/>
                                </a:lnTo>
                                <a:lnTo>
                                  <a:pt x="573" y="39"/>
                                </a:lnTo>
                                <a:lnTo>
                                  <a:pt x="573" y="39"/>
                                </a:lnTo>
                                <a:lnTo>
                                  <a:pt x="585" y="39"/>
                                </a:lnTo>
                                <a:lnTo>
                                  <a:pt x="585" y="39"/>
                                </a:lnTo>
                                <a:lnTo>
                                  <a:pt x="591" y="39"/>
                                </a:lnTo>
                                <a:lnTo>
                                  <a:pt x="591" y="39"/>
                                </a:lnTo>
                                <a:lnTo>
                                  <a:pt x="593" y="39"/>
                                </a:lnTo>
                                <a:lnTo>
                                  <a:pt x="593" y="39"/>
                                </a:lnTo>
                                <a:lnTo>
                                  <a:pt x="599" y="39"/>
                                </a:lnTo>
                                <a:lnTo>
                                  <a:pt x="599" y="39"/>
                                </a:lnTo>
                                <a:lnTo>
                                  <a:pt x="601" y="39"/>
                                </a:lnTo>
                                <a:lnTo>
                                  <a:pt x="601" y="39"/>
                                </a:lnTo>
                                <a:lnTo>
                                  <a:pt x="608" y="39"/>
                                </a:lnTo>
                                <a:lnTo>
                                  <a:pt x="608" y="39"/>
                                </a:lnTo>
                                <a:lnTo>
                                  <a:pt x="611" y="39"/>
                                </a:lnTo>
                                <a:lnTo>
                                  <a:pt x="611" y="39"/>
                                </a:lnTo>
                                <a:lnTo>
                                  <a:pt x="611" y="39"/>
                                </a:lnTo>
                                <a:lnTo>
                                  <a:pt x="611" y="39"/>
                                </a:lnTo>
                                <a:lnTo>
                                  <a:pt x="612" y="39"/>
                                </a:lnTo>
                                <a:lnTo>
                                  <a:pt x="612" y="39"/>
                                </a:lnTo>
                                <a:lnTo>
                                  <a:pt x="613" y="39"/>
                                </a:lnTo>
                                <a:lnTo>
                                  <a:pt x="613" y="39"/>
                                </a:lnTo>
                                <a:lnTo>
                                  <a:pt x="614" y="39"/>
                                </a:lnTo>
                                <a:lnTo>
                                  <a:pt x="614" y="39"/>
                                </a:lnTo>
                                <a:lnTo>
                                  <a:pt x="619" y="39"/>
                                </a:lnTo>
                                <a:lnTo>
                                  <a:pt x="619" y="39"/>
                                </a:lnTo>
                                <a:lnTo>
                                  <a:pt x="631" y="39"/>
                                </a:lnTo>
                                <a:lnTo>
                                  <a:pt x="631" y="39"/>
                                </a:lnTo>
                                <a:lnTo>
                                  <a:pt x="632" y="39"/>
                                </a:lnTo>
                                <a:lnTo>
                                  <a:pt x="632" y="39"/>
                                </a:lnTo>
                                <a:lnTo>
                                  <a:pt x="636" y="39"/>
                                </a:lnTo>
                                <a:lnTo>
                                  <a:pt x="636" y="39"/>
                                </a:lnTo>
                                <a:lnTo>
                                  <a:pt x="642" y="39"/>
                                </a:lnTo>
                                <a:lnTo>
                                  <a:pt x="642" y="39"/>
                                </a:lnTo>
                                <a:lnTo>
                                  <a:pt x="643" y="39"/>
                                </a:lnTo>
                                <a:lnTo>
                                  <a:pt x="643" y="39"/>
                                </a:lnTo>
                                <a:lnTo>
                                  <a:pt x="662" y="39"/>
                                </a:lnTo>
                                <a:lnTo>
                                  <a:pt x="662" y="39"/>
                                </a:lnTo>
                                <a:lnTo>
                                  <a:pt x="672" y="39"/>
                                </a:lnTo>
                                <a:lnTo>
                                  <a:pt x="672" y="39"/>
                                </a:lnTo>
                                <a:lnTo>
                                  <a:pt x="675" y="39"/>
                                </a:lnTo>
                                <a:lnTo>
                                  <a:pt x="675" y="39"/>
                                </a:lnTo>
                                <a:lnTo>
                                  <a:pt x="682" y="39"/>
                                </a:lnTo>
                                <a:lnTo>
                                  <a:pt x="682" y="39"/>
                                </a:lnTo>
                                <a:lnTo>
                                  <a:pt x="710" y="39"/>
                                </a:lnTo>
                                <a:lnTo>
                                  <a:pt x="710" y="39"/>
                                </a:lnTo>
                                <a:lnTo>
                                  <a:pt x="753" y="39"/>
                                </a:lnTo>
                                <a:lnTo>
                                  <a:pt x="753" y="39"/>
                                </a:lnTo>
                                <a:lnTo>
                                  <a:pt x="795" y="39"/>
                                </a:lnTo>
                                <a:lnTo>
                                  <a:pt x="795" y="39"/>
                                </a:lnTo>
                                <a:lnTo>
                                  <a:pt x="806" y="39"/>
                                </a:lnTo>
                                <a:lnTo>
                                  <a:pt x="806" y="39"/>
                                </a:lnTo>
                                <a:lnTo>
                                  <a:pt x="819" y="39"/>
                                </a:lnTo>
                                <a:lnTo>
                                  <a:pt x="819" y="39"/>
                                </a:lnTo>
                                <a:lnTo>
                                  <a:pt x="824" y="39"/>
                                </a:lnTo>
                                <a:lnTo>
                                  <a:pt x="824" y="39"/>
                                </a:lnTo>
                                <a:lnTo>
                                  <a:pt x="852" y="39"/>
                                </a:lnTo>
                                <a:lnTo>
                                  <a:pt x="852" y="39"/>
                                </a:lnTo>
                                <a:lnTo>
                                  <a:pt x="854" y="39"/>
                                </a:lnTo>
                                <a:lnTo>
                                  <a:pt x="854" y="39"/>
                                </a:lnTo>
                                <a:lnTo>
                                  <a:pt x="871" y="39"/>
                                </a:lnTo>
                                <a:lnTo>
                                  <a:pt x="871" y="39"/>
                                </a:lnTo>
                                <a:lnTo>
                                  <a:pt x="877" y="39"/>
                                </a:lnTo>
                                <a:lnTo>
                                  <a:pt x="877" y="39"/>
                                </a:lnTo>
                                <a:lnTo>
                                  <a:pt x="881" y="39"/>
                                </a:lnTo>
                                <a:lnTo>
                                  <a:pt x="881" y="39"/>
                                </a:lnTo>
                                <a:lnTo>
                                  <a:pt x="1085" y="39"/>
                                </a:lnTo>
                                <a:lnTo>
                                  <a:pt x="1085" y="39"/>
                                </a:lnTo>
                                <a:lnTo>
                                  <a:pt x="1109" y="39"/>
                                </a:lnTo>
                                <a:lnTo>
                                  <a:pt x="1109" y="39"/>
                                </a:lnTo>
                                <a:lnTo>
                                  <a:pt x="1132" y="39"/>
                                </a:lnTo>
                                <a:lnTo>
                                  <a:pt x="1132" y="39"/>
                                </a:lnTo>
                                <a:lnTo>
                                  <a:pt x="1138" y="39"/>
                                </a:lnTo>
                                <a:lnTo>
                                  <a:pt x="1138" y="39"/>
                                </a:lnTo>
                              </a:path>
                            </a:pathLst>
                          </a:custGeom>
                          <a:noFill/>
                          <a:ln w="1524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7" name="Line 622"/>
                        <wps:cNvCnPr/>
                        <wps:spPr bwMode="auto">
                          <a:xfrm>
                            <a:off x="819150" y="56388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18" name="Line 623"/>
                        <wps:cNvCnPr/>
                        <wps:spPr bwMode="auto">
                          <a:xfrm>
                            <a:off x="819150" y="56388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19" name="Line 624"/>
                        <wps:cNvCnPr/>
                        <wps:spPr bwMode="auto">
                          <a:xfrm>
                            <a:off x="819150" y="563880"/>
                            <a:ext cx="1841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20" name="Line 625"/>
                        <wps:cNvCnPr/>
                        <wps:spPr bwMode="auto">
                          <a:xfrm>
                            <a:off x="837565" y="56388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21" name="Line 626"/>
                        <wps:cNvCnPr/>
                        <wps:spPr bwMode="auto">
                          <a:xfrm>
                            <a:off x="837565" y="563880"/>
                            <a:ext cx="952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22" name="Line 627"/>
                        <wps:cNvCnPr/>
                        <wps:spPr bwMode="auto">
                          <a:xfrm>
                            <a:off x="847090" y="56388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23" name="Line 628"/>
                        <wps:cNvCnPr/>
                        <wps:spPr bwMode="auto">
                          <a:xfrm>
                            <a:off x="847090" y="563880"/>
                            <a:ext cx="1778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24" name="Line 629"/>
                        <wps:cNvCnPr/>
                        <wps:spPr bwMode="auto">
                          <a:xfrm>
                            <a:off x="864870" y="56388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25" name="Line 630"/>
                        <wps:cNvCnPr/>
                        <wps:spPr bwMode="auto">
                          <a:xfrm>
                            <a:off x="864870" y="563880"/>
                            <a:ext cx="2476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26" name="Line 631"/>
                        <wps:cNvCnPr/>
                        <wps:spPr bwMode="auto">
                          <a:xfrm>
                            <a:off x="929005" y="563880"/>
                            <a:ext cx="1206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27" name="Line 632"/>
                        <wps:cNvCnPr/>
                        <wps:spPr bwMode="auto">
                          <a:xfrm>
                            <a:off x="941070" y="56388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28" name="Line 633"/>
                        <wps:cNvCnPr/>
                        <wps:spPr bwMode="auto">
                          <a:xfrm>
                            <a:off x="941070" y="563880"/>
                            <a:ext cx="1270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29" name="Line 634"/>
                        <wps:cNvCnPr/>
                        <wps:spPr bwMode="auto">
                          <a:xfrm>
                            <a:off x="953770" y="56388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30" name="Line 635"/>
                        <wps:cNvCnPr/>
                        <wps:spPr bwMode="auto">
                          <a:xfrm>
                            <a:off x="953770" y="563880"/>
                            <a:ext cx="4508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31" name="Line 636"/>
                        <wps:cNvCnPr/>
                        <wps:spPr bwMode="auto">
                          <a:xfrm>
                            <a:off x="1011555" y="588645"/>
                            <a:ext cx="0" cy="3048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32" name="Line 637"/>
                        <wps:cNvCnPr/>
                        <wps:spPr bwMode="auto">
                          <a:xfrm>
                            <a:off x="1011555" y="619125"/>
                            <a:ext cx="2730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33" name="Line 638"/>
                        <wps:cNvCnPr/>
                        <wps:spPr bwMode="auto">
                          <a:xfrm>
                            <a:off x="1038860" y="61912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34" name="Line 639"/>
                        <wps:cNvCnPr/>
                        <wps:spPr bwMode="auto">
                          <a:xfrm>
                            <a:off x="1038860" y="619125"/>
                            <a:ext cx="1524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35" name="Line 640"/>
                        <wps:cNvCnPr/>
                        <wps:spPr bwMode="auto">
                          <a:xfrm>
                            <a:off x="1090295" y="619125"/>
                            <a:ext cx="4572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36" name="Line 641"/>
                        <wps:cNvCnPr/>
                        <wps:spPr bwMode="auto">
                          <a:xfrm>
                            <a:off x="1136015" y="61912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37" name="Line 642"/>
                        <wps:cNvCnPr/>
                        <wps:spPr bwMode="auto">
                          <a:xfrm>
                            <a:off x="1136015" y="619125"/>
                            <a:ext cx="2794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38" name="Line 643"/>
                        <wps:cNvCnPr/>
                        <wps:spPr bwMode="auto">
                          <a:xfrm>
                            <a:off x="1163955" y="61912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39" name="Line 644"/>
                        <wps:cNvCnPr/>
                        <wps:spPr bwMode="auto">
                          <a:xfrm>
                            <a:off x="1163955" y="61912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40" name="Line 645"/>
                        <wps:cNvCnPr/>
                        <wps:spPr bwMode="auto">
                          <a:xfrm>
                            <a:off x="1200150" y="619125"/>
                            <a:ext cx="635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41" name="Line 646"/>
                        <wps:cNvCnPr/>
                        <wps:spPr bwMode="auto">
                          <a:xfrm>
                            <a:off x="1206500" y="61912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42" name="Line 647"/>
                        <wps:cNvCnPr/>
                        <wps:spPr bwMode="auto">
                          <a:xfrm>
                            <a:off x="1206500" y="619125"/>
                            <a:ext cx="254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43" name="Line 648"/>
                        <wps:cNvCnPr/>
                        <wps:spPr bwMode="auto">
                          <a:xfrm>
                            <a:off x="1209040" y="61912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44" name="Line 649"/>
                        <wps:cNvCnPr/>
                        <wps:spPr bwMode="auto">
                          <a:xfrm>
                            <a:off x="1209040" y="619125"/>
                            <a:ext cx="317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45" name="Line 650"/>
                        <wps:cNvCnPr/>
                        <wps:spPr bwMode="auto">
                          <a:xfrm>
                            <a:off x="1212215" y="61912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46" name="Line 651"/>
                        <wps:cNvCnPr/>
                        <wps:spPr bwMode="auto">
                          <a:xfrm>
                            <a:off x="1212215" y="619125"/>
                            <a:ext cx="2730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47" name="Line 652"/>
                        <wps:cNvCnPr/>
                        <wps:spPr bwMode="auto">
                          <a:xfrm>
                            <a:off x="1239520" y="619125"/>
                            <a:ext cx="0" cy="36195"/>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48" name="Line 653"/>
                        <wps:cNvCnPr/>
                        <wps:spPr bwMode="auto">
                          <a:xfrm>
                            <a:off x="1239520" y="692150"/>
                            <a:ext cx="0" cy="889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49" name="Line 654"/>
                        <wps:cNvCnPr/>
                        <wps:spPr bwMode="auto">
                          <a:xfrm>
                            <a:off x="1239520" y="701040"/>
                            <a:ext cx="6413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50" name="Line 655"/>
                        <wps:cNvCnPr/>
                        <wps:spPr bwMode="auto">
                          <a:xfrm>
                            <a:off x="1340485" y="701040"/>
                            <a:ext cx="1206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51" name="Line 656"/>
                        <wps:cNvCnPr/>
                        <wps:spPr bwMode="auto">
                          <a:xfrm>
                            <a:off x="1352550" y="70104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52" name="Line 657"/>
                        <wps:cNvCnPr/>
                        <wps:spPr bwMode="auto">
                          <a:xfrm>
                            <a:off x="1352550" y="701040"/>
                            <a:ext cx="635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53" name="Line 658"/>
                        <wps:cNvCnPr/>
                        <wps:spPr bwMode="auto">
                          <a:xfrm>
                            <a:off x="1358900" y="70104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54" name="Line 659"/>
                        <wps:cNvCnPr/>
                        <wps:spPr bwMode="auto">
                          <a:xfrm>
                            <a:off x="1358900" y="70104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55" name="Line 660"/>
                        <wps:cNvCnPr/>
                        <wps:spPr bwMode="auto">
                          <a:xfrm>
                            <a:off x="1358900" y="70104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56" name="Line 661"/>
                        <wps:cNvCnPr/>
                        <wps:spPr bwMode="auto">
                          <a:xfrm>
                            <a:off x="1358900" y="701040"/>
                            <a:ext cx="1206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57" name="Line 662"/>
                        <wps:cNvCnPr/>
                        <wps:spPr bwMode="auto">
                          <a:xfrm>
                            <a:off x="1370965" y="70104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58" name="Line 663"/>
                        <wps:cNvCnPr/>
                        <wps:spPr bwMode="auto">
                          <a:xfrm>
                            <a:off x="1370965" y="701040"/>
                            <a:ext cx="571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59" name="Line 664"/>
                        <wps:cNvCnPr/>
                        <wps:spPr bwMode="auto">
                          <a:xfrm>
                            <a:off x="1376680" y="70104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60" name="Line 665"/>
                        <wps:cNvCnPr/>
                        <wps:spPr bwMode="auto">
                          <a:xfrm>
                            <a:off x="1376680" y="701040"/>
                            <a:ext cx="317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61" name="Line 666"/>
                        <wps:cNvCnPr/>
                        <wps:spPr bwMode="auto">
                          <a:xfrm>
                            <a:off x="1379855" y="70104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62" name="Line 667"/>
                        <wps:cNvCnPr/>
                        <wps:spPr bwMode="auto">
                          <a:xfrm>
                            <a:off x="1379855" y="701040"/>
                            <a:ext cx="1524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63" name="Line 668"/>
                        <wps:cNvCnPr/>
                        <wps:spPr bwMode="auto">
                          <a:xfrm>
                            <a:off x="1395095" y="70104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64" name="Line 669"/>
                        <wps:cNvCnPr/>
                        <wps:spPr bwMode="auto">
                          <a:xfrm>
                            <a:off x="1395095" y="701040"/>
                            <a:ext cx="1206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65" name="Line 670"/>
                        <wps:cNvCnPr/>
                        <wps:spPr bwMode="auto">
                          <a:xfrm>
                            <a:off x="1407160" y="70104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66" name="Line 671"/>
                        <wps:cNvCnPr/>
                        <wps:spPr bwMode="auto">
                          <a:xfrm>
                            <a:off x="1407160" y="701040"/>
                            <a:ext cx="317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67" name="Line 672"/>
                        <wps:cNvCnPr/>
                        <wps:spPr bwMode="auto">
                          <a:xfrm>
                            <a:off x="1410335" y="70104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68" name="Line 673"/>
                        <wps:cNvCnPr/>
                        <wps:spPr bwMode="auto">
                          <a:xfrm>
                            <a:off x="1410335" y="701040"/>
                            <a:ext cx="317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69" name="Line 674"/>
                        <wps:cNvCnPr/>
                        <wps:spPr bwMode="auto">
                          <a:xfrm>
                            <a:off x="1449705" y="701040"/>
                            <a:ext cx="317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70" name="Line 675"/>
                        <wps:cNvCnPr/>
                        <wps:spPr bwMode="auto">
                          <a:xfrm>
                            <a:off x="1452880" y="70104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71" name="Line 676"/>
                        <wps:cNvCnPr/>
                        <wps:spPr bwMode="auto">
                          <a:xfrm>
                            <a:off x="1452880" y="701040"/>
                            <a:ext cx="3048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72" name="Line 677"/>
                        <wps:cNvCnPr/>
                        <wps:spPr bwMode="auto">
                          <a:xfrm>
                            <a:off x="1483360" y="70104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73" name="Line 678"/>
                        <wps:cNvCnPr/>
                        <wps:spPr bwMode="auto">
                          <a:xfrm>
                            <a:off x="1483360" y="701040"/>
                            <a:ext cx="4000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74" name="Line 679"/>
                        <wps:cNvCnPr/>
                        <wps:spPr bwMode="auto">
                          <a:xfrm>
                            <a:off x="1559560" y="701040"/>
                            <a:ext cx="3683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75" name="Line 680"/>
                        <wps:cNvCnPr/>
                        <wps:spPr bwMode="auto">
                          <a:xfrm>
                            <a:off x="1596390" y="70104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76" name="Line 681"/>
                        <wps:cNvCnPr/>
                        <wps:spPr bwMode="auto">
                          <a:xfrm>
                            <a:off x="1596390" y="701040"/>
                            <a:ext cx="3619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77" name="Line 682"/>
                        <wps:cNvCnPr/>
                        <wps:spPr bwMode="auto">
                          <a:xfrm>
                            <a:off x="1635760" y="734695"/>
                            <a:ext cx="0" cy="635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78" name="Line 683"/>
                        <wps:cNvCnPr/>
                        <wps:spPr bwMode="auto">
                          <a:xfrm>
                            <a:off x="1635760" y="741045"/>
                            <a:ext cx="1206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79" name="Line 684"/>
                        <wps:cNvCnPr/>
                        <wps:spPr bwMode="auto">
                          <a:xfrm>
                            <a:off x="1647825" y="74104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80" name="Line 685"/>
                        <wps:cNvCnPr/>
                        <wps:spPr bwMode="auto">
                          <a:xfrm>
                            <a:off x="1647825" y="741045"/>
                            <a:ext cx="5207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81" name="Line 686"/>
                        <wps:cNvCnPr/>
                        <wps:spPr bwMode="auto">
                          <a:xfrm>
                            <a:off x="1736090" y="741045"/>
                            <a:ext cx="1524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82" name="Line 687"/>
                        <wps:cNvCnPr/>
                        <wps:spPr bwMode="auto">
                          <a:xfrm>
                            <a:off x="1751330" y="74104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83" name="Line 688"/>
                        <wps:cNvCnPr/>
                        <wps:spPr bwMode="auto">
                          <a:xfrm>
                            <a:off x="1751330" y="741045"/>
                            <a:ext cx="4318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84" name="Line 689"/>
                        <wps:cNvCnPr/>
                        <wps:spPr bwMode="auto">
                          <a:xfrm>
                            <a:off x="1794510" y="74104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85" name="Line 690"/>
                        <wps:cNvCnPr/>
                        <wps:spPr bwMode="auto">
                          <a:xfrm>
                            <a:off x="1794510" y="741045"/>
                            <a:ext cx="254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86" name="Line 691"/>
                        <wps:cNvCnPr/>
                        <wps:spPr bwMode="auto">
                          <a:xfrm>
                            <a:off x="1797050" y="74104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87" name="Line 692"/>
                        <wps:cNvCnPr/>
                        <wps:spPr bwMode="auto">
                          <a:xfrm>
                            <a:off x="1797050" y="741045"/>
                            <a:ext cx="952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88" name="Line 693"/>
                        <wps:cNvCnPr/>
                        <wps:spPr bwMode="auto">
                          <a:xfrm>
                            <a:off x="1806575" y="74104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89" name="Line 694"/>
                        <wps:cNvCnPr/>
                        <wps:spPr bwMode="auto">
                          <a:xfrm>
                            <a:off x="1806575" y="741045"/>
                            <a:ext cx="317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90" name="Line 695"/>
                        <wps:cNvCnPr/>
                        <wps:spPr bwMode="auto">
                          <a:xfrm>
                            <a:off x="1845945" y="741045"/>
                            <a:ext cx="635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91" name="Line 696"/>
                        <wps:cNvCnPr/>
                        <wps:spPr bwMode="auto">
                          <a:xfrm>
                            <a:off x="1852295" y="74104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92" name="Line 697"/>
                        <wps:cNvCnPr/>
                        <wps:spPr bwMode="auto">
                          <a:xfrm>
                            <a:off x="1852295" y="741045"/>
                            <a:ext cx="254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93" name="Line 698"/>
                        <wps:cNvCnPr/>
                        <wps:spPr bwMode="auto">
                          <a:xfrm>
                            <a:off x="1854835" y="74104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94" name="Line 699"/>
                        <wps:cNvCnPr/>
                        <wps:spPr bwMode="auto">
                          <a:xfrm>
                            <a:off x="1854835" y="741045"/>
                            <a:ext cx="3048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95" name="Line 700"/>
                        <wps:cNvCnPr/>
                        <wps:spPr bwMode="auto">
                          <a:xfrm>
                            <a:off x="1885315" y="74104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96" name="Line 701"/>
                        <wps:cNvCnPr/>
                        <wps:spPr bwMode="auto">
                          <a:xfrm>
                            <a:off x="1885315" y="741045"/>
                            <a:ext cx="3365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97" name="Line 702"/>
                        <wps:cNvCnPr/>
                        <wps:spPr bwMode="auto">
                          <a:xfrm>
                            <a:off x="1955800" y="741045"/>
                            <a:ext cx="4889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98" name="Line 703"/>
                        <wps:cNvCnPr/>
                        <wps:spPr bwMode="auto">
                          <a:xfrm>
                            <a:off x="2004695" y="74104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99" name="Line 704"/>
                        <wps:cNvCnPr/>
                        <wps:spPr bwMode="auto">
                          <a:xfrm>
                            <a:off x="2004695" y="74104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00" name="Line 705"/>
                        <wps:cNvCnPr/>
                        <wps:spPr bwMode="auto">
                          <a:xfrm>
                            <a:off x="2004695" y="74104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01" name="Line 706"/>
                        <wps:cNvCnPr/>
                        <wps:spPr bwMode="auto">
                          <a:xfrm>
                            <a:off x="2004695" y="741045"/>
                            <a:ext cx="889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02" name="Line 707"/>
                        <wps:cNvCnPr/>
                        <wps:spPr bwMode="auto">
                          <a:xfrm>
                            <a:off x="2013585" y="74104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03" name="Line 708"/>
                        <wps:cNvCnPr/>
                        <wps:spPr bwMode="auto">
                          <a:xfrm>
                            <a:off x="2013585" y="741045"/>
                            <a:ext cx="1524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04" name="Line 709"/>
                        <wps:cNvCnPr/>
                        <wps:spPr bwMode="auto">
                          <a:xfrm>
                            <a:off x="2065020" y="741045"/>
                            <a:ext cx="1524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05" name="Line 710"/>
                        <wps:cNvCnPr/>
                        <wps:spPr bwMode="auto">
                          <a:xfrm>
                            <a:off x="2080260" y="74104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06" name="Line 711"/>
                        <wps:cNvCnPr/>
                        <wps:spPr bwMode="auto">
                          <a:xfrm>
                            <a:off x="2080260" y="741045"/>
                            <a:ext cx="5842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07" name="Line 712"/>
                        <wps:cNvCnPr/>
                        <wps:spPr bwMode="auto">
                          <a:xfrm>
                            <a:off x="2174875" y="741045"/>
                            <a:ext cx="7302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08" name="Line 713"/>
                        <wps:cNvCnPr/>
                        <wps:spPr bwMode="auto">
                          <a:xfrm>
                            <a:off x="2284730" y="741045"/>
                            <a:ext cx="7302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09" name="Line 714"/>
                        <wps:cNvCnPr/>
                        <wps:spPr bwMode="auto">
                          <a:xfrm>
                            <a:off x="2394585" y="741045"/>
                            <a:ext cx="7302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10" name="Line 715"/>
                        <wps:cNvCnPr/>
                        <wps:spPr bwMode="auto">
                          <a:xfrm>
                            <a:off x="2503805" y="741045"/>
                            <a:ext cx="4000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11" name="Line 716"/>
                        <wps:cNvCnPr/>
                        <wps:spPr bwMode="auto">
                          <a:xfrm>
                            <a:off x="2543810" y="74104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12" name="Line 717"/>
                        <wps:cNvCnPr/>
                        <wps:spPr bwMode="auto">
                          <a:xfrm>
                            <a:off x="2543810" y="741045"/>
                            <a:ext cx="2413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13" name="Line 718"/>
                        <wps:cNvCnPr/>
                        <wps:spPr bwMode="auto">
                          <a:xfrm>
                            <a:off x="2567940" y="74104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14" name="Line 719"/>
                        <wps:cNvCnPr/>
                        <wps:spPr bwMode="auto">
                          <a:xfrm>
                            <a:off x="2567940" y="741045"/>
                            <a:ext cx="889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15" name="Line 720"/>
                        <wps:cNvCnPr/>
                        <wps:spPr bwMode="auto">
                          <a:xfrm>
                            <a:off x="2613660" y="741045"/>
                            <a:ext cx="4889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16" name="Line 721"/>
                        <wps:cNvCnPr/>
                        <wps:spPr bwMode="auto">
                          <a:xfrm>
                            <a:off x="2662555" y="74104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17" name="Line 722"/>
                        <wps:cNvCnPr/>
                        <wps:spPr bwMode="auto">
                          <a:xfrm>
                            <a:off x="2662555" y="741045"/>
                            <a:ext cx="1206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18" name="Line 723"/>
                        <wps:cNvCnPr/>
                        <wps:spPr bwMode="auto">
                          <a:xfrm>
                            <a:off x="2674620" y="74104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19" name="Line 724"/>
                        <wps:cNvCnPr/>
                        <wps:spPr bwMode="auto">
                          <a:xfrm>
                            <a:off x="2674620" y="741045"/>
                            <a:ext cx="1206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20" name="Line 725"/>
                        <wps:cNvCnPr/>
                        <wps:spPr bwMode="auto">
                          <a:xfrm>
                            <a:off x="2723515" y="741045"/>
                            <a:ext cx="7302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21" name="Line 726"/>
                        <wps:cNvCnPr/>
                        <wps:spPr bwMode="auto">
                          <a:xfrm>
                            <a:off x="2832735" y="741045"/>
                            <a:ext cx="7366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22" name="Line 727"/>
                        <wps:cNvCnPr/>
                        <wps:spPr bwMode="auto">
                          <a:xfrm>
                            <a:off x="2942590" y="741045"/>
                            <a:ext cx="7302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23" name="Line 728"/>
                        <wps:cNvCnPr/>
                        <wps:spPr bwMode="auto">
                          <a:xfrm>
                            <a:off x="3052445" y="741045"/>
                            <a:ext cx="7302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24" name="Line 729"/>
                        <wps:cNvCnPr/>
                        <wps:spPr bwMode="auto">
                          <a:xfrm>
                            <a:off x="3161665" y="741045"/>
                            <a:ext cx="5207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25" name="Line 730"/>
                        <wps:cNvCnPr/>
                        <wps:spPr bwMode="auto">
                          <a:xfrm>
                            <a:off x="3213735" y="74104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26" name="Rectangle 731"/>
                        <wps:cNvSpPr>
                          <a:spLocks noChangeArrowheads="1"/>
                        </wps:cNvSpPr>
                        <wps:spPr bwMode="auto">
                          <a:xfrm>
                            <a:off x="2494915" y="795655"/>
                            <a:ext cx="48196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39EB18" w14:textId="77777777" w:rsidR="002C11AD" w:rsidRDefault="002C11AD">
                              <w:proofErr w:type="spellStart"/>
                              <w:r>
                                <w:rPr>
                                  <w:rFonts w:ascii="Arial" w:hAnsi="Arial" w:cs="Arial"/>
                                  <w:color w:val="000000"/>
                                  <w:kern w:val="0"/>
                                  <w:sz w:val="22"/>
                                </w:rPr>
                                <w:t>GroupA</w:t>
                              </w:r>
                              <w:proofErr w:type="spellEnd"/>
                            </w:p>
                          </w:txbxContent>
                        </wps:txbx>
                        <wps:bodyPr rot="0" vert="horz" wrap="none" lIns="0" tIns="0" rIns="0" bIns="0" anchor="t" anchorCtr="0">
                          <a:spAutoFit/>
                        </wps:bodyPr>
                      </wps:wsp>
                      <wps:wsp>
                        <wps:cNvPr id="727" name="Rectangle 732"/>
                        <wps:cNvSpPr>
                          <a:spLocks noChangeArrowheads="1"/>
                        </wps:cNvSpPr>
                        <wps:spPr bwMode="auto">
                          <a:xfrm>
                            <a:off x="3707130" y="454660"/>
                            <a:ext cx="48196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3D37F1" w14:textId="77777777" w:rsidR="002C11AD" w:rsidRDefault="002C11AD">
                              <w:proofErr w:type="spellStart"/>
                              <w:r>
                                <w:rPr>
                                  <w:rFonts w:ascii="Arial" w:hAnsi="Arial" w:cs="Arial"/>
                                  <w:color w:val="000000"/>
                                  <w:kern w:val="0"/>
                                  <w:sz w:val="22"/>
                                </w:rPr>
                                <w:t>GroupB</w:t>
                              </w:r>
                              <w:proofErr w:type="spellEnd"/>
                            </w:p>
                          </w:txbxContent>
                        </wps:txbx>
                        <wps:bodyPr rot="0" vert="horz" wrap="none" lIns="0" tIns="0" rIns="0" bIns="0" anchor="t" anchorCtr="0">
                          <a:spAutoFit/>
                        </wps:bodyPr>
                      </wps:wsp>
                      <wps:wsp>
                        <wps:cNvPr id="728" name="Rectangle 733"/>
                        <wps:cNvSpPr>
                          <a:spLocks noChangeArrowheads="1"/>
                        </wps:cNvSpPr>
                        <wps:spPr bwMode="auto">
                          <a:xfrm rot="16200000">
                            <a:off x="17780" y="1490980"/>
                            <a:ext cx="65278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7F757" w14:textId="77777777" w:rsidR="002C11AD" w:rsidRDefault="002C11AD">
                              <w:r>
                                <w:rPr>
                                  <w:rFonts w:ascii="Arial" w:hAnsi="Arial" w:cs="Arial"/>
                                  <w:color w:val="000000"/>
                                  <w:kern w:val="0"/>
                                  <w:sz w:val="22"/>
                                </w:rPr>
                                <w:t>Probability</w:t>
                              </w:r>
                            </w:p>
                          </w:txbxContent>
                        </wps:txbx>
                        <wps:bodyPr rot="0" vert="horz" wrap="none" lIns="0" tIns="0" rIns="0" bIns="0" anchor="t" anchorCtr="0">
                          <a:spAutoFit/>
                        </wps:bodyPr>
                      </wps:wsp>
                      <wps:wsp>
                        <wps:cNvPr id="729" name="Line 734"/>
                        <wps:cNvCnPr/>
                        <wps:spPr bwMode="auto">
                          <a:xfrm flipV="1">
                            <a:off x="737235" y="485140"/>
                            <a:ext cx="0" cy="238379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30" name="Line 735"/>
                        <wps:cNvCnPr/>
                        <wps:spPr bwMode="auto">
                          <a:xfrm flipH="1">
                            <a:off x="688340" y="2789555"/>
                            <a:ext cx="48895" cy="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31" name="Rectangle 736"/>
                        <wps:cNvSpPr>
                          <a:spLocks noChangeArrowheads="1"/>
                        </wps:cNvSpPr>
                        <wps:spPr bwMode="auto">
                          <a:xfrm rot="16200000">
                            <a:off x="424815" y="2666365"/>
                            <a:ext cx="27241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FBBCEF" w14:textId="77777777" w:rsidR="002C11AD" w:rsidRDefault="002C11AD">
                              <w:r>
                                <w:rPr>
                                  <w:rFonts w:ascii="Arial" w:hAnsi="Arial" w:cs="Arial"/>
                                  <w:color w:val="000000"/>
                                  <w:kern w:val="0"/>
                                  <w:sz w:val="22"/>
                                </w:rPr>
                                <w:t>0.00</w:t>
                              </w:r>
                            </w:p>
                          </w:txbxContent>
                        </wps:txbx>
                        <wps:bodyPr rot="0" vert="horz" wrap="none" lIns="0" tIns="0" rIns="0" bIns="0" anchor="t" anchorCtr="0">
                          <a:spAutoFit/>
                        </wps:bodyPr>
                      </wps:wsp>
                      <wps:wsp>
                        <wps:cNvPr id="732" name="Line 737"/>
                        <wps:cNvCnPr/>
                        <wps:spPr bwMode="auto">
                          <a:xfrm flipH="1">
                            <a:off x="688340" y="2231390"/>
                            <a:ext cx="48895" cy="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33" name="Rectangle 738"/>
                        <wps:cNvSpPr>
                          <a:spLocks noChangeArrowheads="1"/>
                        </wps:cNvSpPr>
                        <wps:spPr bwMode="auto">
                          <a:xfrm rot="16200000">
                            <a:off x="424180" y="2108200"/>
                            <a:ext cx="27241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BB78E2" w14:textId="77777777" w:rsidR="002C11AD" w:rsidRDefault="002C11AD">
                              <w:r>
                                <w:rPr>
                                  <w:rFonts w:ascii="Arial" w:hAnsi="Arial" w:cs="Arial"/>
                                  <w:color w:val="000000"/>
                                  <w:kern w:val="0"/>
                                  <w:sz w:val="22"/>
                                </w:rPr>
                                <w:t>0.25</w:t>
                              </w:r>
                            </w:p>
                          </w:txbxContent>
                        </wps:txbx>
                        <wps:bodyPr rot="0" vert="horz" wrap="none" lIns="0" tIns="0" rIns="0" bIns="0" anchor="t" anchorCtr="0">
                          <a:spAutoFit/>
                        </wps:bodyPr>
                      </wps:wsp>
                      <wps:wsp>
                        <wps:cNvPr id="734" name="Line 739"/>
                        <wps:cNvCnPr/>
                        <wps:spPr bwMode="auto">
                          <a:xfrm flipH="1">
                            <a:off x="688340" y="1677035"/>
                            <a:ext cx="48895" cy="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35" name="Rectangle 740"/>
                        <wps:cNvSpPr>
                          <a:spLocks noChangeArrowheads="1"/>
                        </wps:cNvSpPr>
                        <wps:spPr bwMode="auto">
                          <a:xfrm rot="16200000">
                            <a:off x="424180" y="1553845"/>
                            <a:ext cx="27241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18130D" w14:textId="77777777" w:rsidR="002C11AD" w:rsidRDefault="002C11AD">
                              <w:r>
                                <w:rPr>
                                  <w:rFonts w:ascii="Arial" w:hAnsi="Arial" w:cs="Arial"/>
                                  <w:color w:val="000000"/>
                                  <w:kern w:val="0"/>
                                  <w:sz w:val="22"/>
                                </w:rPr>
                                <w:t>0.50</w:t>
                              </w:r>
                            </w:p>
                          </w:txbxContent>
                        </wps:txbx>
                        <wps:bodyPr rot="0" vert="horz" wrap="none" lIns="0" tIns="0" rIns="0" bIns="0" anchor="t" anchorCtr="0">
                          <a:spAutoFit/>
                        </wps:bodyPr>
                      </wps:wsp>
                      <wps:wsp>
                        <wps:cNvPr id="736" name="Line 741"/>
                        <wps:cNvCnPr/>
                        <wps:spPr bwMode="auto">
                          <a:xfrm flipH="1">
                            <a:off x="688340" y="1122045"/>
                            <a:ext cx="48895" cy="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37" name="Rectangle 742"/>
                        <wps:cNvSpPr>
                          <a:spLocks noChangeArrowheads="1"/>
                        </wps:cNvSpPr>
                        <wps:spPr bwMode="auto">
                          <a:xfrm rot="16200000">
                            <a:off x="424815" y="998855"/>
                            <a:ext cx="27241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734493" w14:textId="77777777" w:rsidR="002C11AD" w:rsidRDefault="002C11AD">
                              <w:r>
                                <w:rPr>
                                  <w:rFonts w:ascii="Arial" w:hAnsi="Arial" w:cs="Arial"/>
                                  <w:color w:val="000000"/>
                                  <w:kern w:val="0"/>
                                  <w:sz w:val="22"/>
                                </w:rPr>
                                <w:t>0.75</w:t>
                              </w:r>
                            </w:p>
                          </w:txbxContent>
                        </wps:txbx>
                        <wps:bodyPr rot="0" vert="horz" wrap="none" lIns="0" tIns="0" rIns="0" bIns="0" anchor="t" anchorCtr="0">
                          <a:spAutoFit/>
                        </wps:bodyPr>
                      </wps:wsp>
                      <wps:wsp>
                        <wps:cNvPr id="738" name="Line 743"/>
                        <wps:cNvCnPr/>
                        <wps:spPr bwMode="auto">
                          <a:xfrm flipH="1">
                            <a:off x="688340" y="563880"/>
                            <a:ext cx="48895" cy="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39" name="Rectangle 744"/>
                        <wps:cNvSpPr>
                          <a:spLocks noChangeArrowheads="1"/>
                        </wps:cNvSpPr>
                        <wps:spPr bwMode="auto">
                          <a:xfrm rot="16200000">
                            <a:off x="424815" y="440055"/>
                            <a:ext cx="27241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A77A78" w14:textId="77777777" w:rsidR="002C11AD" w:rsidRDefault="002C11AD">
                              <w:r>
                                <w:rPr>
                                  <w:rFonts w:ascii="Arial" w:hAnsi="Arial" w:cs="Arial"/>
                                  <w:color w:val="000000"/>
                                  <w:kern w:val="0"/>
                                  <w:sz w:val="22"/>
                                </w:rPr>
                                <w:t>1.00</w:t>
                              </w:r>
                            </w:p>
                          </w:txbxContent>
                        </wps:txbx>
                        <wps:bodyPr rot="0" vert="horz" wrap="none" lIns="0" tIns="0" rIns="0" bIns="0" anchor="t" anchorCtr="0">
                          <a:spAutoFit/>
                        </wps:bodyPr>
                      </wps:wsp>
                      <wps:wsp>
                        <wps:cNvPr id="740" name="Line 745"/>
                        <wps:cNvCnPr/>
                        <wps:spPr bwMode="auto">
                          <a:xfrm>
                            <a:off x="737235" y="2868930"/>
                            <a:ext cx="3893185" cy="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41" name="Line 746"/>
                        <wps:cNvCnPr/>
                        <wps:spPr bwMode="auto">
                          <a:xfrm>
                            <a:off x="819150" y="2868930"/>
                            <a:ext cx="0" cy="51435"/>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42" name="Rectangle 747"/>
                        <wps:cNvSpPr>
                          <a:spLocks noChangeArrowheads="1"/>
                        </wps:cNvSpPr>
                        <wps:spPr bwMode="auto">
                          <a:xfrm>
                            <a:off x="779780" y="2945130"/>
                            <a:ext cx="7810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363E70" w14:textId="77777777" w:rsidR="002C11AD" w:rsidRDefault="002C11AD">
                              <w:r>
                                <w:rPr>
                                  <w:rFonts w:ascii="Arial" w:hAnsi="Arial" w:cs="Arial"/>
                                  <w:color w:val="000000"/>
                                  <w:kern w:val="0"/>
                                  <w:sz w:val="22"/>
                                </w:rPr>
                                <w:t>0</w:t>
                              </w:r>
                            </w:p>
                          </w:txbxContent>
                        </wps:txbx>
                        <wps:bodyPr rot="0" vert="horz" wrap="none" lIns="0" tIns="0" rIns="0" bIns="0" anchor="t" anchorCtr="0">
                          <a:spAutoFit/>
                        </wps:bodyPr>
                      </wps:wsp>
                      <wps:wsp>
                        <wps:cNvPr id="743" name="Line 748"/>
                        <wps:cNvCnPr/>
                        <wps:spPr bwMode="auto">
                          <a:xfrm>
                            <a:off x="1565910" y="2868930"/>
                            <a:ext cx="0" cy="51435"/>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44" name="Rectangle 749"/>
                        <wps:cNvSpPr>
                          <a:spLocks noChangeArrowheads="1"/>
                        </wps:cNvSpPr>
                        <wps:spPr bwMode="auto">
                          <a:xfrm>
                            <a:off x="1525905" y="2945130"/>
                            <a:ext cx="7810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8DBF64" w14:textId="77777777" w:rsidR="002C11AD" w:rsidRDefault="002C11AD">
                              <w:r>
                                <w:rPr>
                                  <w:rFonts w:ascii="Arial" w:hAnsi="Arial" w:cs="Arial"/>
                                  <w:color w:val="000000"/>
                                  <w:kern w:val="0"/>
                                  <w:sz w:val="22"/>
                                </w:rPr>
                                <w:t>2</w:t>
                              </w:r>
                            </w:p>
                          </w:txbxContent>
                        </wps:txbx>
                        <wps:bodyPr rot="0" vert="horz" wrap="none" lIns="0" tIns="0" rIns="0" bIns="0" anchor="t" anchorCtr="0">
                          <a:spAutoFit/>
                        </wps:bodyPr>
                      </wps:wsp>
                      <wps:wsp>
                        <wps:cNvPr id="745" name="Line 750"/>
                        <wps:cNvCnPr/>
                        <wps:spPr bwMode="auto">
                          <a:xfrm>
                            <a:off x="2312035" y="2868930"/>
                            <a:ext cx="0" cy="51435"/>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46" name="Rectangle 751"/>
                        <wps:cNvSpPr>
                          <a:spLocks noChangeArrowheads="1"/>
                        </wps:cNvSpPr>
                        <wps:spPr bwMode="auto">
                          <a:xfrm>
                            <a:off x="2272665" y="2945130"/>
                            <a:ext cx="7810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70CFC7" w14:textId="77777777" w:rsidR="002C11AD" w:rsidRDefault="002C11AD">
                              <w:r>
                                <w:rPr>
                                  <w:rFonts w:ascii="Arial" w:hAnsi="Arial" w:cs="Arial"/>
                                  <w:color w:val="000000"/>
                                  <w:kern w:val="0"/>
                                  <w:sz w:val="22"/>
                                </w:rPr>
                                <w:t>4</w:t>
                              </w:r>
                            </w:p>
                          </w:txbxContent>
                        </wps:txbx>
                        <wps:bodyPr rot="0" vert="horz" wrap="none" lIns="0" tIns="0" rIns="0" bIns="0" anchor="t" anchorCtr="0">
                          <a:spAutoFit/>
                        </wps:bodyPr>
                      </wps:wsp>
                      <wps:wsp>
                        <wps:cNvPr id="747" name="Line 752"/>
                        <wps:cNvCnPr/>
                        <wps:spPr bwMode="auto">
                          <a:xfrm>
                            <a:off x="3058160" y="2868930"/>
                            <a:ext cx="0" cy="51435"/>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48" name="Rectangle 753"/>
                        <wps:cNvSpPr>
                          <a:spLocks noChangeArrowheads="1"/>
                        </wps:cNvSpPr>
                        <wps:spPr bwMode="auto">
                          <a:xfrm>
                            <a:off x="3018790" y="2945130"/>
                            <a:ext cx="7810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2D6A52" w14:textId="77777777" w:rsidR="002C11AD" w:rsidRDefault="002C11AD">
                              <w:r>
                                <w:rPr>
                                  <w:rFonts w:ascii="Arial" w:hAnsi="Arial" w:cs="Arial"/>
                                  <w:color w:val="000000"/>
                                  <w:kern w:val="0"/>
                                  <w:sz w:val="22"/>
                                </w:rPr>
                                <w:t>6</w:t>
                              </w:r>
                            </w:p>
                          </w:txbxContent>
                        </wps:txbx>
                        <wps:bodyPr rot="0" vert="horz" wrap="none" lIns="0" tIns="0" rIns="0" bIns="0" anchor="t" anchorCtr="0">
                          <a:spAutoFit/>
                        </wps:bodyPr>
                      </wps:wsp>
                      <wps:wsp>
                        <wps:cNvPr id="749" name="Line 754"/>
                        <wps:cNvCnPr/>
                        <wps:spPr bwMode="auto">
                          <a:xfrm>
                            <a:off x="3804920" y="2868930"/>
                            <a:ext cx="0" cy="51435"/>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50" name="Rectangle 755"/>
                        <wps:cNvSpPr>
                          <a:spLocks noChangeArrowheads="1"/>
                        </wps:cNvSpPr>
                        <wps:spPr bwMode="auto">
                          <a:xfrm>
                            <a:off x="3764915" y="2945130"/>
                            <a:ext cx="7810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98A727" w14:textId="77777777" w:rsidR="002C11AD" w:rsidRDefault="002C11AD">
                              <w:r>
                                <w:rPr>
                                  <w:rFonts w:ascii="Arial" w:hAnsi="Arial" w:cs="Arial"/>
                                  <w:color w:val="000000"/>
                                  <w:kern w:val="0"/>
                                  <w:sz w:val="22"/>
                                </w:rPr>
                                <w:t>8</w:t>
                              </w:r>
                            </w:p>
                          </w:txbxContent>
                        </wps:txbx>
                        <wps:bodyPr rot="0" vert="horz" wrap="none" lIns="0" tIns="0" rIns="0" bIns="0" anchor="t" anchorCtr="0">
                          <a:spAutoFit/>
                        </wps:bodyPr>
                      </wps:wsp>
                      <wps:wsp>
                        <wps:cNvPr id="751" name="Line 756"/>
                        <wps:cNvCnPr/>
                        <wps:spPr bwMode="auto">
                          <a:xfrm>
                            <a:off x="4551045" y="2868930"/>
                            <a:ext cx="0" cy="51435"/>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52" name="Rectangle 757"/>
                        <wps:cNvSpPr>
                          <a:spLocks noChangeArrowheads="1"/>
                        </wps:cNvSpPr>
                        <wps:spPr bwMode="auto">
                          <a:xfrm>
                            <a:off x="4471670" y="2945130"/>
                            <a:ext cx="15557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3E9DD4" w14:textId="77777777" w:rsidR="002C11AD" w:rsidRDefault="002C11AD">
                              <w:r>
                                <w:rPr>
                                  <w:rFonts w:ascii="Arial" w:hAnsi="Arial" w:cs="Arial"/>
                                  <w:color w:val="000000"/>
                                  <w:kern w:val="0"/>
                                  <w:sz w:val="22"/>
                                </w:rPr>
                                <w:t>10</w:t>
                              </w:r>
                            </w:p>
                          </w:txbxContent>
                        </wps:txbx>
                        <wps:bodyPr rot="0" vert="horz" wrap="none" lIns="0" tIns="0" rIns="0" bIns="0" anchor="t" anchorCtr="0">
                          <a:spAutoFit/>
                        </wps:bodyPr>
                      </wps:wsp>
                      <wps:wsp>
                        <wps:cNvPr id="753" name="Rectangle 758"/>
                        <wps:cNvSpPr>
                          <a:spLocks noChangeArrowheads="1"/>
                        </wps:cNvSpPr>
                        <wps:spPr bwMode="auto">
                          <a:xfrm>
                            <a:off x="1800225" y="3131185"/>
                            <a:ext cx="170815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22CBA4" w14:textId="77777777" w:rsidR="002C11AD" w:rsidRDefault="002C11AD">
                              <w:r>
                                <w:rPr>
                                  <w:rFonts w:ascii="Arial" w:hAnsi="Arial" w:cs="Arial"/>
                                  <w:color w:val="000000"/>
                                  <w:kern w:val="0"/>
                                  <w:sz w:val="22"/>
                                </w:rPr>
                                <w:t xml:space="preserve">Times after </w:t>
                              </w:r>
                              <w:proofErr w:type="gramStart"/>
                              <w:r>
                                <w:rPr>
                                  <w:rFonts w:ascii="Arial" w:hAnsi="Arial" w:cs="Arial"/>
                                  <w:color w:val="000000"/>
                                  <w:kern w:val="0"/>
                                  <w:sz w:val="22"/>
                                </w:rPr>
                                <w:t>surgery(</w:t>
                              </w:r>
                              <w:proofErr w:type="gramEnd"/>
                              <w:r>
                                <w:rPr>
                                  <w:rFonts w:ascii="Arial" w:hAnsi="Arial" w:cs="Arial" w:hint="eastAsia"/>
                                  <w:color w:val="000000"/>
                                  <w:kern w:val="0"/>
                                  <w:sz w:val="22"/>
                                </w:rPr>
                                <w:t>Years)</w:t>
                              </w:r>
                              <w:r>
                                <w:rPr>
                                  <w:rFonts w:ascii="Arial" w:hAnsi="Arial" w:cs="Arial"/>
                                  <w:color w:val="000000"/>
                                  <w:kern w:val="0"/>
                                  <w:sz w:val="22"/>
                                </w:rPr>
                                <w:t>)</w:t>
                              </w:r>
                            </w:p>
                          </w:txbxContent>
                        </wps:txbx>
                        <wps:bodyPr rot="0" vert="horz" wrap="none" lIns="0" tIns="0" rIns="0" bIns="0" anchor="t" anchorCtr="0">
                          <a:spAutoFit/>
                        </wps:bodyPr>
                      </wps:wsp>
                    </wpc:wpc>
                  </a:graphicData>
                </a:graphic>
              </wp:inline>
            </w:drawing>
          </mc:Choice>
          <mc:Fallback>
            <w:pict>
              <v:group id="キャンバス 754" o:spid="_x0000_s1632" editas="canvas" style="width:402.6pt;height:294.9pt;mso-position-horizontal-relative:char;mso-position-vertical-relative:line" coordsize="51130,374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">
                <v:shape id="_x0000_s1633" type="#_x0000_t75" style="position:absolute;width:51130;height:37452;visibility:visible;mso-wrap-style:square">
                  <v:fill o:detectmouseclick="t"/>
                  <v:path o:connecttype="none"/>
                </v:shape>
                <v:rect id="Rectangle 614" o:spid="_x0000_s1634" style="position:absolute;left:425;top:400;width:50292;height:366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SSSsUA&#10;AADcAAAADwAAAGRycy9kb3ducmV2LnhtbESPQWvCQBSE74X+h+UJ3upGsVGjq9iC0IIIRsHrI/vM&#10;BrNvQ3ZrYn99t1DocZiZb5jVpre1uFPrK8cKxqMEBHHhdMWlgvNp9zIH4QOyxtoxKXiQh836+WmF&#10;mXYdH+meh1JECPsMFZgQmkxKXxiy6EeuIY7e1bUWQ5RtKXWLXYTbWk6SJJUWK44LBht6N1Tc8i+r&#10;wM125jJ9e02/94/J4XO/Lc+56ZQaDvrtEkSgPvyH/9ofWkGaLOD3TDwCc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JJJKxQAAANwAAAAPAAAAAAAAAAAAAAAAAJgCAABkcnMv&#10;ZG93bnJldi54bWxQSwUGAAAAAAQABAD1AAAAigMAAAAA&#10;" fillcolor="#eaf2f3" stroked="f"/>
                <v:rect id="Rectangle 615" o:spid="_x0000_s1635" style="position:absolute;left:457;top:457;width:50235;height:365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IIesMA&#10;AADcAAAADwAAAGRycy9kb3ducmV2LnhtbERPTWvCQBC9F/oflil4KboxBdHoKqVU8GAL1V68jdkx&#10;ic3Oht1V03/fORQ8Pt73YtW7Vl0pxMazgfEoA0VcettwZeB7vx5OQcWEbLH1TAZ+KcJq+fiwwML6&#10;G3/RdZcqJSEcCzRQp9QVWseyJodx5Dti4U4+OEwCQ6VtwJuEu1bnWTbRDhuWhho7equp/NldnIHJ&#10;bP/8eUwv5/X00G1DXs3e8/BhzOCpf52DStSnu/jfvbHiG8t8OSNHQ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IIesMAAADcAAAADwAAAAAAAAAAAAAAAACYAgAAZHJzL2Rv&#10;d25yZXYueG1sUEsFBgAAAAAEAAQA9QAAAIgDAAAAAA==&#10;" strokecolor="#eaf2f3" strokeweight=".5pt"/>
                <v:rect id="Rectangle 616" o:spid="_x0000_s1636" style="position:absolute;left:7372;top:4851;width:38932;height:238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yJgMYA&#10;AADcAAAADwAAAGRycy9kb3ducmV2LnhtbESPQWvCQBSE7wX/w/KE3ppNtKQlZiMqWnoQabX0/Mg+&#10;k2j2bciumv77rlDocZiZb5h8PphWXKl3jWUFSRSDIC6tbrhS8HXYPL2CcB5ZY2uZFPyQg3kxesgx&#10;0/bGn3Td+0oECLsMFdTed5mUrqzJoItsRxy8o+0N+iD7SuoebwFuWjmJ41QabDgs1NjRqqbyvL8Y&#10;BYfd8vuSTN/O65f0tFm1z+uPyTZW6nE8LGYgPA3+P/zXftcK0iSB+5lwBGT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WyJgMYAAADcAAAADwAAAAAAAAAAAAAAAACYAgAAZHJz&#10;L2Rvd25yZXYueG1sUEsFBgAAAAAEAAQA9QAAAIsDAAAAAA==&#10;" strokecolor="white" strokeweight="1.2pt"/>
                <v:line id="Line 617" o:spid="_x0000_s1637" style="position:absolute;visibility:visible;mso-wrap-style:square" from="7372,22313" to="46304,223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bPmsQAAADcAAAADwAAAGRycy9kb3ducmV2LnhtbESPQWvCQBSE7wX/w/IEb3WjBynRVUQQ&#10;iydNI3p8ZJ9JMPs27m5N9Nd3C4Ueh5n5hlmsetOIBzlfW1YwGScgiAuray4V5F/b9w8QPiBrbCyT&#10;gid5WC0HbwtMte34SI8slCJC2KeooAqhTaX0RUUG/di2xNG7WmcwROlKqR12EW4aOU2SmTRYc1yo&#10;sKVNRcUt+zaRcujv21N+OZSv7no2r32Wu12t1GjYr+cgAvXhP/zX/tQKZpMp/J6JR0Au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ls+axAAAANwAAAAPAAAAAAAAAAAA&#10;AAAAAKECAABkcnMvZG93bnJldi54bWxQSwUGAAAAAAQABAD5AAAAkgMAAAAA&#10;" strokecolor="#eaf2f3" strokeweight=".95pt"/>
                <v:line id="Line 618" o:spid="_x0000_s1638" style="position:absolute;visibility:visible;mso-wrap-style:square" from="7372,16770" to="46304,167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pqAcQAAADcAAAADwAAAGRycy9kb3ducmV2LnhtbESPQWvCQBSE7wX/w/KE3urGClKiq4gg&#10;FU82jejxkX0mwezbuLua1F/fLRQ8DjPzDTNf9qYRd3K+tqxgPEpAEBdW11wqyL83bx8gfEDW2Fgm&#10;BT/kYbkYvMwx1bbjL7pnoRQRwj5FBVUIbSqlLyoy6Ee2JY7e2TqDIUpXSu2wi3DTyPckmUqDNceF&#10;CltaV1RcspuJlH1/3Rzy0758dOejeeyy3H3WSr0O+9UMRKA+PMP/7a1WMB1P4O9MPAJy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2moBxAAAANwAAAAPAAAAAAAAAAAA&#10;AAAAAKECAABkcnMvZG93bnJldi54bWxQSwUGAAAAAAQABAD5AAAAkgMAAAAA&#10;" strokecolor="#eaf2f3" strokeweight=".95pt"/>
                <v:line id="Line 619" o:spid="_x0000_s1639" style="position:absolute;visibility:visible;mso-wrap-style:square" from="7372,11220" to="46304,112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PydcQAAADcAAAADwAAAGRycy9kb3ducmV2LnhtbESPQWvCQBSE7wX/w/KE3urGIlKiq4gg&#10;FU82jejxkX0mwezbuLua1F/fLRQ8DjPzDTNf9qYRd3K+tqxgPEpAEBdW11wqyL83bx8gfEDW2Fgm&#10;BT/kYbkYvMwx1bbjL7pnoRQRwj5FBVUIbSqlLyoy6Ee2JY7e2TqDIUpXSu2wi3DTyPckmUqDNceF&#10;CltaV1RcspuJlH1/3Rzy0758dOejeeyy3H3WSr0O+9UMRKA+PMP/7a1WMB1P4O9MPAJy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M/J1xAAAANwAAAAPAAAAAAAAAAAA&#10;AAAAAKECAABkcnMvZG93bnJldi54bWxQSwUGAAAAAAQABAD5AAAAkgMAAAAA&#10;" strokecolor="#eaf2f3" strokeweight=".95pt"/>
                <v:line id="Line 620" o:spid="_x0000_s1640" style="position:absolute;visibility:visible;mso-wrap-style:square" from="7372,5638" to="46304,5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9X7sQAAADcAAAADwAAAGRycy9kb3ducmV2LnhtbESPQWvCQBSE7wX/w/KE3urGglKiq4gg&#10;FU82jejxkX0mwezbuLua1F/fLRQ8DjPzDTNf9qYRd3K+tqxgPEpAEBdW11wqyL83bx8gfEDW2Fgm&#10;BT/kYbkYvMwx1bbjL7pnoRQRwj5FBVUIbSqlLyoy6Ee2JY7e2TqDIUpXSu2wi3DTyPckmUqDNceF&#10;CltaV1RcspuJlH1/3Rzy0758dOejeeyy3H3WSr0O+9UMRKA+PMP/7a1WMB1P4O9MPAJy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f1fuxAAAANwAAAAPAAAAAAAAAAAA&#10;AAAAAKECAABkcnMvZG93bnJldi54bWxQSwUGAAAAAAQABAD5AAAAkgMAAAAA&#10;" strokecolor="#eaf2f3" strokeweight=".95pt"/>
                <v:shape id="Freeform 621" o:spid="_x0000_s1641" style="position:absolute;left:8191;top:5638;width:34671;height:1194;visibility:visible;mso-wrap-style:square;v-text-anchor:top" coordsize="1138,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dDIcQA&#10;AADcAAAADwAAAGRycy9kb3ducmV2LnhtbESPzWrDMBCE74G8g9hCb4nsHkxwo4SQYtqeQn4eYLG2&#10;lrG0ciwlcfr0UaDQ4zAz3zDL9eisuNIQWs8K8nkGgrj2uuVGwelYzRYgQkTWaD2TgjsFWK+mkyWW&#10;2t94T9dDbESCcChRgYmxL6UMtSGHYe574uT9+MFhTHJopB7wluDOyrcsK6TDltOCwZ62hurucHEK&#10;fvOu2lXfnx+bzFhbLM7dXR5PSr2+jJt3EJHG+B/+a39pBUVewPNMOgJy9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nQyHEAAAA3AAAAA8AAAAAAAAAAAAAAAAAmAIAAGRycy9k&#10;b3ducmV2LnhtbFBLBQYAAAAABAAEAPUAAACJAwAAAAA=&#10;" path="m,l,,,,68,r,l73,r,l79,r,l85,r,4l89,4r,l93,4r,l98,4r,l122,4r,l128,4r,l130,4r,l133,4r,l141,4r,l143,4r,4l151,8r,l163,8r,l164,8r,l165,8r,l170,8r,4l172,12r,l178,12r,l185,12r,5l185,17r,l215,17r,l232,17r,l233,17r,l235,17r,l243,17r,l243,17r,l247,17r,l248,17r,l249,17r,l253,17r,l254,17r,l256,17r,l262,17r,l263,17r,l265,17r,l274,17r,l275,17r,l284,17r,l299,17r,l301,17r,l301,17r,l302,17r,l306,17r,l306,17r,l306,17r,l307,17r,l308,17r,l309,17r,l317,17r,l318,17r,l326,17r,5l335,22r,l335,22r,l338,22r,l339,22r,5l339,27r,l343,27r,l346,27r,l347,27r,l359,27r,l360,27r,l361,27r,l365,27r,l366,27r,l367,27r,l367,27r,l369,27r,l371,27r,l371,27r,l371,27r,l372,27r,l373,27r,l376,27r,l378,27r,l380,27r,l383,27r,l389,27r,l394,27r,l397,27r,l402,27r,l406,27r,l411,27r,l414,27r,l416,27r,l420,27r,l423,27r,l425,27r,l426,27r,l427,27r,l429,27r,l430,27r,l431,27r,l431,27r,l432,27r,l435,27r,l435,27r,l438,27r,l439,27r,l440,27r,l444,27r,l445,27r,l448,27r,l448,27r,l451,27r,l452,27r,l452,27r,l452,27r,l453,27r,l458,27r,l459,27r,l461,27r,l470,27r,l471,27r,l472,27r,l474,27r,l481,27r,l483,27r,l484,27r,l485,27r,l486,27r,l487,27r,l488,27r,l488,27r,l490,27r,l491,27r,l492,27r,l495,27r,l499,27r,l504,27r,12l507,39r,l513,39r,l516,39r,l521,39r,l522,39r,l525,39r,l527,39r,l544,39r,l547,39r,l550,39r,l551,39r,l552,39r,l553,39r,l554,39r,l567,39r,l570,39r,l571,39r,l573,39r,l585,39r,l591,39r,l593,39r,l599,39r,l601,39r,l608,39r,l611,39r,l611,39r,l612,39r,l613,39r,l614,39r,l619,39r,l631,39r,l632,39r,l636,39r,l642,39r,l643,39r,l662,39r,l672,39r,l675,39r,l682,39r,l710,39r,l753,39r,l795,39r,l806,39r,l819,39r,l824,39r,l852,39r,l854,39r,l871,39r,l877,39r,l881,39r,l1085,39r,l1109,39r,l1132,39r,l1138,39r,e" filled="f" strokeweight="1.2pt">
                  <v:path arrowok="t" o:connecttype="custom" o:connectlocs="222406,0;271153,12244;371693,12244;405206,12244;460046,24488;502699,24488;542306,36732;655032,52037;715965,52037;752525,52037;770805,52037;798225,52037;834785,52037;910952,52037;920092,52037;932278,52037;941418,52037;993211,52037;1029771,67343;1045005,82648;1093751,82648;1112031,82648;1118125,82648;1130311,82648;1136404,82648;1157731,82648;1200384,82648;1236944,82648;1267411,82648;1294831,82648;1307017,82648;1313111,82648;1325297,82648;1340531,82648;1364904,82648;1377091,82648;1380137,82648;1404511,82648;1438024,82648;1471537,82648;1480677,82648;1486770,82648;1498957,82648;1535517,82648;1572077,119380;1599497,119380;1666523,119380;1681757,119380;1727457,119380;1745737,119380;1806670,119380;1852370,119380;1864556,119380;1885883,119380;1937676,119380;2016889,119380;2077823,119380;2422095,119380;2510449,119380;2653642,119380;3305627,119380;3467100,119380" o:connectangles="0,0,0,0,0,0,0,0,0,0,0,0,0,0,0,0,0,0,0,0,0,0,0,0,0,0,0,0,0,0,0,0,0,0,0,0,0,0,0,0,0,0,0,0,0,0,0,0,0,0,0,0,0,0,0,0,0,0,0,0,0,0"/>
                </v:shape>
                <v:line id="Line 622" o:spid="_x0000_s1642" style="position:absolute;visibility:visible;mso-wrap-style:square" from="8191,5638" to="8191,5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MTuNsIAAADcAAAADwAAAGRycy9kb3ducmV2LnhtbESPzWrDMBCE74G+g9hCb4mcHNLYiRJC&#10;weBTIT8PsFgby8RaGUn1z9tHhUKPw8x8wxxOk+3EQD60jhWsVxkI4trplhsF91u53IEIEVlj55gU&#10;zBTgdHxbHLDQbuQLDdfYiAThUKACE2NfSBlqQxbDyvXEyXs4bzEm6RupPY4Jbju5ybKttNhyWjDY&#10;05eh+nn9sQqqOl5Kbyue57z8zsd7Z/KhVOrjfTrvQUSa4n/4r11pBdv1J/yeSUdAH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MTuNsIAAADcAAAADwAAAAAAAAAAAAAA&#10;AAChAgAAZHJzL2Rvd25yZXYueG1sUEsFBgAAAAAEAAQA+QAAAJADAAAAAA==&#10;" strokeweight="1.2pt"/>
                <v:line id="Line 623" o:spid="_x0000_s1643" style="position:absolute;visibility:visible;mso-wrap-style:square" from="8191,5638" to="8191,5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Vt6RL4AAADcAAAADwAAAGRycy9kb3ducmV2LnhtbERPy4rCMBTdC/5DuMLsNHUWMq1GEaHQ&#10;laDjB1yaa1NsbkoS+/j7yUKY5eG8D6fJdmIgH1rHCrabDARx7XTLjYLHb7n+AREissbOMSmYKcDp&#10;uFwcsNBu5BsN99iIFMKhQAUmxr6QMtSGLIaN64kT93TeYkzQN1J7HFO47eR3lu2kxZZTg8GeLobq&#10;1/1tFVR1vJXeVjzPeXnNx0dn8qFU6ms1nfcgIk3xX/xxV1rBbpvWpjPpCMjj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hW3pEvgAAANwAAAAPAAAAAAAAAAAAAAAAAKEC&#10;AABkcnMvZG93bnJldi54bWxQSwUGAAAAAAQABAD5AAAAjAMAAAAA&#10;" strokeweight="1.2pt"/>
                <v:line id="Line 624" o:spid="_x0000_s1644" style="position:absolute;visibility:visible;mso-wrap-style:square" from="8191,5638" to="8375,5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ff38EAAADcAAAADwAAAGRycy9kb3ducmV2LnhtbESP3YrCMBSE7xd8h3AE79ZUL2RbjSJC&#10;oVcLuj7AoTk2xeakJLE/b78RFvZymJlvmMNpsp0YyIfWsYLNOgNBXDvdcqPg/lN+foEIEVlj55gU&#10;zBTgdFx8HLDQbuQrDbfYiAThUKACE2NfSBlqQxbD2vXEyXs4bzEm6RupPY4Jbju5zbKdtNhyWjDY&#10;08VQ/by9rIKqjtfS24rnOS+/8/HemXwolVotp/MeRKQp/of/2pVWsNvk8D6TjoA8/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OF9/fwQAAANwAAAAPAAAAAAAAAAAAAAAA&#10;AKECAABkcnMvZG93bnJldi54bWxQSwUGAAAAAAQABAD5AAAAjwMAAAAA&#10;" strokeweight="1.2pt"/>
                <v:line id="Line 625" o:spid="_x0000_s1645" style="position:absolute;visibility:visible;mso-wrap-style:square" from="8375,5638" to="8375,5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G8/74AAADcAAAADwAAAGRycy9kb3ducmV2LnhtbERPy4rCMBTdD/gP4Qqzm6a6kGk1igiF&#10;rgZ0/IBLc22KzU1JYh9/bxYDszyc9+E0216M5EPnWMEmy0EQN0533Cq4/1Zf3yBCRNbYOyYFCwU4&#10;HVcfByy1m/hK4y22IoVwKFGBiXEopQyNIYshcwNx4h7OW4wJ+lZqj1MKt73c5vlOWuw4NRgc6GKo&#10;ed5eVkHdxGvlbc3LUlQ/xXTvTTFWSn2u5/MeRKQ5/ov/3LVWsNum+elMOgLy+AY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RQbz/vgAAANwAAAAPAAAAAAAAAAAAAAAAAKEC&#10;AABkcnMvZG93bnJldi54bWxQSwUGAAAAAAQABAD5AAAAjAMAAAAA&#10;" strokeweight="1.2pt"/>
                <v:line id="Line 626" o:spid="_x0000_s1646" style="position:absolute;visibility:visible;mso-wrap-style:square" from="8375,5638" to="8470,5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0ZZMEAAADcAAAADwAAAGRycy9kb3ducmV2LnhtbESP3YrCMBSE7xd8h3AE79ZUL2TbNYoI&#10;hV4t6PoAh+ZsU2xOShL78/YbQfBymJlvmP1xsp0YyIfWsYLNOgNBXDvdcqPg9lt+foEIEVlj55gU&#10;zBTgeFh87LHQbuQLDdfYiAThUKACE2NfSBlqQxbD2vXEyftz3mJM0jdSexwT3HZym2U7abHltGCw&#10;p7Oh+n59WAVVHS+ltxXPc17+5OOtM/lQKrVaTqdvEJGm+A6/2pVWsNtu4HkmHQF5+A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DRlkwQAAANwAAAAPAAAAAAAAAAAAAAAA&#10;AKECAABkcnMvZG93bnJldi54bWxQSwUGAAAAAAQABAD5AAAAjwMAAAAA&#10;" strokeweight="1.2pt"/>
                <v:line id="Line 627" o:spid="_x0000_s1647" style="position:absolute;visibility:visible;mso-wrap-style:square" from="8470,5638" to="8470,5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HE8EAAADcAAAADwAAAGRycy9kb3ducmV2LnhtbESPzWrDMBCE74G+g9hCb7FcH0LsRgml&#10;YPApkJ8HWKyNZWqtjKT65+2jQqHHYWa+YQ6nxQ5iIh96xwresxwEcet0z52C+63e7kGEiKxxcEwK&#10;VgpwOr5sDlhpN/OFpmvsRIJwqFCBiXGspAytIYshcyNx8h7OW4xJ+k5qj3OC20EWeb6TFntOCwZH&#10;+jLUfl9/rIKmjZfa24bXtazP5XwfTDnVSr29Lp8fICIt8T/81260gl1RwO+ZdATk8Q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O34cTwQAAANwAAAAPAAAAAAAAAAAAAAAA&#10;AKECAABkcnMvZG93bnJldi54bWxQSwUGAAAAAAQABAD5AAAAjwMAAAAA&#10;" strokeweight="1.2pt"/>
                <v:line id="Line 628" o:spid="_x0000_s1648" style="position:absolute;visibility:visible;mso-wrap-style:square" from="8470,5638" to="8648,5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MiiMIAAADcAAAADwAAAGRycy9kb3ducmV2LnhtbESPzWrDMBCE74W+g9hCb7VcF0LtRjEh&#10;YPCpkDQPsFhby8RaGUn1z9tHhUKPw8x8w+zr1Y5iJh8GxwpesxwEcef0wL2C61fz8g4iRGSNo2NS&#10;sFGA+vD4sMdKu4XPNF9iLxKEQ4UKTIxTJWXoDFkMmZuIk/ftvMWYpO+l9rgkuB1lkec7aXHgtGBw&#10;opOh7nb5sQraLp4bb1vetrL5LJfraMq5Uer5aT1+gIi0xv/wX7vVCnbFG/yeSUdAHu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ZMiiMIAAADcAAAADwAAAAAAAAAAAAAA&#10;AAChAgAAZHJzL2Rvd25yZXYueG1sUEsFBgAAAAAEAAQA+QAAAJADAAAAAA==&#10;" strokeweight="1.2pt"/>
                <v:line id="Line 629" o:spid="_x0000_s1649" style="position:absolute;visibility:visible;mso-wrap-style:square" from="8648,5638" to="8648,5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q6/MIAAADcAAAADwAAAGRycy9kb3ducmV2LnhtbESPzWrDMBCE74W+g9hCb7VcU0LtRjEh&#10;YPCpkDQPsFhby8RaGUn1z9tHhUKPw8x8w+zr1Y5iJh8GxwpesxwEcef0wL2C61fz8g4iRGSNo2NS&#10;sFGA+vD4sMdKu4XPNF9iLxKEQ4UKTIxTJWXoDFkMmZuIk/ftvMWYpO+l9rgkuB1lkec7aXHgtGBw&#10;opOh7nb5sQraLp4bb1vetrL5LJfraMq5Uer5aT1+gIi0xv/wX7vVCnbFG/yeSUdAHu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nq6/MIAAADcAAAADwAAAAAAAAAAAAAA&#10;AAChAgAAZHJzL2Rvd25yZXYueG1sUEsFBgAAAAAEAAQA+QAAAJADAAAAAA==&#10;" strokeweight="1.2pt"/>
                <v:line id="Line 630" o:spid="_x0000_s1650" style="position:absolute;visibility:visible;mso-wrap-style:square" from="8648,5638" to="8896,5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YfZ8IAAADcAAAADwAAAGRycy9kb3ducmV2LnhtbESPzWrDMBCE74W+g9hCb7VcQ0PtRjEh&#10;YPCpkDQPsFhby8RaGUn1z9tHhUKPw8x8w+zr1Y5iJh8GxwpesxwEcef0wL2C61fz8g4iRGSNo2NS&#10;sFGA+vD4sMdKu4XPNF9iLxKEQ4UKTIxTJWXoDFkMmZuIk/ftvMWYpO+l9rgkuB1lkec7aXHgtGBw&#10;opOh7nb5sQraLp4bb1vetrL5LJfraMq5Uer5aT1+gIi0xv/wX7vVCnbFG/yeSUdAHu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TYfZ8IAAADcAAAADwAAAAAAAAAAAAAA&#10;AAChAgAAZHJzL2Rvd25yZXYueG1sUEsFBgAAAAAEAAQA+QAAAJADAAAAAA==&#10;" strokeweight="1.2pt"/>
                <v:line id="Line 631" o:spid="_x0000_s1651" style="position:absolute;visibility:visible;mso-wrap-style:square" from="9290,5638" to="9410,5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SBEMEAAADcAAAADwAAAGRycy9kb3ducmV2LnhtbESPzWrDMBCE74G+g9hCb7HcHEzsRgml&#10;YPApkJ8HWKyNZWqtjKT65+2jQqHHYWa+YQ6nxQ5iIh96xwresxwEcet0z52C+63e7kGEiKxxcEwK&#10;VgpwOr5sDlhpN/OFpmvsRIJwqFCBiXGspAytIYshcyNx8h7OW4xJ+k5qj3OC20Hu8ryQFntOCwZH&#10;+jLUfl9/rIKmjZfa24bXtazP5XwfTDnVSr29Lp8fICIt8T/81260gmJXwO+ZdATk8Q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x5IEQwQAAANwAAAAPAAAAAAAAAAAAAAAA&#10;AKECAABkcnMvZG93bnJldi54bWxQSwUGAAAAAAQABAD5AAAAjwMAAAAA&#10;" strokeweight="1.2pt"/>
                <v:line id="Line 632" o:spid="_x0000_s1652" style="position:absolute;visibility:visible;mso-wrap-style:square" from="9410,5638" to="9410,5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qgki8IAAADcAAAADwAAAGRycy9kb3ducmV2LnhtbESPzWrDMBCE74G+g9hCb7HcHNLYjRJC&#10;wOBTIT8PsFhby8RaGUn1z9tHhUKPw8x8w+yPs+3FSD50jhW8ZzkI4sbpjlsF91u13oEIEVlj75gU&#10;LBTgeHhZ7bHUbuILjdfYigThUKICE+NQShkaQxZD5gbi5H07bzEm6VupPU4Jbnu5yfOttNhxWjA4&#10;0NlQ87j+WAV1Ey+VtzUvS1F9FdO9N8VYKfX2Op8+QUSa43/4r11rBdvNB/yeSUdAH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qgki8IAAADcAAAADwAAAAAAAAAAAAAA&#10;AAChAgAAZHJzL2Rvd25yZXYueG1sUEsFBgAAAAAEAAQA+QAAAJADAAAAAA==&#10;" strokeweight="1.2pt"/>
                <v:line id="Line 633" o:spid="_x0000_s1653" style="position:absolute;visibility:visible;mso-wrap-style:square" from="9410,5638" to="9537,5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ew+b4AAADcAAAADwAAAGRycy9kb3ducmV2LnhtbERPy4rCMBTdD/gP4Qqzm6a6kGk1igiF&#10;rgZ0/IBLc22KzU1JYh9/bxYDszyc9+E0216M5EPnWMEmy0EQN0533Cq4/1Zf3yBCRNbYOyYFCwU4&#10;HVcfByy1m/hK4y22IoVwKFGBiXEopQyNIYshcwNx4h7OW4wJ+lZqj1MKt73c5vlOWuw4NRgc6GKo&#10;ed5eVkHdxGvlbc3LUlQ/xXTvTTFWSn2u5/MeRKQ5/ov/3LVWsNumtelMOgLy+AY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vN7D5vgAAANwAAAAPAAAAAAAAAAAAAAAAAKEC&#10;AABkcnMvZG93bnJldi54bWxQSwUGAAAAAAQABAD5AAAAjAMAAAAA&#10;" strokeweight="1.2pt"/>
                <v:line id="Line 634" o:spid="_x0000_s1654" style="position:absolute;visibility:visible;mso-wrap-style:square" from="9537,5638" to="9537,5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HsVYsEAAADcAAAADwAAAGRycy9kb3ducmV2LnhtbESPzWrDMBCE74G+g9hCb4ncHELsRgkh&#10;YPApkJ8HWKyNZWqtjKT65+2jQiDHYWa+YXaHyXZiIB9axwq+VxkI4trplhsF91u53IIIEVlj55gU&#10;zBTgsP9Y7LDQbuQLDdfYiAThUKACE2NfSBlqQxbDyvXEyXs4bzEm6RupPY4Jbju5zrKNtNhyWjDY&#10;08lQ/Xv9swqqOl5Kbyue57w85+O9M/lQKvX1OR1/QESa4jv8aldawWadw/+ZdATk/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AexViwQAAANwAAAAPAAAAAAAAAAAAAAAA&#10;AKECAABkcnMvZG93bnJldi54bWxQSwUGAAAAAAQABAD5AAAAjwMAAAAA&#10;" strokeweight="1.2pt"/>
                <v:line id="Line 635" o:spid="_x0000_s1655" style="position:absolute;visibility:visible;mso-wrap-style:square" from="9537,5638" to="9988,5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JgqIr4AAADcAAAADwAAAGRycy9kb3ducmV2LnhtbERPy4rCMBTdC/5DuII7TR1BptUoMlDo&#10;akDHD7g016bY3JQk9vH3k8XALA/nfbpMthMD+dA6VrDbZiCIa6dbbhQ8fsrNJ4gQkTV2jknBTAEu&#10;5+XihIV2I99ouMdGpBAOBSowMfaFlKE2ZDFsXU+cuKfzFmOCvpHa45jCbSc/suwgLbacGgz29GWo&#10;ft3fVkFVx1vpbcXznJff+fjoTD6USq1X0/UIItIU/8V/7korOOzT/HQmHQF5/gU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UmCoivgAAANwAAAAPAAAAAAAAAAAAAAAAAKEC&#10;AABkcnMvZG93bnJldi54bWxQSwUGAAAAAAQABAD5AAAAjAMAAAAA&#10;" strokeweight="1.2pt"/>
                <v:line id="Line 636" o:spid="_x0000_s1656" style="position:absolute;visibility:visible;mso-wrap-style:square" from="10115,5886" to="10115,6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9SPucIAAADcAAAADwAAAGRycy9kb3ducmV2LnhtbESPzWrDMBCE74W+g9hCbo2cFELsRAmh&#10;YPCpkJ8HWKyNZWKtjKT65+2jQKHHYWa+YfbHyXZiIB9axwpWywwEce10y42C27X83IIIEVlj55gU&#10;zBTgeHh/22Oh3chnGi6xEQnCoUAFJsa+kDLUhiyGpeuJk3d33mJM0jdSexwT3HZynWUbabHltGCw&#10;p29D9ePyaxVUdTyX3lY8z3n5k4+3zuRDqdTiYzrtQESa4n/4r11pBZuvFbzOpCMgD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9SPucIAAADcAAAADwAAAAAAAAAAAAAA&#10;AAChAgAAZHJzL2Rvd25yZXYueG1sUEsFBgAAAAAEAAQA+QAAAJADAAAAAA==&#10;" strokeweight="1.2pt"/>
                <v:line id="Line 637" o:spid="_x0000_s1657" style="position:absolute;visibility:visible;mso-wrap-style:square" from="10115,6191" to="10388,6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YRzsIAAADcAAAADwAAAGRycy9kb3ducmV2LnhtbESPzWrDMBCE74W+g9hCb7VcF0LtRjEh&#10;YPCpkDQPsFhby8RaGUn1z9tHhUKPw8x8w+zr1Y5iJh8GxwpesxwEcef0wL2C61fz8g4iRGSNo2NS&#10;sFGA+vD4sMdKu4XPNF9iLxKEQ4UKTIxTJWXoDFkMmZuIk/ftvMWYpO+l9rgkuB1lkec7aXHgtGBw&#10;opOh7nb5sQraLp4bb1vetrL5LJfraMq5Uer5aT1+gIi0xv/wX7vVCnZvBfyeSUdAHu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wYRzsIAAADcAAAADwAAAAAAAAAAAAAA&#10;AAChAgAAZHJzL2Rvd25yZXYueG1sUEsFBgAAAAAEAAQA+QAAAJADAAAAAA==&#10;" strokeweight="1.2pt"/>
                <v:line id="Line 638" o:spid="_x0000_s1658" style="position:absolute;visibility:visible;mso-wrap-style:square" from="10388,6191" to="10388,6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q0VcIAAADcAAAADwAAAGRycy9kb3ducmV2LnhtbESPzWrDMBCE74W+g9hCb7XcGELtRjEh&#10;YPCpkDQPsFhby8RaGUn1z9tXhUKPw8x8wxzq1Y5iJh8GxwpesxwEcef0wL2C22fz8gYiRGSNo2NS&#10;sFGA+vj4cMBKu4UvNF9jLxKEQ4UKTIxTJWXoDFkMmZuIk/flvMWYpO+l9rgkuB3lLs/30uLAacHg&#10;RGdD3f36bRW0Xbw03ra8bWXzUS630ZRzo9Tz03p6BxFpjf/hv3arFeyLAn7PpCMgj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Eq0VcIAAADcAAAADwAAAAAAAAAAAAAA&#10;AAChAgAAZHJzL2Rvd25yZXYueG1sUEsFBgAAAAAEAAQA+QAAAJADAAAAAA==&#10;" strokeweight="1.2pt"/>
                <v:line id="Line 639" o:spid="_x0000_s1659" style="position:absolute;visibility:visible;mso-wrap-style:square" from="10388,6191" to="10541,6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6MsIcIAAADcAAAADwAAAGRycy9kb3ducmV2LnhtbESPzWrDMBCE74G+g9hCb4ncNoTYiRJK&#10;weBTID8PsFgby8RaGUn1z9tXgUKPw8x8w+yPk+3EQD60jhW8rzIQxLXTLTcKbtdyuQURIrLGzjEp&#10;mCnA8fCy2GOh3chnGi6xEQnCoUAFJsa+kDLUhiyGleuJk3d33mJM0jdSexwT3HbyI8s20mLLacFg&#10;T9+G6sflxyqo6nguva14nvPylI+3zuRDqdTb6/S1AxFpiv/hv3alFWw+1/A8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6MsIcIAAADcAAAADwAAAAAAAAAAAAAA&#10;AAChAgAAZHJzL2Rvd25yZXYueG1sUEsFBgAAAAAEAAQA+QAAAJADAAAAAA==&#10;" strokeweight="1.2pt"/>
                <v:line id="Line 640" o:spid="_x0000_s1660" style="position:absolute;visibility:visible;mso-wrap-style:square" from="10902,6191" to="11360,6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JusIAAADcAAAADwAAAGRycy9kb3ducmV2LnhtbESPzWrDMBCE74G+g9hCb4ncloTYiRJK&#10;weBTID8PsFgby8RaGUn1z9tXgUKPw8x8w+yPk+3EQD60jhW8rzIQxLXTLTcKbtdyuQURIrLGzjEp&#10;mCnA8fCy2GOh3chnGi6xEQnCoUAFJsa+kDLUhiyGleuJk3d33mJM0jdSexwT3HbyI8s20mLLacFg&#10;T9+G6sflxyqo6nguva14nvPylI+3zuRDqdTb6/S1AxFpiv/hv3alFWw+1/A8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O+JusIAAADcAAAADwAAAAAAAAAAAAAA&#10;AAChAgAAZHJzL2Rvd25yZXYueG1sUEsFBgAAAAAEAAQA+QAAAJADAAAAAA==&#10;" strokeweight="1.2pt"/>
                <v:line id="Line 641" o:spid="_x0000_s1661" style="position:absolute;visibility:visible;mso-wrap-style:square" from="11360,6191" to="11360,6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0XzcIAAADcAAAADwAAAGRycy9kb3ducmV2LnhtbESPzWrDMBCE74W+g9hCb43cBkztRAkl&#10;YPApkDQPsFgby8RaGUnxz9tXhUCOw8x8w2z3s+3FSD50jhV8rjIQxI3THbcKLr/VxzeIEJE19o5J&#10;wUIB9rvXly2W2k18ovEcW5EgHEpUYGIcSilDY8hiWLmBOHlX5y3GJH0rtccpwW0vv7IslxY7TgsG&#10;BzoYam7nu1VQN/FUeVvzshTVsZguvSnGSqn3t/lnAyLSHJ/hR7vWCvJ1Dv9n0hGQu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D0XzcIAAADcAAAADwAAAAAAAAAAAAAA&#10;AAChAgAAZHJzL2Rvd25yZXYueG1sUEsFBgAAAAAEAAQA+QAAAJADAAAAAA==&#10;" strokeweight="1.2pt"/>
                <v:line id="Line 642" o:spid="_x0000_s1662" style="position:absolute;visibility:visible;mso-wrap-style:square" from="11360,6191" to="11639,6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GyVsIAAADcAAAADwAAAGRycy9kb3ducmV2LnhtbESPzWrDMBCE74G+g9hCb4ncFpLYiRJK&#10;weBTID8PsFgby8RaGUn1z9tXgUKPw8x8w+yPk+3EQD60jhW8rzIQxLXTLTcKbtdyuQURIrLGzjEp&#10;mCnA8fCy2GOh3chnGi6xEQnCoUAFJsa+kDLUhiyGleuJk3d33mJM0jdSexwT3HbyI8vW0mLLacFg&#10;T9+G6sflxyqo6nguva14nvPylI+3zuRDqdTb6/S1AxFpiv/hv3alFaw/N/A8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3GyVsIAAADcAAAADwAAAAAAAAAAAAAA&#10;AAChAgAAZHJzL2Rvd25yZXYueG1sUEsFBgAAAAAEAAQA+QAAAJADAAAAAA==&#10;" strokeweight="1.2pt"/>
                <v:line id="Line 643" o:spid="_x0000_s1663" style="position:absolute;visibility:visible;mso-wrap-style:square" from="11639,6191" to="11639,6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u4mJL4AAADcAAAADwAAAGRycy9kb3ducmV2LnhtbERPy4rCMBTdC/5DuII7TR1BptUoMlDo&#10;akDHD7g016bY3JQk9vH3k8XALA/nfbpMthMD+dA6VrDbZiCIa6dbbhQ8fsrNJ4gQkTV2jknBTAEu&#10;5+XihIV2I99ouMdGpBAOBSowMfaFlKE2ZDFsXU+cuKfzFmOCvpHa45jCbSc/suwgLbacGgz29GWo&#10;ft3fVkFVx1vpbcXznJff+fjoTD6USq1X0/UIItIU/8V/7korOOzT2nQmHQF5/gU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q7iYkvgAAANwAAAAPAAAAAAAAAAAAAAAAAKEC&#10;AABkcnMvZG93bnJldi54bWxQSwUGAAAAAAQABAD5AAAAjAMAAAAA&#10;" strokeweight="1.2pt"/>
                <v:line id="Line 644" o:spid="_x0000_s1664" style="position:absolute;visibility:visible;mso-wrap-style:square" from="11639,6191" to="11639,6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KDv8IAAADcAAAADwAAAGRycy9kb3ducmV2LnhtbESPzWrDMBCE74W+g9hCbo2cFkLtRjGh&#10;YPCp4DQPsFgby9RaGUn1z9tXgUCOw8x8wxzKxQ5iIh96xwp22wwEcet0z52Cy0/1+gEiRGSNg2NS&#10;sFKA8vj8dMBCu5kbms6xEwnCoUAFJsaxkDK0hiyGrRuJk3d13mJM0ndSe5wT3A7yLcv20mLPacHg&#10;SF+G2t/zn1VQt7GpvK15XfPqO58vg8mnSqnNy3L6BBFpiY/wvV1rBfv3HG5n0hGQx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aKDv8IAAADcAAAADwAAAAAAAAAAAAAA&#10;AAChAgAAZHJzL2Rvd25yZXYueG1sUEsFBgAAAAAEAAQA+QAAAJADAAAAAA==&#10;" strokeweight="1.2pt"/>
                <v:line id="Line 645" o:spid="_x0000_s1665" style="position:absolute;visibility:visible;mso-wrap-style:square" from="12001,6191" to="12065,6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J5ZX74AAADcAAAADwAAAGRycy9kb3ducmV2LnhtbERPy4rCMBTdC/5DuII7TR1EptUoMlDo&#10;akDHD7g016bY3JQk9vH3k8XALA/nfbpMthMD+dA6VrDbZiCIa6dbbhQ8fsrNJ4gQkTV2jknBTAEu&#10;5+XihIV2I99ouMdGpBAOBSowMfaFlKE2ZDFsXU+cuKfzFmOCvpHa45jCbSc/suwgLbacGgz29GWo&#10;ft3fVkFVx1vpbcXznJff+fjoTD6USq1X0/UIItIU/8V/7korOOzT/HQmHQF5/gU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MnllfvgAAANwAAAAPAAAAAAAAAAAAAAAAAKEC&#10;AABkcnMvZG93bnJldi54bWxQSwUGAAAAAAQABAD5AAAAjAMAAAAA&#10;" strokeweight="1.2pt"/>
                <v:line id="Line 646" o:spid="_x0000_s1666" style="position:absolute;visibility:visible;mso-wrap-style:square" from="12065,6191" to="12065,6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9L8xMIAAADcAAAADwAAAGRycy9kb3ducmV2LnhtbESPzWrDMBCE74W+g9hCbo2cUELsRAmh&#10;YPCpkJ8HWKyNZWKtjKT65+2jQKHHYWa+YfbHyXZiIB9axwpWywwEce10y42C27X83IIIEVlj55gU&#10;zBTgeHh/22Oh3chnGi6xEQnCoUAFJsa+kDLUhiyGpeuJk3d33mJM0jdSexwT3HZynWUbabHltGCw&#10;p29D9ePyaxVUdTyX3lY8z3n5k4+3zuRDqdTiYzrtQESa4n/4r11pBZuvFbzOpCMgD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9L8xMIAAADcAAAADwAAAAAAAAAAAAAA&#10;AAChAgAAZHJzL2Rvd25yZXYueG1sUEsFBgAAAAAEAAQA+QAAAJADAAAAAA==&#10;" strokeweight="1.2pt"/>
                <v:line id="Line 647" o:spid="_x0000_s1667" style="position:absolute;visibility:visible;mso-wrap-style:square" from="12065,6191" to="12090,6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Bis8IAAADcAAAADwAAAGRycy9kb3ducmV2LnhtbESPzWrDMBCE74W+g9hCb7VcU0LtRjEh&#10;YPCpkDQPsFhby8RaGUn1z9tHhUKPw8x8w+zr1Y5iJh8GxwpesxwEcef0wL2C61fz8g4iRGSNo2NS&#10;sFGA+vD4sMdKu4XPNF9iLxKEQ4UKTIxTJWXoDFkMmZuIk/ftvMWYpO+l9rgkuB1lkec7aXHgtGBw&#10;opOh7nb5sQraLp4bb1vetrL5LJfraMq5Uer5aT1+gIi0xv/wX7vVCnZvBfyeSUdAHu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wBis8IAAADcAAAADwAAAAAAAAAAAAAA&#10;AAChAgAAZHJzL2Rvd25yZXYueG1sUEsFBgAAAAAEAAQA+QAAAJADAAAAAA==&#10;" strokeweight="1.2pt"/>
                <v:line id="Line 648" o:spid="_x0000_s1668" style="position:absolute;visibility:visible;mso-wrap-style:square" from="12090,6191" to="12090,6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zHKMIAAADcAAAADwAAAGRycy9kb3ducmV2LnhtbESPzWrDMBCE74G+g9hCb4ncNoTYiRJK&#10;weBTID8PsFgby8RaGUn1z9tXgUKPw8x8w+yPk+3EQD60jhW8rzIQxLXTLTcKbtdyuQURIrLGzjEp&#10;mCnA8fCy2GOh3chnGi6xEQnCoUAFJsa+kDLUhiyGleuJk3d33mJM0jdSexwT3HbyI8s20mLLacFg&#10;T9+G6sflxyqo6nguva14nvPylI+3zuRDqdTb6/S1AxFpiv/hv3alFWzWn/A8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EzHKMIAAADcAAAADwAAAAAAAAAAAAAA&#10;AAChAgAAZHJzL2Rvd25yZXYueG1sUEsFBgAAAAAEAAQA+QAAAJADAAAAAA==&#10;" strokeweight="1.2pt"/>
                <v:line id="Line 649" o:spid="_x0000_s1669" style="position:absolute;visibility:visible;mso-wrap-style:square" from="12090,6191" to="12122,6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6VfXMIAAADcAAAADwAAAGRycy9kb3ducmV2LnhtbESPzWrDMBCE74W+g9hCb7XcYELtRjEh&#10;YPCpkDQPsFhby8RaGUn1z9tXhUKPw8x8wxzq1Y5iJh8GxwpesxwEcef0wL2C22fz8gYiRGSNo2NS&#10;sFGA+vj4cMBKu4UvNF9jLxKEQ4UKTIxTJWXoDFkMmZuIk/flvMWYpO+l9rgkuB3lLs/30uLAacHg&#10;RGdD3f36bRW0Xbw03ra8bWXzUS630ZRzo9Tz03p6BxFpjf/hv3arFeyLAn7PpCMgj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6VfXMIAAADcAAAADwAAAAAAAAAAAAAA&#10;AAChAgAAZHJzL2Rvd25yZXYueG1sUEsFBgAAAAAEAAQA+QAAAJADAAAAAA==&#10;" strokeweight="1.2pt"/>
                <v:line id="Line 650" o:spid="_x0000_s1670" style="position:absolute;visibility:visible;mso-wrap-style:square" from="12122,6191" to="12122,6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n6x8IAAADcAAAADwAAAGRycy9kb3ducmV2LnhtbESPzWrDMBCE74G+g9hCb4nc0oTYiRJK&#10;weBTID8PsFgby8RaGUn1z9tXgUKPw8x8w+yPk+3EQD60jhW8rzIQxLXTLTcKbtdyuQURIrLGzjEp&#10;mCnA8fCy2GOh3chnGi6xEQnCoUAFJsa+kDLUhiyGleuJk3d33mJM0jdSexwT3HbyI8s20mLLacFg&#10;T9+G6sflxyqo6nguva14nvPylI+3zuRDqdTb6/S1AxFpiv/hv3alFWw+1/A8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On6x8IAAADcAAAADwAAAAAAAAAAAAAA&#10;AAChAgAAZHJzL2Rvd25yZXYueG1sUEsFBgAAAAAEAAQA+QAAAJADAAAAAA==&#10;" strokeweight="1.2pt"/>
                <v:line id="Line 651" o:spid="_x0000_s1671" style="position:absolute;visibility:visible;mso-wrap-style:square" from="12122,6191" to="12395,6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tksMIAAADcAAAADwAAAGRycy9kb3ducmV2LnhtbESPzWrDMBCE74W+g9hCb43cEkztRAkl&#10;YPApkDQPsFgby8RaGUnxz9tXhUCOw8x8w2z3s+3FSD50jhV8rjIQxI3THbcKLr/VxzeIEJE19o5J&#10;wUIB9rvXly2W2k18ovEcW5EgHEpUYGIcSilDY8hiWLmBOHlX5y3GJH0rtccpwW0vv7IslxY7TgsG&#10;BzoYam7nu1VQN/FUeVvzshTVsZguvSnGSqn3t/lnAyLSHJ/hR7vWCvJ1Dv9n0hGQu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DtksMIAAADcAAAADwAAAAAAAAAAAAAA&#10;AAChAgAAZHJzL2Rvd25yZXYueG1sUEsFBgAAAAAEAAQA+QAAAJADAAAAAA==&#10;" strokeweight="1.2pt"/>
                <v:line id="Line 652" o:spid="_x0000_s1672" style="position:absolute;visibility:visible;mso-wrap-style:square" from="12395,6191" to="12395,65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3fBK8IAAADcAAAADwAAAGRycy9kb3ducmV2LnhtbESPzWrDMBCE74G+g9hCb4ncUpLYiRJK&#10;weBTID8PsFgby8RaGUn1z9tXgUKPw8x8w+yPk+3EQD60jhW8rzIQxLXTLTcKbtdyuQURIrLGzjEp&#10;mCnA8fCy2GOh3chnGi6xEQnCoUAFJsa+kDLUhiyGleuJk3d33mJM0jdSexwT3HbyI8vW0mLLacFg&#10;T9+G6sflxyqo6nguva14nvPylI+3zuRDqdTb6/S1AxFpiv/hv3alFaw/N/A8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3fBK8IAAADcAAAADwAAAAAAAAAAAAAA&#10;AAChAgAAZHJzL2Rvd25yZXYueG1sUEsFBgAAAAAEAAQA+QAAAJADAAAAAA==&#10;" strokeweight="1.2pt"/>
                <v:line id="Line 653" o:spid="_x0000_s1673" style="position:absolute;visibility:visible;mso-wrap-style:square" from="12395,6921" to="12395,7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hVWb4AAADcAAAADwAAAGRycy9kb3ducmV2LnhtbERPy4rCMBTdC/5DuII7TR1EptUoMlDo&#10;akDHD7g016bY3JQk9vH3k8XALA/nfbpMthMD+dA6VrDbZiCIa6dbbhQ8fsrNJ4gQkTV2jknBTAEu&#10;5+XihIV2I99ouMdGpBAOBSowMfaFlKE2ZDFsXU+cuKfzFmOCvpHa45jCbSc/suwgLbacGgz29GWo&#10;ft3fVkFVx1vpbcXznJff+fjoTD6USq1X0/UIItIU/8V/7korOOzT2nQmHQF5/gU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y6FVZvgAAANwAAAAPAAAAAAAAAAAAAAAAAKEC&#10;AABkcnMvZG93bnJldi54bWxQSwUGAAAAAAQABAD5AAAAjAMAAAAA&#10;" strokeweight="1.2pt"/>
                <v:line id="Line 654" o:spid="_x0000_s1674" style="position:absolute;visibility:visible;mso-wrap-style:square" from="12395,7010" to="13036,7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TwwsIAAADcAAAADwAAAGRycy9kb3ducmV2LnhtbESPzWrDMBCE74W+g9hCbo2cUkLtRjGh&#10;YPCp4DQPsFgby9RaGUn1z9tXgUCOw8x8wxzKxQ5iIh96xwp22wwEcet0z52Cy0/1+gEiRGSNg2NS&#10;sFKA8vj8dMBCu5kbms6xEwnCoUAFJsaxkDK0hiyGrRuJk3d13mJM0ndSe5wT3A7yLcv20mLPacHg&#10;SF+G2t/zn1VQt7GpvK15XfPqO58vg8mnSqnNy3L6BBFpiY/wvV1rBfv3HG5n0hGQx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aTwwsIAAADcAAAADwAAAAAAAAAAAAAA&#10;AAChAgAAZHJzL2Rvd25yZXYueG1sUEsFBgAAAAAEAAQA+QAAAJADAAAAAA==&#10;" strokeweight="1.2pt"/>
                <v:line id="Line 655" o:spid="_x0000_s1675" style="position:absolute;visibility:visible;mso-wrap-style:square" from="13404,7010" to="13525,7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fPgr4AAADcAAAADwAAAGRycy9kb3ducmV2LnhtbERPy4rCMBTdC/5DuII7TR1QptUoMlDo&#10;akDHD7g016bY3JQk9vH3k8XALA/nfbpMthMD+dA6VrDbZiCIa6dbbhQ8fsrNJ4gQkTV2jknBTAEu&#10;5+XihIV2I99ouMdGpBAOBSowMfaFlKE2ZDFsXU+cuKfzFmOCvpHa45jCbSc/suwgLbacGgz29GWo&#10;ft3fVkFVx1vpbcXznJff+fjoTD6USq1X0/UIItIU/8V/7korOOzT/HQmHQF5/gU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JR8+CvgAAANwAAAAPAAAAAAAAAAAAAAAAAKEC&#10;AABkcnMvZG93bnJldi54bWxQSwUGAAAAAAQABAD5AAAAjAMAAAAA&#10;" strokeweight="1.2pt"/>
                <v:line id="Line 656" o:spid="_x0000_s1676" style="position:absolute;visibility:visible;mso-wrap-style:square" from="13525,7010" to="13525,7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tqGcIAAADcAAAADwAAAGRycy9kb3ducmV2LnhtbESPzWrDMBCE74W+g9hCbo2cQEPsRAmh&#10;YPCpkJ8HWKyNZWKtjKT65+2jQKHHYWa+YfbHyXZiIB9axwpWywwEce10y42C27X83IIIEVlj55gU&#10;zBTgeHh/22Oh3chnGi6xEQnCoUAFJsa+kDLUhiyGpeuJk3d33mJM0jdSexwT3HZynWUbabHltGCw&#10;p29D9ePyaxVUdTyX3lY8z3n5k4+3zuRDqdTiYzrtQESa4n/4r11pBZuvFbzOpCMgD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gtqGcIAAADcAAAADwAAAAAAAAAAAAAA&#10;AAChAgAAZHJzL2Rvd25yZXYueG1sUEsFBgAAAAAEAAQA+QAAAJADAAAAAA==&#10;" strokeweight="1.2pt"/>
                <v:line id="Line 657" o:spid="_x0000_s1677" style="position:absolute;visibility:visible;mso-wrap-style:square" from="13525,7010" to="13589,7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n0bsIAAADcAAAADwAAAGRycy9kb3ducmV2LnhtbESPzWrDMBCE74W+g9hCb7VcQ0PtRjEh&#10;YPCpkDQPsFhby8RaGUn1z9tHhUKPw8x8w+zr1Y5iJh8GxwpesxwEcef0wL2C61fz8g4iRGSNo2NS&#10;sFGA+vD4sMdKu4XPNF9iLxKEQ4UKTIxTJWXoDFkMmZuIk/ftvMWYpO+l9rgkuB1lkec7aXHgtGBw&#10;opOh7nb5sQraLp4bb1vetrL5LJfraMq5Uer5aT1+gIi0xv/wX7vVCnZvBfyeSUdAHu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tn0bsIAAADcAAAADwAAAAAAAAAAAAAA&#10;AAChAgAAZHJzL2Rvd25yZXYueG1sUEsFBgAAAAAEAAQA+QAAAJADAAAAAA==&#10;" strokeweight="1.2pt"/>
                <v:line id="Line 658" o:spid="_x0000_s1678" style="position:absolute;visibility:visible;mso-wrap-style:square" from="13589,7010" to="13589,7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R9cIAAADcAAAADwAAAGRycy9kb3ducmV2LnhtbESPzWrDMBCE74G+g9hCb4ncloTYiRJK&#10;weBTID8PsFgby8RaGUn1z9tXgUKPw8x8w+yPk+3EQD60jhW8rzIQxLXTLTcKbtdyuQURIrLGzjEp&#10;mCnA8fCy2GOh3chnGi6xEQnCoUAFJsa+kDLUhiyGleuJk3d33mJM0jdSexwT3HbyI8s20mLLacFg&#10;T9+G6sflxyqo6nguva14nvPylI+3zuRDqdTb6/S1AxFpiv/hv3alFWzWn/A8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VR9cIAAADcAAAADwAAAAAAAAAAAAAA&#10;AAChAgAAZHJzL2Rvd25yZXYueG1sUEsFBgAAAAAEAAQA+QAAAJADAAAAAA==&#10;" strokeweight="1.2pt"/>
                <v:line id="Line 659" o:spid="_x0000_s1679" style="position:absolute;visibility:visible;mso-wrap-style:square" from="13589,7010" to="13589,7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zJgcIAAADcAAAADwAAAGRycy9kb3ducmV2LnhtbESPzWrDMBCE74G+g9hCb4nc0oTYiRJK&#10;weBTID8PsFgby8RaGUn1z9tXgUKPw8x8w+yPk+3EQD60jhW8rzIQxLXTLTcKbtdyuQURIrLGzjEp&#10;mCnA8fCy2GOh3chnGi6xEQnCoUAFJsa+kDLUhiyGleuJk3d33mJM0jdSexwT3HbyI8s20mLLacFg&#10;T9+G6sflxyqo6nguva14nvPylI+3zuRDqdTb6/S1AxFpiv/hv3alFWzWn/A8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nzJgcIAAADcAAAADwAAAAAAAAAAAAAA&#10;AAChAgAAZHJzL2Rvd25yZXYueG1sUEsFBgAAAAAEAAQA+QAAAJADAAAAAA==&#10;" strokeweight="1.2pt"/>
                <v:line id="Line 660" o:spid="_x0000_s1680" style="position:absolute;visibility:visible;mso-wrap-style:square" from="13589,7010" to="13589,7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TBsGsIAAADcAAAADwAAAGRycy9kb3ducmV2LnhtbESPzWrDMBCE74W+g9hCb7XcgEPtRjEh&#10;YPCpkDQPsFhby8RaGUn1z9tXhUKPw8x8wxzq1Y5iJh8GxwpesxwEcef0wL2C22fz8gYiRGSNo2NS&#10;sFGA+vj4cMBKu4UvNF9jLxKEQ4UKTIxTJWXoDFkMmZuIk/flvMWYpO+l9rgkuB3lLs/30uLAacHg&#10;RGdD3f36bRW0Xbw03ra8bWXzUS630ZRzo9Tz03p6BxFpjf/hv3arFeyLAn7PpCMgj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TBsGsIAAADcAAAADwAAAAAAAAAAAAAA&#10;AAChAgAAZHJzL2Rvd25yZXYueG1sUEsFBgAAAAAEAAQA+QAAAJADAAAAAA==&#10;" strokeweight="1.2pt"/>
                <v:line id="Line 661" o:spid="_x0000_s1681" style="position:absolute;visibility:visible;mso-wrap-style:square" from="13589,7010" to="13709,7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eLybcIAAADcAAAADwAAAGRycy9kb3ducmV2LnhtbESPzWrDMBCE74W+g9hCb43cQkztRAkl&#10;YPApkDQPsFgby8RaGUnxz9tXhUCOw8x8w2z3s+3FSD50jhV8rjIQxI3THbcKLr/VxzeIEJE19o5J&#10;wUIB9rvXly2W2k18ovEcW5EgHEpUYGIcSilDY8hiWLmBOHlX5y3GJH0rtccpwW0vv7IslxY7TgsG&#10;BzoYam7nu1VQN/FUeVvzshTVsZguvSnGSqn3t/lnAyLSHJ/hR7vWCvJ1Dv9n0hGQu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eLybcIAAADcAAAADwAAAAAAAAAAAAAA&#10;AAChAgAAZHJzL2Rvd25yZXYueG1sUEsFBgAAAAAEAAQA+QAAAJADAAAAAA==&#10;" strokeweight="1.2pt"/>
                <v:line id="Line 662" o:spid="_x0000_s1682" style="position:absolute;visibility:visible;mso-wrap-style:square" from="13709,7010" to="13709,7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q5X9sIAAADcAAAADwAAAGRycy9kb3ducmV2LnhtbESPzWrDMBCE74G+g9hCb4ncQpPYiRJK&#10;weBTID8PsFgby8RaGUn1z9tXgUKPw8x8w+yPk+3EQD60jhW8rzIQxLXTLTcKbtdyuQURIrLGzjEp&#10;mCnA8fCy2GOh3chnGi6xEQnCoUAFJsa+kDLUhiyGleuJk3d33mJM0jdSexwT3HbyI8vW0mLLacFg&#10;T9+G6sflxyqo6nguva14nvPylI+3zuRDqdTb6/S1AxFpiv/hv3alFaw/N/A8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q5X9sIAAADcAAAADwAAAAAAAAAAAAAA&#10;AAChAgAAZHJzL2Rvd25yZXYueG1sUEsFBgAAAAAEAAQA+QAAAJADAAAAAA==&#10;" strokeweight="1.2pt"/>
                <v:line id="Line 663" o:spid="_x0000_s1683" style="position:absolute;visibility:visible;mso-wrap-style:square" from="13709,7010" to="13766,7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zHDhL4AAADcAAAADwAAAGRycy9kb3ducmV2LnhtbERPy4rCMBTdC/5DuII7TR1QptUoMlDo&#10;akDHD7g016bY3JQk9vH3k8XALA/nfbpMthMD+dA6VrDbZiCIa6dbbhQ8fsrNJ4gQkTV2jknBTAEu&#10;5+XihIV2I99ouMdGpBAOBSowMfaFlKE2ZDFsXU+cuKfzFmOCvpHa45jCbSc/suwgLbacGgz29GWo&#10;ft3fVkFVx1vpbcXznJff+fjoTD6USq1X0/UIItIU/8V/7korOOzT2nQmHQF5/gU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3McOEvgAAANwAAAAPAAAAAAAAAAAAAAAAAKEC&#10;AABkcnMvZG93bnJldi54bWxQSwUGAAAAAAQABAD5AAAAjAMAAAAA&#10;" strokeweight="1.2pt"/>
                <v:line id="Line 664" o:spid="_x0000_s1684" style="position:absolute;visibility:visible;mso-wrap-style:square" from="13766,7010" to="13766,7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1mH8IAAADcAAAADwAAAGRycy9kb3ducmV2LnhtbESPzWrDMBCE74W+g9hCbo2cQkPtRjGh&#10;YPCp4DQPsFgby9RaGUn1z9tXgUCOw8x8wxzKxQ5iIh96xwp22wwEcet0z52Cy0/1+gEiRGSNg2NS&#10;sFKA8vj8dMBCu5kbms6xEwnCoUAFJsaxkDK0hiyGrRuJk3d13mJM0ndSe5wT3A7yLcv20mLPacHg&#10;SF+G2t/zn1VQt7GpvK15XfPqO58vg8mnSqnNy3L6BBFpiY/wvV1rBfv3HG5n0hGQx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H1mH8IAAADcAAAADwAAAAAAAAAAAAAA&#10;AAChAgAAZHJzL2Rvd25yZXYueG1sUEsFBgAAAAAEAAQA+QAAAJADAAAAAA==&#10;" strokeweight="1.2pt"/>
                <v:line id="Line 665" o:spid="_x0000_s1685" style="position:absolute;visibility:visible;mso-wrap-style:square" from="13766,7010" to="13798,7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ysFP74AAADcAAAADwAAAGRycy9kb3ducmV2LnhtbERPyWrDMBC9B/oPYgq5JXJzMLEbJYSA&#10;wadClg8YrIllao2MpHr5++hQyPHx9sNptr0YyYfOsYKvbQaCuHG641bB415t9iBCRNbYOyYFCwU4&#10;HT9WByy1m/hK4y22IoVwKFGBiXEopQyNIYth6wbixD2dtxgT9K3UHqcUbnu5y7JcWuw4NRgc6GKo&#10;+b39WQV1E6+VtzUvS1H9FNOjN8VYKbX+nM/fICLN8S3+d9daQZ6n+elMOgLy+AI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HKwU/vgAAANwAAAAPAAAAAAAAAAAAAAAAAKEC&#10;AABkcnMvZG93bnJldi54bWxQSwUGAAAAAAQABAD5AAAAjAMAAAAA&#10;" strokeweight="1.2pt"/>
                <v:line id="Line 666" o:spid="_x0000_s1686" style="position:absolute;visibility:visible;mso-wrap-style:square" from="13798,7010" to="13798,7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egpMEAAADcAAAADwAAAGRycy9kb3ducmV2LnhtbESPzWrDMBCE74G+g9hCb7GcHkzsRgml&#10;YPApkJ8HWKyNZWqtjKT65+2jQqHHYWa+YQ6nxQ5iIh96xwp2WQ6CuHW6507B/VZv9yBCRNY4OCYF&#10;KwU4HV82B6y0m/lC0zV2IkE4VKjAxDhWUobWkMWQuZE4eQ/nLcYkfSe1xznB7SDf87yQFntOCwZH&#10;+jLUfl9/rIKmjZfa24bXtazP5XwfTDnVSr29Lp8fICIt8T/81260gqLYwe+ZdATk8Q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oZ6CkwQAAANwAAAAPAAAAAAAAAAAAAAAA&#10;AKECAABkcnMvZG93bnJldi54bWxQSwUGAAAAAAQABAD5AAAAjwMAAAAA&#10;" strokeweight="1.2pt"/>
                <v:line id="Line 667" o:spid="_x0000_s1687" style="position:absolute;visibility:visible;mso-wrap-style:square" from="13798,7010" to="13950,7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LU+08EAAADcAAAADwAAAGRycy9kb3ducmV2LnhtbESPzWrDMBCE74G+g9hCb7HcHEzsRgml&#10;YPApkJ8HWKyNZWqtjKT65+2jQqHHYWa+YQ6nxQ5iIh96xwresxwEcet0z52C+63e7kGEiKxxcEwK&#10;VgpwOr5sDlhpN/OFpmvsRIJwqFCBiXGspAytIYshcyNx8h7OW4xJ+k5qj3OC20Hu8ryQFntOCwZH&#10;+jLUfl9/rIKmjZfa24bXtazP5XwfTDnVSr29Lp8fICIt8T/81260gqLYwe+ZdATk8Q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YtT7TwQAAANwAAAAPAAAAAAAAAAAAAAAA&#10;AKECAABkcnMvZG93bnJldi54bWxQSwUGAAAAAAQABAD5AAAAjwMAAAAA&#10;" strokeweight="1.2pt"/>
                <v:line id="Line 668" o:spid="_x0000_s1688" style="position:absolute;visibility:visible;mso-wrap-style:square" from="13950,7010" to="13950,7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mbSMIAAADcAAAADwAAAGRycy9kb3ducmV2LnhtbESPzWrDMBCE74W+g9hCb43cBkztRAkl&#10;YPApkDQPsFgby8RaGUnxz9tXhUCOw8x8w2z3s+3FSD50jhV8rjIQxI3THbcKLr/VxzeIEJE19o5J&#10;wUIB9rvXly2W2k18ovEcW5EgHEpUYGIcSilDY8hiWLmBOHlX5y3GJH0rtccpwW0vv7IslxY7TgsG&#10;BzoYam7nu1VQN/FUeVvzshTVsZguvSnGSqn3t/lnAyLSHJ/hR7vWCvJ8Df9n0hGQu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mbSMIAAADcAAAADwAAAAAAAAAAAAAA&#10;AAChAgAAZHJzL2Rvd25yZXYueG1sUEsFBgAAAAAEAAQA+QAAAJADAAAAAA==&#10;" strokeweight="1.2pt"/>
                <v:line id="Line 669" o:spid="_x0000_s1689" style="position:absolute;visibility:visible;mso-wrap-style:square" from="13950,7010" to="14071,7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ADPMIAAADcAAAADwAAAGRycy9kb3ducmV2LnhtbESPzWrDMBCE74W+g9hCb43cEkztRAkl&#10;YPApkDQPsFgby8RaGUnxz9tXhUCOw8x8w2z3s+3FSD50jhV8rjIQxI3THbcKLr/VxzeIEJE19o5J&#10;wUIB9rvXly2W2k18ovEcW5EgHEpUYGIcSilDY8hiWLmBOHlX5y3GJH0rtccpwW0vv7IslxY7TgsG&#10;BzoYam7nu1VQN/FUeVvzshTVsZguvSnGSqn3t/lnAyLSHJ/hR7vWCvJ8Df9n0hGQu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BADPMIAAADcAAAADwAAAAAAAAAAAAAA&#10;AAChAgAAZHJzL2Rvd25yZXYueG1sUEsFBgAAAAAEAAQA+QAAAJADAAAAAA==&#10;" strokeweight="1.2pt"/>
                <v:line id="Line 670" o:spid="_x0000_s1690" style="position:absolute;visibility:visible;mso-wrap-style:square" from="14071,7010" to="14071,7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1ymp8IAAADcAAAADwAAAGRycy9kb3ducmV2LnhtbESPzWrDMBCE74W+g9hCb43cQkztRAkl&#10;YPApkDQPsFgby8RaGUnxz9tXhUCOw8x8w2z3s+3FSD50jhV8rjIQxI3THbcKLr/VxzeIEJE19o5J&#10;wUIB9rvXly2W2k18ovEcW5EgHEpUYGIcSilDY8hiWLmBOHlX5y3GJH0rtccpwW0vv7IslxY7TgsG&#10;BzoYam7nu1VQN/FUeVvzshTVsZguvSnGSqn3t/lnAyLSHJ/hR7vWCvJ8Df9n0hGQu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1ymp8IAAADcAAAADwAAAAAAAAAAAAAA&#10;AAChAgAAZHJzL2Rvd25yZXYueG1sUEsFBgAAAAAEAAQA+QAAAJADAAAAAA==&#10;" strokeweight="1.2pt"/>
                <v:line id="Line 671" o:spid="_x0000_s1691" style="position:absolute;visibility:visible;mso-wrap-style:square" from="14071,7010" to="14103,7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4440MEAAADcAAAADwAAAGRycy9kb3ducmV2LnhtbESPzWrDMBCE74W8g9hAbo2cHEztRgkh&#10;YPCpkDQPsFhby8RaGUnxz9tXgUKPw8x8wxxOs+3FSD50jhXsthkI4sbpjlsF9+/q/QNEiMgae8ek&#10;YKEAp+Pq7YCldhNfabzFViQIhxIVmBiHUsrQGLIYtm4gTt6P8xZjkr6V2uOU4LaX+yzLpcWO04LB&#10;gS6GmsftaRXUTbxW3ta8LEX1VUz33hRjpdRmPZ8/QUSa43/4r11rBXmew+tMOgLy+A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njjjQwQAAANwAAAAPAAAAAAAAAAAAAAAA&#10;AKECAABkcnMvZG93bnJldi54bWxQSwUGAAAAAAQABAD5AAAAjwMAAAAA&#10;" strokeweight="1.2pt"/>
                <v:line id="Line 672" o:spid="_x0000_s1692" style="position:absolute;visibility:visible;mso-wrap-style:square" from="14103,7010" to="14103,7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KdS8IAAADcAAAADwAAAGRycy9kb3ducmV2LnhtbESPzWrDMBCE74G+g9hCb4ncHJzYjRJK&#10;weBTIT8PsFgby9RaGUn1z9tHhUKOw8x8wxxOs+3FSD50jhW8bzIQxI3THbcKbtdqvQcRIrLG3jEp&#10;WCjA6fiyOmCp3cRnGi+xFQnCoUQFJsahlDI0hiyGjRuIk3d33mJM0rdSe5wS3PZym2W5tNhxWjA4&#10;0Jeh5ufyaxXUTTxX3ta8LEX1XUy33hRjpdTb6/z5ASLSHJ/h/3atFeT5Dv7OpCMgj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MKdS8IAAADcAAAADwAAAAAAAAAAAAAA&#10;AAChAgAAZHJzL2Rvd25yZXYueG1sUEsFBgAAAAAEAAQA+QAAAJADAAAAAA==&#10;" strokeweight="1.2pt"/>
                <v:line id="Line 673" o:spid="_x0000_s1693" style="position:absolute;visibility:visible;mso-wrap-style:square" from="14103,7010" to="14135,7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V0JOb4AAADcAAAADwAAAGRycy9kb3ducmV2LnhtbERPyWrDMBC9B/oPYgq5JXJzMLEbJYSA&#10;wadClg8YrIllao2MpHr5++hQyPHx9sNptr0YyYfOsYKvbQaCuHG641bB415t9iBCRNbYOyYFCwU4&#10;HT9WByy1m/hK4y22IoVwKFGBiXEopQyNIYth6wbixD2dtxgT9K3UHqcUbnu5y7JcWuw4NRgc6GKo&#10;+b39WQV1E6+VtzUvS1H9FNOjN8VYKbX+nM/fICLN8S3+d9daQZ6ntelMOgLy+AI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5XQk5vgAAANwAAAAPAAAAAAAAAAAAAAAAAKEC&#10;AABkcnMvZG93bnJldi54bWxQSwUGAAAAAAQABAD5AAAAjAMAAAAA&#10;" strokeweight="1.2pt"/>
                <v:line id="Line 674" o:spid="_x0000_s1694" style="position:absolute;visibility:visible;mso-wrap-style:square" from="14497,7010" to="14528,7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GsosEAAADcAAAADwAAAGRycy9kb3ducmV2LnhtbESPzWrDMBCE74W8g9hAbo2cHEztRgkh&#10;YPCpkDQPsFhby8RaGUnxz9tXgUKPw8x8wxxOs+3FSD50jhXsthkI4sbpjlsF9+/q/QNEiMgae8ek&#10;YKEAp+Pq7YCldhNfabzFViQIhxIVmBiHUsrQGLIYtm4gTt6P8xZjkr6V2uOU4LaX+yzLpcWO04LB&#10;gS6GmsftaRXUTbxW3ta8LEX1VUz33hRjpdRmPZ8/QUSa43/4r11rBXlewOtMOgLy+A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WEayiwQAAANwAAAAPAAAAAAAAAAAAAAAA&#10;AKECAABkcnMvZG93bnJldi54bWxQSwUGAAAAAAQABAD5AAAAjwMAAAAA&#10;" strokeweight="1.2pt"/>
                <v:line id="Line 675" o:spid="_x0000_s1695" style="position:absolute;visibility:visible;mso-wrap-style:square" from="14528,7010" to="14528,7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KT4r4AAADcAAAADwAAAGRycy9kb3ducmV2LnhtbERPy4rCMBTdC/5DuII7TZ2FYztGkYFC&#10;VwM+PuDS3GmKzU1JYh9/P1kIszyc9/E82U4M5EPrWMFum4Egrp1uuVHwuJebA4gQkTV2jknBTAHO&#10;p+XiiIV2I19puMVGpBAOBSowMfaFlKE2ZDFsXU+cuF/nLcYEfSO1xzGF205+ZNleWmw5NRjs6dtQ&#10;/by9rIKqjtfS24rnOS9/8vHRmXwolVqvpssXiEhT/Be/3ZVWsP9M89OZdATk6Q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C8pPivgAAANwAAAAPAAAAAAAAAAAAAAAAAKEC&#10;AABkcnMvZG93bnJldi54bWxQSwUGAAAAAAQABAD5AAAAjAMAAAAA&#10;" strokeweight="1.2pt"/>
                <v:line id="Line 676" o:spid="_x0000_s1696" style="position:absolute;visibility:visible;mso-wrap-style:square" from="14528,7010" to="14833,7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42ecIAAADcAAAADwAAAGRycy9kb3ducmV2LnhtbESPzWrDMBCE74G+g9hCb4mcHNLYiRJC&#10;weBTIT8PsFgby8RaGUn1z9tHhUKPw8x8wxxOk+3EQD60jhWsVxkI4trplhsF91u53IEIEVlj55gU&#10;zBTgdHxbHLDQbuQLDdfYiAThUKACE2NfSBlqQxbDyvXEyXs4bzEm6RupPY4Jbju5ybKttNhyWjDY&#10;05eh+nn9sQqqOl5Kbyue57z8zsd7Z/KhVOrjfTrvQUSa4n/4r11pBdvPNfyeSUdAH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b42ecIAAADcAAAADwAAAAAAAAAAAAAA&#10;AAChAgAAZHJzL2Rvd25yZXYueG1sUEsFBgAAAAAEAAQA+QAAAJADAAAAAA==&#10;" strokeweight="1.2pt"/>
                <v:line id="Line 677" o:spid="_x0000_s1697" style="position:absolute;visibility:visible;mso-wrap-style:square" from="14833,7010" to="14833,7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WyoDsIAAADcAAAADwAAAGRycy9kb3ducmV2LnhtbESPzWrDMBCE74G+g9hCb7HcHNLYjRJC&#10;wOBTIT8PsFhby8RaGUn1z9tHhUKPw8x8w+yPs+3FSD50jhW8ZzkI4sbpjlsF91u13oEIEVlj75gU&#10;LBTgeHhZ7bHUbuILjdfYigThUKICE+NQShkaQxZD5gbi5H07bzEm6VupPU4Jbnu5yfOttNhxWjA4&#10;0NlQ87j+WAV1Ey+VtzUvS1F9FdO9N8VYKfX2Op8+QUSa43/4r11rBduPDfyeSUdAH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WyoDsIAAADcAAAADwAAAAAAAAAAAAAA&#10;AAChAgAAZHJzL2Rvd25yZXYueG1sUEsFBgAAAAAEAAQA+QAAAJADAAAAAA==&#10;" strokeweight="1.2pt"/>
                <v:line id="Line 678" o:spid="_x0000_s1698" style="position:absolute;visibility:visible;mso-wrap-style:square" from="14833,7010" to="15233,7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iANlcIAAADcAAAADwAAAGRycy9kb3ducmV2LnhtbESPzWrDMBCE74G+g9hCb4ncFpLYiRJK&#10;weBTID8PsFgby8RaGUn1z9tXgUKPw8x8w+yPk+3EQD60jhW8rzIQxLXTLTcKbtdyuQURIrLGzjEp&#10;mCnA8fCy2GOh3chnGi6xEQnCoUAFJsa+kDLUhiyGleuJk3d33mJM0jdSexwT3HbyI8vW0mLLacFg&#10;T9+G6sflxyqo6nguva14nvPylI+3zuRDqdTb6/S1AxFpiv/hv3alFaw3n/A8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iANlcIAAADcAAAADwAAAAAAAAAAAAAA&#10;AAChAgAAZHJzL2Rvd25yZXYueG1sUEsFBgAAAAAEAAQA+QAAAJADAAAAAA==&#10;" strokeweight="1.2pt"/>
                <v:line id="Line 679" o:spid="_x0000_s1699" style="position:absolute;visibility:visible;mso-wrap-style:square" from="15595,7010" to="15963,7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mV4cIAAADcAAAADwAAAGRycy9kb3ducmV2LnhtbESPzWrDMBCE74G+g9hCb4ncUpLYiRJK&#10;weBTID8PsFgby8RaGUn1z9tXgUKPw8x8w+yPk+3EQD60jhW8rzIQxLXTLTcKbtdyuQURIrLGzjEp&#10;mCnA8fCy2GOh3chnGi6xEQnCoUAFJsa+kDLUhiyGleuJk3d33mJM0jdSexwT3HbyI8vW0mLLacFg&#10;T9+G6sflxyqo6nguva14nvPylI+3zuRDqdTb6/S1AxFpiv/hv3alFaw3n/A8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cmV4cIAAADcAAAADwAAAAAAAAAAAAAA&#10;AAChAgAAZHJzL2Rvd25yZXYueG1sUEsFBgAAAAAEAAQA+QAAAJADAAAAAA==&#10;" strokeweight="1.2pt"/>
                <v:line id="Line 680" o:spid="_x0000_s1700" style="position:absolute;visibility:visible;mso-wrap-style:square" from="15963,7010" to="15963,7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UwesIAAADcAAAADwAAAGRycy9kb3ducmV2LnhtbESPzWrDMBCE74G+g9hCb4ncQpPYiRJK&#10;weBTID8PsFgby8RaGUn1z9tXgUKPw8x8w+yPk+3EQD60jhW8rzIQxLXTLTcKbtdyuQURIrLGzjEp&#10;mCnA8fCy2GOh3chnGi6xEQnCoUAFJsa+kDLUhiyGleuJk3d33mJM0jdSexwT3HbyI8vW0mLLacFg&#10;T9+G6sflxyqo6nguva14nvPylI+3zuRDqdTb6/S1AxFpiv/hv3alFaw3n/A8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oUwesIAAADcAAAADwAAAAAAAAAAAAAA&#10;AAChAgAAZHJzL2Rvd25yZXYueG1sUEsFBgAAAAAEAAQA+QAAAJADAAAAAA==&#10;" strokeweight="1.2pt"/>
                <v:line id="Line 681" o:spid="_x0000_s1701" style="position:absolute;visibility:visible;mso-wrap-style:square" from="15963,7010" to="16325,70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euDcIAAADcAAAADwAAAGRycy9kb3ducmV2LnhtbESPzWrDMBCE74G+g9hCb4ncHJzYjRJK&#10;weBTIT8PsFgby9RaGUn1z9tHhUKOw8x8wxxOs+3FSD50jhW8bzIQxI3THbcKbtdqvQcRIrLG3jEp&#10;WCjA6fiyOmCp3cRnGi+xFQnCoUQFJsahlDI0hiyGjRuIk3d33mJM0rdSe5wS3PZym2W5tNhxWjA4&#10;0Jeh5ufyaxXUTTxX3ta8LEX1XUy33hRjpdTb6/z5ASLSHJ/h/3atFeS7HP7OpCMgj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leuDcIAAADcAAAADwAAAAAAAAAAAAAA&#10;AAChAgAAZHJzL2Rvd25yZXYueG1sUEsFBgAAAAAEAAQA+QAAAJADAAAAAA==&#10;" strokeweight="1.2pt"/>
                <v:line id="Line 682" o:spid="_x0000_s1702" style="position:absolute;visibility:visible;mso-wrap-style:square" from="16357,7346" to="16357,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sLlsIAAADcAAAADwAAAGRycy9kb3ducmV2LnhtbESPzWrDMBCE74W+g9hCb7XcHJzajWJC&#10;wOBTIWkeYLG2lom1MpLqn7evCoUeh5n5hjnUqx3FTD4MjhW8ZjkI4s7pgXsFt8/m5Q1EiMgaR8ek&#10;YKMA9fHx4YCVdgtfaL7GXiQIhwoVmBinSsrQGbIYMjcRJ+/LeYsxSd9L7XFJcDvKXZ4X0uLAacHg&#10;RGdD3f36bRW0Xbw03ra8bWXzUS630ZRzo9Tz03p6BxFpjf/hv3arFRT7PfyeSUdAH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RsLlsIAAADcAAAADwAAAAAAAAAAAAAA&#10;AAChAgAAZHJzL2Rvd25yZXYueG1sUEsFBgAAAAAEAAQA+QAAAJADAAAAAA==&#10;" strokeweight="1.2pt"/>
                <v:line id="Line 683" o:spid="_x0000_s1703" style="position:absolute;visibility:visible;mso-wrap-style:square" from="16357,7410" to="16478,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Sf5L4AAADcAAAADwAAAGRycy9kb3ducmV2LnhtbERPy4rCMBTdC/5DuII7TZ2FYztGkYFC&#10;VwM+PuDS3GmKzU1JYh9/P1kIszyc9/E82U4M5EPrWMFum4Egrp1uuVHwuJebA4gQkTV2jknBTAHO&#10;p+XiiIV2I19puMVGpBAOBSowMfaFlKE2ZDFsXU+cuF/nLcYEfSO1xzGF205+ZNleWmw5NRjs6dtQ&#10;/by9rIKqjtfS24rnOS9/8vHRmXwolVqvpssXiEhT/Be/3ZVWsP9Ma9OZdATk6Q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8hJ/kvgAAANwAAAAPAAAAAAAAAAAAAAAAAKEC&#10;AABkcnMvZG93bnJldi54bWxQSwUGAAAAAAQABAD5AAAAjAMAAAAA&#10;" strokeweight="1.2pt"/>
                <v:line id="Line 684" o:spid="_x0000_s1704" style="position:absolute;visibility:visible;mso-wrap-style:square" from="16478,7410" to="16478,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8g6f8IAAADcAAAADwAAAGRycy9kb3ducmV2LnhtbESPzWrDMBCE74G+g9hCb7GcHpLYjRJC&#10;weBTIT8PsFgby9RaGUn1z9tXhUKOw8x8wxxOs+3FSD50jhVsshwEceN0x62C+61a70GEiKyxd0wK&#10;FgpwOr6sDlhqN/GFxmtsRYJwKFGBiXEopQyNIYshcwNx8h7OW4xJ+lZqj1OC216+5/lWWuw4LRgc&#10;6NNQ8339sQrqJl4qb2telqL6KqZ7b4qxUurtdT5/gIg0x2f4v11rBdtdAX9n0hGQx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8g6f8IAAADcAAAADwAAAAAAAAAAAAAA&#10;AAChAgAAZHJzL2Rvd25yZXYueG1sUEsFBgAAAAAEAAQA+QAAAJADAAAAAA==&#10;" strokeweight="1.2pt"/>
                <v:line id="Line 685" o:spid="_x0000_s1705" style="position:absolute;visibility:visible;mso-wrap-style:square" from="16478,7410" to="16998,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fjxb4AAADcAAAADwAAAGRycy9kb3ducmV2LnhtbERPyWrDMBC9B/IPYgK5xXJzCLEbJZSC&#10;wadClg8YrKllao2MpHj5++oQyPHx9tNltr0YyYfOsYKPLAdB3Djdcavgca92RxAhImvsHZOChQJc&#10;zuvVCUvtJr7SeIutSCEcSlRgYhxKKUNjyGLI3ECcuF/nLcYEfSu1xymF217u8/wgLXacGgwO9G2o&#10;+bs9rYK6idfK25qXpah+iunRm2KslNpu5q9PEJHm+Ba/3LVWcDim+elMOgLy/A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3J+PFvgAAANwAAAAPAAAAAAAAAAAAAAAAAKEC&#10;AABkcnMvZG93bnJldi54bWxQSwUGAAAAAAQABAD5AAAAjAMAAAAA&#10;" strokeweight="1.2pt"/>
                <v:line id="Line 686" o:spid="_x0000_s1706" style="position:absolute;visibility:visible;mso-wrap-style:square" from="17360,7410" to="17513,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tGXsEAAADcAAAADwAAAGRycy9kb3ducmV2LnhtbESPzWrDMBCE74W8g9hAb42cHkLsRgkh&#10;YPApkJ8HWKytZWKtjKT45+2rQCHHYWa+YXaHyXZiIB9axwrWqwwEce10y42C+6382oIIEVlj55gU&#10;zBTgsF987LDQbuQLDdfYiAThUKACE2NfSBlqQxbDyvXEyft13mJM0jdSexwT3HbyO8s20mLLacFg&#10;TydD9eP6tAqqOl5Kbyue57w85+O9M/lQKvW5nI4/ICJN8R3+b1dawWa7hteZdATk/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Ya0ZewQAAANwAAAAPAAAAAAAAAAAAAAAA&#10;AKECAABkcnMvZG93bnJldi54bWxQSwUGAAAAAAQABAD5AAAAjwMAAAAA&#10;" strokeweight="1.2pt"/>
                <v:line id="Line 687" o:spid="_x0000_s1707" style="position:absolute;visibility:visible;mso-wrap-style:square" from="17513,7410" to="17513,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LnYKcEAAADcAAAADwAAAGRycy9kb3ducmV2LnhtbESP3YrCMBSE7xd8h3CEvVtTvRDbNYoI&#10;hV4Juj7AoTnbFJuTksT+vL0RFvZymJlvmP1xsp0YyIfWsYL1KgNBXDvdcqPg/lN+7UCEiKyxc0wK&#10;ZgpwPCw+9lhoN/KVhltsRIJwKFCBibEvpAy1IYth5Xri5P06bzEm6RupPY4Jbju5ybKttNhyWjDY&#10;09lQ/bg9rYKqjtfS24rnOS8v+XjvTD6USn0up9M3iEhT/A//tSutYLvbwPtMOgLy8A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oudgpwQAAANwAAAAPAAAAAAAAAAAAAAAA&#10;AKECAABkcnMvZG93bnJldi54bWxQSwUGAAAAAAQABAD5AAAAjwMAAAAA&#10;" strokeweight="1.2pt"/>
                <v:line id="Line 688" o:spid="_x0000_s1708" style="position:absolute;visibility:visible;mso-wrap-style:square" from="17513,7410" to="17945,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V9ssIAAADcAAAADwAAAGRycy9kb3ducmV2LnhtbESPzWrDMBCE74W+g9hCb7XcFELsRjEh&#10;YPCpEDcPsFhby8RaGUn1z9tXhUKPw8x8wxyr1Y5iJh8GxwpesxwEcef0wL2C22f9cgARIrLG0TEp&#10;2ChAdXp8OGKp3cJXmtvYiwThUKICE+NUShk6QxZD5ibi5H05bzEm6XupPS4Jbke5y/O9tDhwWjA4&#10;0cVQd2+/rYKmi9fa24a3rag/iuU2mmKulXp+Ws/vICKt8T/81260gv3hDX7PpCMgT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V9ssIAAADcAAAADwAAAAAAAAAAAAAA&#10;AAChAgAAZHJzL2Rvd25yZXYueG1sUEsFBgAAAAAEAAQA+QAAAJADAAAAAA==&#10;" strokeweight="1.2pt"/>
                <v:line id="Line 689" o:spid="_x0000_s1709" style="position:absolute;visibility:visible;mso-wrap-style:square" from="17945,7410" to="17945,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zlxsIAAADcAAAADwAAAGRycy9kb3ducmV2LnhtbESPzWrDMBCE74W+g9hCb7XcUELsRjEh&#10;YPCpEDcPsFhby8RaGUn1z9tXhUKPw8x8wxyr1Y5iJh8GxwpesxwEcef0wL2C22f9cgARIrLG0TEp&#10;2ChAdXp8OGKp3cJXmtvYiwThUKICE+NUShk6QxZD5ibi5H05bzEm6XupPS4Jbke5y/O9tDhwWjA4&#10;0cVQd2+/rYKmi9fa24a3rag/iuU2mmKulXp+Ws/vICKt8T/81260gv3hDX7PpCMgT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BzlxsIAAADcAAAADwAAAAAAAAAAAAAA&#10;AAChAgAAZHJzL2Rvd25yZXYueG1sUEsFBgAAAAAEAAQA+QAAAJADAAAAAA==&#10;" strokeweight="1.2pt"/>
                <v:line id="Line 690" o:spid="_x0000_s1710" style="position:absolute;visibility:visible;mso-wrap-style:square" from="17945,7410" to="17970,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1BAXcIAAADcAAAADwAAAGRycy9kb3ducmV2LnhtbESPzWrDMBCE74W+g9hCb7XcQEPsRjEh&#10;YPCpEDcPsFhby8RaGUn1z9tXhUKPw8x8wxyr1Y5iJh8GxwpesxwEcef0wL2C22f9cgARIrLG0TEp&#10;2ChAdXp8OGKp3cJXmtvYiwThUKICE+NUShk6QxZD5ibi5H05bzEm6XupPS4Jbke5y/O9tDhwWjA4&#10;0cVQd2+/rYKmi9fa24a3rag/iuU2mmKulXp+Ws/vICKt8T/81260gv3hDX7PpCMgT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1BAXcIAAADcAAAADwAAAAAAAAAAAAAA&#10;AAChAgAAZHJzL2Rvd25yZXYueG1sUEsFBgAAAAAEAAQA+QAAAJADAAAAAA==&#10;" strokeweight="1.2pt"/>
                <v:line id="Line 691" o:spid="_x0000_s1711" style="position:absolute;visibility:visible;mso-wrap-style:square" from="17970,7410" to="17970,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4LeKsEAAADcAAAADwAAAGRycy9kb3ducmV2LnhtbESPzWrDMBCE74G+g9hCbrHcHEzsRgml&#10;YPCpkDQPsFgby9RaGUn1z9tHhUCPw8x8wxzPix3ERD70jhW8ZTkI4tbpnjsFt+96dwARIrLGwTEp&#10;WCnA+fSyOWKl3cwXmq6xEwnCoUIFJsaxkjK0hiyGzI3Eybs7bzEm6TupPc4Jbge5z/NCWuw5LRgc&#10;6dNQ+3P9tQqaNl5qbxte17L+KufbYMqpVmr7uny8g4i0xP/ws91oBcWhgL8z6QjI0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Xgt4qwQAAANwAAAAPAAAAAAAAAAAAAAAA&#10;AKECAABkcnMvZG93bnJldi54bWxQSwUGAAAAAAQABAD5AAAAjwMAAAAA&#10;" strokeweight="1.2pt"/>
                <v:line id="Line 692" o:spid="_x0000_s1712" style="position:absolute;visibility:visible;mso-wrap-style:square" from="17970,7410" to="18065,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57scIAAADcAAAADwAAAGRycy9kb3ducmV2LnhtbESPzWrDMBCE74W+g9hCb7XcHNzYjWJC&#10;wOBTIWkeYLG2lom1MpLqn7evCoUeh5n5hjnUqx3FTD4MjhW8ZjkI4s7pgXsFt8/mZQ8iRGSNo2NS&#10;sFGA+vj4cMBKu4UvNF9jLxKEQ4UKTIxTJWXoDFkMmZuIk/flvMWYpO+l9rgkuB3lLs8LaXHgtGBw&#10;orOh7n79tgraLl4ab1vetrL5KJfbaMq5Uer5aT29g4i0xv/wX7vVCor9G/yeSUdAH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57scIAAADcAAAADwAAAAAAAAAAAAAA&#10;AAChAgAAZHJzL2Rvd25yZXYueG1sUEsFBgAAAAAEAAQA+QAAAJADAAAAAA==&#10;" strokeweight="1.2pt"/>
                <v:line id="Line 693" o:spid="_x0000_s1713" style="position:absolute;visibility:visible;mso-wrap-style:square" from="18065,7410" to="18065,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Hvw74AAADcAAAADwAAAGRycy9kb3ducmV2LnhtbERPyWrDMBC9B/IPYgK5xXJzCLEbJZSC&#10;wadClg8YrKllao2MpHj5++oQyPHx9tNltr0YyYfOsYKPLAdB3Djdcavgca92RxAhImvsHZOChQJc&#10;zuvVCUvtJr7SeIutSCEcSlRgYhxKKUNjyGLI3ECcuF/nLcYEfSu1xymF217u8/wgLXacGgwO9G2o&#10;+bs9rYK6idfK25qXpah+iunRm2KslNpu5q9PEJHm+Ba/3LVWcDimtelMOgLy/A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JUe/DvgAAANwAAAAPAAAAAAAAAAAAAAAAAKEC&#10;AABkcnMvZG93bnJldi54bWxQSwUGAAAAAAQABAD5AAAAjAMAAAAA&#10;" strokeweight="1.2pt"/>
                <v:line id="Line 694" o:spid="_x0000_s1714" style="position:absolute;visibility:visible;mso-wrap-style:square" from="18065,7410" to="18097,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h1KWMEAAADcAAAADwAAAGRycy9kb3ducmV2LnhtbESPzWrDMBCE74G+g9hCboncHELsRgkh&#10;YPCpkJ8HWKyNZWqtjKT65+2jQiDHYWa+YfbHyXZiIB9axwq+1hkI4trplhsF91u52oEIEVlj55gU&#10;zBTgePhY7LHQbuQLDdfYiAThUKACE2NfSBlqQxbD2vXEyXs4bzEm6RupPY4Jbju5ybKttNhyWjDY&#10;09lQ/Xv9swqqOl5Kbyue57z8ycd7Z/KhVGr5OZ2+QUSa4jv8aldawXaXw/+ZdATk4Q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HUpYwQAAANwAAAAPAAAAAAAAAAAAAAAA&#10;AKECAABkcnMvZG93bnJldi54bWxQSwUGAAAAAAQABAD5AAAAjwMAAAAA&#10;" strokeweight="1.2pt"/>
                <v:line id="Line 695" o:spid="_x0000_s1715" style="position:absolute;visibility:visible;mso-wrap-style:square" from="18459,7410" to="18522,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v51GL4AAADcAAAADwAAAGRycy9kb3ducmV2LnhtbERPy4rCMBTdD/gP4QqzG1NnIbYaRYRC&#10;V4KPD7g016bY3JQk9vH3k4Uwy8N574+T7cRAPrSOFaxXGQji2umWGwWPe/mzBREissbOMSmYKcDx&#10;sPjaY6HdyFcabrERKYRDgQpMjH0hZagNWQwr1xMn7um8xZigb6T2OKZw28nfLNtIiy2nBoM9nQ3V&#10;r9vbKqjqeC29rXie8/KSj4/O5EOp1PdyOu1ARJriv/jjrrSCTZ7mpzPpCMjD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y/nUYvgAAANwAAAAPAAAAAAAAAAAAAAAAAKEC&#10;AABkcnMvZG93bnJldi54bWxQSwUGAAAAAAQABAD5AAAAjAMAAAAA&#10;" strokeweight="1.2pt"/>
                <v:line id="Line 696" o:spid="_x0000_s1716" style="position:absolute;visibility:visible;mso-wrap-style:square" from="18522,7410" to="18522,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LQg8EAAADcAAAADwAAAGRycy9kb3ducmV2LnhtbESP3YrCMBSE7xd8h3AE79ZUL2RbjSJC&#10;oVcLuj7AoTk2xeakJLE/b78RFvZymJlvmMNpsp0YyIfWsYLNOgNBXDvdcqPg/lN+foEIEVlj55gU&#10;zBTgdFx8HLDQbuQrDbfYiAThUKACE2NfSBlqQxbD2vXEyXs4bzEm6RupPY4Jbju5zbKdtNhyWjDY&#10;08VQ/by9rIKqjtfS24rnOS+/8/HemXwolVotp/MeRKQp/of/2pVWsMs38D6TjoA8/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dstCDwQAAANwAAAAPAAAAAAAAAAAAAAAA&#10;AKECAABkcnMvZG93bnJldi54bWxQSwUGAAAAAAQABAD5AAAAjwMAAAAA&#10;" strokeweight="1.2pt"/>
                <v:line id="Line 697" o:spid="_x0000_s1717" style="position:absolute;visibility:visible;mso-wrap-style:square" from="18522,7410" to="18548,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BO9MEAAADcAAAADwAAAGRycy9kb3ducmV2LnhtbESPzWrDMBCE74G+g9hCb4ncHELsRgkh&#10;YPApkJ8HWKyNZWqtjKT65+2jQiDHYWa+YXaHyXZiIB9axwq+VxkI4trplhsF91u53IIIEVlj55gU&#10;zBTgsP9Y7LDQbuQLDdfYiAThUKACE2NfSBlqQxbDyvXEyXs4bzEm6RupPY4Jbju5zrKNtNhyWjDY&#10;08lQ/Xv9swqqOl5Kbyue57w85+O9M/lQKvX1OR1/QESa4jv8aldawSZfw/+ZdATk/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tYE70wQAAANwAAAAPAAAAAAAAAAAAAAAA&#10;AKECAABkcnMvZG93bnJldi54bWxQSwUGAAAAAAQABAD5AAAAjwMAAAAA&#10;" strokeweight="1.2pt"/>
                <v:line id="Line 698" o:spid="_x0000_s1718" style="position:absolute;visibility:visible;mso-wrap-style:square" from="18548,7410" to="18548,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zrb8IAAADcAAAADwAAAGRycy9kb3ducmV2LnhtbESPzWrDMBCE74W+g9hCbo2cFkLtRjGh&#10;YPCp4DQPsFgby9RaGUn1z9tXgUCOw8x8wxzKxQ5iIh96xwp22wwEcet0z52Cy0/1+gEiRGSNg2NS&#10;sFKA8vj8dMBCu5kbms6xEwnCoUAFJsaxkDK0hiyGrRuJk3d13mJM0ndSe5wT3A7yLcv20mLPacHg&#10;SF+G2t/zn1VQt7GpvK15XfPqO58vg8mnSqnNy3L6BBFpiY/wvV1rBfv8HW5n0hGQx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izrb8IAAADcAAAADwAAAAAAAAAAAAAA&#10;AAChAgAAZHJzL2Rvd25yZXYueG1sUEsFBgAAAAAEAAQA+QAAAJADAAAAAA==&#10;" strokeweight="1.2pt"/>
                <v:line id="Line 699" o:spid="_x0000_s1719" style="position:absolute;visibility:visible;mso-wrap-style:square" from="18548,7410" to="18853,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VzG8IAAADcAAAADwAAAGRycy9kb3ducmV2LnhtbESPzWrDMBCE74W+g9hCbo2cUkLtRjGh&#10;YPCp4DQPsFgby9RaGUn1z9tXgUCOw8x8wxzKxQ5iIh96xwp22wwEcet0z52Cy0/1+gEiRGSNg2NS&#10;sFKA8vj8dMBCu5kbms6xEwnCoUAFJsaxkDK0hiyGrRuJk3d13mJM0ndSe5wT3A7yLcv20mLPacHg&#10;SF+G2t/zn1VQt7GpvK15XfPqO58vg8mnSqnNy3L6BBFpiY/wvV1rBfv8HW5n0hGQx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cVzG8IAAADcAAAADwAAAAAAAAAAAAAA&#10;AAChAgAAZHJzL2Rvd25yZXYueG1sUEsFBgAAAAAEAAQA+QAAAJADAAAAAA==&#10;" strokeweight="1.2pt"/>
                <v:line id="Line 700" o:spid="_x0000_s1720" style="position:absolute;visibility:visible;mso-wrap-style:square" from="18853,7410" to="18853,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onWgMIAAADcAAAADwAAAGRycy9kb3ducmV2LnhtbESPzWrDMBCE74W+g9hCbo2cQkPtRjGh&#10;YPCp4DQPsFgby9RaGUn1z9tXgUCOw8x8wxzKxQ5iIh96xwp22wwEcet0z52Cy0/1+gEiRGSNg2NS&#10;sFKA8vj8dMBCu5kbms6xEwnCoUAFJsaxkDK0hiyGrRuJk3d13mJM0ndSe5wT3A7yLcv20mLPacHg&#10;SF+G2t/zn1VQt7GpvK15XfPqO58vg8mnSqnNy3L6BBFpiY/wvV1rBfv8HW5n0hGQx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onWgMIAAADcAAAADwAAAAAAAAAAAAAA&#10;AAChAgAAZHJzL2Rvd25yZXYueG1sUEsFBgAAAAAEAAQA+QAAAJADAAAAAA==&#10;" strokeweight="1.2pt"/>
                <v:line id="Line 701" o:spid="_x0000_s1721" style="position:absolute;visibility:visible;mso-wrap-style:square" from="18853,7410" to="19189,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tI98EAAADcAAAADwAAAGRycy9kb3ducmV2LnhtbESPzWrDMBCE74W8g9hAbo2cHEztRgkh&#10;YPCpkDQPsFhby8RaGUnxz9tXgUKPw8x8wxxOs+3FSD50jhXsthkI4sbpjlsF9+/q/QNEiMgae8ek&#10;YKEAp+Pq7YCldhNfabzFViQIhxIVmBiHUsrQGLIYtm4gTt6P8xZjkr6V2uOU4LaX+yzLpcWO04LB&#10;gS6GmsftaRXUTbxW3ta8LEX1VUz33hRjpdRmPZ8/QUSa43/4r11rBXmRw+tMOgLy+A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SW0j3wQAAANwAAAAPAAAAAAAAAAAAAAAA&#10;AKECAABkcnMvZG93bnJldi54bWxQSwUGAAAAAAQABAD5AAAAjwMAAAAA&#10;" strokeweight="1.2pt"/>
                <v:line id="Line 702" o:spid="_x0000_s1722" style="position:absolute;visibility:visible;mso-wrap-style:square" from="19558,7410" to="20046,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ftbMIAAADcAAAADwAAAGRycy9kb3ducmV2LnhtbESPzWrDMBCE74G+g9hCb7GcHpLYjRJC&#10;weBTIT8PsFgby9RaGUn1z9tXhUKOw8x8wxxOs+3FSD50jhVsshwEceN0x62C+61a70GEiKyxd0wK&#10;FgpwOr6sDlhqN/GFxmtsRYJwKFGBiXEopQyNIYshcwNx8h7OW4xJ+lZqj1OC216+5/lWWuw4LRgc&#10;6NNQ8339sQrqJl4qb2telqL6KqZ7b4qxUurtdT5/gIg0x2f4v11rBdtiB39n0hGQx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RftbMIAAADcAAAADwAAAAAAAAAAAAAA&#10;AAChAgAAZHJzL2Rvd25yZXYueG1sUEsFBgAAAAAEAAQA+QAAAJADAAAAAA==&#10;" strokeweight="1.2pt"/>
                <v:line id="Line 703" o:spid="_x0000_s1723" style="position:absolute;visibility:visible;mso-wrap-style:square" from="20046,7410" to="20046,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h5Hr4AAADcAAAADwAAAGRycy9kb3ducmV2LnhtbERPy4rCMBTdD/gP4QqzG1NnIbYaRYRC&#10;V4KPD7g016bY3JQk9vH3k4Uwy8N574+T7cRAPrSOFaxXGQji2umWGwWPe/mzBREissbOMSmYKcDx&#10;sPjaY6HdyFcabrERKYRDgQpMjH0hZagNWQwr1xMn7um8xZigb6T2OKZw28nfLNtIiy2nBoM9nQ3V&#10;r9vbKqjqeC29rXie8/KSj4/O5EOp1PdyOu1ARJriv/jjrrSCTZ7WpjPpCMjD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MiHkevgAAANwAAAAPAAAAAAAAAAAAAAAAAKEC&#10;AABkcnMvZG93bnJldi54bWxQSwUGAAAAAAQABAD5AAAAjAMAAAAA&#10;" strokeweight="1.2pt"/>
                <v:line id="Line 704" o:spid="_x0000_s1724" style="position:absolute;visibility:visible;mso-wrap-style:square" from="20046,7410" to="20046,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8TchcEAAADcAAAADwAAAGRycy9kb3ducmV2LnhtbESPzWrDMBCE74G+g9hCb4ncHkLkRAml&#10;YPApkJ8HWKyNZWqtjKT65+2jQqHHYWa+YQ6n2fVipBA7zxreNwUI4sabjlsN91u13oGICdlg75k0&#10;LBThdHxZHbA0fuILjdfUigzhWKIGm9JQShkbSw7jxg/E2Xv44DBlGVppAk4Z7nr5URRb6bDjvGBx&#10;oC9Lzff1x2mom3Spgqt5WVR1VtO9t2qstH57nT/3IBLN6T/8166Nhq1S8HsmHwF5fA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jxNyFwQAAANwAAAAPAAAAAAAAAAAAAAAA&#10;AKECAABkcnMvZG93bnJldi54bWxQSwUGAAAAAAQABAD5AAAAjwMAAAAA&#10;" strokeweight="1.2pt"/>
                <v:line id="Line 705" o:spid="_x0000_s1725" style="position:absolute;visibility:visible;mso-wrap-style:square" from="20046,7410" to="20046,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XvAr4AAADcAAAADwAAAGRycy9kb3ducmV2LnhtbERPy4rCMBTdD/gP4QqzG1NnodNqFBEK&#10;XQk6fsCluTbF5qYksY+/nywGXB7Oe3+cbCcG8qF1rGC9ykAQ10633Ci4/5ZfPyBCRNbYOSYFMwU4&#10;HhYfeyy0G/lKwy02IoVwKFCBibEvpAy1IYth5XrixD2ctxgT9I3UHscUbjv5nWUbabHl1GCwp7Oh&#10;+nl7WQVVHa+ltxXPc15e8vHemXwolfpcTqcdiEhTfIv/3ZVWsM3S/HQmHQF5+A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sFe8CvgAAANwAAAAPAAAAAAAAAAAAAAAAAKEC&#10;AABkcnMvZG93bnJldi54bWxQSwUGAAAAAAQABAD5AAAAjAMAAAAA&#10;" strokeweight="1.2pt"/>
                <v:line id="Line 706" o:spid="_x0000_s1726" style="position:absolute;visibility:visible;mso-wrap-style:square" from="20046,7410" to="20135,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1lKmcIAAADcAAAADwAAAGRycy9kb3ducmV2LnhtbESPzWrDMBCE74G+g9hAb4mcHprYjRJC&#10;weBTIT8PsFgby9RaGUn1z9tXgUCOw8x8w+yPk+3EQD60jhVs1hkI4trplhsFt2u52oEIEVlj55gU&#10;zBTgeHhb7LHQbuQzDZfYiAThUKACE2NfSBlqQxbD2vXEybs7bzEm6RupPY4Jbjv5kWWf0mLLacFg&#10;T9+G6t/Ln1VQ1fFcelvxPOflTz7eOpMPpVLvy+n0BSLSFF/hZ7vSCrbZBh5n0hGQh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1lKmcIAAADcAAAADwAAAAAAAAAAAAAA&#10;AAChAgAAZHJzL2Rvd25yZXYueG1sUEsFBgAAAAAEAAQA+QAAAJADAAAAAA==&#10;" strokeweight="1.2pt"/>
                <v:line id="Line 707" o:spid="_x0000_s1727" style="position:absolute;visibility:visible;mso-wrap-style:square" from="20135,7410" to="20135,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4vU7sIAAADcAAAADwAAAGRycy9kb3ducmV2LnhtbESPzWrDMBCE74G+g9hCb7GcHJrYjRJC&#10;weBTIT8PsFgby9RaGUn1z9tXhUKOw8x8wxxOs+3FSD50jhVsshwEceN0x62C+61a70GEiKyxd0wK&#10;FgpwOr6sDlhqN/GFxmtsRYJwKFGBiXEopQyNIYshcwNx8h7OW4xJ+lZqj1OC215u8/xdWuw4LRgc&#10;6NNQ8339sQrqJl4qb2telqL6KqZ7b4qxUurtdT5/gIg0x2f4v11rBbt8C39n0hGQx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4vU7sIAAADcAAAADwAAAAAAAAAAAAAA&#10;AAChAgAAZHJzL2Rvd25yZXYueG1sUEsFBgAAAAAEAAQA+QAAAJADAAAAAA==&#10;" strokeweight="1.2pt"/>
                <v:line id="Line 708" o:spid="_x0000_s1728" style="position:absolute;visibility:visible;mso-wrap-style:square" from="20135,7410" to="20288,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MdxdcIAAADcAAAADwAAAGRycy9kb3ducmV2LnhtbESPzWrDMBCE74G+g9hCb4mcFJLYjRJK&#10;wOBTIT8PsFhby8RaGUn1z9tXhUKOw8x8wxxOk+3EQD60jhWsVxkI4trplhsF91u53IMIEVlj55gU&#10;zBTgdHxZHLDQbuQLDdfYiAThUKACE2NfSBlqQxbDyvXEyft23mJM0jdSexwT3HZyk2VbabHltGCw&#10;p7Oh+nH9sQqqOl5Kbyue57z8ysd7Z/KhVOrtdfr8ABFpis/wf7vSCnbZO/ydSUdAHn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MdxdcIAAADcAAAADwAAAAAAAAAAAAAA&#10;AAChAgAAZHJzL2Rvd25yZXYueG1sUEsFBgAAAAAEAAQA+QAAAJADAAAAAA==&#10;" strokeweight="1.2pt"/>
                <v:line id="Line 709" o:spid="_x0000_s1729" style="position:absolute;visibility:visible;mso-wrap-style:square" from="20650,7410" to="20802,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7pAcIAAADcAAAADwAAAGRycy9kb3ducmV2LnhtbESPzWrDMBCE74G+g9hCb4mcUJLYjRJK&#10;wOBTIT8PsFhby8RaGUn1z9tXhUKOw8x8wxxOk+3EQD60jhWsVxkI4trplhsF91u53IMIEVlj55gU&#10;zBTgdHxZHLDQbuQLDdfYiAThUKACE2NfSBlqQxbDyvXEyft23mJM0jdSexwT3HZyk2VbabHltGCw&#10;p7Oh+nH9sQqqOl5Kbyue57z8ysd7Z/KhVOrtdfr8ABFpis/wf7vSCnbZO/ydSUdAHn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y7pAcIAAADcAAAADwAAAAAAAAAAAAAA&#10;AAChAgAAZHJzL2Rvd25yZXYueG1sUEsFBgAAAAAEAAQA+QAAAJADAAAAAA==&#10;" strokeweight="1.2pt"/>
                <v:line id="Line 710" o:spid="_x0000_s1730" style="position:absolute;visibility:visible;mso-wrap-style:square" from="20802,7410" to="20802,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JMmsIAAADcAAAADwAAAGRycy9kb3ducmV2LnhtbESPzWrDMBCE74G+g9hCb4mcQJPYjRJK&#10;wOBTIT8PsFhby8RaGUn1z9tXhUKOw8x8wxxOk+3EQD60jhWsVxkI4trplhsF91u53IMIEVlj55gU&#10;zBTgdHxZHLDQbuQLDdfYiAThUKACE2NfSBlqQxbDyvXEyft23mJM0jdSexwT3HZyk2VbabHltGCw&#10;p7Oh+nH9sQqqOl5Kbyue57z8ysd7Z/KhVOrtdfr8ABFpis/wf7vSCnbZO/ydSUdAHn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GJMmsIAAADcAAAADwAAAAAAAAAAAAAA&#10;AAChAgAAZHJzL2Rvd25yZXYueG1sUEsFBgAAAAAEAAQA+QAAAJADAAAAAA==&#10;" strokeweight="1.2pt"/>
                <v:line id="Line 711" o:spid="_x0000_s1731" style="position:absolute;visibility:visible;mso-wrap-style:square" from="20802,7410" to="21386,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DS7cIAAADcAAAADwAAAGRycy9kb3ducmV2LnhtbESPzWrDMBCE74G+g9hCb7GcHpLYjRJC&#10;weBTIT8PsFgby9RaGUn1z9tXhUKOw8x8wxxOs+3FSD50jhVsshwEceN0x62C+61a70GEiKyxd0wK&#10;FgpwOr6sDlhqN/GFxmtsRYJwKFGBiXEopQyNIYshcwNx8h7OW4xJ+lZqj1OC216+5/lWWuw4LRgc&#10;6NNQ8339sQrqJl4qb2telqL6KqZ7b4qxUurtdT5/gIg0x2f4v11rBbt8C39n0hGQx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LDS7cIAAADcAAAADwAAAAAAAAAAAAAA&#10;AAChAgAAZHJzL2Rvd25yZXYueG1sUEsFBgAAAAAEAAQA+QAAAJADAAAAAA==&#10;" strokeweight="1.2pt"/>
                <v:line id="Line 712" o:spid="_x0000_s1732" style="position:absolute;visibility:visible;mso-wrap-style:square" from="21748,7410" to="22479,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x3dsIAAADcAAAADwAAAGRycy9kb3ducmV2LnhtbESPzWrDMBCE74W+g9hCbo2cHprajWJC&#10;weBTwWkeYLE2lqm1MpLqn7evAoEch5n5hjmUix3ERD70jhXsthkI4tbpnjsFl5/q9QNEiMgaB8ek&#10;YKUA5fH56YCFdjM3NJ1jJxKEQ4EKTIxjIWVoDVkMWzcSJ+/qvMWYpO+k9jgnuB3kW5a9S4s9pwWD&#10;I30Zan/Pf1ZB3cam8rbmdc2r73y+DCafKqU2L8vpE0SkJT7C93atFeyzPdzOpCMgj/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x3dsIAAADcAAAADwAAAAAAAAAAAAAA&#10;AAChAgAAZHJzL2Rvd25yZXYueG1sUEsFBgAAAAAEAAQA+QAAAJADAAAAAA==&#10;" strokeweight="1.2pt"/>
                <v:line id="Line 713" o:spid="_x0000_s1733" style="position:absolute;visibility:visible;mso-wrap-style:square" from="22847,7410" to="23577,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mPjBL4AAADcAAAADwAAAGRycy9kb3ducmV2LnhtbERPy4rCMBTdD/gP4QqzG1NnodNqFBEK&#10;XQk6fsCluTbF5qYksY+/nywGXB7Oe3+cbCcG8qF1rGC9ykAQ10633Ci4/5ZfPyBCRNbYOSYFMwU4&#10;HhYfeyy0G/lKwy02IoVwKFCBibEvpAy1IYth5XrixD2ctxgT9I3UHscUbjv5nWUbabHl1GCwp7Oh&#10;+nl7WQVVHa+ltxXPc15e8vHemXwolfpcTqcdiEhTfIv/3ZVWsM3S2nQmHQF5+A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SY+MEvgAAANwAAAAPAAAAAAAAAAAAAAAAAKEC&#10;AABkcnMvZG93bnJldi54bWxQSwUGAAAAAAQABAD5AAAAjAMAAAAA&#10;" strokeweight="1.2pt"/>
                <v:line id="Line 714" o:spid="_x0000_s1734" style="position:absolute;visibility:visible;mso-wrap-style:square" from="23945,7410" to="24676,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9Gn8IAAADcAAAADwAAAGRycy9kb3ducmV2LnhtbESPzWrDMBCE74G8g9hAbomcHtLYjRJC&#10;weBTIT8PsFhby8RaGUnxz9tXhUKPw8x8wxzPk+3EQD60jhXsthkI4trplhsFj3u5OYAIEVlj55gU&#10;zBTgfFoujlhoN/KVhltsRIJwKFCBibEvpAy1IYth63ri5H07bzEm6RupPY4Jbjv5lmV7abHltGCw&#10;p09D9fP2sgqqOl5Lbyue57z8ysdHZ/KhVGq9mi4fICJN8T/81660gvcsh98z6QjI0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9Gn8IAAADcAAAADwAAAAAAAAAAAAAA&#10;AAChAgAAZHJzL2Rvd25yZXYueG1sUEsFBgAAAAAEAAQA+QAAAJADAAAAAA==&#10;" strokeweight="1.2pt"/>
                <v:line id="Line 715" o:spid="_x0000_s1735" style="position:absolute;visibility:visible;mso-wrap-style:square" from="25038,7410" to="25438,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cx5374AAADcAAAADwAAAGRycy9kb3ducmV2LnhtbERPy4rCMBTdC/MP4Q6401QXOu0YZRAK&#10;XQk6fsCludOUaW5KEvv4e7MQXB7O+3CabCcG8qF1rGCzzkAQ10633Ci4/5arLxAhImvsHJOCmQKc&#10;jh+LAxbajXyl4RYbkUI4FKjAxNgXUobakMWwdj1x4v6ctxgT9I3UHscUbju5zbKdtNhyajDY09lQ&#10;/X97WAVVHa+ltxXPc15e8vHemXwolVp+Tj/fICJN8S1+uSutYL9J89OZdATk8Q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pzHnfvgAAANwAAAAPAAAAAAAAAAAAAAAAAKEC&#10;AABkcnMvZG93bnJldi54bWxQSwUGAAAAAAQABAD5AAAAjAMAAAAA&#10;" strokeweight="1.2pt"/>
                <v:line id="Line 716" o:spid="_x0000_s1736" style="position:absolute;visibility:visible;mso-wrap-style:square" from="25438,7410" to="25438,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oDcRMIAAADcAAAADwAAAGRycy9kb3ducmV2LnhtbESPzWrDMBCE74W+g9hCbo3sHtLaiRJK&#10;weBTIGkeYLE2lom1MpLqn7ePAoEeh5n5htkdZtuLkXzoHCvI1xkI4sbpjlsFl9/q/QtEiMgae8ek&#10;YKEAh/3ryw5L7SY+0XiOrUgQDiUqMDEOpZShMWQxrN1AnLyr8xZjkr6V2uOU4LaXH1m2kRY7TgsG&#10;B/ox1NzOf1ZB3cRT5W3Ny1JUx2K69KYYK6VWb/P3FkSkOf6Hn+1aK/jMc3icSUdA7u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oDcRMIAAADcAAAADwAAAAAAAAAAAAAA&#10;AAChAgAAZHJzL2Rvd25yZXYueG1sUEsFBgAAAAAEAAQA+QAAAJADAAAAAA==&#10;" strokeweight="1.2pt"/>
                <v:line id="Line 717" o:spid="_x0000_s1737" style="position:absolute;visibility:visible;mso-wrap-style:square" from="25438,7410" to="25679,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JCM8IAAADcAAAADwAAAGRycy9kb3ducmV2LnhtbESPzWrDMBCE74G+g9hCb4mcHNrYiRJC&#10;weBTIT8PsFgby8RaGUn1z9tXgUCPw8x8w+yPk+3EQD60jhWsVxkI4trplhsFt2u53IIIEVlj55gU&#10;zBTgeHhb7LHQbuQzDZfYiAThUKACE2NfSBlqQxbDyvXEybs7bzEm6RupPY4Jbju5ybJPabHltGCw&#10;p29D9ePyaxVUdTyX3lY8z3n5k4+3zuRDqdTH+3TagYg0xf/wq11pBV/rDTzPpCMgD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lJCM8IAAADcAAAADwAAAAAAAAAAAAAA&#10;AAChAgAAZHJzL2Rvd25yZXYueG1sUEsFBgAAAAAEAAQA+QAAAJADAAAAAA==&#10;" strokeweight="1.2pt"/>
                <v:line id="Line 718" o:spid="_x0000_s1738" style="position:absolute;visibility:visible;mso-wrap-style:square" from="25679,7410" to="25679,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7nqMIAAADcAAAADwAAAGRycy9kb3ducmV2LnhtbESPzWrDMBCE74G+g9hCb4mcFJraiRJK&#10;wOBTID8PsFhby8RaGUn1z9tXhUCPw8x8w+yPk+3EQD60jhWsVxkI4trplhsF91u5/AQRIrLGzjEp&#10;mCnA8fCy2GOh3cgXGq6xEQnCoUAFJsa+kDLUhiyGleuJk/ftvMWYpG+k9jgmuO3kJss+pMWW04LB&#10;nk6G6sf1xyqo6ngpva14nvPynI/3zuRDqdTb6/S1AxFpiv/hZ7vSCrbrd/g7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R7nqMIAAADcAAAADwAAAAAAAAAAAAAA&#10;AAChAgAAZHJzL2Rvd25yZXYueG1sUEsFBgAAAAAEAAQA+QAAAJADAAAAAA==&#10;" strokeweight="1.2pt"/>
                <v:line id="Line 719" o:spid="_x0000_s1739" style="position:absolute;visibility:visible;mso-wrap-style:square" from="25679,7410" to="25768,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vd/3MIAAADcAAAADwAAAGRycy9kb3ducmV2LnhtbESPzWrDMBCE74G+g9hCb4mcUJraiRJK&#10;wOBTID8PsFhby8RaGUn1z9tXhUCPw8x8w+yPk+3EQD60jhWsVxkI4trplhsF91u5/AQRIrLGzjEp&#10;mCnA8fCy2GOh3cgXGq6xEQnCoUAFJsa+kDLUhiyGleuJk/ftvMWYpG+k9jgmuO3kJss+pMWW04LB&#10;nk6G6sf1xyqo6ngpva14nvPynI/3zuRDqdTb6/S1AxFpiv/hZ7vSCrbrd/g7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vd/3MIAAADcAAAADwAAAAAAAAAAAAAA&#10;AAChAgAAZHJzL2Rvd25yZXYueG1sUEsFBgAAAAAEAAQA+QAAAJADAAAAAA==&#10;" strokeweight="1.2pt"/>
                <v:line id="Line 720" o:spid="_x0000_s1740" style="position:absolute;visibility:visible;mso-wrap-style:square" from="26136,7410" to="26625,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aR8IAAADcAAAADwAAAGRycy9kb3ducmV2LnhtbESPzWrDMBCE74G+g9hCb4mcQJvaiRJK&#10;wOBTID8PsFhby8RaGUn1z9tXhUCPw8x8w+yPk+3EQD60jhWsVxkI4trplhsF91u5/AQRIrLGzjEp&#10;mCnA8fCy2GOh3cgXGq6xEQnCoUAFJsa+kDLUhiyGleuJk/ftvMWYpG+k9jgmuO3kJss+pMWW04LB&#10;nk6G6sf1xyqo6ngpva14nvPynI/3zuRDqdTb6/S1AxFpiv/hZ7vSCrbrd/g7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vaR8IAAADcAAAADwAAAAAAAAAAAAAA&#10;AAChAgAAZHJzL2Rvd25yZXYueG1sUEsFBgAAAAAEAAQA+QAAAJADAAAAAA==&#10;" strokeweight="1.2pt"/>
                <v:line id="Line 721" o:spid="_x0000_s1741" style="position:absolute;visibility:visible;mso-wrap-style:square" from="26625,7410" to="26625,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lEMMIAAADcAAAADwAAAGRycy9kb3ducmV2LnhtbESPzWrDMBCE74G+g9hCb4mcHNLYiRJC&#10;weBTIT8PsFgby8RaGUn1z9tHhUKPw8x8wxxOk+3EQD60jhWsVxkI4trplhsF91u53IEIEVlj55gU&#10;zBTgdHxbHLDQbuQLDdfYiAThUKACE2NfSBlqQxbDyvXEyXs4bzEm6RupPY4Jbju5ybKttNhyWjDY&#10;05eh+nn9sQqqOl5Kbyue57z8zsd7Z/KhVOrjfTrvQUSa4n/4r11pBZ/rLfyeSUdAH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WlEMMIAAADcAAAADwAAAAAAAAAAAAAA&#10;AAChAgAAZHJzL2Rvd25yZXYueG1sUEsFBgAAAAAEAAQA+QAAAJADAAAAAA==&#10;" strokeweight="1.2pt"/>
                <v:line id="Line 722" o:spid="_x0000_s1742" style="position:absolute;visibility:visible;mso-wrap-style:square" from="26625,7410" to="26746,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iXhq8IAAADcAAAADwAAAGRycy9kb3ducmV2LnhtbESPzWrDMBCE74W+g9hCbo2cHJrYiRJC&#10;weBTIT8PsFgby8RaGUn1z9tHgUKPw8x8w+yPk+3EQD60jhWslhkI4trplhsFt2v5uQURIrLGzjEp&#10;mCnA8fD+tsdCu5HPNFxiIxKEQ4EKTIx9IWWoDVkMS9cTJ+/uvMWYpG+k9jgmuO3kOsu+pMWW04LB&#10;nr4N1Y/Lr1VQ1fFcelvxPOflTz7eOpMPpVKLj+m0AxFpiv/hv3alFWxWG3idSUdAH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iXhq8IAAADcAAAADwAAAAAAAAAAAAAA&#10;AAChAgAAZHJzL2Rvd25yZXYueG1sUEsFBgAAAAAEAAQA+QAAAJADAAAAAA==&#10;" strokeweight="1.2pt"/>
                <v:line id="Line 723" o:spid="_x0000_s1743" style="position:absolute;visibility:visible;mso-wrap-style:square" from="26746,7410" to="26746,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7p12b4AAADcAAAADwAAAGRycy9kb3ducmV2LnhtbERPy4rCMBTdC/MP4Q6401QXOu0YZRAK&#10;XQk6fsCludOUaW5KEvv4e7MQXB7O+3CabCcG8qF1rGCzzkAQ10633Ci4/5arLxAhImvsHJOCmQKc&#10;jh+LAxbajXyl4RYbkUI4FKjAxNgXUobakMWwdj1x4v6ctxgT9I3UHscUbju5zbKdtNhyajDY09lQ&#10;/X97WAVVHa+ltxXPc15e8vHemXwolVp+Tj/fICJN8S1+uSutYL9Ja9OZdATk8Q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XunXZvgAAANwAAAAPAAAAAAAAAAAAAAAAAKEC&#10;AABkcnMvZG93bnJldi54bWxQSwUGAAAAAAQABAD5AAAAjAMAAAAA&#10;" strokeweight="1.2pt"/>
                <v:line id="Line 724" o:spid="_x0000_s1744" style="position:absolute;visibility:visible;mso-wrap-style:square" from="26746,7410" to="26866,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bQQsIAAADcAAAADwAAAGRycy9kb3ducmV2LnhtbESPzWrDMBCE74G+g9hAb4mcHprYjRJC&#10;weBTIT8PsFgby9RaGUn1z9tXgUCOw8x8w+yPk+3EQD60jhVs1hkI4trplhsFt2u52oEIEVlj55gU&#10;zBTgeHhb7LHQbuQzDZfYiAThUKACE2NfSBlqQxbD2vXEybs7bzEm6RupPY4Jbjv5kWWf0mLLacFg&#10;T9+G6t/Ln1VQ1fFcelvxPOflTz7eOpMPpVLvy+n0BSLSFF/hZ7vSCrabHB5n0hGQh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PbQQsIAAADcAAAADwAAAAAAAAAAAAAA&#10;AAChAgAAZHJzL2Rvd25yZXYueG1sUEsFBgAAAAAEAAQA+QAAAJADAAAAAA==&#10;" strokeweight="1.2pt"/>
                <v:line id="Line 725" o:spid="_x0000_s1745" style="position:absolute;visibility:visible;mso-wrap-style:square" from="27235,7410" to="27965,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6CzYr4AAADcAAAADwAAAGRycy9kb3ducmV2LnhtbERPy4rCMBTdC/MP4QruNNWF2o5RhoFC&#10;V4KPD7g0d5oyzU1JMn38/WQhuDyc9+ky2U4M5EPrWMF2k4Egrp1uuVHwfJTrI4gQkTV2jknBTAEu&#10;54/FCQvtRr7RcI+NSCEcClRgYuwLKUNtyGLYuJ44cT/OW4wJ+kZqj2MKt53cZdleWmw5NRjs6dtQ&#10;/Xv/swqqOt5Kbyue57y85uOzM/lQKrVaTl+fICJN8S1+uSut4LBL89OZdATk+R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noLNivgAAANwAAAAPAAAAAAAAAAAAAAAAAKEC&#10;AABkcnMvZG93bnJldi54bWxQSwUGAAAAAAQABAD5AAAAjAMAAAAA&#10;" strokeweight="1.2pt"/>
                <v:line id="Line 726" o:spid="_x0000_s1746" style="position:absolute;visibility:visible;mso-wrap-style:square" from="28327,7410" to="29063,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wW+cIAAADcAAAADwAAAGRycy9kb3ducmV2LnhtbESPzWrDMBCE74G+g9hCb4mcHNrYiRJC&#10;weBTIT8PsFgby8RaGUn1z9tXgUCPw8x8w+yPk+3EQD60jhWsVxkI4trplhsFt2u53IIIEVlj55gU&#10;zBTgeHhb7LHQbuQzDZfYiAThUKACE2NfSBlqQxbDyvXEybs7bzEm6RupPY4Jbju5ybJPabHltGCw&#10;p29D9ePyaxVUdTyX3lY8z3n5k4+3zuRDqdTH+3TagYg0xf/wq11pBV+bNTzPpCMgD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OwW+cIAAADcAAAADwAAAAAAAAAAAAAA&#10;AAChAgAAZHJzL2Rvd25yZXYueG1sUEsFBgAAAAAEAAQA+QAAAJADAAAAAA==&#10;" strokeweight="1.2pt"/>
                <v:line id="Line 727" o:spid="_x0000_s1747" style="position:absolute;visibility:visible;mso-wrap-style:square" from="29425,7410" to="30156,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6IjsIAAADcAAAADwAAAGRycy9kb3ducmV2LnhtbESPzWrDMBCE74G+g9hCb4lcH5raiRJK&#10;wOBTIWkeYLE2lom1MpLin7evCoUch5n5htkfZ9uLkXzoHCt432QgiBunO24VXH+q9SeIEJE19o5J&#10;wUIBjoeX1R5L7SY+03iJrUgQDiUqMDEOpZShMWQxbNxAnLyb8xZjkr6V2uOU4LaXeZZ9SIsdpwWD&#10;A50MNffLwyqom3iuvK15WYrqu5iuvSnGSqm31/lrByLSHJ/h/3atFWzzHP7OpCMgD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D6IjsIAAADcAAAADwAAAAAAAAAAAAAA&#10;AAChAgAAZHJzL2Rvd25yZXYueG1sUEsFBgAAAAAEAAQA+QAAAJADAAAAAA==&#10;" strokeweight="1.2pt"/>
                <v:line id="Line 728" o:spid="_x0000_s1748" style="position:absolute;visibility:visible;mso-wrap-style:square" from="30524,7410" to="31254,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3ItFcIAAADcAAAADwAAAGRycy9kb3ducmV2LnhtbESPzWrDMBCE74G+g9hCb4ncFJLaiRJK&#10;weBTID8PsFhby8RaGUn1z9tXhUCOw8x8w+yPk+3EQD60jhW8rzIQxLXTLTcKbtdy+QkiRGSNnWNS&#10;MFOA4+FlscdCu5HPNFxiIxKEQ4EKTIx9IWWoDVkMK9cTJ+/HeYsxSd9I7XFMcNvJdZZtpMWW04LB&#10;nr4N1ffLr1VQ1fFcelvxPOflKR9vncmHUqm31+lrByLSFJ/hR7vSCrbrD/g/k46AP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3ItFcIAAADcAAAADwAAAAAAAAAAAAAA&#10;AAChAgAAZHJzL2Rvd25yZXYueG1sUEsFBgAAAAAEAAQA+QAAAJADAAAAAA==&#10;" strokeweight="1.2pt"/>
                <v:line id="Line 729" o:spid="_x0000_s1749" style="position:absolute;visibility:visible;mso-wrap-style:square" from="31616,7410" to="32137,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u1YcIAAADcAAAADwAAAGRycy9kb3ducmV2LnhtbESPzWrDMBCE74G+g9hCb4ncUJLaiRJK&#10;weBTID8PsFhby8RaGUn1z9tXhUCOw8x8w+yPk+3EQD60jhW8rzIQxLXTLTcKbtdy+QkiRGSNnWNS&#10;MFOA4+FlscdCu5HPNFxiIxKEQ4EKTIx9IWWoDVkMK9cTJ+/HeYsxSd9I7XFMcNvJdZZtpMWW04LB&#10;nr4N1ffLr1VQ1fFcelvxPOflKR9vncmHUqm31+lrByLSFJ/hR7vSCrbrD/g/k46AP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Ju1YcIAAADcAAAADwAAAAAAAAAAAAAA&#10;AAChAgAAZHJzL2Rvd25yZXYueG1sUEsFBgAAAAAEAAQA+QAAAJADAAAAAA==&#10;" strokeweight="1.2pt"/>
                <v:line id="Line 730" o:spid="_x0000_s1750" style="position:absolute;visibility:visible;mso-wrap-style:square" from="32137,7410" to="32137,7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9cQ+sIAAADcAAAADwAAAGRycy9kb3ducmV2LnhtbESPzWrDMBCE74G+g9hCb4ncQJPaiRJK&#10;weBTID8PsFhby8RaGUn1z9tXhUCOw8x8w+yPk+3EQD60jhW8rzIQxLXTLTcKbtdy+QkiRGSNnWNS&#10;MFOA4+FlscdCu5HPNFxiIxKEQ4EKTIx9IWWoDVkMK9cTJ+/HeYsxSd9I7XFMcNvJdZZtpMWW04LB&#10;nr4N1ffLr1VQ1fFcelvxPOflKR9vncmHUqm31+lrByLSFJ/hR7vSCrbrD/g/k46AP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9cQ+sIAAADcAAAADwAAAAAAAAAAAAAA&#10;AAChAgAAZHJzL2Rvd25yZXYueG1sUEsFBgAAAAAEAAQA+QAAAJADAAAAAA==&#10;" strokeweight="1.2pt"/>
                <v:rect id="Rectangle 731" o:spid="_x0000_s1751" style="position:absolute;left:24949;top:7956;width:4819;height:16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AcmcIA&#10;AADcAAAADwAAAGRycy9kb3ducmV2LnhtbESPzYoCMRCE78K+Q2hhb5pxDq6MRhFBcMWLow/QTHp+&#10;MOkMSdaZfXuzIOyxqKqvqM1utEY8yYfOsYLFPANBXDndcaPgfjvOViBCRNZoHJOCXwqw235MNlho&#10;N/CVnmVsRIJwKFBBG2NfSBmqliyGueuJk1c7bzEm6RupPQ4Jbo3Ms2wpLXacFlrs6dBS9Sh/rAJ5&#10;K4/DqjQ+c+e8vpjv07Ump9TndNyvQUQa43/43T5pBV/5Ev7OpCMgt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QByZwgAAANwAAAAPAAAAAAAAAAAAAAAAAJgCAABkcnMvZG93&#10;bnJldi54bWxQSwUGAAAAAAQABAD1AAAAhwMAAAAA&#10;" filled="f" stroked="f">
                  <v:textbox style="mso-fit-shape-to-text:t" inset="0,0,0,0">
                    <w:txbxContent>
                      <w:p w14:paraId="3239EB18" w14:textId="77777777" w:rsidR="002C11AD" w:rsidRDefault="002C11AD">
                        <w:proofErr w:type="spellStart"/>
                        <w:r>
                          <w:rPr>
                            <w:rFonts w:ascii="Arial" w:hAnsi="Arial" w:cs="Arial"/>
                            <w:color w:val="000000"/>
                            <w:kern w:val="0"/>
                            <w:sz w:val="22"/>
                          </w:rPr>
                          <w:t>GroupA</w:t>
                        </w:r>
                        <w:proofErr w:type="spellEnd"/>
                      </w:p>
                    </w:txbxContent>
                  </v:textbox>
                </v:rect>
                <v:rect id="Rectangle 732" o:spid="_x0000_s1752" style="position:absolute;left:37071;top:4546;width:4819;height:16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y5AsIA&#10;AADcAAAADwAAAGRycy9kb3ducmV2LnhtbESPzYoCMRCE7wu+Q+gFb2tm56AyGmVZEFT24ugDNJOe&#10;H0w6QxKd8e3NguCxqKqvqPV2tEbcyYfOsYLvWQaCuHK640bB5bz7WoIIEVmjcUwKHhRgu5l8rLHQ&#10;buAT3cvYiAThUKCCNsa+kDJULVkMM9cTJ6923mJM0jdSexwS3BqZZ9lcWuw4LbTY029L1bW8WQXy&#10;XO6GZWl85o55/WcO+1NNTqnp5/izAhFpjO/wq73XChb5Av7PpCMgN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DLkCwgAAANwAAAAPAAAAAAAAAAAAAAAAAJgCAABkcnMvZG93&#10;bnJldi54bWxQSwUGAAAAAAQABAD1AAAAhwMAAAAA&#10;" filled="f" stroked="f">
                  <v:textbox style="mso-fit-shape-to-text:t" inset="0,0,0,0">
                    <w:txbxContent>
                      <w:p w14:paraId="643D37F1" w14:textId="77777777" w:rsidR="002C11AD" w:rsidRDefault="002C11AD">
                        <w:proofErr w:type="spellStart"/>
                        <w:r>
                          <w:rPr>
                            <w:rFonts w:ascii="Arial" w:hAnsi="Arial" w:cs="Arial"/>
                            <w:color w:val="000000"/>
                            <w:kern w:val="0"/>
                            <w:sz w:val="22"/>
                          </w:rPr>
                          <w:t>GroupB</w:t>
                        </w:r>
                        <w:proofErr w:type="spellEnd"/>
                      </w:p>
                    </w:txbxContent>
                  </v:textbox>
                </v:rect>
                <v:rect id="Rectangle 733" o:spid="_x0000_s1753" style="position:absolute;left:177;top:14910;width:6527;height:1606;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G5Hr0A&#10;AADcAAAADwAAAGRycy9kb3ducmV2LnhtbERPyQrCMBC9C/5DGMGLaKq4VqOIIHoSXM9DM7bFZlKa&#10;qPXvzUHw+Hj7YlWbQryocrllBf1eBII4sTrnVMHlvO1OQTiPrLGwTAo+5GC1bDYWGGv75iO9Tj4V&#10;IYRdjAoy78tYSpdkZND1bEkcuLutDPoAq1TqCt8h3BRyEEVjaTDn0JBhSZuMksfpaRSMIrydP4cJ&#10;bzrDdXmc+e1tp69KtVv1eg7CU+3/4p97rxVMBmFt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0lG5Hr0AAADcAAAADwAAAAAAAAAAAAAAAACYAgAAZHJzL2Rvd25yZXYu&#10;eG1sUEsFBgAAAAAEAAQA9QAAAIIDAAAAAA==&#10;" filled="f" stroked="f">
                  <v:textbox style="mso-fit-shape-to-text:t" inset="0,0,0,0">
                    <w:txbxContent>
                      <w:p w14:paraId="34D7F757" w14:textId="77777777" w:rsidR="002C11AD" w:rsidRDefault="002C11AD">
                        <w:r>
                          <w:rPr>
                            <w:rFonts w:ascii="Arial" w:hAnsi="Arial" w:cs="Arial"/>
                            <w:color w:val="000000"/>
                            <w:kern w:val="0"/>
                            <w:sz w:val="22"/>
                          </w:rPr>
                          <w:t>Probability</w:t>
                        </w:r>
                      </w:p>
                    </w:txbxContent>
                  </v:textbox>
                </v:rect>
                <v:line id="Line 734" o:spid="_x0000_s1754" style="position:absolute;flip:y;visibility:visible;mso-wrap-style:square" from="7372,4851" to="7372,28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DdLcEAAADcAAAADwAAAGRycy9kb3ducmV2LnhtbESPQYvCMBSE78L+h/AW9qapwupajbIs&#10;KJ4U6168PZpnG2xeShK1/nsjCB6HmfmGmS8724gr+WAcKxgOMhDEpdOGKwX/h1X/B0SIyBobx6Tg&#10;TgGWi4/eHHPtbrynaxErkSAcclRQx9jmUoayJoth4Fri5J2ctxiT9JXUHm8Jbhs5yrKxtGg4LdTY&#10;0l9N5bm4WAXrYEtyaFzovnfF8OKPWzM5KvX12f3OQETq4jv8am+0gsloCs8z6QjIx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V4N0twQAAANwAAAAPAAAAAAAAAAAAAAAA&#10;AKECAABkcnMvZG93bnJldi54bWxQSwUGAAAAAAQABAD5AAAAjwMAAAAA&#10;" strokeweight=".5pt"/>
                <v:line id="Line 735" o:spid="_x0000_s1755" style="position:absolute;flip:x;visibility:visible;mso-wrap-style:square" from="6883,27895" to="7372,278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Pibb8AAADcAAAADwAAAGRycy9kb3ducmV2LnhtbERPTYvCMBC9C/6HMAveNFVZK12jiKB4&#10;ctnqxdvQzLZhm0lJotZ/bw4LHh/ve7XpbSvu5INxrGA6yUAQV04brhVczvvxEkSIyBpbx6TgSQE2&#10;6+FghYV2D/6hexlrkUI4FKigibErpAxVQxbDxHXEift13mJM0NdSe3ykcNvKWZYtpEXDqaHBjnYN&#10;VX/lzSo4BFuRQ+NC//ldTm/+ejL5VanRR7/9AhGpj2/xv/uoFeTzND+dSUdArl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QPibb8AAADcAAAADwAAAAAAAAAAAAAAAACh&#10;AgAAZHJzL2Rvd25yZXYueG1sUEsFBgAAAAAEAAQA+QAAAI0DAAAAAA==&#10;" strokeweight=".5pt"/>
                <v:rect id="Rectangle 736" o:spid="_x0000_s1756" style="position:absolute;left:4247;top:26663;width:2725;height:160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KGXsUA&#10;AADcAAAADwAAAGRycy9kb3ducmV2LnhtbESPS2vDMBCE74H+B7GFXkIsp4+kda2EYAjpqZCXz4u1&#10;tU2tlbFU2/n3VSCQ4zAz3zDpejSN6KlztWUF8ygGQVxYXXOp4HTczt5BOI+ssbFMCi7kYL16mKSY&#10;aDvwnvqDL0WAsEtQQeV9m0jpiooMusi2xMH7sZ1BH2RXSt3hEOCmkc9xvJAGaw4LFbaUVVT8Hv6M&#10;grcY8+Ple8nZ9HXT7j/8Nt/ps1JPj+PmE4Sn0d/Dt/aXVrB8mcP1TDg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soZexQAAANwAAAAPAAAAAAAAAAAAAAAAAJgCAABkcnMv&#10;ZG93bnJldi54bWxQSwUGAAAAAAQABAD1AAAAigMAAAAA&#10;" filled="f" stroked="f">
                  <v:textbox style="mso-fit-shape-to-text:t" inset="0,0,0,0">
                    <w:txbxContent>
                      <w:p w14:paraId="7EFBBCEF" w14:textId="77777777" w:rsidR="002C11AD" w:rsidRDefault="002C11AD">
                        <w:r>
                          <w:rPr>
                            <w:rFonts w:ascii="Arial" w:hAnsi="Arial" w:cs="Arial"/>
                            <w:color w:val="000000"/>
                            <w:kern w:val="0"/>
                            <w:sz w:val="22"/>
                          </w:rPr>
                          <w:t>0.00</w:t>
                        </w:r>
                      </w:p>
                    </w:txbxContent>
                  </v:textbox>
                </v:rect>
                <v:line id="Line 737" o:spid="_x0000_s1757" style="position:absolute;flip:x;visibility:visible;mso-wrap-style:square" from="6883,22313" to="7372,223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3ZgcEAAADcAAAADwAAAGRycy9kb3ducmV2LnhtbESPQYvCMBSE78L+h/AWvGmqoi7VKIug&#10;7Emx7sXbo3m2YZuXkkSt/34jCB6HmfmGWa4724gb+WAcKxgNMxDEpdOGKwW/p+3gC0SIyBobx6Tg&#10;QQHWq4/eEnPt7nykWxErkSAcclRQx9jmUoayJoth6Fri5F2ctxiT9JXUHu8Jbhs5zrKZtGg4LdTY&#10;0qam8q+4WgW7YEtyaFzopodidPXnvZmflep/dt8LEJG6+A6/2j9awXwyhueZdATk6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endmBwQAAANwAAAAPAAAAAAAAAAAAAAAA&#10;AKECAABkcnMvZG93bnJldi54bWxQSwUGAAAAAAQABAD5AAAAjwMAAAAA&#10;" strokeweight=".5pt"/>
                <v:rect id="Rectangle 738" o:spid="_x0000_s1758" style="position:absolute;left:4242;top:21081;width:2724;height:160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y9ssUA&#10;AADcAAAADwAAAGRycy9kb3ducmV2LnhtbESPzWrDMBCE74W+g9hALyGWWzdJ61oJwRDaUyB/Pi/W&#10;1jaxVsZSY+ftq0Kgx2FmvmGy9WhacaXeNZYVPEcxCOLS6oYrBafjdvYGwnlkja1lUnAjB+vV40OG&#10;qbYD7+l68JUIEHYpKqi971IpXVmTQRfZjjh437Y36IPsK6l7HALctPIljhfSYMNhocaO8prKy+HH&#10;KJjHWBxvuyXn09dNt3/32+JTn5V6moybDxCeRv8fvre/tIJlksDfmXAE5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LL2yxQAAANwAAAAPAAAAAAAAAAAAAAAAAJgCAABkcnMv&#10;ZG93bnJldi54bWxQSwUGAAAAAAQABAD1AAAAigMAAAAA&#10;" filled="f" stroked="f">
                  <v:textbox style="mso-fit-shape-to-text:t" inset="0,0,0,0">
                    <w:txbxContent>
                      <w:p w14:paraId="0ABB78E2" w14:textId="77777777" w:rsidR="002C11AD" w:rsidRDefault="002C11AD">
                        <w:r>
                          <w:rPr>
                            <w:rFonts w:ascii="Arial" w:hAnsi="Arial" w:cs="Arial"/>
                            <w:color w:val="000000"/>
                            <w:kern w:val="0"/>
                            <w:sz w:val="22"/>
                          </w:rPr>
                          <w:t>0.25</w:t>
                        </w:r>
                      </w:p>
                    </w:txbxContent>
                  </v:textbox>
                </v:rect>
                <v:line id="Line 739" o:spid="_x0000_s1759" style="position:absolute;flip:x;visibility:visible;mso-wrap-style:square" from="6883,16770" to="7372,167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jjkbsMAAADcAAAADwAAAGRycy9kb3ducmV2LnhtbESPzWrDMBCE74G+g9hCb4mc5q84kU0p&#10;pOSUEKeX3BZrY4taKyMpifv2VaDQ4zAz3zCbcrCduJEPxrGC6SQDQVw7bbhR8HXajt9AhIissXNM&#10;Cn4oQFk8jTaYa3fnI92q2IgE4ZCjgjbGPpcy1C1ZDBPXEyfv4rzFmKRvpPZ4T3DbydcsW0qLhtNC&#10;iz19tFR/V1er4DPYmhwaF4bFoZpe/XlvVmelXp6H9zWISEP8D/+1d1rBajaHx5l0BGTx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445G7DAAAA3AAAAA8AAAAAAAAAAAAA&#10;AAAAoQIAAGRycy9kb3ducmV2LnhtbFBLBQYAAAAABAAEAPkAAACRAwAAAAA=&#10;" strokeweight=".5pt"/>
                <v:rect id="Rectangle 740" o:spid="_x0000_s1760" style="position:absolute;left:4242;top:15537;width:2724;height:160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mAXcIA&#10;AADcAAAADwAAAGRycy9kb3ducmV2LnhtbESPS6vCMBSE94L/IRzhbkRTr+9qFBHkuhJ8rg/NsS02&#10;J6WJWv/9jSC4HGbmG2a+rE0hHlS53LKCXjcCQZxYnXOq4HTcdCYgnEfWWFgmBS9ysFw0G3OMtX3y&#10;nh4Hn4oAYRejgsz7MpbSJRkZdF1bEgfvaiuDPsgqlbrCZ4CbQv5G0UgazDksZFjSOqPkdrgbBcMI&#10;L8fXbszr9mBV7qd+c/nTZ6V+WvVqBsJT7b/hT3urFYz7Q3ifCUdAL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iYBdwgAAANwAAAAPAAAAAAAAAAAAAAAAAJgCAABkcnMvZG93&#10;bnJldi54bWxQSwUGAAAAAAQABAD1AAAAhwMAAAAA&#10;" filled="f" stroked="f">
                  <v:textbox style="mso-fit-shape-to-text:t" inset="0,0,0,0">
                    <w:txbxContent>
                      <w:p w14:paraId="4018130D" w14:textId="77777777" w:rsidR="002C11AD" w:rsidRDefault="002C11AD">
                        <w:r>
                          <w:rPr>
                            <w:rFonts w:ascii="Arial" w:hAnsi="Arial" w:cs="Arial"/>
                            <w:color w:val="000000"/>
                            <w:kern w:val="0"/>
                            <w:sz w:val="22"/>
                          </w:rPr>
                          <w:t>0.50</w:t>
                        </w:r>
                      </w:p>
                    </w:txbxContent>
                  </v:textbox>
                </v:rect>
                <v:line id="Line 741" o:spid="_x0000_s1761" style="position:absolute;flip:x;visibility:visible;mso-wrap-style:square" from="6883,11220" to="7372,112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abfgsMAAADcAAAADwAAAGRycy9kb3ducmV2LnhtbESPwWrDMBBE74X+g9hCbrWchsbBiWJK&#10;ISGnljq55LZYG1vUWhlJTpy/rwqFHoeZecNsqsn24ko+GMcK5lkOgrhx2nCr4HTcPa9AhIissXdM&#10;Cu4UoNo+Pmyw1O7GX3StYysShEOJCroYh1LK0HRkMWRuIE7exXmLMUnfSu3xluC2ly95vpQWDaeF&#10;Dgd676j5rkerYB9sQw6NC9PrZz0f/fnDFGelZk/T2xpEpCn+h//aB62gWCzh90w6AnL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m34LDAAAA3AAAAA8AAAAAAAAAAAAA&#10;AAAAoQIAAGRycy9kb3ducmV2LnhtbFBLBQYAAAAABAAEAPkAAACRAwAAAAA=&#10;" strokeweight=".5pt"/>
                <v:rect id="Rectangle 742" o:spid="_x0000_s1762" style="position:absolute;left:4248;top:9987;width:2724;height:160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e7scMA&#10;AADcAAAADwAAAGRycy9kb3ducmV2LnhtbESPT4vCMBTE74LfITzBy7Km/u1ajSKC6ElQdz0/mmdb&#10;bF5KE7V+eyMseBxm5jfMfNmYUtypdoVlBf1eBII4tbrgTMHvafP9A8J5ZI2lZVLwJAfLRbs1x0Tb&#10;Bx/ofvSZCBB2CSrIva8SKV2ak0HXsxVx8C62NuiDrDOpa3wEuCnlIIom0mDBYSHHitY5pdfjzSgY&#10;R3g+Pfcxr79Gq+ow9ZvzVv8p1e00qxkIT43/hP/bO60gHsbwPhOOgFy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he7scMAAADcAAAADwAAAAAAAAAAAAAAAACYAgAAZHJzL2Rv&#10;d25yZXYueG1sUEsFBgAAAAAEAAQA9QAAAIgDAAAAAA==&#10;" filled="f" stroked="f">
                  <v:textbox style="mso-fit-shape-to-text:t" inset="0,0,0,0">
                    <w:txbxContent>
                      <w:p w14:paraId="68734493" w14:textId="77777777" w:rsidR="002C11AD" w:rsidRDefault="002C11AD">
                        <w:r>
                          <w:rPr>
                            <w:rFonts w:ascii="Arial" w:hAnsi="Arial" w:cs="Arial"/>
                            <w:color w:val="000000"/>
                            <w:kern w:val="0"/>
                            <w:sz w:val="22"/>
                          </w:rPr>
                          <w:t>0.75</w:t>
                        </w:r>
                      </w:p>
                    </w:txbxContent>
                  </v:textbox>
                </v:rect>
                <v:line id="Line 743" o:spid="_x0000_s1763" style="position:absolute;flip:x;visibility:visible;mso-wrap-style:square" from="6883,5638" to="7372,5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Xua78AAADcAAAADwAAAGRycy9kb3ducmV2LnhtbERPTYvCMBC9C/6HMAveNFVZK12jiKB4&#10;ctnqxdvQzLZhm0lJotZ/bw4LHh/ve7XpbSvu5INxrGA6yUAQV04brhVczvvxEkSIyBpbx6TgSQE2&#10;6+FghYV2D/6hexlrkUI4FKigibErpAxVQxbDxHXEift13mJM0NdSe3ykcNvKWZYtpEXDqaHBjnYN&#10;VX/lzSo4BFuRQ+NC//ldTm/+ejL5VanRR7/9AhGpj2/xv/uoFeTztDadSUdArl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3Xua78AAADcAAAADwAAAAAAAAAAAAAAAACh&#10;AgAAZHJzL2Rvd25yZXYueG1sUEsFBgAAAAAEAAQA+QAAAI0DAAAAAA==&#10;" strokeweight=".5pt"/>
                <v:rect id="Rectangle 744" o:spid="_x0000_s1764" style="position:absolute;left:4248;top:4399;width:2724;height:160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SKWMUA&#10;AADcAAAADwAAAGRycy9kb3ducmV2LnhtbESPQWvCQBSE7wX/w/IEL8VstK3W1FVEkPZUSNScH9nX&#10;JDT7NuyuGv99t1DocZiZb5j1djCduJLzrWUFsyQFQVxZ3XKt4HQ8TF9B+ICssbNMCu7kYbsZPawx&#10;0/bGOV2LUIsIYZ+hgiaEPpPSVw0Z9IntiaP3ZZ3BEKWrpXZ4i3DTyXmaLqTBluNCgz3tG6q+i4tR&#10;8JJiebx/Lnn/+Lzr81U4lO/6rNRkPOzeQAQawn/4r/2hFSyfVvB7Jh4Buf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xIpYxQAAANwAAAAPAAAAAAAAAAAAAAAAAJgCAABkcnMv&#10;ZG93bnJldi54bWxQSwUGAAAAAAQABAD1AAAAigMAAAAA&#10;" filled="f" stroked="f">
                  <v:textbox style="mso-fit-shape-to-text:t" inset="0,0,0,0">
                    <w:txbxContent>
                      <w:p w14:paraId="01A77A78" w14:textId="77777777" w:rsidR="002C11AD" w:rsidRDefault="002C11AD">
                        <w:r>
                          <w:rPr>
                            <w:rFonts w:ascii="Arial" w:hAnsi="Arial" w:cs="Arial"/>
                            <w:color w:val="000000"/>
                            <w:kern w:val="0"/>
                            <w:sz w:val="22"/>
                          </w:rPr>
                          <w:t>1.00</w:t>
                        </w:r>
                      </w:p>
                    </w:txbxContent>
                  </v:textbox>
                </v:rect>
                <v:line id="Line 745" o:spid="_x0000_s1765" style="position:absolute;visibility:visible;mso-wrap-style:square" from="7372,28689" to="46304,28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5bsMEAAADcAAAADwAAAGRycy9kb3ducmV2LnhtbERPTYvCMBC9C/6HMII3TZXiSjWKugjC&#10;HqS6l70NzdhWm0lJslr315uDsMfH+16uO9OIOzlfW1YwGScgiAuray4VfJ/3ozkIH5A1NpZJwZM8&#10;rFf93hIzbR+c0/0UShFD2GeooAqhzaT0RUUG/di2xJG7WGcwROhKqR0+Yrhp5DRJZtJgzbGhwpZ2&#10;FRW3069RMD+3/vO5+9nbo7v+5V9pTilulRoOus0CRKAu/Ivf7oNW8JHG+fFMPAJy9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3PluwwQAAANwAAAAPAAAAAAAAAAAAAAAA&#10;AKECAABkcnMvZG93bnJldi54bWxQSwUGAAAAAAQABAD5AAAAjwMAAAAA&#10;" strokeweight=".5pt"/>
                <v:line id="Line 746" o:spid="_x0000_s1766" style="position:absolute;visibility:visible;mso-wrap-style:square" from="8191,28689" to="8191,292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HL+K8UAAADcAAAADwAAAGRycy9kb3ducmV2LnhtbESPQWvCQBSE7wX/w/IEb3UTCa1E16AW&#10;QeihRHvx9sg+k2j2bdjdauyv7xYKPQ4z8w2zLAbTiRs531pWkE4TEMSV1S3XCj6Pu+c5CB+QNXaW&#10;ScGDPBSr0dMSc23vXNLtEGoRIexzVNCE0OdS+qohg35qe+Lona0zGKJ0tdQO7xFuOjlLkhdpsOW4&#10;0GBP24aq6+HLKJgfe//22J529sNdvsv3rKQMN0pNxsN6ASLQEP7Df+29VvCapfB7Jh4Bufo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HL+K8UAAADcAAAADwAAAAAAAAAA&#10;AAAAAAChAgAAZHJzL2Rvd25yZXYueG1sUEsFBgAAAAAEAAQA+QAAAJMDAAAAAA==&#10;" strokeweight=".5pt"/>
                <v:rect id="Rectangle 747" o:spid="_x0000_s1767" style="position:absolute;left:7797;top:29451;width:781;height:16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6T/OsIA&#10;AADcAAAADwAAAGRycy9kb3ducmV2LnhtbESP3WoCMRSE7wXfIRzBO826SCurUUQQbOmNqw9w2Jz9&#10;weRkSaK7ffumUOjlMDPfMLvDaI14kQ+dYwWrZQaCuHK640bB/XZebECEiKzROCYF3xTgsJ9Odlho&#10;N/CVXmVsRIJwKFBBG2NfSBmqliyGpeuJk1c7bzEm6RupPQ4Jbo3Ms+xNWuw4LbTY06ml6lE+rQJ5&#10;K8/DpjQ+c595/WU+LteanFLz2Xjcgog0xv/wX/uiFbyvc/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pP86wgAAANwAAAAPAAAAAAAAAAAAAAAAAJgCAABkcnMvZG93&#10;bnJldi54bWxQSwUGAAAAAAQABAD1AAAAhwMAAAAA&#10;" filled="f" stroked="f">
                  <v:textbox style="mso-fit-shape-to-text:t" inset="0,0,0,0">
                    <w:txbxContent>
                      <w:p w14:paraId="78363E70" w14:textId="77777777" w:rsidR="002C11AD" w:rsidRDefault="002C11AD">
                        <w:r>
                          <w:rPr>
                            <w:rFonts w:ascii="Arial" w:hAnsi="Arial" w:cs="Arial"/>
                            <w:color w:val="000000"/>
                            <w:kern w:val="0"/>
                            <w:sz w:val="22"/>
                          </w:rPr>
                          <w:t>0</w:t>
                        </w:r>
                      </w:p>
                    </w:txbxContent>
                  </v:textbox>
                </v:rect>
                <v:line id="Line 748" o:spid="_x0000_s1768" style="position:absolute;visibility:visible;mso-wrap-style:square" from="15659,28689" to="15659,292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Fx8YAAADcAAAADwAAAGRycy9kb3ducmV2LnhtbESPQWvCQBSE70L/w/IKvemmbbASs5FW&#10;EQo9SNSLt0f2maTNvg27q8b++q4g9DjMzDdMvhhMJ87kfGtZwfMkAUFcWd1yrWC/W49nIHxA1thZ&#10;JgVX8rAoHkY5ZtpeuKTzNtQiQthnqKAJoc+k9FVDBv3E9sTRO1pnMETpaqkdXiLcdPIlSabSYMtx&#10;ocGelg1VP9uTUTDb9X51XR7WduO+f8uvtKQUP5R6ehze5yACDeE/fG9/agVv6SvczsQjI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fsxcfGAAAA3AAAAA8AAAAAAAAA&#10;AAAAAAAAoQIAAGRycy9kb3ducmV2LnhtbFBLBQYAAAAABAAEAPkAAACUAwAAAAA=&#10;" strokeweight=".5pt"/>
                <v:rect id="Rectangle 749" o:spid="_x0000_s1769" style="position:absolute;left:15259;top:29451;width:781;height:16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HC1cIA&#10;AADcAAAADwAAAGRycy9kb3ducmV2LnhtbESPzYoCMRCE74LvEFrwphlFVGaNIoKgixfHfYBm0vOD&#10;SWdIss7s228WFjwWVfUVtTsM1ogX+dA6VrCYZyCIS6dbrhV8Pc6zLYgQkTUax6TghwIc9uPRDnPt&#10;er7Tq4i1SBAOOSpoYuxyKUPZkMUwdx1x8irnLcYkfS21xz7BrZHLLFtLiy2nhQY7OjVUPotvq0A+&#10;inO/LYzP3Oeyupnr5V6RU2o6GY4fICIN8R3+b1+0gs1qBX9n0hG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AcLVwgAAANwAAAAPAAAAAAAAAAAAAAAAAJgCAABkcnMvZG93&#10;bnJldi54bWxQSwUGAAAAAAQABAD1AAAAhwMAAAAA&#10;" filled="f" stroked="f">
                  <v:textbox style="mso-fit-shape-to-text:t" inset="0,0,0,0">
                    <w:txbxContent>
                      <w:p w14:paraId="0E8DBF64" w14:textId="77777777" w:rsidR="002C11AD" w:rsidRDefault="002C11AD">
                        <w:r>
                          <w:rPr>
                            <w:rFonts w:ascii="Arial" w:hAnsi="Arial" w:cs="Arial"/>
                            <w:color w:val="000000"/>
                            <w:kern w:val="0"/>
                            <w:sz w:val="22"/>
                          </w:rPr>
                          <w:t>2</w:t>
                        </w:r>
                      </w:p>
                    </w:txbxContent>
                  </v:textbox>
                </v:rect>
                <v:line id="Line 750" o:spid="_x0000_s1770" style="position:absolute;visibility:visible;mso-wrap-style:square" from="23120,28689" to="23120,292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0n4KMYAAADcAAAADwAAAGRycy9kb3ducmV2LnhtbESPQWvCQBSE70L/w/IKvemmJVqJ2Uhr&#10;EQo9SNSLt0f2maTNvg27W43++q4g9DjMzDdMvhxMJ07kfGtZwfMkAUFcWd1yrWC/W4/nIHxA1thZ&#10;JgUX8rAsHkY5ZtqeuaTTNtQiQthnqKAJoc+k9FVDBv3E9sTRO1pnMETpaqkdniPcdPIlSWbSYMtx&#10;ocGeVg1VP9tfo2C+6/3HZXVY2437vpZfaUkpviv19Di8LUAEGsJ/+N7+1Ape0ynczsQjI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dJ+CjGAAAA3AAAAA8AAAAAAAAA&#10;AAAAAAAAoQIAAGRycy9kb3ducmV2LnhtbFBLBQYAAAAABAAEAPkAAACUAwAAAAA=&#10;" strokeweight=".5pt"/>
                <v:rect id="Rectangle 751" o:spid="_x0000_s1771" style="position:absolute;left:22726;top:29451;width:781;height:16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5OcIA&#10;AADcAAAADwAAAGRycy9kb3ducmV2LnhtbESPzYoCMRCE74LvEFrYm2YUcWXWKCIIKl4c9wGaSc8P&#10;Jp0hyTqzb78RhD0WVfUVtdkN1ogn+dA6VjCfZSCIS6dbrhV834/TNYgQkTUax6TglwLstuPRBnPt&#10;er7Rs4i1SBAOOSpoYuxyKUPZkMUwcx1x8irnLcYkfS21xz7BrZGLLFtJiy2nhQY7OjRUPoofq0De&#10;i2O/LozP3GVRXc35dKvIKfUxGfZfICIN8T/8bp+0gs/lCl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n/k5wgAAANwAAAAPAAAAAAAAAAAAAAAAAJgCAABkcnMvZG93&#10;bnJldi54bWxQSwUGAAAAAAQABAD1AAAAhwMAAAAA&#10;" filled="f" stroked="f">
                  <v:textbox style="mso-fit-shape-to-text:t" inset="0,0,0,0">
                    <w:txbxContent>
                      <w:p w14:paraId="2570CFC7" w14:textId="77777777" w:rsidR="002C11AD" w:rsidRDefault="002C11AD">
                        <w:r>
                          <w:rPr>
                            <w:rFonts w:ascii="Arial" w:hAnsi="Arial" w:cs="Arial"/>
                            <w:color w:val="000000"/>
                            <w:kern w:val="0"/>
                            <w:sz w:val="22"/>
                          </w:rPr>
                          <w:t>4</w:t>
                        </w:r>
                      </w:p>
                    </w:txbxContent>
                  </v:textbox>
                </v:rect>
                <v:line id="Line 752" o:spid="_x0000_s1772" style="position:absolute;visibility:visible;mso-wrap-style:square" from="30581,28689" to="30581,292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fDxMUAAADcAAAADwAAAGRycy9kb3ducmV2LnhtbESPQWvCQBSE74L/YXkFb7ppCVWia6gp&#10;QqEHifbi7ZF9JrHZt2F31dhf7xYKPQ4z8w2zygfTiSs531pW8DxLQBBXVrdcK/g6bKcLED4ga+ws&#10;k4I7ecjX49EKM21vXNJ1H2oRIewzVNCE0GdS+qohg35me+LonawzGKJ0tdQObxFuOvmSJK/SYMtx&#10;ocGeioaq7/3FKFgcev9+L45bu3Pnn/IzLSnFjVKTp+FtCSLQEP7Df+0PrWCezuH3TDwCcv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NfDxMUAAADcAAAADwAAAAAAAAAA&#10;AAAAAAChAgAAZHJzL2Rvd25yZXYueG1sUEsFBgAAAAAEAAQA+QAAAJMDAAAAAA==&#10;" strokeweight=".5pt"/>
                <v:rect id="Rectangle 753" o:spid="_x0000_s1773" style="position:absolute;left:30187;top:29451;width:781;height:16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zI0L8A&#10;AADcAAAADwAAAGRycy9kb3ducmV2LnhtbERPy4rCMBTdC/MP4Q7MTtMRUalGkQFBBze2fsCluX1g&#10;clOSaOvfTxYDLg/nvd2P1ogn+dA5VvA9y0AQV0533Ci4lcfpGkSIyBqNY1LwogD73cdki7l2A1/p&#10;WcRGpBAOOSpoY+xzKUPVksUwcz1x4mrnLcYEfSO1xyGFWyPnWbaUFjtODS329NNSdS8eVoEsi+Ow&#10;LozP3O+8vpjz6VqTU+rrczxsQEQa41v87z5pBatFWpvOpCM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2TMjQvwAAANwAAAAPAAAAAAAAAAAAAAAAAJgCAABkcnMvZG93bnJl&#10;di54bWxQSwUGAAAAAAQABAD1AAAAhAMAAAAA&#10;" filled="f" stroked="f">
                  <v:textbox style="mso-fit-shape-to-text:t" inset="0,0,0,0">
                    <w:txbxContent>
                      <w:p w14:paraId="692D6A52" w14:textId="77777777" w:rsidR="002C11AD" w:rsidRDefault="002C11AD">
                        <w:r>
                          <w:rPr>
                            <w:rFonts w:ascii="Arial" w:hAnsi="Arial" w:cs="Arial"/>
                            <w:color w:val="000000"/>
                            <w:kern w:val="0"/>
                            <w:sz w:val="22"/>
                          </w:rPr>
                          <w:t>6</w:t>
                        </w:r>
                      </w:p>
                    </w:txbxContent>
                  </v:textbox>
                </v:rect>
                <v:line id="Line 754" o:spid="_x0000_s1774" style="position:absolute;visibility:visible;mso-wrap-style:square" from="38049,28689" to="38049,292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TyLcYAAADcAAAADwAAAGRycy9kb3ducmV2LnhtbESPQWvCQBSE70L/w/IK3nTTEqpN3Uir&#10;CAUPEu2lt0f2NUmbfRt2tzH6611B8DjMzDfMYjmYVvTkfGNZwdM0AUFcWt1wpeDrsJnMQfiArLG1&#10;TApO5GGZP4wWmGl75IL6fahEhLDPUEEdQpdJ6cuaDPqp7Yij92OdwRClq6R2eIxw08rnJHmRBhuO&#10;CzV2tKqp/Nv/GwXzQ+fXp9X3xu7c77nYpgWl+KHU+HF4fwMRaAj38K39qRXM0le4nolHQOY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YE8i3GAAAA3AAAAA8AAAAAAAAA&#10;AAAAAAAAoQIAAGRycy9kb3ducmV2LnhtbFBLBQYAAAAABAAEAPkAAACUAwAAAAA=&#10;" strokeweight=".5pt"/>
                <v:rect id="Rectangle 755" o:spid="_x0000_s1775" style="position:absolute;left:37649;top:29451;width:781;height:16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NSC78A&#10;AADcAAAADwAAAGRycy9kb3ducmV2LnhtbERPy4rCMBTdC/MP4Q7MTtMRfFCNIgOCDm5s/YBLc/vA&#10;5KYk0da/nywGXB7Oe7sfrRFP8qFzrOB7loEgrpzuuFFwK4/TNYgQkTUax6TgRQH2u4/JFnPtBr7S&#10;s4iNSCEcclTQxtjnUoaqJYth5nrixNXOW4wJ+kZqj0MKt0bOs2wpLXacGlrs6ael6l48rAJZFsdh&#10;XRifud95fTHn07Ump9TX53jYgIg0xrf4333SClaLND+dSUdA7v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41ILvwAAANwAAAAPAAAAAAAAAAAAAAAAAJgCAABkcnMvZG93bnJl&#10;di54bWxQSwUGAAAAAAQABAD1AAAAhAMAAAAA&#10;" filled="f" stroked="f">
                  <v:textbox style="mso-fit-shape-to-text:t" inset="0,0,0,0">
                    <w:txbxContent>
                      <w:p w14:paraId="6598A727" w14:textId="77777777" w:rsidR="002C11AD" w:rsidRDefault="002C11AD">
                        <w:r>
                          <w:rPr>
                            <w:rFonts w:ascii="Arial" w:hAnsi="Arial" w:cs="Arial"/>
                            <w:color w:val="000000"/>
                            <w:kern w:val="0"/>
                            <w:sz w:val="22"/>
                          </w:rPr>
                          <w:t>8</w:t>
                        </w:r>
                      </w:p>
                    </w:txbxContent>
                  </v:textbox>
                </v:rect>
                <v:line id="Line 756" o:spid="_x0000_s1776" style="position:absolute;visibility:visible;mso-wrap-style:square" from="45510,28689" to="45510,292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ato9sYAAADcAAAADwAAAGRycy9kb3ducmV2LnhtbESPQWvCQBSE7wX/w/IKvdWNolVSN0Et&#10;QqEHSfTS2yP7mqTNvg27W43++q5Q8DjMzDfMKh9MJ07kfGtZwWScgCCurG65VnA87J6XIHxA1thZ&#10;JgUX8pBno4cVptqeuaBTGWoRIexTVNCE0KdS+qohg35se+LofVlnMETpaqkdniPcdHKaJC/SYMtx&#10;ocGetg1VP+WvUbA89P7tsv3c2b37vhYfs4JmuFHq6XFYv4IINIR7+L/9rhUs5hO4nYlHQGZ/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2raPbGAAAA3AAAAA8AAAAAAAAA&#10;AAAAAAAAoQIAAGRycy9kb3ducmV2LnhtbFBLBQYAAAAABAAEAPkAAACUAwAAAAA=&#10;" strokeweight=".5pt"/>
                <v:rect id="Rectangle 757" o:spid="_x0000_s1777" style="position:absolute;left:44716;top:29451;width:1556;height:16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1p58IA&#10;AADcAAAADwAAAGRycy9kb3ducmV2LnhtbESP3WoCMRSE7wXfIRzBO826YCurUUQQbOmNqw9w2Jz9&#10;weRkSaK7ffumUOjlMDPfMLvDaI14kQ+dYwWrZQaCuHK640bB/XZebECEiKzROCYF3xTgsJ9Odlho&#10;N/CVXmVsRIJwKFBBG2NfSBmqliyGpeuJk1c7bzEm6RupPQ4Jbo3Ms+xNWuw4LbTY06ml6lE+rQJ5&#10;K8/DpjQ+c595/WU+LteanFLz2Xjcgog0xv/wX/uiFbyvc/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fWnnwgAAANwAAAAPAAAAAAAAAAAAAAAAAJgCAABkcnMvZG93&#10;bnJldi54bWxQSwUGAAAAAAQABAD1AAAAhwMAAAAA&#10;" filled="f" stroked="f">
                  <v:textbox style="mso-fit-shape-to-text:t" inset="0,0,0,0">
                    <w:txbxContent>
                      <w:p w14:paraId="493E9DD4" w14:textId="77777777" w:rsidR="002C11AD" w:rsidRDefault="002C11AD">
                        <w:r>
                          <w:rPr>
                            <w:rFonts w:ascii="Arial" w:hAnsi="Arial" w:cs="Arial"/>
                            <w:color w:val="000000"/>
                            <w:kern w:val="0"/>
                            <w:sz w:val="22"/>
                          </w:rPr>
                          <w:t>10</w:t>
                        </w:r>
                      </w:p>
                    </w:txbxContent>
                  </v:textbox>
                </v:rect>
                <v:rect id="Rectangle 758" o:spid="_x0000_s1778" style="position:absolute;left:18002;top:31311;width:17081;height:16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HMfMIA&#10;AADcAAAADwAAAGRycy9kb3ducmV2LnhtbESP3WoCMRSE7wu+QziCdzWrUpXVKFIQbPHG1Qc4bM7+&#10;YHKyJKm7ffumIHg5zMw3zHY/WCMe5EPrWMFsmoEgLp1uuVZwux7f1yBCRNZoHJOCXwqw343etphr&#10;1/OFHkWsRYJwyFFBE2OXSxnKhiyGqeuIk1c5bzEm6WupPfYJbo2cZ9lSWmw5LTTY0WdD5b34sQrk&#10;tTj268L4zH3Pq7P5Ol0qckpNxsNhAyLSEF/hZ/ukFaw+F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Mcx8wgAAANwAAAAPAAAAAAAAAAAAAAAAAJgCAABkcnMvZG93&#10;bnJldi54bWxQSwUGAAAAAAQABAD1AAAAhwMAAAAA&#10;" filled="f" stroked="f">
                  <v:textbox style="mso-fit-shape-to-text:t" inset="0,0,0,0">
                    <w:txbxContent>
                      <w:p w14:paraId="7922CBA4" w14:textId="77777777" w:rsidR="002C11AD" w:rsidRDefault="002C11AD">
                        <w:r>
                          <w:rPr>
                            <w:rFonts w:ascii="Arial" w:hAnsi="Arial" w:cs="Arial"/>
                            <w:color w:val="000000"/>
                            <w:kern w:val="0"/>
                            <w:sz w:val="22"/>
                          </w:rPr>
                          <w:t xml:space="preserve">Times after </w:t>
                        </w:r>
                        <w:proofErr w:type="gramStart"/>
                        <w:r>
                          <w:rPr>
                            <w:rFonts w:ascii="Arial" w:hAnsi="Arial" w:cs="Arial"/>
                            <w:color w:val="000000"/>
                            <w:kern w:val="0"/>
                            <w:sz w:val="22"/>
                          </w:rPr>
                          <w:t>surgery(</w:t>
                        </w:r>
                        <w:proofErr w:type="gramEnd"/>
                        <w:r>
                          <w:rPr>
                            <w:rFonts w:ascii="Arial" w:hAnsi="Arial" w:cs="Arial" w:hint="eastAsia"/>
                            <w:color w:val="000000"/>
                            <w:kern w:val="0"/>
                            <w:sz w:val="22"/>
                          </w:rPr>
                          <w:t>Years)</w:t>
                        </w:r>
                        <w:r>
                          <w:rPr>
                            <w:rFonts w:ascii="Arial" w:hAnsi="Arial" w:cs="Arial"/>
                            <w:color w:val="000000"/>
                            <w:kern w:val="0"/>
                            <w:sz w:val="22"/>
                          </w:rPr>
                          <w:t>)</w:t>
                        </w:r>
                      </w:p>
                    </w:txbxContent>
                  </v:textbox>
                </v:rect>
                <w10:wrap anchorx="page" anchory="page"/>
                <w10:anchorlock/>
              </v:group>
            </w:pict>
          </mc:Fallback>
        </mc:AlternateContent>
      </w:r>
    </w:p>
    <w:p w14:paraId="183C0B16" w14:textId="77777777" w:rsidR="00904D05" w:rsidRPr="00643719" w:rsidRDefault="00904D05" w:rsidP="00904D05">
      <w:pPr>
        <w:widowControl/>
        <w:spacing w:line="360" w:lineRule="auto"/>
        <w:rPr>
          <w:rFonts w:ascii="Book Antiqua" w:hAnsi="Book Antiqua"/>
          <w:szCs w:val="24"/>
        </w:rPr>
      </w:pPr>
      <w:r w:rsidRPr="00643719">
        <w:rPr>
          <w:rFonts w:ascii="Book Antiqua" w:hAnsi="Book Antiqua"/>
          <w:b/>
          <w:szCs w:val="24"/>
        </w:rPr>
        <w:lastRenderedPageBreak/>
        <w:t>Figure 3 Overall survival (</w:t>
      </w:r>
      <w:r w:rsidR="0000656C" w:rsidRPr="00643719">
        <w:rPr>
          <w:rFonts w:ascii="Book Antiqua" w:hAnsi="Book Antiqua"/>
          <w:b/>
          <w:szCs w:val="24"/>
        </w:rPr>
        <w:t>A</w:t>
      </w:r>
      <w:r w:rsidRPr="00643719">
        <w:rPr>
          <w:rFonts w:ascii="Book Antiqua" w:hAnsi="Book Antiqua"/>
          <w:b/>
          <w:szCs w:val="24"/>
        </w:rPr>
        <w:t xml:space="preserve">) </w:t>
      </w:r>
      <w:r w:rsidR="0000656C" w:rsidRPr="00643719">
        <w:rPr>
          <w:rFonts w:ascii="Book Antiqua" w:hAnsi="Book Antiqua"/>
          <w:b/>
          <w:szCs w:val="24"/>
        </w:rPr>
        <w:t xml:space="preserve">and cause-specific survival (B) </w:t>
      </w:r>
      <w:r w:rsidRPr="00643719">
        <w:rPr>
          <w:rFonts w:ascii="Book Antiqua" w:hAnsi="Book Antiqua"/>
          <w:b/>
          <w:szCs w:val="24"/>
        </w:rPr>
        <w:t xml:space="preserve">by age group among patients with </w:t>
      </w:r>
      <w:proofErr w:type="spellStart"/>
      <w:r w:rsidRPr="00643719">
        <w:rPr>
          <w:rFonts w:ascii="Book Antiqua" w:hAnsi="Book Antiqua"/>
          <w:b/>
          <w:szCs w:val="24"/>
        </w:rPr>
        <w:t>pStage</w:t>
      </w:r>
      <w:proofErr w:type="spellEnd"/>
      <w:r w:rsidRPr="00643719">
        <w:rPr>
          <w:rFonts w:ascii="Book Antiqua" w:hAnsi="Book Antiqua"/>
          <w:b/>
          <w:szCs w:val="24"/>
        </w:rPr>
        <w:t xml:space="preserve"> I gastric cancer </w:t>
      </w:r>
      <w:proofErr w:type="gramStart"/>
      <w:r w:rsidRPr="00643719">
        <w:rPr>
          <w:rFonts w:ascii="Book Antiqua" w:hAnsi="Book Antiqua"/>
          <w:b/>
          <w:szCs w:val="24"/>
        </w:rPr>
        <w:t>who</w:t>
      </w:r>
      <w:proofErr w:type="gramEnd"/>
      <w:r w:rsidR="0000656C" w:rsidRPr="00643719">
        <w:rPr>
          <w:rFonts w:ascii="Book Antiqua" w:hAnsi="Book Antiqua"/>
          <w:b/>
          <w:szCs w:val="24"/>
        </w:rPr>
        <w:t xml:space="preserve"> </w:t>
      </w:r>
      <w:r w:rsidRPr="00643719">
        <w:rPr>
          <w:rFonts w:ascii="Book Antiqua" w:hAnsi="Book Antiqua"/>
          <w:b/>
          <w:szCs w:val="24"/>
        </w:rPr>
        <w:t xml:space="preserve">underwent </w:t>
      </w:r>
      <w:proofErr w:type="spellStart"/>
      <w:r w:rsidRPr="00643719">
        <w:rPr>
          <w:rFonts w:ascii="Book Antiqua" w:hAnsi="Book Antiqua"/>
          <w:b/>
          <w:szCs w:val="24"/>
        </w:rPr>
        <w:t>gastrectomy</w:t>
      </w:r>
      <w:proofErr w:type="spellEnd"/>
      <w:r w:rsidR="0000656C" w:rsidRPr="00643719">
        <w:rPr>
          <w:rFonts w:ascii="Book Antiqua" w:hAnsi="Book Antiqua"/>
          <w:b/>
          <w:szCs w:val="24"/>
        </w:rPr>
        <w:t>.</w:t>
      </w:r>
      <w:r w:rsidR="0000656C" w:rsidRPr="00643719">
        <w:rPr>
          <w:rFonts w:ascii="Book Antiqua" w:hAnsi="Book Antiqua"/>
          <w:szCs w:val="24"/>
        </w:rPr>
        <w:t xml:space="preserve"> </w:t>
      </w:r>
      <w:r w:rsidRPr="00643719">
        <w:rPr>
          <w:rFonts w:ascii="Book Antiqua" w:hAnsi="Book Antiqua"/>
          <w:szCs w:val="24"/>
        </w:rPr>
        <w:t xml:space="preserve">OS </w:t>
      </w:r>
      <w:r w:rsidR="0000656C" w:rsidRPr="00643719">
        <w:rPr>
          <w:rFonts w:ascii="Book Antiqua" w:hAnsi="Book Antiqua"/>
          <w:szCs w:val="24"/>
        </w:rPr>
        <w:t xml:space="preserve">and CCS </w:t>
      </w:r>
      <w:r w:rsidRPr="00643719">
        <w:rPr>
          <w:rFonts w:ascii="Book Antiqua" w:hAnsi="Book Antiqua"/>
          <w:szCs w:val="24"/>
        </w:rPr>
        <w:t>w</w:t>
      </w:r>
      <w:r w:rsidR="0000656C" w:rsidRPr="00643719">
        <w:rPr>
          <w:rFonts w:ascii="Book Antiqua" w:hAnsi="Book Antiqua"/>
          <w:szCs w:val="24"/>
        </w:rPr>
        <w:t xml:space="preserve">ere </w:t>
      </w:r>
      <w:r w:rsidRPr="00643719">
        <w:rPr>
          <w:rFonts w:ascii="Book Antiqua" w:hAnsi="Book Antiqua"/>
          <w:szCs w:val="24"/>
        </w:rPr>
        <w:t>significantly lower in Group A than Group B after IPTW method</w:t>
      </w:r>
      <w:r w:rsidR="0000656C" w:rsidRPr="00643719">
        <w:rPr>
          <w:rFonts w:ascii="Book Antiqua" w:hAnsi="Book Antiqua"/>
          <w:szCs w:val="24"/>
        </w:rPr>
        <w:t xml:space="preserve"> </w:t>
      </w:r>
      <w:r w:rsidRPr="00643719">
        <w:rPr>
          <w:rFonts w:ascii="Book Antiqua" w:hAnsi="Book Antiqua"/>
          <w:szCs w:val="24"/>
        </w:rPr>
        <w:t>(</w:t>
      </w:r>
      <w:r w:rsidRPr="00643719">
        <w:rPr>
          <w:rFonts w:ascii="Book Antiqua" w:hAnsi="Book Antiqua"/>
          <w:i/>
          <w:szCs w:val="24"/>
        </w:rPr>
        <w:t>P</w:t>
      </w:r>
      <w:r w:rsidR="0000656C" w:rsidRPr="00643719">
        <w:rPr>
          <w:rFonts w:ascii="Book Antiqua" w:hAnsi="Book Antiqua"/>
          <w:i/>
          <w:szCs w:val="24"/>
        </w:rPr>
        <w:t xml:space="preserve"> </w:t>
      </w:r>
      <w:r w:rsidRPr="00643719">
        <w:rPr>
          <w:rFonts w:ascii="Book Antiqua" w:hAnsi="Book Antiqua"/>
          <w:szCs w:val="24"/>
        </w:rPr>
        <w:t>&lt;</w:t>
      </w:r>
      <w:r w:rsidR="0000656C" w:rsidRPr="00643719">
        <w:rPr>
          <w:rFonts w:ascii="Book Antiqua" w:hAnsi="Book Antiqua"/>
          <w:szCs w:val="24"/>
        </w:rPr>
        <w:t xml:space="preserve"> </w:t>
      </w:r>
      <w:r w:rsidRPr="00643719">
        <w:rPr>
          <w:rFonts w:ascii="Book Antiqua" w:hAnsi="Book Antiqua"/>
          <w:szCs w:val="24"/>
        </w:rPr>
        <w:t>0.05).</w:t>
      </w:r>
      <w:r w:rsidR="0000656C" w:rsidRPr="00643719">
        <w:rPr>
          <w:rFonts w:ascii="Book Antiqua" w:hAnsi="Book Antiqua"/>
          <w:szCs w:val="24"/>
        </w:rPr>
        <w:t xml:space="preserve"> OS: Overall survival; </w:t>
      </w:r>
      <w:r w:rsidR="0000656C" w:rsidRPr="00643719">
        <w:rPr>
          <w:rFonts w:ascii="Book Antiqua" w:hAnsi="Book Antiqua"/>
          <w:noProof/>
          <w:szCs w:val="24"/>
        </w:rPr>
        <w:t>CSS: Cause-specific survival.</w:t>
      </w:r>
    </w:p>
    <w:p w14:paraId="528204E9" w14:textId="77777777" w:rsidR="0000656C" w:rsidRPr="00643719" w:rsidRDefault="0000656C">
      <w:pPr>
        <w:widowControl/>
        <w:jc w:val="left"/>
        <w:rPr>
          <w:rFonts w:ascii="Book Antiqua" w:hAnsi="Book Antiqua"/>
          <w:szCs w:val="24"/>
        </w:rPr>
      </w:pPr>
      <w:r w:rsidRPr="00643719">
        <w:rPr>
          <w:rFonts w:ascii="Book Antiqua" w:hAnsi="Book Antiqua"/>
          <w:szCs w:val="24"/>
        </w:rPr>
        <w:br w:type="page"/>
      </w:r>
    </w:p>
    <w:p w14:paraId="61034824" w14:textId="77777777" w:rsidR="008F3DBB" w:rsidRPr="00643719" w:rsidRDefault="00D423D8" w:rsidP="004D6F19">
      <w:pPr>
        <w:widowControl/>
        <w:spacing w:line="360" w:lineRule="auto"/>
        <w:rPr>
          <w:rFonts w:ascii="Book Antiqua" w:hAnsi="Book Antiqua"/>
          <w:szCs w:val="24"/>
        </w:rPr>
      </w:pPr>
      <w:r w:rsidRPr="00643719">
        <w:rPr>
          <w:rFonts w:ascii="Book Antiqua" w:hAnsi="Book Antiqua"/>
          <w:noProof/>
          <w:szCs w:val="24"/>
          <w:lang w:eastAsia="en-US"/>
        </w:rPr>
        <w:lastRenderedPageBreak/>
        <mc:AlternateContent>
          <mc:Choice Requires="wpc">
            <w:drawing>
              <wp:inline distT="0" distB="0" distL="0" distR="0" wp14:anchorId="7D8BF244" wp14:editId="7CDA0998">
                <wp:extent cx="5113020" cy="3745230"/>
                <wp:effectExtent l="0" t="0" r="1905" b="0"/>
                <wp:docPr id="849" name="キャンバス 84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755" name="Rectangle 762"/>
                        <wps:cNvSpPr>
                          <a:spLocks noChangeArrowheads="1"/>
                        </wps:cNvSpPr>
                        <wps:spPr bwMode="auto">
                          <a:xfrm>
                            <a:off x="42545" y="40005"/>
                            <a:ext cx="5029200" cy="3663950"/>
                          </a:xfrm>
                          <a:prstGeom prst="rect">
                            <a:avLst/>
                          </a:prstGeom>
                          <a:solidFill>
                            <a:srgbClr val="EAF2F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56" name="Rectangle 763"/>
                        <wps:cNvSpPr>
                          <a:spLocks noChangeArrowheads="1"/>
                        </wps:cNvSpPr>
                        <wps:spPr bwMode="auto">
                          <a:xfrm>
                            <a:off x="45720" y="45720"/>
                            <a:ext cx="5023485" cy="3651885"/>
                          </a:xfrm>
                          <a:prstGeom prst="rect">
                            <a:avLst/>
                          </a:prstGeom>
                          <a:solidFill>
                            <a:srgbClr val="FFFFFF"/>
                          </a:solidFill>
                          <a:ln w="6350">
                            <a:solidFill>
                              <a:srgbClr val="EAF2F3"/>
                            </a:solidFill>
                            <a:prstDash val="solid"/>
                            <a:miter lim="800000"/>
                            <a:headEnd/>
                            <a:tailEnd/>
                          </a:ln>
                        </wps:spPr>
                        <wps:bodyPr rot="0" vert="horz" wrap="square" lIns="91440" tIns="45720" rIns="91440" bIns="45720" anchor="t" anchorCtr="0" upright="1">
                          <a:noAutofit/>
                        </wps:bodyPr>
                      </wps:wsp>
                      <wps:wsp>
                        <wps:cNvPr id="757" name="Rectangle 764"/>
                        <wps:cNvSpPr>
                          <a:spLocks noChangeArrowheads="1"/>
                        </wps:cNvSpPr>
                        <wps:spPr bwMode="auto">
                          <a:xfrm>
                            <a:off x="737235" y="485140"/>
                            <a:ext cx="3893185" cy="2383790"/>
                          </a:xfrm>
                          <a:prstGeom prst="rect">
                            <a:avLst/>
                          </a:prstGeom>
                          <a:solidFill>
                            <a:srgbClr val="FFFFFF"/>
                          </a:solidFill>
                          <a:ln w="6350">
                            <a:solidFill>
                              <a:srgbClr val="FFFFFF"/>
                            </a:solidFill>
                            <a:prstDash val="solid"/>
                            <a:miter lim="800000"/>
                            <a:headEnd/>
                            <a:tailEnd/>
                          </a:ln>
                        </wps:spPr>
                        <wps:bodyPr rot="0" vert="horz" wrap="square" lIns="91440" tIns="45720" rIns="91440" bIns="45720" anchor="t" anchorCtr="0" upright="1">
                          <a:noAutofit/>
                        </wps:bodyPr>
                      </wps:wsp>
                      <wps:wsp>
                        <wps:cNvPr id="758" name="Line 765"/>
                        <wps:cNvCnPr/>
                        <wps:spPr bwMode="auto">
                          <a:xfrm>
                            <a:off x="737235" y="2789555"/>
                            <a:ext cx="3893185" cy="0"/>
                          </a:xfrm>
                          <a:prstGeom prst="line">
                            <a:avLst/>
                          </a:prstGeom>
                          <a:noFill/>
                          <a:ln w="12065" cap="flat">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759" name="Line 766"/>
                        <wps:cNvCnPr/>
                        <wps:spPr bwMode="auto">
                          <a:xfrm>
                            <a:off x="737235" y="2231390"/>
                            <a:ext cx="3893185" cy="0"/>
                          </a:xfrm>
                          <a:prstGeom prst="line">
                            <a:avLst/>
                          </a:prstGeom>
                          <a:noFill/>
                          <a:ln w="12065" cap="flat">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760" name="Line 767"/>
                        <wps:cNvCnPr/>
                        <wps:spPr bwMode="auto">
                          <a:xfrm>
                            <a:off x="737235" y="1677035"/>
                            <a:ext cx="3893185" cy="0"/>
                          </a:xfrm>
                          <a:prstGeom prst="line">
                            <a:avLst/>
                          </a:prstGeom>
                          <a:noFill/>
                          <a:ln w="12065" cap="flat">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761" name="Line 768"/>
                        <wps:cNvCnPr/>
                        <wps:spPr bwMode="auto">
                          <a:xfrm>
                            <a:off x="737235" y="1122045"/>
                            <a:ext cx="3893185" cy="0"/>
                          </a:xfrm>
                          <a:prstGeom prst="line">
                            <a:avLst/>
                          </a:prstGeom>
                          <a:noFill/>
                          <a:ln w="12065" cap="flat">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762" name="Line 769"/>
                        <wps:cNvCnPr/>
                        <wps:spPr bwMode="auto">
                          <a:xfrm>
                            <a:off x="737235" y="563880"/>
                            <a:ext cx="3893185" cy="0"/>
                          </a:xfrm>
                          <a:prstGeom prst="line">
                            <a:avLst/>
                          </a:prstGeom>
                          <a:noFill/>
                          <a:ln w="12065" cap="flat">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763" name="Freeform 770"/>
                        <wps:cNvSpPr>
                          <a:spLocks/>
                        </wps:cNvSpPr>
                        <wps:spPr bwMode="auto">
                          <a:xfrm>
                            <a:off x="819150" y="563880"/>
                            <a:ext cx="3689350" cy="1619250"/>
                          </a:xfrm>
                          <a:custGeom>
                            <a:avLst/>
                            <a:gdLst>
                              <a:gd name="T0" fmla="*/ 0 w 1211"/>
                              <a:gd name="T1" fmla="*/ 0 h 531"/>
                              <a:gd name="T2" fmla="*/ 16 w 1211"/>
                              <a:gd name="T3" fmla="*/ 0 h 531"/>
                              <a:gd name="T4" fmla="*/ 39 w 1211"/>
                              <a:gd name="T5" fmla="*/ 0 h 531"/>
                              <a:gd name="T6" fmla="*/ 82 w 1211"/>
                              <a:gd name="T7" fmla="*/ 21 h 531"/>
                              <a:gd name="T8" fmla="*/ 106 w 1211"/>
                              <a:gd name="T9" fmla="*/ 43 h 531"/>
                              <a:gd name="T10" fmla="*/ 108 w 1211"/>
                              <a:gd name="T11" fmla="*/ 61 h 531"/>
                              <a:gd name="T12" fmla="*/ 120 w 1211"/>
                              <a:gd name="T13" fmla="*/ 83 h 531"/>
                              <a:gd name="T14" fmla="*/ 148 w 1211"/>
                              <a:gd name="T15" fmla="*/ 103 h 531"/>
                              <a:gd name="T16" fmla="*/ 154 w 1211"/>
                              <a:gd name="T17" fmla="*/ 127 h 531"/>
                              <a:gd name="T18" fmla="*/ 156 w 1211"/>
                              <a:gd name="T19" fmla="*/ 149 h 531"/>
                              <a:gd name="T20" fmla="*/ 178 w 1211"/>
                              <a:gd name="T21" fmla="*/ 171 h 531"/>
                              <a:gd name="T22" fmla="*/ 195 w 1211"/>
                              <a:gd name="T23" fmla="*/ 193 h 531"/>
                              <a:gd name="T24" fmla="*/ 211 w 1211"/>
                              <a:gd name="T25" fmla="*/ 210 h 531"/>
                              <a:gd name="T26" fmla="*/ 233 w 1211"/>
                              <a:gd name="T27" fmla="*/ 229 h 531"/>
                              <a:gd name="T28" fmla="*/ 235 w 1211"/>
                              <a:gd name="T29" fmla="*/ 249 h 531"/>
                              <a:gd name="T30" fmla="*/ 243 w 1211"/>
                              <a:gd name="T31" fmla="*/ 267 h 531"/>
                              <a:gd name="T32" fmla="*/ 257 w 1211"/>
                              <a:gd name="T33" fmla="*/ 286 h 531"/>
                              <a:gd name="T34" fmla="*/ 324 w 1211"/>
                              <a:gd name="T35" fmla="*/ 309 h 531"/>
                              <a:gd name="T36" fmla="*/ 370 w 1211"/>
                              <a:gd name="T37" fmla="*/ 328 h 531"/>
                              <a:gd name="T38" fmla="*/ 371 w 1211"/>
                              <a:gd name="T39" fmla="*/ 349 h 531"/>
                              <a:gd name="T40" fmla="*/ 377 w 1211"/>
                              <a:gd name="T41" fmla="*/ 369 h 531"/>
                              <a:gd name="T42" fmla="*/ 400 w 1211"/>
                              <a:gd name="T43" fmla="*/ 388 h 531"/>
                              <a:gd name="T44" fmla="*/ 403 w 1211"/>
                              <a:gd name="T45" fmla="*/ 408 h 531"/>
                              <a:gd name="T46" fmla="*/ 437 w 1211"/>
                              <a:gd name="T47" fmla="*/ 426 h 531"/>
                              <a:gd name="T48" fmla="*/ 446 w 1211"/>
                              <a:gd name="T49" fmla="*/ 449 h 531"/>
                              <a:gd name="T50" fmla="*/ 491 w 1211"/>
                              <a:gd name="T51" fmla="*/ 470 h 531"/>
                              <a:gd name="T52" fmla="*/ 515 w 1211"/>
                              <a:gd name="T53" fmla="*/ 470 h 531"/>
                              <a:gd name="T54" fmla="*/ 556 w 1211"/>
                              <a:gd name="T55" fmla="*/ 470 h 531"/>
                              <a:gd name="T56" fmla="*/ 562 w 1211"/>
                              <a:gd name="T57" fmla="*/ 470 h 531"/>
                              <a:gd name="T58" fmla="*/ 581 w 1211"/>
                              <a:gd name="T59" fmla="*/ 470 h 531"/>
                              <a:gd name="T60" fmla="*/ 646 w 1211"/>
                              <a:gd name="T61" fmla="*/ 470 h 531"/>
                              <a:gd name="T62" fmla="*/ 708 w 1211"/>
                              <a:gd name="T63" fmla="*/ 470 h 531"/>
                              <a:gd name="T64" fmla="*/ 739 w 1211"/>
                              <a:gd name="T65" fmla="*/ 531 h 531"/>
                              <a:gd name="T66" fmla="*/ 746 w 1211"/>
                              <a:gd name="T67" fmla="*/ 531 h 531"/>
                              <a:gd name="T68" fmla="*/ 819 w 1211"/>
                              <a:gd name="T69" fmla="*/ 531 h 531"/>
                              <a:gd name="T70" fmla="*/ 1211 w 1211"/>
                              <a:gd name="T71" fmla="*/ 531 h 5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211" h="531">
                                <a:moveTo>
                                  <a:pt x="0" y="0"/>
                                </a:moveTo>
                                <a:lnTo>
                                  <a:pt x="0" y="0"/>
                                </a:lnTo>
                                <a:lnTo>
                                  <a:pt x="0" y="0"/>
                                </a:lnTo>
                                <a:lnTo>
                                  <a:pt x="16" y="0"/>
                                </a:lnTo>
                                <a:lnTo>
                                  <a:pt x="16" y="0"/>
                                </a:lnTo>
                                <a:lnTo>
                                  <a:pt x="39" y="0"/>
                                </a:lnTo>
                                <a:lnTo>
                                  <a:pt x="39" y="21"/>
                                </a:lnTo>
                                <a:lnTo>
                                  <a:pt x="82" y="21"/>
                                </a:lnTo>
                                <a:lnTo>
                                  <a:pt x="82" y="43"/>
                                </a:lnTo>
                                <a:lnTo>
                                  <a:pt x="106" y="43"/>
                                </a:lnTo>
                                <a:lnTo>
                                  <a:pt x="106" y="61"/>
                                </a:lnTo>
                                <a:lnTo>
                                  <a:pt x="108" y="61"/>
                                </a:lnTo>
                                <a:lnTo>
                                  <a:pt x="108" y="83"/>
                                </a:lnTo>
                                <a:lnTo>
                                  <a:pt x="120" y="83"/>
                                </a:lnTo>
                                <a:lnTo>
                                  <a:pt x="120" y="103"/>
                                </a:lnTo>
                                <a:lnTo>
                                  <a:pt x="148" y="103"/>
                                </a:lnTo>
                                <a:lnTo>
                                  <a:pt x="148" y="127"/>
                                </a:lnTo>
                                <a:lnTo>
                                  <a:pt x="154" y="127"/>
                                </a:lnTo>
                                <a:lnTo>
                                  <a:pt x="154" y="149"/>
                                </a:lnTo>
                                <a:lnTo>
                                  <a:pt x="156" y="149"/>
                                </a:lnTo>
                                <a:lnTo>
                                  <a:pt x="156" y="171"/>
                                </a:lnTo>
                                <a:lnTo>
                                  <a:pt x="178" y="171"/>
                                </a:lnTo>
                                <a:lnTo>
                                  <a:pt x="178" y="193"/>
                                </a:lnTo>
                                <a:lnTo>
                                  <a:pt x="195" y="193"/>
                                </a:lnTo>
                                <a:lnTo>
                                  <a:pt x="195" y="210"/>
                                </a:lnTo>
                                <a:lnTo>
                                  <a:pt x="211" y="210"/>
                                </a:lnTo>
                                <a:lnTo>
                                  <a:pt x="211" y="229"/>
                                </a:lnTo>
                                <a:lnTo>
                                  <a:pt x="233" y="229"/>
                                </a:lnTo>
                                <a:lnTo>
                                  <a:pt x="233" y="249"/>
                                </a:lnTo>
                                <a:lnTo>
                                  <a:pt x="235" y="249"/>
                                </a:lnTo>
                                <a:lnTo>
                                  <a:pt x="235" y="267"/>
                                </a:lnTo>
                                <a:lnTo>
                                  <a:pt x="243" y="267"/>
                                </a:lnTo>
                                <a:lnTo>
                                  <a:pt x="243" y="286"/>
                                </a:lnTo>
                                <a:lnTo>
                                  <a:pt x="257" y="286"/>
                                </a:lnTo>
                                <a:lnTo>
                                  <a:pt x="257" y="309"/>
                                </a:lnTo>
                                <a:lnTo>
                                  <a:pt x="324" y="309"/>
                                </a:lnTo>
                                <a:lnTo>
                                  <a:pt x="324" y="328"/>
                                </a:lnTo>
                                <a:lnTo>
                                  <a:pt x="370" y="328"/>
                                </a:lnTo>
                                <a:lnTo>
                                  <a:pt x="370" y="349"/>
                                </a:lnTo>
                                <a:lnTo>
                                  <a:pt x="371" y="349"/>
                                </a:lnTo>
                                <a:lnTo>
                                  <a:pt x="371" y="369"/>
                                </a:lnTo>
                                <a:lnTo>
                                  <a:pt x="377" y="369"/>
                                </a:lnTo>
                                <a:lnTo>
                                  <a:pt x="377" y="388"/>
                                </a:lnTo>
                                <a:lnTo>
                                  <a:pt x="400" y="388"/>
                                </a:lnTo>
                                <a:lnTo>
                                  <a:pt x="400" y="408"/>
                                </a:lnTo>
                                <a:lnTo>
                                  <a:pt x="403" y="408"/>
                                </a:lnTo>
                                <a:lnTo>
                                  <a:pt x="403" y="426"/>
                                </a:lnTo>
                                <a:lnTo>
                                  <a:pt x="437" y="426"/>
                                </a:lnTo>
                                <a:lnTo>
                                  <a:pt x="437" y="449"/>
                                </a:lnTo>
                                <a:lnTo>
                                  <a:pt x="446" y="449"/>
                                </a:lnTo>
                                <a:lnTo>
                                  <a:pt x="446" y="470"/>
                                </a:lnTo>
                                <a:lnTo>
                                  <a:pt x="491" y="470"/>
                                </a:lnTo>
                                <a:lnTo>
                                  <a:pt x="491" y="470"/>
                                </a:lnTo>
                                <a:lnTo>
                                  <a:pt x="515" y="470"/>
                                </a:lnTo>
                                <a:lnTo>
                                  <a:pt x="515" y="470"/>
                                </a:lnTo>
                                <a:lnTo>
                                  <a:pt x="556" y="470"/>
                                </a:lnTo>
                                <a:lnTo>
                                  <a:pt x="556" y="470"/>
                                </a:lnTo>
                                <a:lnTo>
                                  <a:pt x="562" y="470"/>
                                </a:lnTo>
                                <a:lnTo>
                                  <a:pt x="562" y="470"/>
                                </a:lnTo>
                                <a:lnTo>
                                  <a:pt x="581" y="470"/>
                                </a:lnTo>
                                <a:lnTo>
                                  <a:pt x="581" y="470"/>
                                </a:lnTo>
                                <a:lnTo>
                                  <a:pt x="646" y="470"/>
                                </a:lnTo>
                                <a:lnTo>
                                  <a:pt x="646" y="470"/>
                                </a:lnTo>
                                <a:lnTo>
                                  <a:pt x="708" y="470"/>
                                </a:lnTo>
                                <a:lnTo>
                                  <a:pt x="708" y="531"/>
                                </a:lnTo>
                                <a:lnTo>
                                  <a:pt x="739" y="531"/>
                                </a:lnTo>
                                <a:lnTo>
                                  <a:pt x="739" y="531"/>
                                </a:lnTo>
                                <a:lnTo>
                                  <a:pt x="746" y="531"/>
                                </a:lnTo>
                                <a:lnTo>
                                  <a:pt x="746" y="531"/>
                                </a:lnTo>
                                <a:lnTo>
                                  <a:pt x="819" y="531"/>
                                </a:lnTo>
                                <a:lnTo>
                                  <a:pt x="819" y="531"/>
                                </a:lnTo>
                                <a:lnTo>
                                  <a:pt x="1211" y="531"/>
                                </a:lnTo>
                                <a:lnTo>
                                  <a:pt x="1211" y="531"/>
                                </a:lnTo>
                              </a:path>
                            </a:pathLst>
                          </a:custGeom>
                          <a:noFill/>
                          <a:ln w="1524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64" name="Line 771"/>
                        <wps:cNvCnPr/>
                        <wps:spPr bwMode="auto">
                          <a:xfrm>
                            <a:off x="819150" y="56388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65" name="Line 772"/>
                        <wps:cNvCnPr/>
                        <wps:spPr bwMode="auto">
                          <a:xfrm>
                            <a:off x="819150" y="56388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66" name="Line 773"/>
                        <wps:cNvCnPr/>
                        <wps:spPr bwMode="auto">
                          <a:xfrm>
                            <a:off x="819150" y="563880"/>
                            <a:ext cx="7048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67" name="Line 774"/>
                        <wps:cNvCnPr/>
                        <wps:spPr bwMode="auto">
                          <a:xfrm>
                            <a:off x="929005" y="563880"/>
                            <a:ext cx="952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68" name="Line 775"/>
                        <wps:cNvCnPr/>
                        <wps:spPr bwMode="auto">
                          <a:xfrm>
                            <a:off x="938530" y="563880"/>
                            <a:ext cx="0" cy="64135"/>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69" name="Line 776"/>
                        <wps:cNvCnPr/>
                        <wps:spPr bwMode="auto">
                          <a:xfrm>
                            <a:off x="938530" y="664845"/>
                            <a:ext cx="0" cy="20955"/>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70" name="Line 777"/>
                        <wps:cNvCnPr/>
                        <wps:spPr bwMode="auto">
                          <a:xfrm>
                            <a:off x="938530" y="685800"/>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71" name="Line 778"/>
                        <wps:cNvCnPr/>
                        <wps:spPr bwMode="auto">
                          <a:xfrm>
                            <a:off x="938530" y="685800"/>
                            <a:ext cx="0" cy="48895"/>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72" name="Line 779"/>
                        <wps:cNvCnPr/>
                        <wps:spPr bwMode="auto">
                          <a:xfrm>
                            <a:off x="938530" y="771525"/>
                            <a:ext cx="0" cy="7620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73" name="Line 780"/>
                        <wps:cNvCnPr/>
                        <wps:spPr bwMode="auto">
                          <a:xfrm>
                            <a:off x="938530" y="881380"/>
                            <a:ext cx="0" cy="254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74" name="Line 781"/>
                        <wps:cNvCnPr/>
                        <wps:spPr bwMode="auto">
                          <a:xfrm>
                            <a:off x="938530" y="883920"/>
                            <a:ext cx="1206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75" name="Line 782"/>
                        <wps:cNvCnPr/>
                        <wps:spPr bwMode="auto">
                          <a:xfrm>
                            <a:off x="950595" y="883920"/>
                            <a:ext cx="0" cy="6096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76" name="Line 783"/>
                        <wps:cNvCnPr/>
                        <wps:spPr bwMode="auto">
                          <a:xfrm>
                            <a:off x="950595" y="981710"/>
                            <a:ext cx="0" cy="48895"/>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77" name="Line 784"/>
                        <wps:cNvCnPr/>
                        <wps:spPr bwMode="auto">
                          <a:xfrm>
                            <a:off x="950595" y="103060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78" name="Line 785"/>
                        <wps:cNvCnPr/>
                        <wps:spPr bwMode="auto">
                          <a:xfrm>
                            <a:off x="950595" y="1030605"/>
                            <a:ext cx="0" cy="2413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79" name="Line 786"/>
                        <wps:cNvCnPr/>
                        <wps:spPr bwMode="auto">
                          <a:xfrm>
                            <a:off x="950595" y="1091565"/>
                            <a:ext cx="0" cy="6985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80" name="Line 787"/>
                        <wps:cNvCnPr/>
                        <wps:spPr bwMode="auto">
                          <a:xfrm>
                            <a:off x="950595" y="1198245"/>
                            <a:ext cx="0" cy="73025"/>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81" name="Line 788"/>
                        <wps:cNvCnPr/>
                        <wps:spPr bwMode="auto">
                          <a:xfrm>
                            <a:off x="983615" y="1277620"/>
                            <a:ext cx="6096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82" name="Line 789"/>
                        <wps:cNvCnPr/>
                        <wps:spPr bwMode="auto">
                          <a:xfrm>
                            <a:off x="1044575" y="1277620"/>
                            <a:ext cx="0" cy="889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83" name="Line 790"/>
                        <wps:cNvCnPr/>
                        <wps:spPr bwMode="auto">
                          <a:xfrm>
                            <a:off x="1044575" y="1323340"/>
                            <a:ext cx="0" cy="73025"/>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84" name="Line 791"/>
                        <wps:cNvCnPr/>
                        <wps:spPr bwMode="auto">
                          <a:xfrm>
                            <a:off x="1072515" y="1408430"/>
                            <a:ext cx="3619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85" name="Line 792"/>
                        <wps:cNvCnPr/>
                        <wps:spPr bwMode="auto">
                          <a:xfrm>
                            <a:off x="1108710" y="1408430"/>
                            <a:ext cx="0" cy="3683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86" name="Line 793"/>
                        <wps:cNvCnPr/>
                        <wps:spPr bwMode="auto">
                          <a:xfrm>
                            <a:off x="1108710" y="1481455"/>
                            <a:ext cx="0" cy="7366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87" name="Line 794"/>
                        <wps:cNvCnPr/>
                        <wps:spPr bwMode="auto">
                          <a:xfrm>
                            <a:off x="1139190" y="1560830"/>
                            <a:ext cx="7302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88" name="Line 795"/>
                        <wps:cNvCnPr/>
                        <wps:spPr bwMode="auto">
                          <a:xfrm>
                            <a:off x="1245870" y="1560830"/>
                            <a:ext cx="889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89" name="Line 796"/>
                        <wps:cNvCnPr/>
                        <wps:spPr bwMode="auto">
                          <a:xfrm>
                            <a:off x="1254760" y="1560830"/>
                            <a:ext cx="0" cy="6731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90" name="Line 797"/>
                        <wps:cNvCnPr/>
                        <wps:spPr bwMode="auto">
                          <a:xfrm>
                            <a:off x="1254760" y="166179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91" name="Line 798"/>
                        <wps:cNvCnPr/>
                        <wps:spPr bwMode="auto">
                          <a:xfrm>
                            <a:off x="1254760" y="1661795"/>
                            <a:ext cx="0" cy="73025"/>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92" name="Line 799"/>
                        <wps:cNvCnPr/>
                        <wps:spPr bwMode="auto">
                          <a:xfrm>
                            <a:off x="1254760" y="1771015"/>
                            <a:ext cx="0" cy="1270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93" name="Line 800"/>
                        <wps:cNvCnPr/>
                        <wps:spPr bwMode="auto">
                          <a:xfrm>
                            <a:off x="1254760" y="1783715"/>
                            <a:ext cx="317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94" name="Line 801"/>
                        <wps:cNvCnPr/>
                        <wps:spPr bwMode="auto">
                          <a:xfrm>
                            <a:off x="1257935" y="1783715"/>
                            <a:ext cx="0" cy="6096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95" name="Line 802"/>
                        <wps:cNvCnPr/>
                        <wps:spPr bwMode="auto">
                          <a:xfrm>
                            <a:off x="1257935" y="1880870"/>
                            <a:ext cx="0" cy="64135"/>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96" name="Line 803"/>
                        <wps:cNvCnPr/>
                        <wps:spPr bwMode="auto">
                          <a:xfrm>
                            <a:off x="1257935" y="1945005"/>
                            <a:ext cx="635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97" name="Line 804"/>
                        <wps:cNvCnPr/>
                        <wps:spPr bwMode="auto">
                          <a:xfrm>
                            <a:off x="1273175" y="1972310"/>
                            <a:ext cx="0" cy="73025"/>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98" name="Line 805"/>
                        <wps:cNvCnPr/>
                        <wps:spPr bwMode="auto">
                          <a:xfrm>
                            <a:off x="1300480" y="2054860"/>
                            <a:ext cx="7366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99" name="Line 806"/>
                        <wps:cNvCnPr/>
                        <wps:spPr bwMode="auto">
                          <a:xfrm>
                            <a:off x="1410335" y="2054860"/>
                            <a:ext cx="7302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00" name="Line 807"/>
                        <wps:cNvCnPr/>
                        <wps:spPr bwMode="auto">
                          <a:xfrm>
                            <a:off x="1486535" y="2088515"/>
                            <a:ext cx="0" cy="73025"/>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01" name="Line 808"/>
                        <wps:cNvCnPr/>
                        <wps:spPr bwMode="auto">
                          <a:xfrm>
                            <a:off x="1486535" y="2198370"/>
                            <a:ext cx="0" cy="57785"/>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02" name="Line 809"/>
                        <wps:cNvCnPr/>
                        <wps:spPr bwMode="auto">
                          <a:xfrm>
                            <a:off x="1486535" y="2256155"/>
                            <a:ext cx="1524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03" name="Line 810"/>
                        <wps:cNvCnPr/>
                        <wps:spPr bwMode="auto">
                          <a:xfrm>
                            <a:off x="1538605" y="2256155"/>
                            <a:ext cx="7302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04" name="Line 811"/>
                        <wps:cNvCnPr/>
                        <wps:spPr bwMode="auto">
                          <a:xfrm>
                            <a:off x="1647825" y="2256155"/>
                            <a:ext cx="5524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05" name="Line 812"/>
                        <wps:cNvCnPr/>
                        <wps:spPr bwMode="auto">
                          <a:xfrm>
                            <a:off x="1703070" y="2256155"/>
                            <a:ext cx="0" cy="18415"/>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06" name="Line 813"/>
                        <wps:cNvCnPr/>
                        <wps:spPr bwMode="auto">
                          <a:xfrm>
                            <a:off x="1703070" y="2310765"/>
                            <a:ext cx="0" cy="73025"/>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07" name="Line 814"/>
                        <wps:cNvCnPr/>
                        <wps:spPr bwMode="auto">
                          <a:xfrm>
                            <a:off x="1711960" y="2411730"/>
                            <a:ext cx="3365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08" name="Line 815"/>
                        <wps:cNvCnPr/>
                        <wps:spPr bwMode="auto">
                          <a:xfrm>
                            <a:off x="1745615" y="2411730"/>
                            <a:ext cx="0" cy="3937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09" name="Line 816"/>
                        <wps:cNvCnPr/>
                        <wps:spPr bwMode="auto">
                          <a:xfrm>
                            <a:off x="1745615" y="2487930"/>
                            <a:ext cx="0" cy="73025"/>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10" name="Line 817"/>
                        <wps:cNvCnPr/>
                        <wps:spPr bwMode="auto">
                          <a:xfrm>
                            <a:off x="1772920" y="2569845"/>
                            <a:ext cx="7302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11" name="Line 818"/>
                        <wps:cNvCnPr/>
                        <wps:spPr bwMode="auto">
                          <a:xfrm>
                            <a:off x="1882775" y="2569845"/>
                            <a:ext cx="7302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12" name="Line 819"/>
                        <wps:cNvCnPr/>
                        <wps:spPr bwMode="auto">
                          <a:xfrm>
                            <a:off x="1991995" y="2569845"/>
                            <a:ext cx="7302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13" name="Line 820"/>
                        <wps:cNvCnPr/>
                        <wps:spPr bwMode="auto">
                          <a:xfrm>
                            <a:off x="2101850" y="2569845"/>
                            <a:ext cx="7302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14" name="Line 821"/>
                        <wps:cNvCnPr/>
                        <wps:spPr bwMode="auto">
                          <a:xfrm>
                            <a:off x="2174875" y="2569845"/>
                            <a:ext cx="0"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15" name="Line 822"/>
                        <wps:cNvCnPr/>
                        <wps:spPr bwMode="auto">
                          <a:xfrm>
                            <a:off x="2174875" y="2606675"/>
                            <a:ext cx="0" cy="73025"/>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16" name="Line 823"/>
                        <wps:cNvCnPr/>
                        <wps:spPr bwMode="auto">
                          <a:xfrm>
                            <a:off x="2174875" y="2716530"/>
                            <a:ext cx="0" cy="3048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17" name="Line 824"/>
                        <wps:cNvCnPr/>
                        <wps:spPr bwMode="auto">
                          <a:xfrm>
                            <a:off x="2174875" y="2747010"/>
                            <a:ext cx="4254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18" name="Line 825"/>
                        <wps:cNvCnPr/>
                        <wps:spPr bwMode="auto">
                          <a:xfrm>
                            <a:off x="2254250" y="2747010"/>
                            <a:ext cx="7302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19" name="Line 826"/>
                        <wps:cNvCnPr/>
                        <wps:spPr bwMode="auto">
                          <a:xfrm>
                            <a:off x="2364105" y="2747010"/>
                            <a:ext cx="7302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20" name="Line 827"/>
                        <wps:cNvCnPr/>
                        <wps:spPr bwMode="auto">
                          <a:xfrm>
                            <a:off x="2473325" y="2747010"/>
                            <a:ext cx="7302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21" name="Line 828"/>
                        <wps:cNvCnPr/>
                        <wps:spPr bwMode="auto">
                          <a:xfrm>
                            <a:off x="2583180" y="2747010"/>
                            <a:ext cx="7302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22" name="Line 829"/>
                        <wps:cNvCnPr/>
                        <wps:spPr bwMode="auto">
                          <a:xfrm>
                            <a:off x="2693035" y="2747010"/>
                            <a:ext cx="7302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23" name="Line 830"/>
                        <wps:cNvCnPr/>
                        <wps:spPr bwMode="auto">
                          <a:xfrm>
                            <a:off x="2802255" y="2747010"/>
                            <a:ext cx="24765" cy="0"/>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24" name="Line 831"/>
                        <wps:cNvCnPr/>
                        <wps:spPr bwMode="auto">
                          <a:xfrm>
                            <a:off x="2827020" y="2747010"/>
                            <a:ext cx="0" cy="42545"/>
                          </a:xfrm>
                          <a:prstGeom prst="line">
                            <a:avLst/>
                          </a:prstGeom>
                          <a:noFill/>
                          <a:ln w="1524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25" name="Rectangle 832"/>
                        <wps:cNvSpPr>
                          <a:spLocks noChangeArrowheads="1"/>
                        </wps:cNvSpPr>
                        <wps:spPr bwMode="auto">
                          <a:xfrm>
                            <a:off x="2287905" y="2524125"/>
                            <a:ext cx="48196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E7F5EF" w14:textId="77777777" w:rsidR="002C11AD" w:rsidRDefault="002C11AD">
                              <w:proofErr w:type="spellStart"/>
                              <w:r>
                                <w:rPr>
                                  <w:rFonts w:ascii="Arial" w:hAnsi="Arial" w:cs="Arial"/>
                                  <w:color w:val="000000"/>
                                  <w:kern w:val="0"/>
                                  <w:sz w:val="22"/>
                                </w:rPr>
                                <w:t>GroupA</w:t>
                              </w:r>
                              <w:proofErr w:type="spellEnd"/>
                            </w:p>
                          </w:txbxContent>
                        </wps:txbx>
                        <wps:bodyPr rot="0" vert="horz" wrap="none" lIns="0" tIns="0" rIns="0" bIns="0" anchor="t" anchorCtr="0">
                          <a:spAutoFit/>
                        </wps:bodyPr>
                      </wps:wsp>
                      <wps:wsp>
                        <wps:cNvPr id="826" name="Rectangle 833"/>
                        <wps:cNvSpPr>
                          <a:spLocks noChangeArrowheads="1"/>
                        </wps:cNvSpPr>
                        <wps:spPr bwMode="auto">
                          <a:xfrm>
                            <a:off x="3030855" y="1953895"/>
                            <a:ext cx="48196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496550" w14:textId="77777777" w:rsidR="002C11AD" w:rsidRDefault="002C11AD">
                              <w:proofErr w:type="spellStart"/>
                              <w:r>
                                <w:rPr>
                                  <w:rFonts w:ascii="Arial" w:hAnsi="Arial" w:cs="Arial"/>
                                  <w:color w:val="000000"/>
                                  <w:kern w:val="0"/>
                                  <w:sz w:val="22"/>
                                </w:rPr>
                                <w:t>GroupB</w:t>
                              </w:r>
                              <w:proofErr w:type="spellEnd"/>
                            </w:p>
                          </w:txbxContent>
                        </wps:txbx>
                        <wps:bodyPr rot="0" vert="horz" wrap="none" lIns="0" tIns="0" rIns="0" bIns="0" anchor="t" anchorCtr="0">
                          <a:spAutoFit/>
                        </wps:bodyPr>
                      </wps:wsp>
                      <wps:wsp>
                        <wps:cNvPr id="827" name="Line 834"/>
                        <wps:cNvCnPr/>
                        <wps:spPr bwMode="auto">
                          <a:xfrm flipV="1">
                            <a:off x="737235" y="485140"/>
                            <a:ext cx="0" cy="238379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28" name="Line 835"/>
                        <wps:cNvCnPr/>
                        <wps:spPr bwMode="auto">
                          <a:xfrm flipH="1">
                            <a:off x="688340" y="2789555"/>
                            <a:ext cx="48895" cy="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29" name="Rectangle 836"/>
                        <wps:cNvSpPr>
                          <a:spLocks noChangeArrowheads="1"/>
                        </wps:cNvSpPr>
                        <wps:spPr bwMode="auto">
                          <a:xfrm rot="16200000">
                            <a:off x="424815" y="2666365"/>
                            <a:ext cx="27241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13501E" w14:textId="77777777" w:rsidR="002C11AD" w:rsidRDefault="002C11AD">
                              <w:r>
                                <w:rPr>
                                  <w:rFonts w:ascii="Arial" w:hAnsi="Arial" w:cs="Arial"/>
                                  <w:color w:val="000000"/>
                                  <w:kern w:val="0"/>
                                  <w:sz w:val="22"/>
                                </w:rPr>
                                <w:t>0.00</w:t>
                              </w:r>
                            </w:p>
                          </w:txbxContent>
                        </wps:txbx>
                        <wps:bodyPr rot="0" vert="horz" wrap="none" lIns="0" tIns="0" rIns="0" bIns="0" anchor="t" anchorCtr="0">
                          <a:spAutoFit/>
                        </wps:bodyPr>
                      </wps:wsp>
                      <wps:wsp>
                        <wps:cNvPr id="830" name="Line 837"/>
                        <wps:cNvCnPr/>
                        <wps:spPr bwMode="auto">
                          <a:xfrm flipH="1">
                            <a:off x="688340" y="2231390"/>
                            <a:ext cx="48895" cy="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31" name="Rectangle 838"/>
                        <wps:cNvSpPr>
                          <a:spLocks noChangeArrowheads="1"/>
                        </wps:cNvSpPr>
                        <wps:spPr bwMode="auto">
                          <a:xfrm rot="16200000">
                            <a:off x="424180" y="2108200"/>
                            <a:ext cx="27241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A6BB89" w14:textId="77777777" w:rsidR="002C11AD" w:rsidRDefault="002C11AD">
                              <w:r>
                                <w:rPr>
                                  <w:rFonts w:ascii="Arial" w:hAnsi="Arial" w:cs="Arial"/>
                                  <w:color w:val="000000"/>
                                  <w:kern w:val="0"/>
                                  <w:sz w:val="22"/>
                                </w:rPr>
                                <w:t>0.25</w:t>
                              </w:r>
                            </w:p>
                          </w:txbxContent>
                        </wps:txbx>
                        <wps:bodyPr rot="0" vert="horz" wrap="none" lIns="0" tIns="0" rIns="0" bIns="0" anchor="t" anchorCtr="0">
                          <a:spAutoFit/>
                        </wps:bodyPr>
                      </wps:wsp>
                      <wps:wsp>
                        <wps:cNvPr id="832" name="Line 839"/>
                        <wps:cNvCnPr/>
                        <wps:spPr bwMode="auto">
                          <a:xfrm flipH="1">
                            <a:off x="688340" y="1677035"/>
                            <a:ext cx="48895" cy="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33" name="Rectangle 840"/>
                        <wps:cNvSpPr>
                          <a:spLocks noChangeArrowheads="1"/>
                        </wps:cNvSpPr>
                        <wps:spPr bwMode="auto">
                          <a:xfrm rot="16200000">
                            <a:off x="424180" y="1553845"/>
                            <a:ext cx="27241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C49547" w14:textId="77777777" w:rsidR="002C11AD" w:rsidRDefault="002C11AD">
                              <w:r>
                                <w:rPr>
                                  <w:rFonts w:ascii="Arial" w:hAnsi="Arial" w:cs="Arial"/>
                                  <w:color w:val="000000"/>
                                  <w:kern w:val="0"/>
                                  <w:sz w:val="22"/>
                                </w:rPr>
                                <w:t>0.50</w:t>
                              </w:r>
                            </w:p>
                          </w:txbxContent>
                        </wps:txbx>
                        <wps:bodyPr rot="0" vert="horz" wrap="none" lIns="0" tIns="0" rIns="0" bIns="0" anchor="t" anchorCtr="0">
                          <a:spAutoFit/>
                        </wps:bodyPr>
                      </wps:wsp>
                      <wps:wsp>
                        <wps:cNvPr id="834" name="Line 841"/>
                        <wps:cNvCnPr/>
                        <wps:spPr bwMode="auto">
                          <a:xfrm flipH="1">
                            <a:off x="688340" y="1122045"/>
                            <a:ext cx="48895" cy="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35" name="Rectangle 842"/>
                        <wps:cNvSpPr>
                          <a:spLocks noChangeArrowheads="1"/>
                        </wps:cNvSpPr>
                        <wps:spPr bwMode="auto">
                          <a:xfrm rot="16200000">
                            <a:off x="424815" y="998855"/>
                            <a:ext cx="27241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215348" w14:textId="77777777" w:rsidR="002C11AD" w:rsidRDefault="002C11AD">
                              <w:r>
                                <w:rPr>
                                  <w:rFonts w:ascii="Arial" w:hAnsi="Arial" w:cs="Arial"/>
                                  <w:color w:val="000000"/>
                                  <w:kern w:val="0"/>
                                  <w:sz w:val="22"/>
                                </w:rPr>
                                <w:t>0.75</w:t>
                              </w:r>
                            </w:p>
                          </w:txbxContent>
                        </wps:txbx>
                        <wps:bodyPr rot="0" vert="horz" wrap="none" lIns="0" tIns="0" rIns="0" bIns="0" anchor="t" anchorCtr="0">
                          <a:spAutoFit/>
                        </wps:bodyPr>
                      </wps:wsp>
                      <wps:wsp>
                        <wps:cNvPr id="836" name="Line 843"/>
                        <wps:cNvCnPr/>
                        <wps:spPr bwMode="auto">
                          <a:xfrm flipH="1">
                            <a:off x="688340" y="563880"/>
                            <a:ext cx="48895" cy="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37" name="Rectangle 844"/>
                        <wps:cNvSpPr>
                          <a:spLocks noChangeArrowheads="1"/>
                        </wps:cNvSpPr>
                        <wps:spPr bwMode="auto">
                          <a:xfrm rot="16200000">
                            <a:off x="424815" y="440055"/>
                            <a:ext cx="27241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175EC2" w14:textId="77777777" w:rsidR="002C11AD" w:rsidRDefault="002C11AD">
                              <w:r>
                                <w:rPr>
                                  <w:rFonts w:ascii="Arial" w:hAnsi="Arial" w:cs="Arial"/>
                                  <w:color w:val="000000"/>
                                  <w:kern w:val="0"/>
                                  <w:sz w:val="22"/>
                                </w:rPr>
                                <w:t>1.00</w:t>
                              </w:r>
                            </w:p>
                          </w:txbxContent>
                        </wps:txbx>
                        <wps:bodyPr rot="0" vert="horz" wrap="none" lIns="0" tIns="0" rIns="0" bIns="0" anchor="t" anchorCtr="0">
                          <a:spAutoFit/>
                        </wps:bodyPr>
                      </wps:wsp>
                      <wps:wsp>
                        <wps:cNvPr id="838" name="Line 845"/>
                        <wps:cNvCnPr/>
                        <wps:spPr bwMode="auto">
                          <a:xfrm>
                            <a:off x="737235" y="2868930"/>
                            <a:ext cx="3893185" cy="0"/>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39" name="Line 846"/>
                        <wps:cNvCnPr/>
                        <wps:spPr bwMode="auto">
                          <a:xfrm>
                            <a:off x="819150" y="2868930"/>
                            <a:ext cx="0" cy="51435"/>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40" name="Rectangle 847"/>
                        <wps:cNvSpPr>
                          <a:spLocks noChangeArrowheads="1"/>
                        </wps:cNvSpPr>
                        <wps:spPr bwMode="auto">
                          <a:xfrm>
                            <a:off x="779780" y="2945130"/>
                            <a:ext cx="7810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E0D62D" w14:textId="77777777" w:rsidR="002C11AD" w:rsidRDefault="002C11AD">
                              <w:r>
                                <w:rPr>
                                  <w:rFonts w:ascii="Arial" w:hAnsi="Arial" w:cs="Arial"/>
                                  <w:color w:val="000000"/>
                                  <w:kern w:val="0"/>
                                  <w:sz w:val="22"/>
                                </w:rPr>
                                <w:t>0</w:t>
                              </w:r>
                            </w:p>
                          </w:txbxContent>
                        </wps:txbx>
                        <wps:bodyPr rot="0" vert="horz" wrap="none" lIns="0" tIns="0" rIns="0" bIns="0" anchor="t" anchorCtr="0">
                          <a:spAutoFit/>
                        </wps:bodyPr>
                      </wps:wsp>
                      <wps:wsp>
                        <wps:cNvPr id="841" name="Line 848"/>
                        <wps:cNvCnPr/>
                        <wps:spPr bwMode="auto">
                          <a:xfrm>
                            <a:off x="2062480" y="2868930"/>
                            <a:ext cx="0" cy="51435"/>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42" name="Rectangle 849"/>
                        <wps:cNvSpPr>
                          <a:spLocks noChangeArrowheads="1"/>
                        </wps:cNvSpPr>
                        <wps:spPr bwMode="auto">
                          <a:xfrm>
                            <a:off x="2022475" y="2945130"/>
                            <a:ext cx="7810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D87D2C" w14:textId="77777777" w:rsidR="002C11AD" w:rsidRDefault="002C11AD">
                              <w:r>
                                <w:rPr>
                                  <w:rFonts w:ascii="Arial" w:hAnsi="Arial" w:cs="Arial"/>
                                  <w:color w:val="000000"/>
                                  <w:kern w:val="0"/>
                                  <w:sz w:val="22"/>
                                </w:rPr>
                                <w:t>2</w:t>
                              </w:r>
                            </w:p>
                          </w:txbxContent>
                        </wps:txbx>
                        <wps:bodyPr rot="0" vert="horz" wrap="none" lIns="0" tIns="0" rIns="0" bIns="0" anchor="t" anchorCtr="0">
                          <a:spAutoFit/>
                        </wps:bodyPr>
                      </wps:wsp>
                      <wps:wsp>
                        <wps:cNvPr id="843" name="Line 850"/>
                        <wps:cNvCnPr/>
                        <wps:spPr bwMode="auto">
                          <a:xfrm>
                            <a:off x="3305175" y="2868930"/>
                            <a:ext cx="0" cy="51435"/>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44" name="Rectangle 851"/>
                        <wps:cNvSpPr>
                          <a:spLocks noChangeArrowheads="1"/>
                        </wps:cNvSpPr>
                        <wps:spPr bwMode="auto">
                          <a:xfrm>
                            <a:off x="3265805" y="2945130"/>
                            <a:ext cx="7810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004E7B" w14:textId="77777777" w:rsidR="002C11AD" w:rsidRDefault="002C11AD">
                              <w:r>
                                <w:rPr>
                                  <w:rFonts w:ascii="Arial" w:hAnsi="Arial" w:cs="Arial"/>
                                  <w:color w:val="000000"/>
                                  <w:kern w:val="0"/>
                                  <w:sz w:val="22"/>
                                </w:rPr>
                                <w:t>4</w:t>
                              </w:r>
                            </w:p>
                          </w:txbxContent>
                        </wps:txbx>
                        <wps:bodyPr rot="0" vert="horz" wrap="none" lIns="0" tIns="0" rIns="0" bIns="0" anchor="t" anchorCtr="0">
                          <a:spAutoFit/>
                        </wps:bodyPr>
                      </wps:wsp>
                      <wps:wsp>
                        <wps:cNvPr id="845" name="Line 852"/>
                        <wps:cNvCnPr/>
                        <wps:spPr bwMode="auto">
                          <a:xfrm>
                            <a:off x="4551045" y="2868930"/>
                            <a:ext cx="0" cy="51435"/>
                          </a:xfrm>
                          <a:prstGeom prst="line">
                            <a:avLst/>
                          </a:prstGeom>
                          <a:noFill/>
                          <a:ln w="6350" cap="flat">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46" name="Rectangle 853"/>
                        <wps:cNvSpPr>
                          <a:spLocks noChangeArrowheads="1"/>
                        </wps:cNvSpPr>
                        <wps:spPr bwMode="auto">
                          <a:xfrm>
                            <a:off x="4511675" y="2945130"/>
                            <a:ext cx="7810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9C02D6" w14:textId="77777777" w:rsidR="002C11AD" w:rsidRDefault="002C11AD">
                              <w:r>
                                <w:rPr>
                                  <w:rFonts w:ascii="Arial" w:hAnsi="Arial" w:cs="Arial"/>
                                  <w:color w:val="000000"/>
                                  <w:kern w:val="0"/>
                                  <w:sz w:val="22"/>
                                </w:rPr>
                                <w:t>6</w:t>
                              </w:r>
                            </w:p>
                          </w:txbxContent>
                        </wps:txbx>
                        <wps:bodyPr rot="0" vert="horz" wrap="none" lIns="0" tIns="0" rIns="0" bIns="0" anchor="t" anchorCtr="0">
                          <a:spAutoFit/>
                        </wps:bodyPr>
                      </wps:wsp>
                      <wps:wsp>
                        <wps:cNvPr id="847" name="Rectangle 854"/>
                        <wps:cNvSpPr>
                          <a:spLocks noChangeArrowheads="1"/>
                        </wps:cNvSpPr>
                        <wps:spPr bwMode="auto">
                          <a:xfrm>
                            <a:off x="1800225" y="3082925"/>
                            <a:ext cx="166179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36954F" w14:textId="77777777" w:rsidR="002C11AD" w:rsidRDefault="002C11AD">
                              <w:r>
                                <w:rPr>
                                  <w:rFonts w:ascii="Arial" w:hAnsi="Arial" w:cs="Arial"/>
                                  <w:color w:val="000000"/>
                                  <w:kern w:val="0"/>
                                  <w:sz w:val="22"/>
                                </w:rPr>
                                <w:t xml:space="preserve">Times after </w:t>
                              </w:r>
                              <w:proofErr w:type="gramStart"/>
                              <w:r>
                                <w:rPr>
                                  <w:rFonts w:ascii="Arial" w:hAnsi="Arial" w:cs="Arial"/>
                                  <w:color w:val="000000"/>
                                  <w:kern w:val="0"/>
                                  <w:sz w:val="22"/>
                                </w:rPr>
                                <w:t>surgery(</w:t>
                              </w:r>
                              <w:proofErr w:type="gramEnd"/>
                              <w:r>
                                <w:rPr>
                                  <w:rFonts w:ascii="Arial" w:hAnsi="Arial" w:cs="Arial" w:hint="eastAsia"/>
                                  <w:color w:val="000000"/>
                                  <w:kern w:val="0"/>
                                  <w:sz w:val="22"/>
                                </w:rPr>
                                <w:t>Years)</w:t>
                              </w:r>
                            </w:p>
                          </w:txbxContent>
                        </wps:txbx>
                        <wps:bodyPr rot="0" vert="horz" wrap="none" lIns="0" tIns="0" rIns="0" bIns="0" anchor="t" anchorCtr="0">
                          <a:spAutoFit/>
                        </wps:bodyPr>
                      </wps:wsp>
                      <wps:wsp>
                        <wps:cNvPr id="848" name="Rectangle 855"/>
                        <wps:cNvSpPr>
                          <a:spLocks noChangeArrowheads="1"/>
                        </wps:cNvSpPr>
                        <wps:spPr bwMode="auto">
                          <a:xfrm rot="16200000">
                            <a:off x="59055" y="1471295"/>
                            <a:ext cx="60579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4A0407" w14:textId="77777777" w:rsidR="002C11AD" w:rsidRDefault="002C11AD">
                              <w:proofErr w:type="spellStart"/>
                              <w:r>
                                <w:rPr>
                                  <w:rFonts w:ascii="Arial" w:hAnsi="Arial" w:cs="Arial"/>
                                  <w:color w:val="000000"/>
                                  <w:kern w:val="0"/>
                                  <w:sz w:val="22"/>
                                </w:rPr>
                                <w:t>Pribability</w:t>
                              </w:r>
                              <w:proofErr w:type="spellEnd"/>
                            </w:p>
                          </w:txbxContent>
                        </wps:txbx>
                        <wps:bodyPr rot="0" vert="horz" wrap="none" lIns="0" tIns="0" rIns="0" bIns="0" anchor="t" anchorCtr="0">
                          <a:spAutoFit/>
                        </wps:bodyPr>
                      </wps:wsp>
                    </wpc:wpc>
                  </a:graphicData>
                </a:graphic>
              </wp:inline>
            </w:drawing>
          </mc:Choice>
          <mc:Fallback>
            <w:pict>
              <v:group id="キャンバス 849" o:spid="_x0000_s1779" editas="canvas" style="width:402.6pt;height:294.9pt;mso-position-horizontal-relative:char;mso-position-vertical-relative:line" coordsize="51130,374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">
                <v:shape id="_x0000_s1780" type="#_x0000_t75" style="position:absolute;width:51130;height:37452;visibility:visible;mso-wrap-style:square">
                  <v:fill o:detectmouseclick="t"/>
                  <v:path o:connecttype="none"/>
                </v:shape>
                <v:rect id="Rectangle 762" o:spid="_x0000_s1781" style="position:absolute;left:425;top:400;width:50292;height:366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u4z8UA&#10;AADcAAAADwAAAGRycy9kb3ducmV2LnhtbESPQWvCQBSE74L/YXlCb7pRjJbUVWxBaEGEpkKvj+xr&#10;Nph9G7Krif31riB4HGbmG2a16W0tLtT6yrGC6SQBQVw4XXGp4PizG7+C8AFZY+2YFFzJw2Y9HKww&#10;067jb7rkoRQRwj5DBSaEJpPSF4Ys+olriKP351qLIcq2lLrFLsJtLWdJspAWK44LBhv6MFSc8rNV&#10;4JY78zt/Txf/++vs8LXflsfcdEq9jPrtG4hAfXiGH+1PrWCZpnA/E4+AX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O7jPxQAAANwAAAAPAAAAAAAAAAAAAAAAAJgCAABkcnMv&#10;ZG93bnJldi54bWxQSwUGAAAAAAQABAD1AAAAigMAAAAA&#10;" fillcolor="#eaf2f3" stroked="f"/>
                <v:rect id="Rectangle 763" o:spid="_x0000_s1782" style="position:absolute;left:457;top:457;width:50235;height:365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yDyMcA&#10;AADcAAAADwAAAGRycy9kb3ducmV2LnhtbESPQWvCQBSE74X+h+UVvBTdNMVUo6sUUehBC1Uvvb1m&#10;n0na7Nuwu2r8964g9DjMzDfMdN6ZRpzI+dqygpdBAoK4sLrmUsF+t+qPQPiArLGxTAou5GE+e3yY&#10;Yq7tmb/otA2liBD2OSqoQmhzKX1RkUE/sC1x9A7WGQxRulJqh+cIN41MkySTBmuOCxW2tKio+Nse&#10;jYJsvHv+/Amvv6vRd7t2aTlepm6jVO+pe5+ACNSF//C9/aEVvA0zuJ2JR0DO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jsg8jHAAAA3AAAAA8AAAAAAAAAAAAAAAAAmAIAAGRy&#10;cy9kb3ducmV2LnhtbFBLBQYAAAAABAAEAPUAAACMAwAAAAA=&#10;" strokecolor="#eaf2f3" strokeweight=".5pt"/>
                <v:rect id="Rectangle 764" o:spid="_x0000_s1783" style="position:absolute;left:7372;top:4851;width:38932;height:238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8Hk8UA&#10;AADcAAAADwAAAGRycy9kb3ducmV2LnhtbESPQWvCQBSE7wX/w/IEb3UTW6uNWUUKgniytgePr9nn&#10;Jpp9G7Krif++KxR6HGbmGyZf9bYWN2p95VhBOk5AEBdOV2wUfH9tnucgfEDWWDsmBXfysFoOnnLM&#10;tOv4k26HYESEsM9QQRlCk0npi5Is+rFriKN3cq3FEGVrpG6xi3Bby0mSvEmLFceFEhv6KKm4HK5W&#10;weT152juu/XU7M41p9ab95d9p9Ro2K8XIAL14T/8195qBbPpDB5n4hG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weTxQAAANwAAAAPAAAAAAAAAAAAAAAAAJgCAABkcnMv&#10;ZG93bnJldi54bWxQSwUGAAAAAAQABAD1AAAAigMAAAAA&#10;" strokecolor="white" strokeweight=".5pt"/>
                <v:line id="Line 765" o:spid="_x0000_s1784" style="position:absolute;visibility:visible;mso-wrap-style:square" from="7372,27895" to="46304,278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VOLcYAAADcAAAADwAAAGRycy9kb3ducmV2LnhtbESPTUvDQBCG74L/YRnBm90o+EHaTRGh&#10;KJ5qGmmPQ3byQbOzcXdtYn+9cxA8Du+8z8yzWs9uUCcKsfds4HaRgSKuve25NVDtNjdPoGJCtjh4&#10;JgM/FGFdXF6sMLd+4g86lalVAuGYo4EupTHXOtYdOYwLPxJL1vjgMMkYWm0DTgJ3g77LsgftsGe5&#10;0OFILx3Vx/LbCWU7f20+q8O2PU/N3p3fyyq89sZcX83PS1CJ5vS//Nd+swYe7+VbkRER0M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P1Ti3GAAAA3AAAAA8AAAAAAAAA&#10;AAAAAAAAoQIAAGRycy9kb3ducmV2LnhtbFBLBQYAAAAABAAEAPkAAACUAwAAAAA=&#10;" strokecolor="#eaf2f3" strokeweight=".95pt"/>
                <v:line id="Line 766" o:spid="_x0000_s1785" style="position:absolute;visibility:visible;mso-wrap-style:square" from="7372,22313" to="46304,223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nrtsUAAADcAAAADwAAAGRycy9kb3ducmV2LnhtbESPQWvCQBSE7wX/w/KE3nRjodqmriIF&#10;afGkaYoeH9lnEpp9m+5uTfTXu4LQ4zAz3zDzZW8acSLna8sKJuMEBHFhdc2lgvxrPXoB4QOyxsYy&#10;KTiTh+Vi8DDHVNuOd3TKQikihH2KCqoQ2lRKX1Rk0I9tSxy9o3UGQ5SulNphF+GmkU9JMpUGa44L&#10;Fbb0XlHxk/2ZSNn2v+vv/LAtL91xby6bLHcftVKPw371BiJQH/7D9/anVjB7foXbmXgE5OI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LnrtsUAAADcAAAADwAAAAAAAAAA&#10;AAAAAAChAgAAZHJzL2Rvd25yZXYueG1sUEsFBgAAAAAEAAQA+QAAAJMDAAAAAA==&#10;" strokecolor="#eaf2f3" strokeweight=".95pt"/>
                <v:line id="Line 767" o:spid="_x0000_s1786" style="position:absolute;visibility:visible;mso-wrap-style:square" from="7372,16770" to="46304,167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IlsUAAADcAAAADwAAAGRycy9kb3ducmV2LnhtbESPwU7DMAyG75N4h8hI3NaUHcZUlk0I&#10;aRriNLpOcLQar61onJKEtezp8QGJo/X7/+xvvZ1cry4UYufZwH2WgyKuve24MVAdd/MVqJiQLfae&#10;ycAPRdhubmZrLKwf+Y0uZWqUQDgWaKBNaSi0jnVLDmPmB2LJzj44TDKGRtuAo8Bdrxd5vtQOO5YL&#10;LQ703FL9WX47oRymr92p+jg01/H87q6vZRX2nTF3t9PTI6hEU/pf/mu/WAMPS3lfZEQE9OY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IlsUAAADcAAAADwAAAAAAAAAA&#10;AAAAAAChAgAAZHJzL2Rvd25yZXYueG1sUEsFBgAAAAAEAAQA+QAAAJMDAAAAAA==&#10;" strokecolor="#eaf2f3" strokeweight=".95pt"/>
                <v:line id="Line 768" o:spid="_x0000_s1787" style="position:absolute;visibility:visible;mso-wrap-style:square" from="7372,11220" to="46304,112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MtDcUAAADcAAAADwAAAGRycy9kb3ducmV2LnhtbESPT2vCQBTE74LfYXlCb7qxByupGxFB&#10;WnqyMaU9PrIvfzD7Nu5uTeqn7xYKHoeZ+Q2z2Y6mE1dyvrWsYLlIQBCXVrdcKyhOh/kahA/IGjvL&#10;pOCHPGyz6WSDqbYDv9M1D7WIEPYpKmhC6FMpfdmQQb+wPXH0KusMhihdLbXDIcJNJx+TZCUNthwX&#10;Guxp31B5zr9NpBzHy+Gj+DrWt6H6NLe3vHAvrVIPs3H3DCLQGO7h//arVvC0WsLfmXgEZPY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KMtDcUAAADcAAAADwAAAAAAAAAA&#10;AAAAAAChAgAAZHJzL2Rvd25yZXYueG1sUEsFBgAAAAAEAAQA+QAAAJMDAAAAAA==&#10;" strokecolor="#eaf2f3" strokeweight=".95pt"/>
                <v:line id="Line 769" o:spid="_x0000_s1788" style="position:absolute;visibility:visible;mso-wrap-style:square" from="7372,5638" to="46304,5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GzesQAAADcAAAADwAAAGRycy9kb3ducmV2LnhtbESPQWvCQBSE7wX/w/IEb3WjB1uiq4gg&#10;Fk82jejxkX0mwezbuLs1qb++Wyh4HGbmG2ax6k0j7uR8bVnBZJyAIC6srrlUkH9tX99B+ICssbFM&#10;Cn7Iw2o5eFlgqm3Hn3TPQikihH2KCqoQ2lRKX1Rk0I9tSxy9i3UGQ5SulNphF+GmkdMkmUmDNceF&#10;ClvaVFRcs28TKYf+tj3m50P56C4n89hnudvVSo2G/XoOIlAfnuH/9odW8Dabwt+ZeATk8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cbN6xAAAANwAAAAPAAAAAAAAAAAA&#10;AAAAAKECAABkcnMvZG93bnJldi54bWxQSwUGAAAAAAQABAD5AAAAkgMAAAAA&#10;" strokecolor="#eaf2f3" strokeweight=".95pt"/>
                <v:shape id="Freeform 770" o:spid="_x0000_s1789" style="position:absolute;left:8191;top:5638;width:36894;height:16193;visibility:visible;mso-wrap-style:square;v-text-anchor:top" coordsize="1211,5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D0n/cMA&#10;AADcAAAADwAAAGRycy9kb3ducmV2LnhtbESPQWvCQBSE7wX/w/KE3upurFgb3YgIRa+NhV4f2WeS&#10;Nvs2ZrdJ/PduQfA4zHwzzGY72kb01PnasYZkpkAQF87UXGr4On28rED4gGywcUwaruRhm02eNpga&#10;N/An9XkoRSxhn6KGKoQ2ldIXFVn0M9cSR+/sOoshyq6UpsMhlttGzpVaSos1x4UKW9pXVPzmf1bD&#10;288l+T7IRU8XteDDe75Tx9Wg9fN03K1BBBrDI3ynjyZyy1f4PxOPgMx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D0n/cMAAADcAAAADwAAAAAAAAAAAAAAAACYAgAAZHJzL2Rv&#10;d25yZXYueG1sUEsFBgAAAAAEAAQA9QAAAIgDAAAAAA==&#10;" path="m,l,,,,16,r,l39,r,21l82,21r,22l106,43r,18l108,61r,22l120,83r,20l148,103r,24l154,127r,22l156,149r,22l178,171r,22l195,193r,17l211,210r,19l233,229r,20l235,249r,18l243,267r,19l257,286r,23l324,309r,19l370,328r,21l371,349r,20l377,369r,19l400,388r,20l403,408r,18l437,426r,23l446,449r,21l491,470r,l515,470r,l556,470r,l562,470r,l581,470r,l646,470r,l708,470r,61l739,531r,l746,531r,l819,531r,l1211,531r,e" filled="f" strokeweight="1.2pt">
                  <v:path arrowok="t" o:connecttype="custom" o:connectlocs="0,0;48745,0;118815,0;249816,64038;322932,131126;329025,186016;365584,253103;450887,314092;469166,387278;475259,454366;542283,521453;594074,588541;642818,640381;709842,698321;715935,759309;740307,814199;782959,872138;987076,942275;1127217,1000215;1130263,1064253;1148542,1125242;1218613,1183181;1227752,1244169;1331334,1299059;1358753,1369196;1495847,1433234;1568964,1433234;1693872,1433234;1712151,1433234;1770035,1433234;1968060,1433234;2156945,1433234;2251387,1619250;2272713,1619250;2495110,1619250;3689350,1619250" o:connectangles="0,0,0,0,0,0,0,0,0,0,0,0,0,0,0,0,0,0,0,0,0,0,0,0,0,0,0,0,0,0,0,0,0,0,0,0"/>
                </v:shape>
                <v:line id="Line 771" o:spid="_x0000_s1790" style="position:absolute;visibility:visible;mso-wrap-style:square" from="8191,5638" to="8191,5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EMocIAAADcAAAADwAAAGRycy9kb3ducmV2LnhtbESPzWrDMBCE74G+g9hCb4ncUpLYiRJK&#10;weBTID8PsFgby8RaGUn1z9tXgUKPw8x8w+yPk+3EQD60jhW8rzIQxLXTLTcKbtdyuQURIrLGzjEp&#10;mCnA8fCy2GOh3chnGi6xEQnCoUAFJsa+kDLUhiyGleuJk3d33mJM0jdSexwT3HbyI8vW0mLLacFg&#10;T9+G6sflxyqo6nguva14nvPylI+3zuRDqdTb6/S1AxFpiv/hv3alFWzWn/A8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vEMocIAAADcAAAADwAAAAAAAAAAAAAA&#10;AAChAgAAZHJzL2Rvd25yZXYueG1sUEsFBgAAAAAEAAQA+QAAAJADAAAAAA==&#10;" strokeweight="1.2pt"/>
                <v:line id="Line 772" o:spid="_x0000_s1791" style="position:absolute;visibility:visible;mso-wrap-style:square" from="8191,5638" to="8191,5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2pOsIAAADcAAAADwAAAGRycy9kb3ducmV2LnhtbESPzWrDMBCE74G+g9hCb4ncQpPYiRJK&#10;weBTID8PsFgby8RaGUn1z9tXgUKPw8x8w+yPk+3EQD60jhW8rzIQxLXTLTcKbtdyuQURIrLGzjEp&#10;mCnA8fCy2GOh3chnGi6xEQnCoUAFJsa+kDLUhiyGleuJk3d33mJM0jdSexwT3HbyI8vW0mLLacFg&#10;T9+G6sflxyqo6nguva14nvPylI+3zuRDqdTb6/S1AxFpiv/hv3alFWzWn/A8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b2pOsIAAADcAAAADwAAAAAAAAAAAAAA&#10;AAChAgAAZHJzL2Rvd25yZXYueG1sUEsFBgAAAAAEAAQA+QAAAJADAAAAAA==&#10;" strokeweight="1.2pt"/>
                <v:line id="Line 773" o:spid="_x0000_s1792" style="position:absolute;visibility:visible;mso-wrap-style:square" from="8191,5638" to="8896,5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83TcIAAADcAAAADwAAAGRycy9kb3ducmV2LnhtbESPzWrDMBCE74G+g9hCb4ncHJzYjRJK&#10;weBTIT8PsFgby9RaGUn1z9tHhUKOw8x8wxxOs+3FSD50jhW8bzIQxI3THbcKbtdqvQcRIrLG3jEp&#10;WCjA6fiyOmCp3cRnGi+xFQnCoUQFJsahlDI0hiyGjRuIk3d33mJM0rdSe5wS3PZym2W5tNhxWjA4&#10;0Jeh5ufyaxXUTTxX3ta8LEX1XUy33hRjpdTb6/z5ASLSHJ/h/3atFezyHP7OpCMgj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W83TcIAAADcAAAADwAAAAAAAAAAAAAA&#10;AAChAgAAZHJzL2Rvd25yZXYueG1sUEsFBgAAAAAEAAQA+QAAAJADAAAAAA==&#10;" strokeweight="1.2pt"/>
                <v:line id="Line 774" o:spid="_x0000_s1793" style="position:absolute;visibility:visible;mso-wrap-style:square" from="9290,5638" to="9385,5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OS1sIAAADcAAAADwAAAGRycy9kb3ducmV2LnhtbESPzWrDMBCE74W+g9hCb7XcHJzajWJC&#10;wOBTIWkeYLG2lom1MpLqn7evCoUeh5n5hjnUqx3FTD4MjhW8ZjkI4s7pgXsFt8/m5Q1EiMgaR8ek&#10;YKMA9fHx4YCVdgtfaL7GXiQIhwoVmBinSsrQGbIYMjcRJ+/LeYsxSd9L7XFJcDvKXZ4X0uLAacHg&#10;RGdD3f36bRW0Xbw03ra8bWXzUS630ZRzo9Tz03p6BxFpjf/hv3arFeyLPfyeSUdAH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iOS1sIAAADcAAAADwAAAAAAAAAAAAAA&#10;AAChAgAAZHJzL2Rvd25yZXYueG1sUEsFBgAAAAAEAAQA+QAAAJADAAAAAA==&#10;" strokeweight="1.2pt"/>
                <v:line id="Line 775" o:spid="_x0000_s1794" style="position:absolute;visibility:visible;mso-wrap-style:square" from="9385,5638" to="9385,62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wGpL4AAADcAAAADwAAAGRycy9kb3ducmV2LnhtbERPy4rCMBTdC/5DuII7TZ2FYztGkYFC&#10;VwM+PuDS3GmKzU1JYh9/P1kIszyc9/E82U4M5EPrWMFum4Egrp1uuVHwuJebA4gQkTV2jknBTAHO&#10;p+XiiIV2I19puMVGpBAOBSowMfaFlKE2ZDFsXU+cuF/nLcYEfSO1xzGF205+ZNleWmw5NRjs6dtQ&#10;/by9rIKqjtfS24rnOS9/8vHRmXwolVqvpssXiEhT/Be/3ZVW8LlPa9OZdATk6Q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PvAakvgAAANwAAAAPAAAAAAAAAAAAAAAAAKEC&#10;AABkcnMvZG93bnJldi54bWxQSwUGAAAAAAQABAD5AAAAjAMAAAAA&#10;" strokeweight="1.2pt"/>
                <v:line id="Line 776" o:spid="_x0000_s1795" style="position:absolute;visibility:visible;mso-wrap-style:square" from="9385,6648" to="9385,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CjP8IAAADcAAAADwAAAGRycy9kb3ducmV2LnhtbESPzWrDMBCE74G+g9hCb7GcHpLYjRJC&#10;weBTIT8PsFgby9RaGUn1z9tXhUKOw8x8wxxOs+3FSD50jhVsshwEceN0x62C+61a70GEiKyxd0wK&#10;FgpwOr6sDlhqN/GFxmtsRYJwKFGBiXEopQyNIYshcwNx8h7OW4xJ+lZqj1OC216+5/lWWuw4LRgc&#10;6NNQ8339sQrqJl4qb2telqL6KqZ7b4qxUurtdT5/gIg0x2f4v11rBbttAX9n0hGQx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PCjP8IAAADcAAAADwAAAAAAAAAAAAAA&#10;AAChAgAAZHJzL2Rvd25yZXYueG1sUEsFBgAAAAAEAAQA+QAAAJADAAAAAA==&#10;" strokeweight="1.2pt"/>
                <v:line id="Line 777" o:spid="_x0000_s1796" style="position:absolute;visibility:visible;mso-wrap-style:square" from="9385,6858" to="9385,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Ocf74AAADcAAAADwAAAGRycy9kb3ducmV2LnhtbERPy4rCMBTdC/5DuII7TZ2FTqtRZKDQ&#10;1YCOH3Bprk2xuSlJ7OPvJ4uBWR7O+3SZbCcG8qF1rGC3zUAQ10633Ch4/JSbTxAhImvsHJOCmQJc&#10;zsvFCQvtRr7RcI+NSCEcClRgYuwLKUNtyGLYup44cU/nLcYEfSO1xzGF205+ZNleWmw5NRjs6ctQ&#10;/bq/rYKqjrfS24rnOS+/8/HRmXwolVqvpusRRKQp/ov/3JVWcDik+elMOgLy/As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0E5x/vgAAANwAAAAPAAAAAAAAAAAAAAAAAKEC&#10;AABkcnMvZG93bnJldi54bWxQSwUGAAAAAAQABAD5AAAAjAMAAAAA&#10;" strokeweight="1.2pt"/>
                <v:line id="Line 778" o:spid="_x0000_s1797" style="position:absolute;visibility:visible;mso-wrap-style:square" from="9385,6858" to="9385,73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1855MIAAADcAAAADwAAAGRycy9kb3ducmV2LnhtbESPzWrDMBCE74W+g9hCbo2cHJrYiRJC&#10;weBTIT8PsFgby8RaGUn1z9tHgUKPw8x8w+yPk+3EQD60jhWslhkI4trplhsFt2v5uQURIrLGzjEp&#10;mCnA8fD+tsdCu5HPNFxiIxKEQ4EKTIx9IWWoDVkMS9cTJ+/uvMWYpG+k9jgmuO3kOsu+pMWW04LB&#10;nr4N1Y/Lr1VQ1fFcelvxPOflTz7eOpMPpVKLj+m0AxFpiv/hv3alFWw2K3idSUdAH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1855MIAAADcAAAADwAAAAAAAAAAAAAA&#10;AAChAgAAZHJzL2Rvd25yZXYueG1sUEsFBgAAAAAEAAQA+QAAAJADAAAAAA==&#10;" strokeweight="1.2pt"/>
                <v:line id="Line 779" o:spid="_x0000_s1798" style="position:absolute;visibility:visible;mso-wrap-style:square" from="9385,7715" to="9385,8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42nk8IAAADcAAAADwAAAGRycy9kb3ducmV2LnhtbESPzWrDMBCE74W+g9hCb7VcH5rajWJC&#10;wOBTIWkeYLG2lom1MpLqn7ePCoUeh5n5htnXqx3FTD4MjhW8ZjkI4s7pgXsF16/m5R1EiMgaR8ek&#10;YKMA9eHxYY+Vdgufab7EXiQIhwoVmBinSsrQGbIYMjcRJ+/beYsxSd9L7XFJcDvKIs/fpMWB04LB&#10;iU6Gutvlxypou3huvG1528rms1yuoynnRqnnp/X4ASLSGv/Df+1WK9jtCvg9k46APN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42nk8IAAADcAAAADwAAAAAAAAAAAAAA&#10;AAChAgAAZHJzL2Rvd25yZXYueG1sUEsFBgAAAAAEAAQA+QAAAJADAAAAAA==&#10;" strokeweight="1.2pt"/>
                <v:line id="Line 780" o:spid="_x0000_s1799" style="position:absolute;visibility:visible;mso-wrap-style:square" from="9385,8813" to="9385,88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ECCMIAAADcAAAADwAAAGRycy9kb3ducmV2LnhtbESPzWrDMBCE74G+g9hCb4ncFpLYiRJK&#10;weBTID8PsFgby8RaGUn1z9tXgUKPw8x8w+yPk+3EQD60jhW8rzIQxLXTLTcKbtdyuQURIrLGzjEp&#10;mCnA8fCy2GOh3chnGi6xEQnCoUAFJsa+kDLUhiyGleuJk3d33mJM0jdSexwT3HbyI8vW0mLLacFg&#10;T9+G6sflxyqo6nguva14nvPylI+3zuRDqdTb6/S1AxFpiv/hv3alFWw2n/A8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MECCMIAAADcAAAADwAAAAAAAAAAAAAA&#10;AAChAgAAZHJzL2Rvd25yZXYueG1sUEsFBgAAAAAEAAQA+QAAAJADAAAAAA==&#10;" strokeweight="1.2pt"/>
                <v:line id="Line 781" o:spid="_x0000_s1800" style="position:absolute;visibility:visible;mso-wrap-style:square" from="9385,8839" to="9505,88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iafMIAAADcAAAADwAAAGRycy9kb3ducmV2LnhtbESPzWrDMBCE74G+g9hCb4ncUpLYiRJK&#10;weBTID8PsFgby8RaGUn1z9tXgUKPw8x8w+yPk+3EQD60jhW8rzIQxLXTLTcKbtdyuQURIrLGzjEp&#10;mCnA8fCy2GOh3chnGi6xEQnCoUAFJsa+kDLUhiyGleuJk3d33mJM0jdSexwT3HbyI8vW0mLLacFg&#10;T9+G6sflxyqo6nguva14nvPylI+3zuRDqdTb6/S1AxFpiv/hv3alFWw2n/A8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yiafMIAAADcAAAADwAAAAAAAAAAAAAA&#10;AAChAgAAZHJzL2Rvd25yZXYueG1sUEsFBgAAAAAEAAQA+QAAAJADAAAAAA==&#10;" strokeweight="1.2pt"/>
                <v:line id="Line 782" o:spid="_x0000_s1801" style="position:absolute;visibility:visible;mso-wrap-style:square" from="9505,8839" to="9505,94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Q/58IAAADcAAAADwAAAGRycy9kb3ducmV2LnhtbESPzWrDMBCE74G+g9hCb4ncQpPYiRJK&#10;weBTID8PsFgby8RaGUn1z9tXgUKPw8x8w+yPk+3EQD60jhW8rzIQxLXTLTcKbtdyuQURIrLGzjEp&#10;mCnA8fCy2GOh3chnGi6xEQnCoUAFJsa+kDLUhiyGleuJk3d33mJM0jdSexwT3HbyI8vW0mLLacFg&#10;T9+G6sflxyqo6nguva14nvPylI+3zuRDqdTb6/S1AxFpiv/hv3alFWw2n/A8k46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GQ/58IAAADcAAAADwAAAAAAAAAAAAAA&#10;AAChAgAAZHJzL2Rvd25yZXYueG1sUEsFBgAAAAAEAAQA+QAAAJADAAAAAA==&#10;" strokeweight="1.2pt"/>
                <v:line id="Line 783" o:spid="_x0000_s1802" style="position:absolute;visibility:visible;mso-wrap-style:square" from="9505,9817" to="9505,103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LahkMIAAADcAAAADwAAAGRycy9kb3ducmV2LnhtbESPzWrDMBCE74W+g9hCb7XcHJzajWJC&#10;wOBTIWkeYLG2lom1MpLqn7evCoUeh5n5hjnUqx3FTD4MjhW8ZjkI4s7pgXsFt8/m5Q1EiMgaR8ek&#10;YKMA9fHx4YCVdgtfaL7GXiQIhwoVmBinSsrQGbIYMjcRJ+/LeYsxSd9L7XFJcDvKXZ4X0uLAacHg&#10;RGdD3f36bRW0Xbw03ra8bWXzUS630ZRzo9Tz03p6BxFpjf/hv3arFez3BfyeSUdAH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LahkMIAAADcAAAADwAAAAAAAAAAAAAA&#10;AAChAgAAZHJzL2Rvd25yZXYueG1sUEsFBgAAAAAEAAQA+QAAAJADAAAAAA==&#10;" strokeweight="1.2pt"/>
                <v:line id="Line 784" o:spid="_x0000_s1803" style="position:absolute;visibility:visible;mso-wrap-style:square" from="9505,10306" to="9505,103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EC8IAAADcAAAADwAAAGRycy9kb3ducmV2LnhtbESPzWrDMBCE74W+g9hCb43cHuLaiRJK&#10;wOBTIGkeYLE2lom1MpLin7evCoEch5n5htnuZ9uLkXzoHCv4XGUgiBunO24VXH6rj28QISJr7B2T&#10;goUC7HevL1sstZv4ROM5tiJBOJSowMQ4lFKGxpDFsHIDcfKuzluMSfpWao9TgttefmXZWlrsOC0Y&#10;HOhgqLmd71ZB3cRT5W3Ny1JUx2K69KYYK6Xe3+afDYhIc3yGH+1aK8jzHP7PpCMgd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oEC8IAAADcAAAADwAAAAAAAAAAAAAA&#10;AAChAgAAZHJzL2Rvd25yZXYueG1sUEsFBgAAAAAEAAQA+QAAAJADAAAAAA==&#10;" strokeweight="1.2pt"/>
                <v:line id="Line 785" o:spid="_x0000_s1804" style="position:absolute;visibility:visible;mso-wrap-style:square" from="9505,10306" to="9505,105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mWQeb4AAADcAAAADwAAAGRycy9kb3ducmV2LnhtbERPy4rCMBTdC/5DuII7TZ2FTqtRZKDQ&#10;1YCOH3Bprk2xuSlJ7OPvJ4uBWR7O+3SZbCcG8qF1rGC3zUAQ10633Ch4/JSbTxAhImvsHJOCmQJc&#10;zsvFCQvtRr7RcI+NSCEcClRgYuwLKUNtyGLYup44cU/nLcYEfSO1xzGF205+ZNleWmw5NRjs6ctQ&#10;/bq/rYKqjrfS24rnOS+/8/HRmXwolVqvpusRRKQp/ov/3JVWcDiktelMOgLy/As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KZZB5vgAAANwAAAAPAAAAAAAAAAAAAAAAAKEC&#10;AABkcnMvZG93bnJldi54bWxQSwUGAAAAAAQABAD5AAAAjAMAAAAA&#10;" strokeweight="1.2pt"/>
                <v:line id="Line 786" o:spid="_x0000_s1805" style="position:absolute;visibility:visible;mso-wrap-style:square" from="9505,10915" to="9505,116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k14sIAAADcAAAADwAAAGRycy9kb3ducmV2LnhtbESPzWrDMBCE74W+g9hCbo2cHprajWJC&#10;weBTwWkeYLE2lqm1MpLqn7evAoEch5n5hjmUix3ERD70jhXsthkI4tbpnjsFl5/q9QNEiMgaB8ek&#10;YKUA5fH56YCFdjM3NJ1jJxKEQ4EKTIxjIWVoDVkMWzcSJ+/qvMWYpO+k9jgnuB3kW5a9S4s9pwWD&#10;I30Zan/Pf1ZB3cam8rbmdc2r73y+DCafKqU2L8vpE0SkJT7C93atFez3OdzOpCMgj/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Sk14sIAAADcAAAADwAAAAAAAAAAAAAA&#10;AAChAgAAZHJzL2Rvd25yZXYueG1sUEsFBgAAAAAEAAQA+QAAAJADAAAAAA==&#10;" strokeweight="1.2pt"/>
                <v:line id="Line 787" o:spid="_x0000_s1806" style="position:absolute;visibility:visible;mso-wrap-style:square" from="9505,11982" to="9505,127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bsWL4AAADcAAAADwAAAGRycy9kb3ducmV2LnhtbERPy4rCMBTdC/5DuII7TZ2FY6tRZKDQ&#10;1YCOH3Bprk2xuSlJ7OPvJ4uBWR7O+3SZbCcG8qF1rGC3zUAQ10633Ch4/JSbA4gQkTV2jknBTAEu&#10;5+XihIV2I99ouMdGpBAOBSowMfaFlKE2ZDFsXU+cuKfzFmOCvpHa45jCbSc/smwvLbacGgz29GWo&#10;ft3fVkFVx1vpbcXznJff+fjoTD6USq1X0/UIItIU/8V/7kor+Dyk+elMOgLy/As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BxuxYvgAAANwAAAAPAAAAAAAAAAAAAAAAAKEC&#10;AABkcnMvZG93bnJldi54bWxQSwUGAAAAAAQABAD5AAAAjAMAAAAA&#10;" strokeweight="1.2pt"/>
                <v:line id="Line 788" o:spid="_x0000_s1807" style="position:absolute;visibility:visible;mso-wrap-style:square" from="9836,12776" to="10445,127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pJw8IAAADcAAAADwAAAGRycy9kb3ducmV2LnhtbESPzWrDMBCE74W+g9hCbo2cHJrYiRJC&#10;weBTIT8PsFgby8RaGUn1z9tHgUKPw8x8w+yPk+3EQD60jhWslhkI4trplhsFt2v5uQURIrLGzjEp&#10;mCnA8fD+tsdCu5HPNFxiIxKEQ4EKTIx9IWWoDVkMS9cTJ+/uvMWYpG+k9jgmuO3kOsu+pMWW04LB&#10;nr4N1Y/Lr1VQ1fFcelvxPOflTz7eOpMPpVKLj+m0AxFpiv/hv3alFWy2K3idSUdAH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opJw8IAAADcAAAADwAAAAAAAAAAAAAA&#10;AAChAgAAZHJzL2Rvd25yZXYueG1sUEsFBgAAAAAEAAQA+QAAAJADAAAAAA==&#10;" strokeweight="1.2pt"/>
                <v:line id="Line 789" o:spid="_x0000_s1808" style="position:absolute;visibility:visible;mso-wrap-style:square" from="10445,12776" to="10445,128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jXtMIAAADcAAAADwAAAGRycy9kb3ducmV2LnhtbESPzWrDMBCE74G+g9hCboncHJrYiRJC&#10;weBTIT8PsFgby8RaGUn1z9tXgUKPw8x8wxxOk+3EQD60jhV8rDMQxLXTLTcK7rdytQMRIrLGzjEp&#10;mCnA6fi2OGCh3cgXGq6xEQnCoUAFJsa+kDLUhiyGteuJk/dw3mJM0jdSexwT3HZyk2Wf0mLLacFg&#10;T1+G6uf1xyqo6ngpva14nvPyOx/vncmHUqnl+3Teg4g0xf/wX7vSCra7DbzOpCMgj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ljXtMIAAADcAAAADwAAAAAAAAAAAAAA&#10;AAChAgAAZHJzL2Rvd25yZXYueG1sUEsFBgAAAAAEAAQA+QAAAJADAAAAAA==&#10;" strokeweight="1.2pt"/>
                <v:line id="Line 790" o:spid="_x0000_s1809" style="position:absolute;visibility:visible;mso-wrap-style:square" from="10445,13233" to="10445,139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RyL8IAAADcAAAADwAAAGRycy9kb3ducmV2LnhtbESPzWrDMBCE74W+g9hCb42cFtLYiWxK&#10;weBTIWkeYLE2lom1MpLqn7evCoUch5n5hjlWix3ERD70jhVsNxkI4tbpnjsFl+/6ZQ8iRGSNg2NS&#10;sFKAqnx8OGKh3cwnms6xEwnCoUAFJsaxkDK0hiyGjRuJk3d13mJM0ndSe5wT3A7yNct20mLPacHg&#10;SJ+G2tv5xypo2niqvW14XfP6K58vg8mnWqnnp+XjACLSEu/h/3ajFbzv3+DvTDoCsv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RRyL8IAAADcAAAADwAAAAAAAAAAAAAA&#10;AAChAgAAZHJzL2Rvd25yZXYueG1sUEsFBgAAAAAEAAQA+QAAAJADAAAAAA==&#10;" strokeweight="1.2pt"/>
                <v:line id="Line 791" o:spid="_x0000_s1810" style="position:absolute;visibility:visible;mso-wrap-style:square" from="10725,14084" to="11087,140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3qW8IAAADcAAAADwAAAGRycy9kb3ducmV2LnhtbESPzWrDMBCE74W+g9hCb42cUtLYiWxK&#10;weBTIWkeYLE2lom1MpLqn7evCoUch5n5hjlWix3ERD70jhVsNxkI4tbpnjsFl+/6ZQ8iRGSNg2NS&#10;sFKAqnx8OGKh3cwnms6xEwnCoUAFJsaxkDK0hiyGjRuJk3d13mJM0ndSe5wT3A7yNct20mLPacHg&#10;SJ+G2tv5xypo2niqvW14XfP6K58vg8mnWqnnp+XjACLSEu/h/3ajFbzv3+DvTDoCsv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v3qW8IAAADcAAAADwAAAAAAAAAAAAAA&#10;AAChAgAAZHJzL2Rvd25yZXYueG1sUEsFBgAAAAAEAAQA+QAAAJADAAAAAA==&#10;" strokeweight="1.2pt"/>
                <v:line id="Line 792" o:spid="_x0000_s1811" style="position:absolute;visibility:visible;mso-wrap-style:square" from="11087,14084" to="11087,144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FPwMIAAADcAAAADwAAAGRycy9kb3ducmV2LnhtbESPzWrDMBCE74W+g9hCb42cQtPYiWxK&#10;weBTIWkeYLE2lom1MpLqn7evCoUch5n5hjlWix3ERD70jhVsNxkI4tbpnjsFl+/6ZQ8iRGSNg2NS&#10;sFKAqnx8OGKh3cwnms6xEwnCoUAFJsaxkDK0hiyGjRuJk3d13mJM0ndSe5wT3A7yNct20mLPacHg&#10;SJ+G2tv5xypo2niqvW14XfP6K58vg8mnWqnnp+XjACLSEu/h/3ajFbzv3+DvTDoCsv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bFPwMIAAADcAAAADwAAAAAAAAAAAAAA&#10;AAChAgAAZHJzL2Rvd25yZXYueG1sUEsFBgAAAAAEAAQA+QAAAJADAAAAAA==&#10;" strokeweight="1.2pt"/>
                <v:line id="Line 793" o:spid="_x0000_s1812" style="position:absolute;visibility:visible;mso-wrap-style:square" from="11087,14814" to="11087,155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WPRt8IAAADcAAAADwAAAGRycy9kb3ducmV2LnhtbESPzWrDMBCE74W+g9hCb7XcHNzYjWJC&#10;wOBTIWkeYLG2lom1MpLqn7evCoUeh5n5hjnUqx3FTD4MjhW8ZjkI4s7pgXsFt8/mZQ8iRGSNo2NS&#10;sFGA+vj4cMBKu4UvNF9jLxKEQ4UKTIxTJWXoDFkMmZuIk/flvMWYpO+l9rgkuB3lLs8LaXHgtGBw&#10;orOh7n79tgraLl4ab1vetrL5KJfbaMq5Uer5aT29g4i0xv/wX7vVCt72BfyeSUdAH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WPRt8IAAADcAAAADwAAAAAAAAAAAAAA&#10;AAChAgAAZHJzL2Rvd25yZXYueG1sUEsFBgAAAAAEAAQA+QAAAJADAAAAAA==&#10;" strokeweight="1.2pt"/>
                <v:line id="Line 794" o:spid="_x0000_s1813" style="position:absolute;visibility:visible;mso-wrap-style:square" from="11391,15608" to="12122,156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90LMIAAADcAAAADwAAAGRycy9kb3ducmV2LnhtbESPzWrDMBCE74W+g9hCb7XcHJrYjWJC&#10;wOBTIW4eYLG2lom1MpLqn7evCoUeh5n5hjlWqx3FTD4MjhW8ZjkI4s7pgXsFt8/65QAiRGSNo2NS&#10;sFGA6vT4cMRSu4WvNLexFwnCoUQFJsaplDJ0hiyGzE3Eyfty3mJM0vdSe1wS3I5yl+dv0uLAacHg&#10;RBdD3b39tgqaLl5rbxvetqL+KJbbaIq5Vur5aT2/g4i0xv/wX7vRCvaHPfyeSUdAnn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i90LMIAAADcAAAADwAAAAAAAAAAAAAA&#10;AAChAgAAZHJzL2Rvd25yZXYueG1sUEsFBgAAAAAEAAQA+QAAAJADAAAAAA==&#10;" strokeweight="1.2pt"/>
                <v:line id="Line 795" o:spid="_x0000_s1814" style="position:absolute;visibility:visible;mso-wrap-style:square" from="12458,15608" to="12547,156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DgXr4AAADcAAAADwAAAGRycy9kb3ducmV2LnhtbERPy4rCMBTdC/5DuII7TZ2FY6tRZKDQ&#10;1YCOH3Bprk2xuSlJ7OPvJ4uBWR7O+3SZbCcG8qF1rGC3zUAQ10633Ch4/JSbA4gQkTV2jknBTAEu&#10;5+XihIV2I99ouMdGpBAOBSowMfaFlKE2ZDFsXU+cuKfzFmOCvpHa45jCbSc/smwvLbacGgz29GWo&#10;ft3fVkFVx1vpbcXznJff+fjoTD6USq1X0/UIItIU/8V/7kor+DyktelMOgLy/As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sOBevgAAANwAAAAPAAAAAAAAAAAAAAAAAKEC&#10;AABkcnMvZG93bnJldi54bWxQSwUGAAAAAAQABAD5AAAAjAMAAAAA&#10;" strokeweight="1.2pt"/>
                <v:line id="Line 796" o:spid="_x0000_s1815" style="position:absolute;visibility:visible;mso-wrap-style:square" from="12547,15608" to="12547,162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xFxcIAAADcAAAADwAAAGRycy9kb3ducmV2LnhtbESPzWrDMBCE74W+g9hCbo2cHtrYjWJC&#10;weBTwWkeYLE2lqm1MpLqn7evAoEch5n5hjmUix3ERD70jhXsthkI4tbpnjsFl5/qdQ8iRGSNg2NS&#10;sFKA8vj8dMBCu5kbms6xEwnCoUAFJsaxkDK0hiyGrRuJk3d13mJM0ndSe5wT3A7yLcvepcWe04LB&#10;kb4Mtb/nP6ugbmNTeVvzuubVdz5fBpNPlVKbl+X0CSLSEh/he7vWCj72OdzOpCMgj/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PxFxcIAAADcAAAADwAAAAAAAAAAAAAA&#10;AAChAgAAZHJzL2Rvd25yZXYueG1sUEsFBgAAAAAEAAQA+QAAAJADAAAAAA==&#10;" strokeweight="1.2pt"/>
                <v:line id="Line 797" o:spid="_x0000_s1816" style="position:absolute;visibility:visible;mso-wrap-style:square" from="12547,16617" to="12547,166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B96hb4AAADcAAAADwAAAGRycy9kb3ducmV2LnhtbERPy4rCMBTdC/MP4Q6403RczNhqlEEo&#10;dDXg4wMuzbUpNjcliX38vVkIszyc9/442U4M5EPrWMHXOgNBXDvdcqPgdi1XWxAhImvsHJOCmQIc&#10;Dx+LPRbajXym4RIbkUI4FKjAxNgXUobakMWwdj1x4u7OW4wJ+kZqj2MKt53cZNm3tNhyajDY08lQ&#10;/bg8rYKqjufS24rnOS//8vHWmXwolVp+Tr87EJGm+C9+uyut4CdP89OZdATk4QU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EH3qFvgAAANwAAAAPAAAAAAAAAAAAAAAAAKEC&#10;AABkcnMvZG93bnJldi54bWxQSwUGAAAAAAQABAD5AAAAjAMAAAAA&#10;" strokeweight="1.2pt"/>
                <v:line id="Line 798" o:spid="_x0000_s1817" style="position:absolute;visibility:visible;mso-wrap-style:square" from="12547,16617" to="12547,173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1PfHsIAAADcAAAADwAAAGRycy9kb3ducmV2LnhtbESPzWrDMBCE74G+g9hAb4mcHprYjRJC&#10;weBTIT8PsFgby9RaGUn1z9tXgUCOw8x8w+yPk+3EQD60jhVs1hkI4trplhsFt2u52oEIEVlj55gU&#10;zBTgeHhb7LHQbuQzDZfYiAThUKACE2NfSBlqQxbD2vXEybs7bzEm6RupPY4Jbjv5kWWf0mLLacFg&#10;T9+G6t/Ln1VQ1fFcelvxPOflTz7eOpMPpVLvy+n0BSLSFF/hZ7vSCrb5Bh5n0hGQh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1PfHsIAAADcAAAADwAAAAAAAAAAAAAA&#10;AAChAgAAZHJzL2Rvd25yZXYueG1sUEsFBgAAAAAEAAQA+QAAAJADAAAAAA==&#10;" strokeweight="1.2pt"/>
                <v:line id="Line 799" o:spid="_x0000_s1818" style="position:absolute;visibility:visible;mso-wrap-style:square" from="12547,17710" to="12547,178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4FBacIAAADcAAAADwAAAGRycy9kb3ducmV2LnhtbESPzWrDMBCE74G+g9hCb7GcHJrYjRJC&#10;weBTIT8PsFgby9RaGUn1z9tXhUKOw8x8wxxOs+3FSD50jhVsshwEceN0x62C+61a70GEiKyxd0wK&#10;FgpwOr6sDlhqN/GFxmtsRYJwKFGBiXEopQyNIYshcwNx8h7OW4xJ+lZqj1OC215u8/xdWuw4LRgc&#10;6NNQ8339sQrqJl4qb2telqL6KqZ7b4qxUurtdT5/gIg0x2f4v11rBbtiC39n0hGQx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4FBacIAAADcAAAADwAAAAAAAAAAAAAA&#10;AAChAgAAZHJzL2Rvd25yZXYueG1sUEsFBgAAAAAEAAQA+QAAAJADAAAAAA==&#10;" strokeweight="1.2pt"/>
                <v:line id="Line 800" o:spid="_x0000_s1819" style="position:absolute;visibility:visible;mso-wrap-style:square" from="12547,17837" to="12579,178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3k8sIAAADcAAAADwAAAGRycy9kb3ducmV2LnhtbESPzWrDMBCE74G+g9hCb4mcFJLYjRJK&#10;wOBTIT8PsFhby8RaGUn1z9tXhUKOw8x8wxxOk+3EQD60jhWsVxkI4trplhsF91u53IMIEVlj55gU&#10;zBTgdHxZHLDQbuQLDdfYiAThUKACE2NfSBlqQxbDyvXEyft23mJM0jdSexwT3HZyk2VbabHltGCw&#10;p7Oh+nH9sQqqOl5Kbyue57z8ysd7Z/KhVOrtdfr8ABFpis/wf7vSCnb5O/ydSUdAHn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M3k8sIAAADcAAAADwAAAAAAAAAAAAAA&#10;AAChAgAAZHJzL2Rvd25yZXYueG1sUEsFBgAAAAAEAAQA+QAAAJADAAAAAA==&#10;" strokeweight="1.2pt"/>
                <v:line id="Line 801" o:spid="_x0000_s1820" style="position:absolute;visibility:visible;mso-wrap-style:square" from="12579,17837" to="12579,184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R8hsIAAADcAAAADwAAAGRycy9kb3ducmV2LnhtbESPzWrDMBCE74G+g9hCb4mcUJLYjRJK&#10;wOBTIT8PsFhby8RaGUn1z9tXhUKOw8x8wxxOk+3EQD60jhWsVxkI4trplhsF91u53IMIEVlj55gU&#10;zBTgdHxZHLDQbuQLDdfYiAThUKACE2NfSBlqQxbDyvXEyft23mJM0jdSexwT3HZyk2VbabHltGCw&#10;p7Oh+nH9sQqqOl5Kbyue57z8ysd7Z/KhVOrtdfr8ABFpis/wf7vSCnb5O/ydSUdAHn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R8hsIAAADcAAAADwAAAAAAAAAAAAAA&#10;AAChAgAAZHJzL2Rvd25yZXYueG1sUEsFBgAAAAAEAAQA+QAAAJADAAAAAA==&#10;" strokeweight="1.2pt"/>
                <v:line id="Line 802" o:spid="_x0000_s1821" style="position:absolute;visibility:visible;mso-wrap-style:square" from="12579,18808" to="12579,194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jZHcIAAADcAAAADwAAAGRycy9kb3ducmV2LnhtbESPzWrDMBCE74G+g9hCb4mcQJPYjRJK&#10;wOBTIT8PsFhby8RaGUn1z9tXhUKOw8x8wxxOk+3EQD60jhWsVxkI4trplhsF91u53IMIEVlj55gU&#10;zBTgdHxZHLDQbuQLDdfYiAThUKACE2NfSBlqQxbDyvXEyft23mJM0jdSexwT3HZyk2VbabHltGCw&#10;p7Oh+nH9sQqqOl5Kbyue57z8ysd7Z/KhVOrtdfr8ABFpis/wf7vSCnb5O/ydSUdAHn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GjZHcIAAADcAAAADwAAAAAAAAAAAAAA&#10;AAChAgAAZHJzL2Rvd25yZXYueG1sUEsFBgAAAAAEAAQA+QAAAJADAAAAAA==&#10;" strokeweight="1.2pt"/>
                <v:line id="Line 803" o:spid="_x0000_s1822" style="position:absolute;visibility:visible;mso-wrap-style:square" from="12579,19450" to="12642,194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pHasIAAADcAAAADwAAAGRycy9kb3ducmV2LnhtbESPzWrDMBCE74G+g9hCb7GcHpLYjRJC&#10;weBTIT8PsFgby9RaGUn1z9tXhUKOw8x8wxxOs+3FSD50jhVsshwEceN0x62C+61a70GEiKyxd0wK&#10;FgpwOr6sDlhqN/GFxmtsRYJwKFGBiXEopQyNIYshcwNx8h7OW4xJ+lZqj1OC216+5/lWWuw4LRgc&#10;6NNQ8339sQrqJl4qb2telqL6KqZ7b4qxUurtdT5/gIg0x2f4v11rBbtiC39n0hGQx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LpHasIAAADcAAAADwAAAAAAAAAAAAAA&#10;AAChAgAAZHJzL2Rvd25yZXYueG1sUEsFBgAAAAAEAAQA+QAAAJADAAAAAA==&#10;" strokeweight="1.2pt"/>
                <v:line id="Line 804" o:spid="_x0000_s1823" style="position:absolute;visibility:visible;mso-wrap-style:square" from="12731,19723" to="12731,204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i8cIAAADcAAAADwAAAGRycy9kb3ducmV2LnhtbESPzWrDMBCE74W+g9hCbo2cHprajWJC&#10;weBTwWkeYLE2lqm1MpLqn7evAoEch5n5hjmUix3ERD70jhXsthkI4tbpnjsFl5/q9QNEiMgaB8ek&#10;YKUA5fH56YCFdjM3NJ1jJxKEQ4EKTIxjIWVoDVkMWzcSJ+/qvMWYpO+k9jgnuB3kW5a9S4s9pwWD&#10;I30Zan/Pf1ZB3cam8rbmdc2r73y+DCafKqU2L8vpE0SkJT7C93atFezzPdzOpCMgj/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bi8cIAAADcAAAADwAAAAAAAAAAAAAA&#10;AAChAgAAZHJzL2Rvd25yZXYueG1sUEsFBgAAAAAEAAQA+QAAAJADAAAAAA==&#10;" strokeweight="1.2pt"/>
                <v:line id="Line 805" o:spid="_x0000_s1824" style="position:absolute;visibility:visible;mso-wrap-style:square" from="13004,20548" to="13741,205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ml2g74AAADcAAAADwAAAGRycy9kb3ducmV2LnhtbERPy4rCMBTdC/MP4Q6403RczNhqlEEo&#10;dDXg4wMuzbUpNjcliX38vVkIszyc9/442U4M5EPrWMHXOgNBXDvdcqPgdi1XWxAhImvsHJOCmQIc&#10;Dx+LPRbajXym4RIbkUI4FKjAxNgXUobakMWwdj1x4u7OW4wJ+kZqj2MKt53cZNm3tNhyajDY08lQ&#10;/bg8rYKqjufS24rnOS//8vHWmXwolVp+Tr87EJGm+C9+uyut4CdPa9OZdATk4QU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6aXaDvgAAANwAAAAPAAAAAAAAAAAAAAAAAKEC&#10;AABkcnMvZG93bnJldi54bWxQSwUGAAAAAAQABAD5AAAAjAMAAAAA&#10;" strokeweight="1.2pt"/>
                <v:line id="Line 806" o:spid="_x0000_s1825" style="position:absolute;visibility:visible;mso-wrap-style:square" from="14103,20548" to="14833,205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XTGMIAAADcAAAADwAAAGRycy9kb3ducmV2LnhtbESPzWrDMBCE74W+g9hCb7XcHJrKiRJK&#10;wOBTIWkeYLE2lqm1MpLqn7evCoUch5n5htkfFzeIiULsPWt4LUoQxK03PXcarl/1yzuImJANDp5J&#10;w0oRjofHhz1Wxs98pumSOpEhHCvUYFMaKylja8lhLPxInL2bDw5TlqGTJuCc4W6Qm7J8kw57zgsW&#10;RzpZar8vP05D06ZzHVzD66rqTzVfB6umWuvnp+VjByLRku7h/3ZjNGyVgr8z+QjIw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SXTGMIAAADcAAAADwAAAAAAAAAAAAAA&#10;AAChAgAAZHJzL2Rvd25yZXYueG1sUEsFBgAAAAAEAAQA+QAAAJADAAAAAA==&#10;" strokeweight="1.2pt"/>
                <v:line id="Line 807" o:spid="_x0000_s1826" style="position:absolute;visibility:visible;mso-wrap-style:square" from="14865,20885" to="14865,216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F7VL4AAADcAAAADwAAAGRycy9kb3ducmV2LnhtbERPy4rCMBTdC/5DuAPubDouxFajDAOF&#10;rgZ0/IBLc22KzU1JYh9/bxYDszyc9+ky216M5EPnWMFnloMgbpzuuFVw/622BxAhImvsHZOChQJc&#10;zuvVCUvtJr7SeIutSCEcSlRgYhxKKUNjyGLI3ECcuIfzFmOCvpXa45TCbS93eb6XFjtODQYH+jbU&#10;PG8vq6Bu4rXytuZlKaqfYrr3phgrpTYf89cRRKQ5/ov/3LVWcMjT/HQmHQF5fg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aoXtUvgAAANwAAAAPAAAAAAAAAAAAAAAAAKEC&#10;AABkcnMvZG93bnJldi54bWxQSwUGAAAAAAQABAD5AAAAjAMAAAAA&#10;" strokeweight="1.2pt"/>
                <v:line id="Line 808" o:spid="_x0000_s1827" style="position:absolute;visibility:visible;mso-wrap-style:square" from="14865,21983" to="14865,225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3ez8EAAADcAAAADwAAAGRycy9kb3ducmV2LnhtbESP3YrCMBSE7xd8h3CEvVtTvRBbjSJC&#10;oVcLuj7AoTk2xeakJLE/b78RFvZymJlvmMNpsp0YyIfWsYL1KgNBXDvdcqPg/lN+7UCEiKyxc0wK&#10;ZgpwOi4+DlhoN/KVhltsRIJwKFCBibEvpAy1IYth5Xri5D2ctxiT9I3UHscEt53cZNlWWmw5LRjs&#10;6WKoft5eVkFVx2vpbcXznJff+XjvTD6USn0up/MeRKQp/of/2pVWsMvW8D6TjoA8/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17d7PwQAAANwAAAAPAAAAAAAAAAAAAAAA&#10;AKECAABkcnMvZG93bnJldi54bWxQSwUGAAAAAAQABAD5AAAAjwMAAAAA&#10;" strokeweight="1.2pt"/>
                <v:line id="Line 809" o:spid="_x0000_s1828" style="position:absolute;visibility:visible;mso-wrap-style:square" from="14865,22561" to="15017,225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9AuMEAAADcAAAADwAAAGRycy9kb3ducmV2LnhtbESPzWrDMBCE74G+g9hCboncHErsRgkh&#10;YPApkJ8HWKyNZWqtjKT65+2jQiDHYWa+YXaHyXZiIB9axwq+1hkI4trplhsF91u52oIIEVlj55gU&#10;zBTgsP9Y7LDQbuQLDdfYiAThUKACE2NfSBlqQxbD2vXEyXs4bzEm6RupPY4Jbju5ybJvabHltGCw&#10;p5Oh+vf6ZxVUdbyU3lY8z3l5zsd7Z/KhVGr5OR1/QESa4jv8aldawTbbwP+ZdATk/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FP0C4wQAAANwAAAAPAAAAAAAAAAAAAAAA&#10;AKECAABkcnMvZG93bnJldi54bWxQSwUGAAAAAAQABAD5AAAAjwMAAAAA&#10;" strokeweight="1.2pt"/>
                <v:line id="Line 810" o:spid="_x0000_s1829" style="position:absolute;visibility:visible;mso-wrap-style:square" from="15386,22561" to="16116,225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PlI8IAAADcAAAADwAAAGRycy9kb3ducmV2LnhtbESPzWrDMBCE74W+g9hCbo2cFkrsRjGh&#10;YPCp4DQPsFgby9RaGUn1z9tXgUCOw8x8wxzKxQ5iIh96xwp22wwEcet0z52Cy0/1ugcRIrLGwTEp&#10;WClAeXx+OmCh3cwNTefYiQThUKACE+NYSBlaQxbD1o3Eybs6bzEm6TupPc4Jbgf5lmUf0mLPacHg&#10;SF+G2t/zn1VQt7GpvK15XfPqO58vg8mnSqnNy3L6BBFpiY/wvV1rBfvsHW5n0hGQx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nPlI8IAAADcAAAADwAAAAAAAAAAAAAA&#10;AAChAgAAZHJzL2Rvd25yZXYueG1sUEsFBgAAAAAEAAQA+QAAAJADAAAAAA==&#10;" strokeweight="1.2pt"/>
                <v:line id="Line 811" o:spid="_x0000_s1830" style="position:absolute;visibility:visible;mso-wrap-style:square" from="16478,22561" to="17030,225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Zp9V8IAAADcAAAADwAAAGRycy9kb3ducmV2LnhtbESPzWrDMBCE74W+g9hCbo2cUkrsRjGh&#10;YPCp4DQPsFgby9RaGUn1z9tXgUCOw8x8wxzKxQ5iIh96xwp22wwEcet0z52Cy0/1ugcRIrLGwTEp&#10;WClAeXx+OmCh3cwNTefYiQThUKACE+NYSBlaQxbD1o3Eybs6bzEm6TupPc4Jbgf5lmUf0mLPacHg&#10;SF+G2t/zn1VQt7GpvK15XfPqO58vg8mnSqnNy3L6BBFpiY/wvV1rBfvsHW5n0hGQx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Zp9V8IAAADcAAAADwAAAAAAAAAAAAAA&#10;AAChAgAAZHJzL2Rvd25yZXYueG1sUEsFBgAAAAAEAAQA+QAAAJADAAAAAA==&#10;" strokeweight="1.2pt"/>
                <v:line id="Line 812" o:spid="_x0000_s1831" style="position:absolute;visibility:visible;mso-wrap-style:square" from="17030,22561" to="17030,227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bYzMIAAADcAAAADwAAAGRycy9kb3ducmV2LnhtbESPzWrDMBCE74W+g9hCbo2cQkvsRjGh&#10;YPCp4DQPsFgby9RaGUn1z9tXgUCOw8x8wxzKxQ5iIh96xwp22wwEcet0z52Cy0/1ugcRIrLGwTEp&#10;WClAeXx+OmCh3cwNTefYiQThUKACE+NYSBlaQxbD1o3Eybs6bzEm6TupPc4Jbgf5lmUf0mLPacHg&#10;SF+G2t/zn1VQt7GpvK15XfPqO58vg8mnSqnNy3L6BBFpiY/wvV1rBfvsHW5n0hGQx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tbYzMIAAADcAAAADwAAAAAAAAAAAAAA&#10;AAChAgAAZHJzL2Rvd25yZXYueG1sUEsFBgAAAAAEAAQA+QAAAJADAAAAAA==&#10;" strokeweight="1.2pt"/>
                <v:line id="Line 813" o:spid="_x0000_s1832" style="position:absolute;visibility:visible;mso-wrap-style:square" from="17030,23107" to="17030,238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RGu8EAAADcAAAADwAAAGRycy9kb3ducmV2LnhtbESP3YrCMBSE7xd8h3CEvVtT90JsNYoI&#10;hV4Juj7AoTk2xeakJLE/b78RFvZymJlvmP1xsp0YyIfWsYL1KgNBXDvdcqPg/lN+bUGEiKyxc0wK&#10;ZgpwPCw+9lhoN/KVhltsRIJwKFCBibEvpAy1IYth5Xri5D2ctxiT9I3UHscEt538zrKNtNhyWjDY&#10;09lQ/by9rIKqjtfS24rnOS8v+XjvTD6USn0up9MORKQp/of/2pVWsM028D6TjoA8/A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6BEa7wQAAANwAAAAPAAAAAAAAAAAAAAAA&#10;AKECAABkcnMvZG93bnJldi54bWxQSwUGAAAAAAQABAD5AAAAjwMAAAAA&#10;" strokeweight="1.2pt"/>
                <v:line id="Line 814" o:spid="_x0000_s1833" style="position:absolute;visibility:visible;mso-wrap-style:square" from="17119,24117" to="17456,241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jjIMIAAADcAAAADwAAAGRycy9kb3ducmV2LnhtbESPzWrDMBCE74W+g9hCbo2cHtrYjWJC&#10;weBTwWkeYLE2lqm1MpLqn7evAoEch5n5hjmUix3ERD70jhXsthkI4tbpnjsFl5/qdQ8iRGSNg2NS&#10;sFKA8vj8dMBCu5kbms6xEwnCoUAFJsaxkDK0hiyGrRuJk3d13mJM0ndSe5wT3A7yLcvepcWe04LB&#10;kb4Mtb/nP6ugbmNTeVvzuubVdz5fBpNPlVKbl+X0CSLSEh/he7vWCvbZB9zOpCMgj/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UjjIMIAAADcAAAADwAAAAAAAAAAAAAA&#10;AAChAgAAZHJzL2Rvd25yZXYueG1sUEsFBgAAAAAEAAQA+QAAAJADAAAAAA==&#10;" strokeweight="1.2pt"/>
                <v:line id="Line 815" o:spid="_x0000_s1834" style="position:absolute;visibility:visible;mso-wrap-style:square" from="17456,24117" to="17456,245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d3Ur4AAADcAAAADwAAAGRycy9kb3ducmV2LnhtbERPy4rCMBTdC/5DuAPubDouxFajDAOF&#10;rgZ0/IBLc22KzU1JYh9/bxYDszyc9+ky216M5EPnWMFnloMgbpzuuFVw/622BxAhImvsHZOChQJc&#10;zuvVCUvtJr7SeIutSCEcSlRgYhxKKUNjyGLI3ECcuIfzFmOCvpXa45TCbS93eb6XFjtODQYH+jbU&#10;PG8vq6Bu4rXytuZlKaqfYrr3phgrpTYf89cRRKQ5/ov/3LVWcMjT2nQmHQF5fg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k13dSvgAAANwAAAAPAAAAAAAAAAAAAAAAAKEC&#10;AABkcnMvZG93bnJldi54bWxQSwUGAAAAAAQABAD5AAAAjAMAAAAA&#10;" strokeweight="1.2pt"/>
                <v:line id="Line 816" o:spid="_x0000_s1835" style="position:absolute;visibility:visible;mso-wrap-style:square" from="17456,24879" to="17456,256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5vSycEAAADcAAAADwAAAGRycy9kb3ducmV2LnhtbESP3YrCMBSE7xd8h3AE79ZULxbbNYoI&#10;hV4Juj7AoTnbFJuTksT+vL1ZEPZymJlvmP1xsp0YyIfWsYLNOgNBXDvdcqPg/lN+7kCEiKyxc0wK&#10;ZgpwPCw+9lhoN/KVhltsRIJwKFCBibEvpAy1IYth7Xri5P06bzEm6RupPY4Jbju5zbIvabHltGCw&#10;p7Oh+nF7WgVVHa+ltxXPc15e8vHemXwolVotp9M3iEhT/A+/25VWsMty+DuTjoA8v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Lm9LJwQAAANwAAAAPAAAAAAAAAAAAAAAA&#10;AKECAABkcnMvZG93bnJldi54bWxQSwUGAAAAAAQABAD5AAAAjwMAAAAA&#10;" strokeweight="1.2pt"/>
                <v:line id="Line 817" o:spid="_x0000_s1836" style="position:absolute;visibility:visible;mso-wrap-style:square" from="17729,25698" to="18459,256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3jtib4AAADcAAAADwAAAGRycy9kb3ducmV2LnhtbERPy4rCMBTdD/gP4QqzG1NdDLYaRYRC&#10;V4KOH3Bprk2xuSlJ7OPvzUKY5eG898fJdmIgH1rHCtarDARx7XTLjYL7X/mzBREissbOMSmYKcDx&#10;sPjaY6HdyFcabrERKYRDgQpMjH0hZagNWQwr1xMn7uG8xZigb6T2OKZw28lNlv1Kiy2nBoM9nQ3V&#10;z9vLKqjqeC29rXie8/KSj/fO5EOp1PdyOu1ARJriv/jjrrSC7TrNT2fSEZCHN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feO2JvgAAANwAAAAPAAAAAAAAAAAAAAAAAKEC&#10;AABkcnMvZG93bnJldi54bWxQSwUGAAAAAAQABAD5AAAAjAMAAAAA&#10;" strokeweight="1.2pt"/>
                <v:line id="Line 818" o:spid="_x0000_s1837" style="position:absolute;visibility:visible;mso-wrap-style:square" from="18827,25698" to="19558,256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RIEsEAAADcAAAADwAAAGRycy9kb3ducmV2LnhtbESPzWrDMBCE74G+g9hCbrHsHkrsRgml&#10;YPApkDQPsFgby9RaGUn1z9tHhUCPw8x8wxxOix3ERD70jhUUWQ6CuHW6507B7bve7UGEiKxxcEwK&#10;VgpwOr5sDlhpN/OFpmvsRIJwqFCBiXGspAytIYshcyNx8u7OW4xJ+k5qj3OC20G+5fm7tNhzWjA4&#10;0peh9uf6axU0bbzU3ja8rmV9LufbYMqpVmr7unx+gIi0xP/ws91oBfuigL8z6QjI4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wNEgSwQAAANwAAAAPAAAAAAAAAAAAAAAA&#10;AKECAABkcnMvZG93bnJldi54bWxQSwUGAAAAAAQABAD5AAAAjwMAAAAA&#10;" strokeweight="1.2pt"/>
                <v:line id="Line 819" o:spid="_x0000_s1838" style="position:absolute;visibility:visible;mso-wrap-style:square" from="19919,25698" to="20650,256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ObWZcEAAADcAAAADwAAAGRycy9kb3ducmV2LnhtbESPzWrDMBCE74G+g9hAb4mcHErsRAkl&#10;YPApkJ8HWKyNZWqtjKT65+2jQiHHYWa+YQ6nyXZiIB9axwo26wwEce10y42Cx71c7UCEiKyxc0wK&#10;ZgpwOn4sDlhoN/KVhltsRIJwKFCBibEvpAy1IYth7Xri5D2dtxiT9I3UHscEt53cZtmXtNhyWjDY&#10;09lQ/XP7tQqqOl5Lbyue57y85OOjM/lQKvW5nL73ICJN8R3+b1dawW6zhb8z6QjI4w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A5tZlwQAAANwAAAAPAAAAAAAAAAAAAAAA&#10;AKECAABkcnMvZG93bnJldi54bWxQSwUGAAAAAAQABAD5AAAAjwMAAAAA&#10;" strokeweight="1.2pt"/>
                <v:line id="Line 820" o:spid="_x0000_s1839" style="position:absolute;visibility:visible;mso-wrap-style:square" from="21018,25698" to="21748,256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6pz/sIAAADcAAAADwAAAGRycy9kb3ducmV2LnhtbESPzWrDMBCE74W+g9hCbo2cFELsRAmh&#10;YPCpkJ8HWKyNZWKtjKT65+2jQKHHYWa+YfbHyXZiIB9axwpWywwEce10y42C27X83IIIEVlj55gU&#10;zBTgeHh/22Oh3chnGi6xEQnCoUAFJsa+kDLUhiyGpeuJk3d33mJM0jdSexwT3HZynWUbabHltGCw&#10;p29D9ePyaxVUdTyX3lY8z3n5k4+3zuRDqdTiYzrtQESa4n/4r11pBdvVF7zOpCMgD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6pz/sIAAADcAAAADwAAAAAAAAAAAAAA&#10;AAChAgAAZHJzL2Rvd25yZXYueG1sUEsFBgAAAAAEAAQA+QAAAJADAAAAAA==&#10;" strokeweight="1.2pt"/>
                <v:line id="Line 821" o:spid="_x0000_s1840" style="position:absolute;visibility:visible;mso-wrap-style:square" from="21748,25698" to="21748,256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PrisIAAADcAAAADwAAAGRycy9kb3ducmV2LnhtbESPzWrDMBCE74W+g9hCbo2cUELsRAmh&#10;YPCpkJ8HWKyNZWKtjKT65+2jQKHHYWa+YfbHyXZiIB9axwpWywwEce10y42C27X83IIIEVlj55gU&#10;zBTgeHh/22Oh3chnGi6xEQnCoUAFJsa+kDLUhiyGpeuJk3d33mJM0jdSexwT3HZynWUbabHltGCw&#10;p29D9ePyaxVUdTyX3lY8z3n5k4+3zuRDqdTiYzrtQESa4n/4r11pBdvVF7zOpCMgD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EPrisIAAADcAAAADwAAAAAAAAAAAAAA&#10;AAChAgAAZHJzL2Rvd25yZXYueG1sUEsFBgAAAAAEAAQA+QAAAJADAAAAAA==&#10;" strokeweight="1.2pt"/>
                <v:line id="Line 822" o:spid="_x0000_s1841" style="position:absolute;visibility:visible;mso-wrap-style:square" from="21748,26066" to="21748,267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9OEcIAAADcAAAADwAAAGRycy9kb3ducmV2LnhtbESPzWrDMBCE74W+g9hCbo2cQEPsRAmh&#10;YPCpkJ8HWKyNZWKtjKT65+2jQKHHYWa+YfbHyXZiIB9axwpWywwEce10y42C27X83IIIEVlj55gU&#10;zBTgeHh/22Oh3chnGi6xEQnCoUAFJsa+kDLUhiyGpeuJk3d33mJM0jdSexwT3HZynWUbabHltGCw&#10;p29D9ePyaxVUdTyX3lY8z3n5k4+3zuRDqdTiYzrtQESa4n/4r11pBdvVF7zOpCMgD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w9OEcIAAADcAAAADwAAAAAAAAAAAAAA&#10;AAChAgAAZHJzL2Rvd25yZXYueG1sUEsFBgAAAAAEAAQA+QAAAJADAAAAAA==&#10;" strokeweight="1.2pt"/>
                <v:line id="Line 823" o:spid="_x0000_s1842" style="position:absolute;visibility:visible;mso-wrap-style:square" from="21748,27165" to="21748,274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QZsEAAADcAAAADwAAAGRycy9kb3ducmV2LnhtbESPzWrDMBCE74W8g9hAb42cHkLsRgkh&#10;YPApkJ8HWKytZWKtjKT45+2rQCHHYWa+YXaHyXZiIB9axwrWqwwEce10y42C+6382oIIEVlj55gU&#10;zBTgsF987LDQbuQLDdfYiAThUKACE2NfSBlqQxbDyvXEyft13mJM0jdSexwT3HbyO8s20mLLacFg&#10;TydD9eP6tAqqOl5Kbyue57w85+O9M/lQKvW5nI4/ICJN8R3+b1dawXa9gdeZdATk/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3dBmwQAAANwAAAAPAAAAAAAAAAAAAAAA&#10;AKECAABkcnMvZG93bnJldi54bWxQSwUGAAAAAAQABAD5AAAAjwMAAAAA&#10;" strokeweight="1.2pt"/>
                <v:line id="Line 824" o:spid="_x0000_s1843" style="position:absolute;visibility:visible;mso-wrap-style:square" from="21748,27470" to="22174,274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F1/cIAAADcAAAADwAAAGRycy9kb3ducmV2LnhtbESPzWrDMBCE74W+g9hCbo2cHJrYiRJC&#10;weBTIT8PsFgby8RaGUn1z9tHgUKPw8x8w+yPk+3EQD60jhWslhkI4trplhsFt2v5uQURIrLGzjEp&#10;mCnA8fD+tsdCu5HPNFxiIxKEQ4EKTIx9IWWoDVkMS9cTJ+/uvMWYpG+k9jgmuO3kOsu+pMWW04LB&#10;nr4N1Y/Lr1VQ1fFcelvxPOflTz7eOpMPpVKLj+m0AxFpiv/hv3alFWxXG3idSUdAH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JF1/cIAAADcAAAADwAAAAAAAAAAAAAA&#10;AAChAgAAZHJzL2Rvd25yZXYueG1sUEsFBgAAAAAEAAQA+QAAAJADAAAAAA==&#10;" strokeweight="1.2pt"/>
                <v:line id="Line 825" o:spid="_x0000_s1844" style="position:absolute;visibility:visible;mso-wrap-style:square" from="22542,27470" to="23272,274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Q7hj74AAADcAAAADwAAAGRycy9kb3ducmV2LnhtbERPy4rCMBTdD/gP4QqzG1NdDLYaRYRC&#10;V4KOH3Bprk2xuSlJ7OPvzUKY5eG898fJdmIgH1rHCtarDARx7XTLjYL7X/mzBREissbOMSmYKcDx&#10;sPjaY6HdyFcabrERKYRDgQpMjH0hZagNWQwr1xMn7uG8xZigb6T2OKZw28lNlv1Kiy2nBoM9nQ3V&#10;z9vLKqjqeC29rXie8/KSj/fO5EOp1PdyOu1ARJriv/jjrrSC7TqtTWfSEZCHN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hDuGPvgAAANwAAAAPAAAAAAAAAAAAAAAAAKEC&#10;AABkcnMvZG93bnJldi54bWxQSwUGAAAAAAQABAD5AAAAjAMAAAAA&#10;" strokeweight="1.2pt"/>
                <v:line id="Line 826" o:spid="_x0000_s1845" style="position:absolute;visibility:visible;mso-wrap-style:square" from="23641,27470" to="24371,274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JEFMEAAADcAAAADwAAAGRycy9kb3ducmV2LnhtbESPzWrDMBCE74G+g9hCbomcHkrsRgkh&#10;YPApkJ8HWKyNZWqtjKT65+2jQiDHYWa+YXaHyXZiIB9axwo26wwEce10y42C+61cbUGEiKyxc0wK&#10;Zgpw2H8sdlhoN/KFhmtsRIJwKFCBibEvpAy1IYth7Xri5D2ctxiT9I3UHscEt538yrJvabHltGCw&#10;p5Oh+vf6ZxVUdbyU3lY8z3l5zsd7Z/KhVGr5OR1/QESa4jv8aldawXaTw/+ZdATk/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OQkQUwQAAANwAAAAPAAAAAAAAAAAAAAAA&#10;AKECAABkcnMvZG93bnJldi54bWxQSwUGAAAAAAQABAD5AAAAjwMAAAAA&#10;" strokeweight="1.2pt"/>
                <v:line id="Line 827" o:spid="_x0000_s1846" style="position:absolute;visibility:visible;mso-wrap-style:square" from="24733,27470" to="25463,274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RQnNL4AAADcAAAADwAAAGRycy9kb3ducmV2LnhtbERPy4rCMBTdC/5DuMLsbKqLwXaMIkKh&#10;qwEdP+DS3GmKzU1JYh9/bxYDszyc9/E8216M5EPnWMEuy0EQN0533Cp4/FTbA4gQkTX2jknBQgHO&#10;p/XqiKV2E99ovMdWpBAOJSowMQ6llKExZDFkbiBO3K/zFmOCvpXa45TCbS/3ef4pLXacGgwOdDXU&#10;PO8vq6Bu4q3ytuZlKarvYnr0phgrpT428+ULRKQ5/ov/3LVWcNin+elMOgLy9AY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RFCc0vgAAANwAAAAPAAAAAAAAAAAAAAAAAKEC&#10;AABkcnMvZG93bnJldi54bWxQSwUGAAAAAAQABAD5AAAAjAMAAAAA&#10;" strokeweight="1.2pt"/>
                <v:line id="Line 828" o:spid="_x0000_s1847" style="position:absolute;visibility:visible;mso-wrap-style:square" from="25831,27470" to="26562,274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iCr8EAAADcAAAADwAAAGRycy9kb3ducmV2LnhtbESPzWrDMBCE74G+g9hAb4mcHErsRAkl&#10;YPApkJ8HWKyNZWqtjKT65+2jQiHHYWa+YQ6nyXZiIB9axwo26wwEce10y42Cx71c7UCEiKyxc0wK&#10;ZgpwOn4sDlhoN/KVhltsRIJwKFCBibEvpAy1IYth7Xri5D2dtxiT9I3UHscEt53cZtmXtNhyWjDY&#10;09lQ/XP7tQqqOl5Lbyue57y85OOjM/lQKvW5nL73ICJN8R3+b1dawW67gb8z6QjI4w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WIKvwQAAANwAAAAPAAAAAAAAAAAAAAAA&#10;AKECAABkcnMvZG93bnJldi54bWxQSwUGAAAAAAQABAD5AAAAjwMAAAAA&#10;" strokeweight="1.2pt"/>
                <v:line id="Line 829" o:spid="_x0000_s1848" style="position:absolute;visibility:visible;mso-wrap-style:square" from="26930,27470" to="27660,274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oc2MEAAADcAAAADwAAAGRycy9kb3ducmV2LnhtbESPzWrDMBCE74G+g9hCb7FcH0rsRgml&#10;YPApkJ8HWKyNZWqtjKT65+2jQiHHYWa+YfbHxQ5iIh96xwresxwEcet0z52C27Xe7kCEiKxxcEwK&#10;VgpwPLxs9lhpN/OZpkvsRIJwqFCBiXGspAytIYshcyNx8u7OW4xJ+k5qj3OC20EWef4hLfacFgyO&#10;9G2o/bn8WgVNG8+1tw2va1mfyvk2mHKqlXp7Xb4+QURa4jP83260gl1RwN+ZdATk4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OihzYwQAAANwAAAAPAAAAAAAAAAAAAAAA&#10;AKECAABkcnMvZG93bnJldi54bWxQSwUGAAAAAAQABAD5AAAAjwMAAAAA&#10;" strokeweight="1.2pt"/>
                <v:line id="Line 830" o:spid="_x0000_s1849" style="position:absolute;visibility:visible;mso-wrap-style:square" from="28022,27470" to="28270,274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a5Q8IAAADcAAAADwAAAGRycy9kb3ducmV2LnhtbESPzWrDMBCE74G+g9hCboncFELsRAmh&#10;YPCpkJ8HWKyNZWKtjKT65+2rQKHHYWa+YQ6nyXZiIB9axwo+1hkI4trplhsF91u52oEIEVlj55gU&#10;zBTgdHxbHLDQbuQLDdfYiAThUKACE2NfSBlqQxbD2vXEyXs4bzEm6RupPY4Jbju5ybKttNhyWjDY&#10;05eh+nn9sQqqOl5Kbyue57z8zsd7Z/KhVGr5Pp33ICJN8T/81660gt3mE15n0hGQx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ca5Q8IAAADcAAAADwAAAAAAAAAAAAAA&#10;AAChAgAAZHJzL2Rvd25yZXYueG1sUEsFBgAAAAAEAAQA+QAAAJADAAAAAA==&#10;" strokeweight="1.2pt"/>
                <v:line id="Line 831" o:spid="_x0000_s1850" style="position:absolute;visibility:visible;mso-wrap-style:square" from="28270,27470" to="28270,278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8hN8IAAADcAAAADwAAAGRycy9kb3ducmV2LnhtbESPzWrDMBCE74G+g9hCboncUELsRAmh&#10;YPCpkJ8HWKyNZWKtjKT65+2rQKHHYWa+YQ6nyXZiIB9axwo+1hkI4trplhsF91u52oEIEVlj55gU&#10;zBTgdHxbHLDQbuQLDdfYiAThUKACE2NfSBlqQxbD2vXEyXs4bzEm6RupPY4Jbju5ybKttNhyWjDY&#10;05eh+nn9sQqqOl5Kbyue57z8zsd7Z/KhVGr5Pp33ICJN8T/81660gt3mE15n0hGQx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i8hN8IAAADcAAAADwAAAAAAAAAAAAAA&#10;AAChAgAAZHJzL2Rvd25yZXYueG1sUEsFBgAAAAAEAAQA+QAAAJADAAAAAA==&#10;" strokeweight="1.2pt"/>
                <v:rect id="Rectangle 832" o:spid="_x0000_s1851" style="position:absolute;left:22879;top:25241;width:4819;height:16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YWuMIA&#10;AADcAAAADwAAAGRycy9kb3ducmV2LnhtbESP3WoCMRSE7wu+QziCdzXbBcuyNUopCCreuPYBDpuz&#10;PzQ5WZLorm9vBKGXw8x8w6y3kzXiRj70jhV8LDMQxLXTPbcKfi+79wJEiMgajWNScKcA283sbY2l&#10;diOf6VbFViQIhxIVdDEOpZSh7shiWLqBOHmN8xZjkr6V2uOY4NbIPMs+pcWe00KHA/10VP9VV6tA&#10;XqrdWFTGZ+6YNydz2J8bckot5tP3F4hIU/wPv9p7raDIV/A8k46A3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Jha4wgAAANwAAAAPAAAAAAAAAAAAAAAAAJgCAABkcnMvZG93&#10;bnJldi54bWxQSwUGAAAAAAQABAD1AAAAhwMAAAAA&#10;" filled="f" stroked="f">
                  <v:textbox style="mso-fit-shape-to-text:t" inset="0,0,0,0">
                    <w:txbxContent>
                      <w:p w14:paraId="4BE7F5EF" w14:textId="77777777" w:rsidR="002C11AD" w:rsidRDefault="002C11AD">
                        <w:proofErr w:type="spellStart"/>
                        <w:r>
                          <w:rPr>
                            <w:rFonts w:ascii="Arial" w:hAnsi="Arial" w:cs="Arial"/>
                            <w:color w:val="000000"/>
                            <w:kern w:val="0"/>
                            <w:sz w:val="22"/>
                          </w:rPr>
                          <w:t>GroupA</w:t>
                        </w:r>
                        <w:proofErr w:type="spellEnd"/>
                      </w:p>
                    </w:txbxContent>
                  </v:textbox>
                </v:rect>
                <v:rect id="Rectangle 833" o:spid="_x0000_s1852" style="position:absolute;left:30308;top:19538;width:4820;height:16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Iz8EA&#10;AADcAAAADwAAAGRycy9kb3ducmV2LnhtbESP3YrCMBSE7wXfIZwF7zTdXkjpGmVZEFS8se4DHJrT&#10;HzY5KUm09e2NIOzlMDPfMJvdZI24kw+9YwWfqwwEce10z62C3+t+WYAIEVmjcUwKHhRgt53PNlhq&#10;N/KF7lVsRYJwKFFBF+NQShnqjiyGlRuIk9c4bzEm6VupPY4Jbo3Ms2wtLfacFjoc6Kej+q+6WQXy&#10;Wu3HojI+c6e8OZvj4dKQU2rxMX1/gYg0xf/wu33QCop8Da8z6QjI7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P0iM/BAAAA3AAAAA8AAAAAAAAAAAAAAAAAmAIAAGRycy9kb3du&#10;cmV2LnhtbFBLBQYAAAAABAAEAPUAAACGAwAAAAA=&#10;" filled="f" stroked="f">
                  <v:textbox style="mso-fit-shape-to-text:t" inset="0,0,0,0">
                    <w:txbxContent>
                      <w:p w14:paraId="5C496550" w14:textId="77777777" w:rsidR="002C11AD" w:rsidRDefault="002C11AD">
                        <w:proofErr w:type="spellStart"/>
                        <w:r>
                          <w:rPr>
                            <w:rFonts w:ascii="Arial" w:hAnsi="Arial" w:cs="Arial"/>
                            <w:color w:val="000000"/>
                            <w:kern w:val="0"/>
                            <w:sz w:val="22"/>
                          </w:rPr>
                          <w:t>GroupB</w:t>
                        </w:r>
                        <w:proofErr w:type="spellEnd"/>
                      </w:p>
                    </w:txbxContent>
                  </v:textbox>
                </v:rect>
                <v:line id="Line 834" o:spid="_x0000_s1853" style="position:absolute;flip:y;visibility:visible;mso-wrap-style:square" from="7372,4851" to="7372,28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4ksIAAADcAAAADwAAAGRycy9kb3ducmV2LnhtbESPT4vCMBTE78J+h/AWvNlUwT90jbIs&#10;KJ5WrHvx9miebbB5KUnU+u03guBxmJnfMMt1b1txIx+MYwXjLAdBXDltuFbwd9yMFiBCRNbYOiYF&#10;DwqwXn0Mllhod+cD3cpYiwThUKCCJsaukDJUDVkMmeuIk3d23mJM0tdSe7wnuG3lJM9n0qLhtNBg&#10;Rz8NVZfyahVsg63IoXGhn+7L8dWffs38pNTws//+AhGpj+/wq73TChaTOTzPpCMg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d4ksIAAADcAAAADwAAAAAAAAAAAAAA&#10;AAChAgAAZHJzL2Rvd25yZXYueG1sUEsFBgAAAAAEAAQA+QAAAJADAAAAAA==&#10;" strokeweight=".5pt"/>
                <v:line id="Line 835" o:spid="_x0000_s1854" style="position:absolute;flip:x;visibility:visible;mso-wrap-style:square" from="6883,27895" to="7372,278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js4MAAAADcAAAADwAAAGRycy9kb3ducmV2LnhtbERPz2vCMBS+D/wfwhO8ranCtlKNIoKy&#10;08aqF2+P5tkGm5eSpLX+98thsOPH93uzm2wnRvLBOFawzHIQxLXThhsFl/PxtQARIrLGzjEpeFKA&#10;3Xb2ssFSuwf/0FjFRqQQDiUqaGPsSylD3ZLFkLmeOHE35y3GBH0jtcdHCredXOX5u7RoODW02NOh&#10;pfpeDVbBKdiaHBoXprfvajn465f5uCq1mE/7NYhIU/wX/7k/tYJildamM+kIyO0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wY7ODAAAAA3AAAAA8AAAAAAAAAAAAAAAAA&#10;oQIAAGRycy9kb3ducmV2LnhtbFBLBQYAAAAABAAEAPkAAACOAwAAAAA=&#10;" strokeweight=".5pt"/>
                <v:rect id="Rectangle 836" o:spid="_x0000_s1855" style="position:absolute;left:4247;top:26663;width:2725;height:160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mI08MA&#10;AADcAAAADwAAAGRycy9kb3ducmV2LnhtbESPS6vCMBSE9xf8D+EIbi6aKl4f1SgiiK4uWB/rQ3Ns&#10;i81JaaLWf28EweUwM98w82VjSnGn2hWWFfR7EQji1OqCMwXHw6Y7AeE8ssbSMil4koPlovUzx1jb&#10;B+/pnvhMBAi7GBXk3lexlC7NyaDr2Yo4eBdbG/RB1pnUNT4C3JRyEEUjabDgsJBjReuc0mtyMwr+&#10;Ijwfnv9jXv8OV9V+6jfnrT4p1Wk3qxkIT43/hj/tnVYwGUzhfSYcAbl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6mI08MAAADcAAAADwAAAAAAAAAAAAAAAACYAgAAZHJzL2Rv&#10;d25yZXYueG1sUEsFBgAAAAAEAAQA9QAAAIgDAAAAAA==&#10;" filled="f" stroked="f">
                  <v:textbox style="mso-fit-shape-to-text:t" inset="0,0,0,0">
                    <w:txbxContent>
                      <w:p w14:paraId="2413501E" w14:textId="77777777" w:rsidR="002C11AD" w:rsidRDefault="002C11AD">
                        <w:r>
                          <w:rPr>
                            <w:rFonts w:ascii="Arial" w:hAnsi="Arial" w:cs="Arial"/>
                            <w:color w:val="000000"/>
                            <w:kern w:val="0"/>
                            <w:sz w:val="22"/>
                          </w:rPr>
                          <w:t>0.00</w:t>
                        </w:r>
                      </w:p>
                    </w:txbxContent>
                  </v:textbox>
                </v:rect>
                <v:line id="Line 837" o:spid="_x0000_s1856" style="position:absolute;flip:x;visibility:visible;mso-wrap-style:square" from="6883,22313" to="7372,223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7d2O8AAAADcAAAADwAAAGRycy9kb3ducmV2LnhtbERPz2vCMBS+D/wfwhN2W1M3nFKbigw2&#10;dppYvfT2aJ5tsHkpSdTuv18Owo4f3+9yO9lB3MgH41jBIstBELdOG+4UnI6fL2sQISJrHByTgl8K&#10;sK1mTyUW2t35QLc6diKFcChQQR/jWEgZ2p4shsyNxIk7O28xJug7qT3eU7gd5Guev0uLhlNDjyN9&#10;9NRe6qtV8BVsSw6NC9NyXy+uvvkxq0ap5/m024CINMV/8cP9rRWs39L8dCYdAVn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e3djvAAAAA3AAAAA8AAAAAAAAAAAAAAAAA&#10;oQIAAGRycy9kb3ducmV2LnhtbFBLBQYAAAAABAAEAPkAAACOAwAAAAA=&#10;" strokeweight=".5pt"/>
                <v:rect id="Rectangle 838" o:spid="_x0000_s1857" style="position:absolute;left:4242;top:21081;width:2724;height:160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YSCMUA&#10;AADcAAAADwAAAGRycy9kb3ducmV2LnhtbESPS2vDMBCE74H+B7GFXkIip4/Uda2EYAjpqZCXz4u1&#10;tU2tlbFU2/n3VSCQ4zAz3zDpejSN6KlztWUFi3kEgriwuuZSwem4ncUgnEfW2FgmBRdysF49TFJM&#10;tB14T/3BlyJA2CWooPK+TaR0RUUG3dy2xMH7sZ1BH2RXSt3hEOCmkc9RtJQGaw4LFbaUVVT8Hv6M&#10;grcI8+Pl+52z6eum3X/4bb7TZ6WeHsfNJwhPo7+Hb+0vrSB+WcD1TDg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BhIIxQAAANwAAAAPAAAAAAAAAAAAAAAAAJgCAABkcnMv&#10;ZG93bnJldi54bWxQSwUGAAAAAAQABAD1AAAAigMAAAAA&#10;" filled="f" stroked="f">
                  <v:textbox style="mso-fit-shape-to-text:t" inset="0,0,0,0">
                    <w:txbxContent>
                      <w:p w14:paraId="44A6BB89" w14:textId="77777777" w:rsidR="002C11AD" w:rsidRDefault="002C11AD">
                        <w:r>
                          <w:rPr>
                            <w:rFonts w:ascii="Arial" w:hAnsi="Arial" w:cs="Arial"/>
                            <w:color w:val="000000"/>
                            <w:kern w:val="0"/>
                            <w:sz w:val="22"/>
                          </w:rPr>
                          <w:t>0.25</w:t>
                        </w:r>
                      </w:p>
                    </w:txbxContent>
                  </v:textbox>
                </v:rect>
                <v:line id="Line 839" o:spid="_x0000_s1858" style="position:absolute;flip:x;visibility:visible;mso-wrap-style:square" from="6883,16770" to="7372,167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lN18MAAADcAAAADwAAAGRycy9kb3ducmV2LnhtbESPQWsCMRSE7wX/Q3hCbzWrpVVWo0ih&#10;xVNLVy/eHslzN7h5WZLsuv33plDocZiZb5jNbnStGChE61nBfFaAINbeWK4VnI7vTysQMSEbbD2T&#10;gh+KsNtOHjZYGn/jbxqqVIsM4ViigialrpQy6oYcxpnviLN38cFhyjLU0gS8Zbhr5aIoXqVDy3mh&#10;wY7eGtLXqncKPqLT5NH6OL58VfM+nD/t8qzU43Tcr0EkGtN/+K99MApWzwv4PZOPgNz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gpTdfDAAAA3AAAAA8AAAAAAAAAAAAA&#10;AAAAoQIAAGRycy9kb3ducmV2LnhtbFBLBQYAAAAABAAEAPkAAACRAwAAAAA=&#10;" strokeweight=".5pt"/>
                <v:rect id="Rectangle 840" o:spid="_x0000_s1859" style="position:absolute;left:4242;top:15537;width:2724;height:160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gp5MUA&#10;AADcAAAADwAAAGRycy9kb3ducmV2LnhtbESPzWrDMBCE74W+g9hALyGRWzep61oJwRDaUyB/Pi/W&#10;1jaxVsZSY+ftq0Kgx2FmvmGy9WhacaXeNZYVPM8jEMSl1Q1XCk7H7SwB4TyyxtYyKbiRg/Xq8SHD&#10;VNuB93Q9+EoECLsUFdTed6mUrqzJoJvbjjh437Y36IPsK6l7HALctPIlipbSYMNhocaO8prKy+HH&#10;KFhEWBxvuzfOp6+bbv/ut8WnPiv1NBk3HyA8jf4/fG9/aQVJHMPfmXAE5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mCnkxQAAANwAAAAPAAAAAAAAAAAAAAAAAJgCAABkcnMv&#10;ZG93bnJldi54bWxQSwUGAAAAAAQABAD1AAAAigMAAAAA&#10;" filled="f" stroked="f">
                  <v:textbox style="mso-fit-shape-to-text:t" inset="0,0,0,0">
                    <w:txbxContent>
                      <w:p w14:paraId="6FC49547" w14:textId="77777777" w:rsidR="002C11AD" w:rsidRDefault="002C11AD">
                        <w:r>
                          <w:rPr>
                            <w:rFonts w:ascii="Arial" w:hAnsi="Arial" w:cs="Arial"/>
                            <w:color w:val="000000"/>
                            <w:kern w:val="0"/>
                            <w:sz w:val="22"/>
                          </w:rPr>
                          <w:t>0.50</w:t>
                        </w:r>
                      </w:p>
                    </w:txbxContent>
                  </v:textbox>
                </v:rect>
                <v:line id="Line 841" o:spid="_x0000_s1860" style="position:absolute;flip:x;visibility:visible;mso-wrap-style:square" from="6883,11220" to="7372,112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xwOMMAAADcAAAADwAAAGRycy9kb3ducmV2LnhtbESPT4vCMBTE7wt+h/AEb9tU949SjSLC&#10;yp52sevF26N5tsHmpSRR67c3C4LHYWZ+wyxWvW3FhXwwjhWMsxwEceW04VrB/u/rdQYiRGSNrWNS&#10;cKMAq+XgZYGFdlfe0aWMtUgQDgUqaGLsCilD1ZDFkLmOOHlH5y3GJH0ttcdrgttWTvL8U1o0nBYa&#10;7GjTUHUqz1bBNtiKHBoX+o/fcnz2hx8zPSg1GvbrOYhIfXyGH+1vrWD29g7/Z9IRkM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iMcDjDAAAA3AAAAA8AAAAAAAAAAAAA&#10;AAAAoQIAAGRycy9kb3ducmV2LnhtbFBLBQYAAAAABAAEAPkAAACRAwAAAAA=&#10;" strokeweight=".5pt"/>
                <v:rect id="Rectangle 842" o:spid="_x0000_s1861" style="position:absolute;left:4248;top:9987;width:2724;height:160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0UC8IA&#10;AADcAAAADwAAAGRycy9kb3ducmV2LnhtbESPS6vCMBSE94L/IRzhbkRTr+9qFBHkuhJ8rg/NsS02&#10;J6WJWv/9jSC4HGbmG2a+rE0hHlS53LKCXjcCQZxYnXOq4HTcdCYgnEfWWFgmBS9ysFw0G3OMtX3y&#10;nh4Hn4oAYRejgsz7MpbSJRkZdF1bEgfvaiuDPsgqlbrCZ4CbQv5G0UgazDksZFjSOqPkdrgbBcMI&#10;L8fXbszr9mBV7qd+c/nTZ6V+WvVqBsJT7b/hT3urFUz6Q3ifCUdAL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PRQLwgAAANwAAAAPAAAAAAAAAAAAAAAAAJgCAABkcnMvZG93&#10;bnJldi54bWxQSwUGAAAAAAQABAD1AAAAhwMAAAAA&#10;" filled="f" stroked="f">
                  <v:textbox style="mso-fit-shape-to-text:t" inset="0,0,0,0">
                    <w:txbxContent>
                      <w:p w14:paraId="04215348" w14:textId="77777777" w:rsidR="002C11AD" w:rsidRDefault="002C11AD">
                        <w:r>
                          <w:rPr>
                            <w:rFonts w:ascii="Arial" w:hAnsi="Arial" w:cs="Arial"/>
                            <w:color w:val="000000"/>
                            <w:kern w:val="0"/>
                            <w:sz w:val="22"/>
                          </w:rPr>
                          <w:t>0.75</w:t>
                        </w:r>
                      </w:p>
                    </w:txbxContent>
                  </v:textbox>
                </v:rect>
                <v:line id="Line 843" o:spid="_x0000_s1862" style="position:absolute;flip:x;visibility:visible;mso-wrap-style:square" from="6883,5638" to="7372,5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xJL1MMAAADcAAAADwAAAGRycy9kb3ducmV2LnhtbESPwWrDMBBE74X+g9hAbo2chibGjWJK&#10;ISGnljq5+LZYW1vEWhlJTpy/rwqFHoeZecNsy8n24ko+GMcKlosMBHHjtOFWwfm0f8pBhIissXdM&#10;Cu4UoNw9Pmyx0O7GX3StYisShEOBCroYh0LK0HRkMSzcQJy8b+ctxiR9K7XHW4LbXj5n2VpaNJwW&#10;OhzovaPmUo1WwSHYhhwaF6aXz2o5+vrDbGql5rPp7RVEpCn+h//aR60gX63h90w6AnL3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cSS9TDAAAA3AAAAA8AAAAAAAAAAAAA&#10;AAAAoQIAAGRycy9kb3ducmV2LnhtbFBLBQYAAAAABAAEAPkAAACRAwAAAAA=&#10;" strokeweight=".5pt"/>
                <v:rect id="Rectangle 844" o:spid="_x0000_s1863" style="position:absolute;left:4248;top:4399;width:2724;height:160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Mv58IA&#10;AADcAAAADwAAAGRycy9kb3ducmV2LnhtbESPS6vCMBSE9xf8D+EIbi6a+tZqFBFEV4LP9aE5tsXm&#10;pDRR6783woW7HGbmG2a+rE0hnlS53LKCbicCQZxYnXOq4HzatCcgnEfWWFgmBW9ysFw0fuYYa/vi&#10;Az2PPhUBwi5GBZn3ZSylSzIy6Dq2JA7ezVYGfZBVKnWFrwA3hexF0UgazDksZFjSOqPkfnwYBcMI&#10;r6f3fszr38GqPEz95rrVF6VazXo1A+Gp9v/hv/ZOK5j0x/A9E46AXH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oy/nwgAAANwAAAAPAAAAAAAAAAAAAAAAAJgCAABkcnMvZG93&#10;bnJldi54bWxQSwUGAAAAAAQABAD1AAAAhwMAAAAA&#10;" filled="f" stroked="f">
                  <v:textbox style="mso-fit-shape-to-text:t" inset="0,0,0,0">
                    <w:txbxContent>
                      <w:p w14:paraId="33175EC2" w14:textId="77777777" w:rsidR="002C11AD" w:rsidRDefault="002C11AD">
                        <w:r>
                          <w:rPr>
                            <w:rFonts w:ascii="Arial" w:hAnsi="Arial" w:cs="Arial"/>
                            <w:color w:val="000000"/>
                            <w:kern w:val="0"/>
                            <w:sz w:val="22"/>
                          </w:rPr>
                          <w:t>1.00</w:t>
                        </w:r>
                      </w:p>
                    </w:txbxContent>
                  </v:textbox>
                </v:rect>
                <v:line id="Line 845" o:spid="_x0000_s1864" style="position:absolute;visibility:visible;mso-wrap-style:square" from="7372,28689" to="46304,28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qwncIAAADcAAAADwAAAGRycy9kb3ducmV2LnhtbERPS2vCQBC+F/wPywje6sYHRVJXUYtQ&#10;8CDRXnobstMkbXY27G419tc7B6HHj++9XPeuVRcKsfFsYDLOQBGX3jZcGfg4758XoGJCtth6JgM3&#10;irBeDZ6WmFt/5YIup1QpCeGYo4E6pS7XOpY1OYxj3xEL9+WDwyQwVNoGvEq4a/U0y160w4alocaO&#10;djWVP6dfZ2Bx7uLbbfe598fw/Vcc5gXNcWvMaNhvXkEl6tO/+OF+t+KbyVo5I0dAr+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qwncIAAADcAAAADwAAAAAAAAAAAAAA&#10;AAChAgAAZHJzL2Rvd25yZXYueG1sUEsFBgAAAAAEAAQA+QAAAJADAAAAAA==&#10;" strokeweight=".5pt"/>
                <v:line id="Line 846" o:spid="_x0000_s1865" style="position:absolute;visibility:visible;mso-wrap-style:square" from="8191,28689" to="8191,292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LYVBsUAAADcAAAADwAAAGRycy9kb3ducmV2LnhtbESPzWsCMRTE7wX/h/CE3mrWD4quRvED&#10;odBDWfXi7bF57q5uXpYk6upfbwqFHoeZ3wwzW7SmFjdyvrKsoN9LQBDnVldcKDjstx9jED4ga6wt&#10;k4IHeVjMO28zTLW9c0a3XShELGGfooIyhCaV0uclGfQ92xBH72SdwRClK6R2eI/lppaDJPmUBiuO&#10;CyU2tC4pv+yuRsF43/jNY33c2h93fmbfo4xGuFLqvdsupyACteE//Ed/6cgNJ/B7Jh4BOX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LYVBsUAAADcAAAADwAAAAAAAAAA&#10;AAAAAAChAgAAZHJzL2Rvd25yZXYueG1sUEsFBgAAAAAEAAQA+QAAAJMDAAAAAA==&#10;" strokeweight=".5pt"/>
                <v:rect id="Rectangle 847" o:spid="_x0000_s1866" style="position:absolute;left:7797;top:29451;width:781;height:16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5QgL4A&#10;AADcAAAADwAAAGRycy9kb3ducmV2LnhtbERPy4rCMBTdD/gP4QruxlSRoVSjiCA44sbqB1ya2wcm&#10;NyWJtvP3ZiHM8nDem91ojXiRD51jBYt5BoK4crrjRsH9dvzOQYSIrNE4JgV/FGC3nXxtsNBu4Cu9&#10;ytiIFMKhQAVtjH0hZahashjmridOXO28xZigb6T2OKRwa+Qyy36kxY5TQ4s9HVqqHuXTKpC38jjk&#10;pfGZOy/ri/k9XWtySs2m434NItIY/8Uf90kryFdpfjqTjoDcv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6OUIC+AAAA3AAAAA8AAAAAAAAAAAAAAAAAmAIAAGRycy9kb3ducmV2&#10;LnhtbFBLBQYAAAAABAAEAPUAAACDAwAAAAA=&#10;" filled="f" stroked="f">
                  <v:textbox style="mso-fit-shape-to-text:t" inset="0,0,0,0">
                    <w:txbxContent>
                      <w:p w14:paraId="32E0D62D" w14:textId="77777777" w:rsidR="002C11AD" w:rsidRDefault="002C11AD">
                        <w:r>
                          <w:rPr>
                            <w:rFonts w:ascii="Arial" w:hAnsi="Arial" w:cs="Arial"/>
                            <w:color w:val="000000"/>
                            <w:kern w:val="0"/>
                            <w:sz w:val="22"/>
                          </w:rPr>
                          <w:t>0</w:t>
                        </w:r>
                      </w:p>
                    </w:txbxContent>
                  </v:textbox>
                </v:rect>
                <v:line id="Line 848" o:spid="_x0000_s1867" style="position:absolute;visibility:visible;mso-wrap-style:square" from="20624,28689" to="20624,292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ZqfcUAAADcAAAADwAAAGRycy9kb3ducmV2LnhtbESPQWvCQBSE7wX/w/IEb3VjCSVEV6mR&#10;gNBDiXrx9si+Jmmzb8PuVpP++m6h0OMw880wm91oenEj5zvLClbLBARxbXXHjYLLuXzMQPiArLG3&#10;TAom8rDbzh42mGt754pup9CIWMI+RwVtCEMupa9bMuiXdiCO3rt1BkOUrpHa4T2Wm14+JcmzNNhx&#10;XGhxoKKl+vP0ZRRk58EfpuJa2jf38V29phWluFdqMR9f1iACjeE//EcfdeTSFfyeiUdAb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sZqfcUAAADcAAAADwAAAAAAAAAA&#10;AAAAAAChAgAAZHJzL2Rvd25yZXYueG1sUEsFBgAAAAAEAAQA+QAAAJMDAAAAAA==&#10;" strokeweight=".5pt"/>
                <v:rect id="Rectangle 849" o:spid="_x0000_s1868" style="position:absolute;left:20224;top:29451;width:781;height:16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BrbMIA&#10;AADcAAAADwAAAGRycy9kb3ducmV2LnhtbESP3WoCMRSE7wu+QziCdzXbRcqyNUopCCreuPYBDpuz&#10;PzQ5WZLorm9vBKGXw8x8w6y3kzXiRj70jhV8LDMQxLXTPbcKfi+79wJEiMgajWNScKcA283sbY2l&#10;diOf6VbFViQIhxIVdDEOpZSh7shiWLqBOHmN8xZjkr6V2uOY4NbIPMs+pcWe00KHA/10VP9VV6tA&#10;XqrdWFTGZ+6YNydz2J8bckot5tP3F4hIU/wPv9p7raBY5fA8k46A3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EGtswgAAANwAAAAPAAAAAAAAAAAAAAAAAJgCAABkcnMvZG93&#10;bnJldi54bWxQSwUGAAAAAAQABAD1AAAAhwMAAAAA&#10;" filled="f" stroked="f">
                  <v:textbox style="mso-fit-shape-to-text:t" inset="0,0,0,0">
                    <w:txbxContent>
                      <w:p w14:paraId="71D87D2C" w14:textId="77777777" w:rsidR="002C11AD" w:rsidRDefault="002C11AD">
                        <w:r>
                          <w:rPr>
                            <w:rFonts w:ascii="Arial" w:hAnsi="Arial" w:cs="Arial"/>
                            <w:color w:val="000000"/>
                            <w:kern w:val="0"/>
                            <w:sz w:val="22"/>
                          </w:rPr>
                          <w:t>2</w:t>
                        </w:r>
                      </w:p>
                    </w:txbxContent>
                  </v:textbox>
                </v:rect>
                <v:line id="Line 850" o:spid="_x0000_s1869" style="position:absolute;visibility:visible;mso-wrap-style:square" from="33051,28689" to="33051,292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VhRkcUAAADcAAAADwAAAGRycy9kb3ducmV2LnhtbESPQWvCQBSE7wX/w/KE3uqmNhSJrqFG&#10;hEIPEu2lt0f2mUSzb8PuqrG/visUPA4z3wyzyAfTiQs531pW8DpJQBBXVrdcK/jeb15mIHxA1thZ&#10;JgU38pAvR08LzLS9ckmXXahFLGGfoYImhD6T0lcNGfQT2xNH72CdwRClq6V2eI3lppPTJHmXBluO&#10;Cw32VDRUnXZno2C27/36Vvxs7NYdf8uvtKQUV0o9j4ePOYhAQ3iE/+lPHbn0De5n4hGQy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VhRkcUAAADcAAAADwAAAAAAAAAA&#10;AAAAAAChAgAAZHJzL2Rvd25yZXYueG1sUEsFBgAAAAAEAAQA+QAAAJMDAAAAAA==&#10;" strokeweight=".5pt"/>
                <v:rect id="Rectangle 851" o:spid="_x0000_s1870" style="position:absolute;left:32658;top:29451;width:781;height:16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VWg8EA&#10;AADcAAAADwAAAGRycy9kb3ducmV2LnhtbESP3YrCMBSE7xd8h3AE79ZUkaVUo4gguLI3Vh/g0Jz+&#10;YHJSkmi7b2+Ehb0cZuYbZrMbrRFP8qFzrGAxz0AQV0533Ci4XY+fOYgQkTUax6TglwLstpOPDRba&#10;DXyhZxkbkSAcClTQxtgXUoaqJYth7nri5NXOW4xJ+kZqj0OCWyOXWfYlLXacFlrs6dBSdS8fVoG8&#10;lschL43P3HlZ/5jv06Ump9RsOu7XICKN8T/81z5pBflqBe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G1VoPBAAAA3AAAAA8AAAAAAAAAAAAAAAAAmAIAAGRycy9kb3du&#10;cmV2LnhtbFBLBQYAAAAABAAEAPUAAACGAwAAAAA=&#10;" filled="f" stroked="f">
                  <v:textbox style="mso-fit-shape-to-text:t" inset="0,0,0,0">
                    <w:txbxContent>
                      <w:p w14:paraId="50004E7B" w14:textId="77777777" w:rsidR="002C11AD" w:rsidRDefault="002C11AD">
                        <w:r>
                          <w:rPr>
                            <w:rFonts w:ascii="Arial" w:hAnsi="Arial" w:cs="Arial"/>
                            <w:color w:val="000000"/>
                            <w:kern w:val="0"/>
                            <w:sz w:val="22"/>
                          </w:rPr>
                          <w:t>4</w:t>
                        </w:r>
                      </w:p>
                    </w:txbxContent>
                  </v:textbox>
                </v:rect>
                <v:line id="Line 852" o:spid="_x0000_s1871" style="position:absolute;visibility:visible;mso-wrap-style:square" from="45510,28689" to="45510,292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f1sfsUAAADcAAAADwAAAGRycy9kb3ducmV2LnhtbESPQWvCQBSE74L/YXlCb7qpxCLRNdQU&#10;odBDifbS2yP7TKLZt2F3q7G/3i0UPA4z3wyzzgfTiQs531pW8DxLQBBXVrdcK/g67KZLED4ga+ws&#10;k4Ibecg349EaM22vXNJlH2oRS9hnqKAJoc+k9FVDBv3M9sTRO1pnMETpaqkdXmO56eQ8SV6kwZbj&#10;QoM9FQ1V5/2PUbA89P7tVnzv7Kc7/ZYfaUkpbpV6mgyvKxCBhvAI/9PvOnLpAv7OxCMgN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f1sfsUAAADcAAAADwAAAAAAAAAA&#10;AAAAAAChAgAAZHJzL2Rvd25yZXYueG1sUEsFBgAAAAAEAAQA+QAAAJMDAAAAAA==&#10;" strokeweight=".5pt"/>
                <v:rect id="Rectangle 853" o:spid="_x0000_s1872" style="position:absolute;left:45116;top:29451;width:781;height:16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ttb8EA&#10;AADcAAAADwAAAGRycy9kb3ducmV2LnhtbESP3YrCMBSE7xd8h3AE79ZUESnVKMuCoMveWH2AQ3P6&#10;g8lJSaKtb79ZELwcZuYbZrsfrREP8qFzrGAxz0AQV0533Ci4Xg6fOYgQkTUax6TgSQH2u8nHFgvt&#10;Bj7To4yNSBAOBSpoY+wLKUPVksUwdz1x8mrnLcYkfSO1xyHBrZHLLFtLix2nhRZ7+m6pupV3q0Be&#10;ysOQl8Zn7mdZ/5rT8VyTU2o2Hb82ICKN8R1+tY9aQb5aw/+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4rbW/BAAAA3AAAAA8AAAAAAAAAAAAAAAAAmAIAAGRycy9kb3du&#10;cmV2LnhtbFBLBQYAAAAABAAEAPUAAACGAwAAAAA=&#10;" filled="f" stroked="f">
                  <v:textbox style="mso-fit-shape-to-text:t" inset="0,0,0,0">
                    <w:txbxContent>
                      <w:p w14:paraId="599C02D6" w14:textId="77777777" w:rsidR="002C11AD" w:rsidRDefault="002C11AD">
                        <w:r>
                          <w:rPr>
                            <w:rFonts w:ascii="Arial" w:hAnsi="Arial" w:cs="Arial"/>
                            <w:color w:val="000000"/>
                            <w:kern w:val="0"/>
                            <w:sz w:val="22"/>
                          </w:rPr>
                          <w:t>6</w:t>
                        </w:r>
                      </w:p>
                    </w:txbxContent>
                  </v:textbox>
                </v:rect>
                <v:rect id="Rectangle 854" o:spid="_x0000_s1873" style="position:absolute;left:18002;top:30829;width:16618;height:16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fI9MIA&#10;AADcAAAADwAAAGRycy9kb3ducmV2LnhtbESP3WoCMRSE74W+QzgF7zRbEV1WoxRBsMUbVx/gsDn7&#10;g8nJkkR3+/ZNoeDlMDPfMNv9aI14kg+dYwUf8wwEceV0x42C2/U4y0GEiKzROCYFPxRgv3ubbLHQ&#10;buALPcvYiAThUKCCNsa+kDJULVkMc9cTJ6923mJM0jdSexwS3Bq5yLKVtNhxWmixp0NL1b18WAXy&#10;Wh6HvDQ+c9+L+my+TpeanFLT9/FzAyLSGF/h//ZJK8iXa/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Z8j0wgAAANwAAAAPAAAAAAAAAAAAAAAAAJgCAABkcnMvZG93&#10;bnJldi54bWxQSwUGAAAAAAQABAD1AAAAhwMAAAAA&#10;" filled="f" stroked="f">
                  <v:textbox style="mso-fit-shape-to-text:t" inset="0,0,0,0">
                    <w:txbxContent>
                      <w:p w14:paraId="2F36954F" w14:textId="77777777" w:rsidR="002C11AD" w:rsidRDefault="002C11AD">
                        <w:r>
                          <w:rPr>
                            <w:rFonts w:ascii="Arial" w:hAnsi="Arial" w:cs="Arial"/>
                            <w:color w:val="000000"/>
                            <w:kern w:val="0"/>
                            <w:sz w:val="22"/>
                          </w:rPr>
                          <w:t xml:space="preserve">Times after </w:t>
                        </w:r>
                        <w:proofErr w:type="gramStart"/>
                        <w:r>
                          <w:rPr>
                            <w:rFonts w:ascii="Arial" w:hAnsi="Arial" w:cs="Arial"/>
                            <w:color w:val="000000"/>
                            <w:kern w:val="0"/>
                            <w:sz w:val="22"/>
                          </w:rPr>
                          <w:t>surgery(</w:t>
                        </w:r>
                        <w:proofErr w:type="gramEnd"/>
                        <w:r>
                          <w:rPr>
                            <w:rFonts w:ascii="Arial" w:hAnsi="Arial" w:cs="Arial" w:hint="eastAsia"/>
                            <w:color w:val="000000"/>
                            <w:kern w:val="0"/>
                            <w:sz w:val="22"/>
                          </w:rPr>
                          <w:t>Years)</w:t>
                        </w:r>
                      </w:p>
                    </w:txbxContent>
                  </v:textbox>
                </v:rect>
                <v:rect id="Rectangle 855" o:spid="_x0000_s1874" style="position:absolute;left:590;top:14713;width:6058;height:1606;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I6L0A&#10;AADcAAAADwAAAGRycy9kb3ducmV2LnhtbERPyQrCMBC9C/5DGMGLaKq4VqOIIHoSXM9DM7bFZlKa&#10;qPXvzUHw+Hj7YlWbQryocrllBf1eBII4sTrnVMHlvO1OQTiPrLGwTAo+5GC1bDYWGGv75iO9Tj4V&#10;IYRdjAoy78tYSpdkZND1bEkcuLutDPoAq1TqCt8h3BRyEEVjaTDn0JBhSZuMksfpaRSMIrydP4cJ&#10;bzrDdXmc+e1tp69KtVv1eg7CU+3/4p97rxVMh2Ft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rI6L0AAADcAAAADwAAAAAAAAAAAAAAAACYAgAAZHJzL2Rvd25yZXYu&#10;eG1sUEsFBgAAAAAEAAQA9QAAAIIDAAAAAA==&#10;" filled="f" stroked="f">
                  <v:textbox style="mso-fit-shape-to-text:t" inset="0,0,0,0">
                    <w:txbxContent>
                      <w:p w14:paraId="214A0407" w14:textId="77777777" w:rsidR="002C11AD" w:rsidRDefault="002C11AD">
                        <w:proofErr w:type="spellStart"/>
                        <w:r>
                          <w:rPr>
                            <w:rFonts w:ascii="Arial" w:hAnsi="Arial" w:cs="Arial"/>
                            <w:color w:val="000000"/>
                            <w:kern w:val="0"/>
                            <w:sz w:val="22"/>
                          </w:rPr>
                          <w:t>Pribability</w:t>
                        </w:r>
                        <w:proofErr w:type="spellEnd"/>
                      </w:p>
                    </w:txbxContent>
                  </v:textbox>
                </v:rect>
                <w10:wrap anchorx="page" anchory="page"/>
                <w10:anchorlock/>
              </v:group>
            </w:pict>
          </mc:Fallback>
        </mc:AlternateContent>
      </w:r>
    </w:p>
    <w:p w14:paraId="55F383B0" w14:textId="77777777" w:rsidR="008F3DBB" w:rsidRPr="00643719" w:rsidRDefault="00DC0729" w:rsidP="004D6F19">
      <w:pPr>
        <w:widowControl/>
        <w:spacing w:line="360" w:lineRule="auto"/>
        <w:rPr>
          <w:rFonts w:ascii="Book Antiqua" w:hAnsi="Book Antiqua"/>
          <w:b/>
          <w:szCs w:val="24"/>
        </w:rPr>
      </w:pPr>
      <w:r w:rsidRPr="00643719">
        <w:rPr>
          <w:rFonts w:ascii="Book Antiqua" w:hAnsi="Book Antiqua"/>
          <w:b/>
          <w:szCs w:val="24"/>
        </w:rPr>
        <w:t>Fig</w:t>
      </w:r>
      <w:r w:rsidR="0000656C" w:rsidRPr="00643719">
        <w:rPr>
          <w:rFonts w:ascii="Book Antiqua" w:hAnsi="Book Antiqua"/>
          <w:b/>
          <w:szCs w:val="24"/>
        </w:rPr>
        <w:t xml:space="preserve">ure </w:t>
      </w:r>
      <w:r w:rsidR="0043600C" w:rsidRPr="00643719">
        <w:rPr>
          <w:rFonts w:ascii="Book Antiqua" w:hAnsi="Book Antiqua"/>
          <w:b/>
          <w:szCs w:val="24"/>
        </w:rPr>
        <w:t>4</w:t>
      </w:r>
      <w:r w:rsidRPr="00643719">
        <w:rPr>
          <w:rFonts w:ascii="Book Antiqua" w:hAnsi="Book Antiqua"/>
          <w:b/>
          <w:szCs w:val="24"/>
        </w:rPr>
        <w:t xml:space="preserve"> Cause-specific</w:t>
      </w:r>
      <w:r w:rsidR="0000656C" w:rsidRPr="00643719">
        <w:rPr>
          <w:rFonts w:ascii="Book Antiqua" w:hAnsi="Book Antiqua"/>
          <w:b/>
          <w:szCs w:val="24"/>
        </w:rPr>
        <w:t xml:space="preserve"> </w:t>
      </w:r>
      <w:r w:rsidRPr="00643719">
        <w:rPr>
          <w:rFonts w:ascii="Book Antiqua" w:hAnsi="Book Antiqua"/>
          <w:b/>
          <w:szCs w:val="24"/>
        </w:rPr>
        <w:t>survival</w:t>
      </w:r>
      <w:r w:rsidR="0000656C" w:rsidRPr="00643719">
        <w:rPr>
          <w:rFonts w:ascii="Book Antiqua" w:hAnsi="Book Antiqua"/>
          <w:b/>
          <w:szCs w:val="24"/>
        </w:rPr>
        <w:t xml:space="preserve"> </w:t>
      </w:r>
      <w:r w:rsidRPr="00643719">
        <w:rPr>
          <w:rFonts w:ascii="Book Antiqua" w:hAnsi="Book Antiqua"/>
          <w:b/>
          <w:szCs w:val="24"/>
        </w:rPr>
        <w:t>and overall survival</w:t>
      </w:r>
      <w:r w:rsidR="0000656C" w:rsidRPr="00643719">
        <w:rPr>
          <w:rFonts w:ascii="Book Antiqua" w:hAnsi="Book Antiqua"/>
          <w:b/>
          <w:szCs w:val="24"/>
        </w:rPr>
        <w:t xml:space="preserve"> </w:t>
      </w:r>
      <w:r w:rsidRPr="00643719">
        <w:rPr>
          <w:rFonts w:ascii="Book Antiqua" w:hAnsi="Book Antiqua"/>
          <w:b/>
          <w:szCs w:val="24"/>
        </w:rPr>
        <w:t xml:space="preserve">by age group among patients with </w:t>
      </w:r>
      <w:proofErr w:type="spellStart"/>
      <w:r w:rsidRPr="00643719">
        <w:rPr>
          <w:rFonts w:ascii="Book Antiqua" w:hAnsi="Book Antiqua"/>
          <w:b/>
          <w:szCs w:val="24"/>
        </w:rPr>
        <w:t>pStage</w:t>
      </w:r>
      <w:proofErr w:type="spellEnd"/>
      <w:r w:rsidRPr="00643719">
        <w:rPr>
          <w:rFonts w:ascii="Book Antiqua" w:hAnsi="Book Antiqua"/>
          <w:b/>
          <w:szCs w:val="24"/>
        </w:rPr>
        <w:t xml:space="preserve"> IV gastric cancer who underwent </w:t>
      </w:r>
      <w:proofErr w:type="spellStart"/>
      <w:r w:rsidRPr="00643719">
        <w:rPr>
          <w:rFonts w:ascii="Book Antiqua" w:hAnsi="Book Antiqua"/>
          <w:b/>
          <w:szCs w:val="24"/>
        </w:rPr>
        <w:t>gastrectomy</w:t>
      </w:r>
      <w:proofErr w:type="spellEnd"/>
      <w:r w:rsidRPr="00643719">
        <w:rPr>
          <w:rFonts w:ascii="Book Antiqua" w:hAnsi="Book Antiqua"/>
          <w:b/>
          <w:szCs w:val="24"/>
        </w:rPr>
        <w:t>; after IPTW method</w:t>
      </w:r>
      <w:r w:rsidR="0000656C" w:rsidRPr="00643719">
        <w:rPr>
          <w:rFonts w:ascii="Book Antiqua" w:hAnsi="Book Antiqua"/>
          <w:b/>
          <w:szCs w:val="24"/>
        </w:rPr>
        <w:t>.</w:t>
      </w:r>
      <w:r w:rsidRPr="00643719">
        <w:rPr>
          <w:rFonts w:ascii="Book Antiqua" w:hAnsi="Book Antiqua"/>
          <w:b/>
          <w:szCs w:val="24"/>
        </w:rPr>
        <w:t xml:space="preserve"> </w:t>
      </w:r>
      <w:r w:rsidRPr="00643719">
        <w:rPr>
          <w:rFonts w:ascii="Book Antiqua" w:hAnsi="Book Antiqua"/>
          <w:szCs w:val="24"/>
        </w:rPr>
        <w:t>CCS and OS were significantly lower in Group A than Group B (</w:t>
      </w:r>
      <w:r w:rsidRPr="00643719">
        <w:rPr>
          <w:rFonts w:ascii="Book Antiqua" w:hAnsi="Book Antiqua"/>
          <w:i/>
          <w:szCs w:val="24"/>
        </w:rPr>
        <w:t>P</w:t>
      </w:r>
      <w:r w:rsidR="0000656C" w:rsidRPr="00643719">
        <w:rPr>
          <w:rFonts w:ascii="Book Antiqua" w:hAnsi="Book Antiqua"/>
          <w:szCs w:val="24"/>
        </w:rPr>
        <w:t xml:space="preserve"> </w:t>
      </w:r>
      <w:r w:rsidRPr="00643719">
        <w:rPr>
          <w:rFonts w:ascii="Book Antiqua" w:hAnsi="Book Antiqua"/>
          <w:szCs w:val="24"/>
        </w:rPr>
        <w:t>&lt;</w:t>
      </w:r>
      <w:r w:rsidR="0000656C" w:rsidRPr="00643719">
        <w:rPr>
          <w:rFonts w:ascii="Book Antiqua" w:hAnsi="Book Antiqua"/>
          <w:szCs w:val="24"/>
        </w:rPr>
        <w:t xml:space="preserve"> </w:t>
      </w:r>
      <w:r w:rsidRPr="00643719">
        <w:rPr>
          <w:rFonts w:ascii="Book Antiqua" w:hAnsi="Book Antiqua"/>
          <w:szCs w:val="24"/>
        </w:rPr>
        <w:t>0.05).</w:t>
      </w:r>
      <w:r w:rsidR="0000656C" w:rsidRPr="00643719">
        <w:rPr>
          <w:rFonts w:ascii="Book Antiqua" w:hAnsi="Book Antiqua"/>
          <w:szCs w:val="24"/>
        </w:rPr>
        <w:t xml:space="preserve"> OS: Overall survival; </w:t>
      </w:r>
      <w:r w:rsidR="0000656C" w:rsidRPr="00643719">
        <w:rPr>
          <w:rFonts w:ascii="Book Antiqua" w:hAnsi="Book Antiqua"/>
          <w:noProof/>
          <w:szCs w:val="24"/>
        </w:rPr>
        <w:t>CSS: Cause-specific survival.</w:t>
      </w:r>
    </w:p>
    <w:p w14:paraId="7A0FE561" w14:textId="77777777" w:rsidR="0000656C" w:rsidRPr="00643719" w:rsidRDefault="0000656C">
      <w:pPr>
        <w:widowControl/>
        <w:jc w:val="left"/>
        <w:rPr>
          <w:rFonts w:ascii="Book Antiqua" w:hAnsi="Book Antiqua"/>
          <w:szCs w:val="24"/>
        </w:rPr>
      </w:pPr>
      <w:r w:rsidRPr="00643719">
        <w:rPr>
          <w:rFonts w:ascii="Book Antiqua" w:hAnsi="Book Antiqua"/>
          <w:szCs w:val="24"/>
        </w:rPr>
        <w:br w:type="page"/>
      </w:r>
    </w:p>
    <w:p w14:paraId="4EDFB066" w14:textId="77777777" w:rsidR="00AA4913" w:rsidRPr="00643719" w:rsidRDefault="0000656C" w:rsidP="004D6F19">
      <w:pPr>
        <w:spacing w:line="360" w:lineRule="auto"/>
        <w:rPr>
          <w:rFonts w:ascii="Book Antiqua" w:eastAsia="宋体" w:hAnsi="Book Antiqua"/>
          <w:szCs w:val="24"/>
          <w:lang w:eastAsia="zh-CN"/>
        </w:rPr>
      </w:pPr>
      <w:r w:rsidRPr="00643719">
        <w:rPr>
          <w:rFonts w:ascii="Book Antiqua" w:eastAsia="MS PGothic" w:hAnsi="Book Antiqua" w:cs="MS PGothic"/>
          <w:b/>
          <w:bCs/>
          <w:kern w:val="0"/>
          <w:szCs w:val="24"/>
        </w:rPr>
        <w:lastRenderedPageBreak/>
        <w:t>Table</w:t>
      </w:r>
      <w:r w:rsidR="00AC5877" w:rsidRPr="00643719">
        <w:rPr>
          <w:rFonts w:ascii="Book Antiqua" w:eastAsia="宋体" w:hAnsi="Book Antiqua" w:cs="MS PGothic" w:hint="eastAsia"/>
          <w:b/>
          <w:bCs/>
          <w:kern w:val="0"/>
          <w:szCs w:val="24"/>
          <w:lang w:eastAsia="zh-CN"/>
        </w:rPr>
        <w:t xml:space="preserve"> </w:t>
      </w:r>
      <w:r w:rsidRPr="00643719">
        <w:rPr>
          <w:rFonts w:ascii="Book Antiqua" w:eastAsia="MS PGothic" w:hAnsi="Book Antiqua" w:cs="MS PGothic"/>
          <w:b/>
          <w:bCs/>
          <w:kern w:val="0"/>
          <w:szCs w:val="24"/>
        </w:rPr>
        <w:t>1 Characteri</w:t>
      </w:r>
      <w:r w:rsidR="00AC5877" w:rsidRPr="00643719">
        <w:rPr>
          <w:rFonts w:ascii="Book Antiqua" w:eastAsia="MS PGothic" w:hAnsi="Book Antiqua" w:cs="MS PGothic"/>
          <w:b/>
          <w:bCs/>
          <w:kern w:val="0"/>
          <w:szCs w:val="24"/>
        </w:rPr>
        <w:t>stics of patients in this study</w:t>
      </w:r>
    </w:p>
    <w:tbl>
      <w:tblPr>
        <w:tblW w:w="8029" w:type="dxa"/>
        <w:tblInd w:w="84" w:type="dxa"/>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3417"/>
        <w:gridCol w:w="1701"/>
        <w:gridCol w:w="1560"/>
        <w:gridCol w:w="1330"/>
        <w:gridCol w:w="8"/>
        <w:gridCol w:w="13"/>
      </w:tblGrid>
      <w:tr w:rsidR="00643719" w:rsidRPr="00643719" w14:paraId="3A4E5D86" w14:textId="77777777" w:rsidTr="00F228A2">
        <w:trPr>
          <w:gridAfter w:val="2"/>
          <w:wAfter w:w="21" w:type="dxa"/>
          <w:trHeight w:val="408"/>
        </w:trPr>
        <w:tc>
          <w:tcPr>
            <w:tcW w:w="3417" w:type="dxa"/>
            <w:tcBorders>
              <w:top w:val="single" w:sz="4" w:space="0" w:color="auto"/>
              <w:bottom w:val="single" w:sz="4" w:space="0" w:color="auto"/>
            </w:tcBorders>
            <w:shd w:val="clear" w:color="auto" w:fill="auto"/>
            <w:noWrap/>
            <w:vAlign w:val="center"/>
            <w:hideMark/>
          </w:tcPr>
          <w:p w14:paraId="767F2420" w14:textId="77777777" w:rsidR="00735A35" w:rsidRPr="00643719" w:rsidRDefault="00735A35" w:rsidP="004D6F19">
            <w:pPr>
              <w:widowControl/>
              <w:spacing w:line="360" w:lineRule="auto"/>
              <w:rPr>
                <w:rFonts w:ascii="Book Antiqua" w:eastAsia="宋体" w:hAnsi="Book Antiqua" w:cs="MS PGothic"/>
                <w:bCs/>
                <w:kern w:val="0"/>
                <w:szCs w:val="24"/>
                <w:lang w:eastAsia="zh-CN"/>
              </w:rPr>
            </w:pPr>
            <w:r w:rsidRPr="00643719">
              <w:rPr>
                <w:rFonts w:ascii="Book Antiqua" w:eastAsia="MS PGothic" w:hAnsi="Book Antiqua" w:cs="MS PGothic"/>
                <w:bCs/>
                <w:kern w:val="0"/>
                <w:szCs w:val="24"/>
              </w:rPr>
              <w:t xml:space="preserve">　</w:t>
            </w:r>
          </w:p>
        </w:tc>
        <w:tc>
          <w:tcPr>
            <w:tcW w:w="1701" w:type="dxa"/>
            <w:tcBorders>
              <w:top w:val="single" w:sz="4" w:space="0" w:color="auto"/>
              <w:bottom w:val="single" w:sz="4" w:space="0" w:color="auto"/>
            </w:tcBorders>
            <w:shd w:val="clear" w:color="auto" w:fill="auto"/>
            <w:noWrap/>
            <w:vAlign w:val="center"/>
            <w:hideMark/>
          </w:tcPr>
          <w:p w14:paraId="0699CF1F" w14:textId="77777777" w:rsidR="00735A35" w:rsidRPr="00643719" w:rsidRDefault="00735A35" w:rsidP="00AC5877">
            <w:pPr>
              <w:widowControl/>
              <w:spacing w:line="360" w:lineRule="auto"/>
              <w:jc w:val="center"/>
              <w:rPr>
                <w:rFonts w:ascii="Book Antiqua" w:eastAsia="MS PGothic" w:hAnsi="Book Antiqua" w:cs="MS PGothic"/>
                <w:b/>
                <w:bCs/>
                <w:kern w:val="0"/>
                <w:szCs w:val="24"/>
              </w:rPr>
            </w:pPr>
            <w:r w:rsidRPr="00643719">
              <w:rPr>
                <w:rFonts w:ascii="Book Antiqua" w:eastAsia="MS PGothic" w:hAnsi="Book Antiqua" w:cs="MS PGothic"/>
                <w:b/>
                <w:bCs/>
                <w:kern w:val="0"/>
                <w:szCs w:val="24"/>
              </w:rPr>
              <w:t>Group</w:t>
            </w:r>
            <w:r w:rsidR="00AC5877" w:rsidRPr="00643719">
              <w:rPr>
                <w:rFonts w:ascii="Book Antiqua" w:eastAsia="宋体" w:hAnsi="Book Antiqua" w:cs="MS PGothic" w:hint="eastAsia"/>
                <w:b/>
                <w:bCs/>
                <w:kern w:val="0"/>
                <w:szCs w:val="24"/>
                <w:lang w:eastAsia="zh-CN"/>
              </w:rPr>
              <w:t xml:space="preserve"> </w:t>
            </w:r>
            <w:r w:rsidRPr="00643719">
              <w:rPr>
                <w:rFonts w:ascii="Book Antiqua" w:eastAsia="MS PGothic" w:hAnsi="Book Antiqua" w:cs="MS PGothic"/>
                <w:b/>
                <w:bCs/>
                <w:kern w:val="0"/>
                <w:szCs w:val="24"/>
              </w:rPr>
              <w:t>A</w:t>
            </w:r>
          </w:p>
        </w:tc>
        <w:tc>
          <w:tcPr>
            <w:tcW w:w="1560" w:type="dxa"/>
            <w:tcBorders>
              <w:top w:val="single" w:sz="4" w:space="0" w:color="auto"/>
              <w:bottom w:val="single" w:sz="4" w:space="0" w:color="auto"/>
            </w:tcBorders>
            <w:shd w:val="clear" w:color="auto" w:fill="auto"/>
            <w:noWrap/>
            <w:vAlign w:val="center"/>
            <w:hideMark/>
          </w:tcPr>
          <w:p w14:paraId="55AB9687" w14:textId="77777777" w:rsidR="00735A35" w:rsidRPr="00643719" w:rsidRDefault="00735A35" w:rsidP="00AC5877">
            <w:pPr>
              <w:widowControl/>
              <w:spacing w:line="360" w:lineRule="auto"/>
              <w:jc w:val="center"/>
              <w:rPr>
                <w:rFonts w:ascii="Book Antiqua" w:eastAsia="MS PGothic" w:hAnsi="Book Antiqua" w:cs="MS PGothic"/>
                <w:b/>
                <w:bCs/>
                <w:kern w:val="0"/>
                <w:szCs w:val="24"/>
              </w:rPr>
            </w:pPr>
            <w:r w:rsidRPr="00643719">
              <w:rPr>
                <w:rFonts w:ascii="Book Antiqua" w:eastAsia="MS PGothic" w:hAnsi="Book Antiqua" w:cs="MS PGothic"/>
                <w:b/>
                <w:bCs/>
                <w:kern w:val="0"/>
                <w:szCs w:val="24"/>
              </w:rPr>
              <w:t>Group</w:t>
            </w:r>
            <w:r w:rsidR="00AC5877" w:rsidRPr="00643719">
              <w:rPr>
                <w:rFonts w:ascii="Book Antiqua" w:eastAsia="宋体" w:hAnsi="Book Antiqua" w:cs="MS PGothic" w:hint="eastAsia"/>
                <w:b/>
                <w:bCs/>
                <w:kern w:val="0"/>
                <w:szCs w:val="24"/>
                <w:lang w:eastAsia="zh-CN"/>
              </w:rPr>
              <w:t xml:space="preserve"> </w:t>
            </w:r>
            <w:r w:rsidRPr="00643719">
              <w:rPr>
                <w:rFonts w:ascii="Book Antiqua" w:eastAsia="MS PGothic" w:hAnsi="Book Antiqua" w:cs="MS PGothic"/>
                <w:b/>
                <w:bCs/>
                <w:kern w:val="0"/>
                <w:szCs w:val="24"/>
              </w:rPr>
              <w:t>B</w:t>
            </w:r>
          </w:p>
        </w:tc>
        <w:tc>
          <w:tcPr>
            <w:tcW w:w="1330" w:type="dxa"/>
            <w:tcBorders>
              <w:top w:val="single" w:sz="4" w:space="0" w:color="auto"/>
              <w:bottom w:val="single" w:sz="4" w:space="0" w:color="auto"/>
            </w:tcBorders>
            <w:shd w:val="clear" w:color="auto" w:fill="auto"/>
            <w:noWrap/>
            <w:vAlign w:val="center"/>
            <w:hideMark/>
          </w:tcPr>
          <w:p w14:paraId="32BA90B6" w14:textId="77777777" w:rsidR="00735A35" w:rsidRPr="00643719" w:rsidRDefault="00735A35" w:rsidP="00AC5877">
            <w:pPr>
              <w:widowControl/>
              <w:spacing w:line="360" w:lineRule="auto"/>
              <w:jc w:val="center"/>
              <w:rPr>
                <w:rFonts w:ascii="Book Antiqua" w:eastAsia="MS PGothic" w:hAnsi="Book Antiqua" w:cs="MS PGothic"/>
                <w:b/>
                <w:bCs/>
                <w:kern w:val="0"/>
                <w:szCs w:val="24"/>
              </w:rPr>
            </w:pPr>
            <w:r w:rsidRPr="00643719">
              <w:rPr>
                <w:rFonts w:ascii="Book Antiqua" w:eastAsia="MS PGothic" w:hAnsi="Book Antiqua" w:cs="MS PGothic"/>
                <w:b/>
                <w:bCs/>
                <w:i/>
                <w:kern w:val="0"/>
                <w:szCs w:val="24"/>
              </w:rPr>
              <w:t>P</w:t>
            </w:r>
            <w:r w:rsidRPr="00643719">
              <w:rPr>
                <w:rFonts w:ascii="Book Antiqua" w:eastAsia="宋体" w:hAnsi="Book Antiqua" w:cs="MS PGothic" w:hint="eastAsia"/>
                <w:b/>
                <w:bCs/>
                <w:kern w:val="0"/>
                <w:szCs w:val="24"/>
                <w:lang w:eastAsia="zh-CN"/>
              </w:rPr>
              <w:t xml:space="preserve"> </w:t>
            </w:r>
            <w:r w:rsidRPr="00643719">
              <w:rPr>
                <w:rFonts w:ascii="Book Antiqua" w:eastAsia="MS PGothic" w:hAnsi="Book Antiqua" w:cs="MS PGothic"/>
                <w:b/>
                <w:bCs/>
                <w:kern w:val="0"/>
                <w:szCs w:val="24"/>
              </w:rPr>
              <w:t>value</w:t>
            </w:r>
          </w:p>
        </w:tc>
      </w:tr>
      <w:tr w:rsidR="00643719" w:rsidRPr="00643719" w14:paraId="1BB9A5BB" w14:textId="77777777" w:rsidTr="00F228A2">
        <w:trPr>
          <w:gridAfter w:val="2"/>
          <w:wAfter w:w="21" w:type="dxa"/>
          <w:trHeight w:val="285"/>
        </w:trPr>
        <w:tc>
          <w:tcPr>
            <w:tcW w:w="3417" w:type="dxa"/>
            <w:tcBorders>
              <w:top w:val="single" w:sz="4" w:space="0" w:color="auto"/>
            </w:tcBorders>
            <w:shd w:val="clear" w:color="auto" w:fill="auto"/>
            <w:noWrap/>
            <w:vAlign w:val="center"/>
            <w:hideMark/>
          </w:tcPr>
          <w:p w14:paraId="6B66BB7D" w14:textId="77777777" w:rsidR="00735A35" w:rsidRPr="00643719" w:rsidRDefault="00735A35" w:rsidP="004D6F19">
            <w:pPr>
              <w:widowControl/>
              <w:spacing w:line="360" w:lineRule="auto"/>
              <w:rPr>
                <w:rFonts w:ascii="Book Antiqua" w:eastAsia="MS PGothic" w:hAnsi="Book Antiqua" w:cs="MS PGothic"/>
                <w:bCs/>
                <w:kern w:val="0"/>
                <w:szCs w:val="24"/>
              </w:rPr>
            </w:pPr>
            <w:r w:rsidRPr="00643719">
              <w:rPr>
                <w:rFonts w:ascii="Book Antiqua" w:eastAsia="MS PGothic" w:hAnsi="Book Antiqua" w:cs="MS PGothic"/>
                <w:bCs/>
                <w:kern w:val="0"/>
                <w:szCs w:val="24"/>
              </w:rPr>
              <w:t>Patients number</w:t>
            </w:r>
          </w:p>
        </w:tc>
        <w:tc>
          <w:tcPr>
            <w:tcW w:w="1701" w:type="dxa"/>
            <w:tcBorders>
              <w:top w:val="single" w:sz="4" w:space="0" w:color="auto"/>
            </w:tcBorders>
            <w:shd w:val="clear" w:color="auto" w:fill="auto"/>
            <w:noWrap/>
            <w:vAlign w:val="center"/>
            <w:hideMark/>
          </w:tcPr>
          <w:p w14:paraId="5F339422"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115</w:t>
            </w:r>
          </w:p>
        </w:tc>
        <w:tc>
          <w:tcPr>
            <w:tcW w:w="1560" w:type="dxa"/>
            <w:tcBorders>
              <w:top w:val="single" w:sz="4" w:space="0" w:color="auto"/>
            </w:tcBorders>
            <w:shd w:val="clear" w:color="auto" w:fill="auto"/>
            <w:noWrap/>
            <w:vAlign w:val="center"/>
            <w:hideMark/>
          </w:tcPr>
          <w:p w14:paraId="58C6C194"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333</w:t>
            </w:r>
          </w:p>
        </w:tc>
        <w:tc>
          <w:tcPr>
            <w:tcW w:w="1330" w:type="dxa"/>
            <w:tcBorders>
              <w:top w:val="single" w:sz="4" w:space="0" w:color="auto"/>
            </w:tcBorders>
            <w:shd w:val="clear" w:color="auto" w:fill="auto"/>
            <w:noWrap/>
            <w:vAlign w:val="center"/>
            <w:hideMark/>
          </w:tcPr>
          <w:p w14:paraId="5BFD33D0" w14:textId="77777777" w:rsidR="00735A35" w:rsidRPr="00643719" w:rsidRDefault="00735A35" w:rsidP="00AC5877">
            <w:pPr>
              <w:widowControl/>
              <w:spacing w:line="360" w:lineRule="auto"/>
              <w:jc w:val="center"/>
              <w:rPr>
                <w:rFonts w:ascii="Book Antiqua" w:eastAsia="MS PGothic" w:hAnsi="Book Antiqua" w:cs="MS PGothic"/>
                <w:kern w:val="0"/>
                <w:szCs w:val="24"/>
              </w:rPr>
            </w:pPr>
          </w:p>
        </w:tc>
      </w:tr>
      <w:tr w:rsidR="00643719" w:rsidRPr="00643719" w14:paraId="774AAA7A" w14:textId="77777777" w:rsidTr="00F228A2">
        <w:trPr>
          <w:gridAfter w:val="1"/>
          <w:wAfter w:w="13" w:type="dxa"/>
          <w:trHeight w:val="285"/>
        </w:trPr>
        <w:tc>
          <w:tcPr>
            <w:tcW w:w="3417" w:type="dxa"/>
            <w:shd w:val="clear" w:color="auto" w:fill="auto"/>
            <w:noWrap/>
            <w:vAlign w:val="center"/>
            <w:hideMark/>
          </w:tcPr>
          <w:p w14:paraId="3C17B161" w14:textId="77777777" w:rsidR="00735A35" w:rsidRPr="00643719" w:rsidRDefault="00735A35" w:rsidP="004D6F19">
            <w:pPr>
              <w:widowControl/>
              <w:spacing w:line="360" w:lineRule="auto"/>
              <w:rPr>
                <w:rFonts w:ascii="Book Antiqua" w:eastAsia="MS PGothic" w:hAnsi="Book Antiqua" w:cs="MS PGothic"/>
                <w:bCs/>
                <w:kern w:val="0"/>
                <w:szCs w:val="24"/>
              </w:rPr>
            </w:pPr>
            <w:r w:rsidRPr="00643719">
              <w:rPr>
                <w:rFonts w:ascii="Book Antiqua" w:eastAsia="MS PGothic" w:hAnsi="Book Antiqua" w:cs="MS PGothic"/>
                <w:bCs/>
                <w:kern w:val="0"/>
                <w:szCs w:val="24"/>
              </w:rPr>
              <w:t>Sex(Male: Female)</w:t>
            </w:r>
          </w:p>
        </w:tc>
        <w:tc>
          <w:tcPr>
            <w:tcW w:w="1701" w:type="dxa"/>
            <w:shd w:val="clear" w:color="auto" w:fill="auto"/>
            <w:noWrap/>
            <w:vAlign w:val="center"/>
            <w:hideMark/>
          </w:tcPr>
          <w:p w14:paraId="73FCA3C9"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73/42</w:t>
            </w:r>
          </w:p>
        </w:tc>
        <w:tc>
          <w:tcPr>
            <w:tcW w:w="1560" w:type="dxa"/>
            <w:shd w:val="clear" w:color="auto" w:fill="auto"/>
            <w:noWrap/>
            <w:vAlign w:val="center"/>
            <w:hideMark/>
          </w:tcPr>
          <w:p w14:paraId="3E245626"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135/198</w:t>
            </w:r>
          </w:p>
        </w:tc>
        <w:tc>
          <w:tcPr>
            <w:tcW w:w="1338" w:type="dxa"/>
            <w:gridSpan w:val="2"/>
            <w:shd w:val="clear" w:color="auto" w:fill="auto"/>
            <w:noWrap/>
            <w:vAlign w:val="center"/>
            <w:hideMark/>
          </w:tcPr>
          <w:p w14:paraId="1309BAA9" w14:textId="77777777" w:rsidR="00735A35" w:rsidRPr="00643719" w:rsidRDefault="00735A35" w:rsidP="00AC5877">
            <w:pPr>
              <w:widowControl/>
              <w:spacing w:line="360" w:lineRule="auto"/>
              <w:jc w:val="center"/>
              <w:rPr>
                <w:rFonts w:ascii="Book Antiqua" w:eastAsia="MS PGothic" w:hAnsi="Book Antiqua" w:cs="MS PGothic"/>
                <w:kern w:val="0"/>
                <w:szCs w:val="24"/>
              </w:rPr>
            </w:pPr>
          </w:p>
        </w:tc>
      </w:tr>
      <w:tr w:rsidR="00643719" w:rsidRPr="00643719" w14:paraId="156CFAC0" w14:textId="77777777" w:rsidTr="00F228A2">
        <w:trPr>
          <w:gridAfter w:val="1"/>
          <w:wAfter w:w="13" w:type="dxa"/>
          <w:trHeight w:val="285"/>
        </w:trPr>
        <w:tc>
          <w:tcPr>
            <w:tcW w:w="3417" w:type="dxa"/>
            <w:shd w:val="clear" w:color="auto" w:fill="auto"/>
            <w:noWrap/>
            <w:vAlign w:val="center"/>
            <w:hideMark/>
          </w:tcPr>
          <w:p w14:paraId="067AF64C" w14:textId="77777777" w:rsidR="00735A35" w:rsidRPr="00643719" w:rsidRDefault="00735A35" w:rsidP="003A7CF1">
            <w:pPr>
              <w:widowControl/>
              <w:spacing w:line="360" w:lineRule="auto"/>
              <w:rPr>
                <w:rFonts w:ascii="Book Antiqua" w:eastAsia="MS PGothic" w:hAnsi="Book Antiqua" w:cs="MS PGothic"/>
                <w:bCs/>
                <w:kern w:val="0"/>
                <w:szCs w:val="24"/>
              </w:rPr>
            </w:pPr>
            <w:r w:rsidRPr="00643719">
              <w:rPr>
                <w:rFonts w:ascii="Book Antiqua" w:eastAsia="MS PGothic" w:hAnsi="Book Antiqua" w:cs="MS PGothic"/>
                <w:bCs/>
                <w:kern w:val="0"/>
                <w:szCs w:val="24"/>
              </w:rPr>
              <w:t>Mean age</w:t>
            </w:r>
            <w:r w:rsidR="003A7CF1" w:rsidRPr="00643719">
              <w:rPr>
                <w:rFonts w:ascii="Book Antiqua" w:eastAsia="宋体" w:hAnsi="Book Antiqua" w:cs="MS PGothic" w:hint="eastAsia"/>
                <w:bCs/>
                <w:kern w:val="0"/>
                <w:szCs w:val="24"/>
                <w:lang w:eastAsia="zh-CN"/>
              </w:rPr>
              <w:t xml:space="preserve"> </w:t>
            </w:r>
            <w:r w:rsidRPr="00643719">
              <w:rPr>
                <w:rFonts w:ascii="Book Antiqua" w:eastAsia="MS PGothic" w:hAnsi="Book Antiqua" w:cs="MS PGothic"/>
                <w:bCs/>
                <w:kern w:val="0"/>
                <w:szCs w:val="24"/>
              </w:rPr>
              <w:t>(</w:t>
            </w:r>
            <w:proofErr w:type="spellStart"/>
            <w:r w:rsidR="003A7CF1" w:rsidRPr="00643719">
              <w:rPr>
                <w:rFonts w:ascii="Book Antiqua" w:eastAsia="MS PGothic" w:hAnsi="Book Antiqua" w:cs="MS PGothic"/>
                <w:bCs/>
                <w:kern w:val="0"/>
                <w:szCs w:val="24"/>
              </w:rPr>
              <w:t>yr</w:t>
            </w:r>
            <w:proofErr w:type="spellEnd"/>
            <w:r w:rsidRPr="00643719">
              <w:rPr>
                <w:rFonts w:ascii="Book Antiqua" w:eastAsia="MS PGothic" w:hAnsi="Book Antiqua" w:cs="MS PGothic"/>
                <w:bCs/>
                <w:kern w:val="0"/>
                <w:szCs w:val="24"/>
              </w:rPr>
              <w:t>)</w:t>
            </w:r>
          </w:p>
        </w:tc>
        <w:tc>
          <w:tcPr>
            <w:tcW w:w="1701" w:type="dxa"/>
            <w:shd w:val="clear" w:color="auto" w:fill="auto"/>
            <w:noWrap/>
            <w:vAlign w:val="center"/>
            <w:hideMark/>
          </w:tcPr>
          <w:p w14:paraId="36476B58"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83.44</w:t>
            </w:r>
          </w:p>
        </w:tc>
        <w:tc>
          <w:tcPr>
            <w:tcW w:w="1560" w:type="dxa"/>
            <w:shd w:val="clear" w:color="auto" w:fill="auto"/>
            <w:noWrap/>
            <w:vAlign w:val="center"/>
            <w:hideMark/>
          </w:tcPr>
          <w:p w14:paraId="6CEDEF79"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65.87</w:t>
            </w:r>
          </w:p>
        </w:tc>
        <w:tc>
          <w:tcPr>
            <w:tcW w:w="1338" w:type="dxa"/>
            <w:gridSpan w:val="2"/>
            <w:shd w:val="clear" w:color="auto" w:fill="auto"/>
            <w:noWrap/>
            <w:vAlign w:val="center"/>
            <w:hideMark/>
          </w:tcPr>
          <w:p w14:paraId="7F08F35C" w14:textId="77777777" w:rsidR="00735A35" w:rsidRPr="00643719" w:rsidRDefault="00735A35" w:rsidP="003A7CF1">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lt;</w:t>
            </w:r>
            <w:r w:rsidR="003A7CF1" w:rsidRPr="00643719">
              <w:rPr>
                <w:rFonts w:ascii="Book Antiqua" w:eastAsia="宋体" w:hAnsi="Book Antiqua" w:cs="MS PGothic" w:hint="eastAsia"/>
                <w:bCs/>
                <w:kern w:val="0"/>
                <w:szCs w:val="24"/>
                <w:lang w:eastAsia="zh-CN"/>
              </w:rPr>
              <w:t xml:space="preserve"> </w:t>
            </w:r>
            <w:r w:rsidRPr="00643719">
              <w:rPr>
                <w:rFonts w:ascii="Book Antiqua" w:eastAsia="MS PGothic" w:hAnsi="Book Antiqua" w:cs="MS PGothic"/>
                <w:bCs/>
                <w:kern w:val="0"/>
                <w:szCs w:val="24"/>
              </w:rPr>
              <w:t>0.05</w:t>
            </w:r>
          </w:p>
        </w:tc>
      </w:tr>
      <w:tr w:rsidR="00643719" w:rsidRPr="00643719" w14:paraId="2A493FB1" w14:textId="77777777" w:rsidTr="00F228A2">
        <w:trPr>
          <w:gridAfter w:val="2"/>
          <w:wAfter w:w="21" w:type="dxa"/>
          <w:trHeight w:val="285"/>
        </w:trPr>
        <w:tc>
          <w:tcPr>
            <w:tcW w:w="3417" w:type="dxa"/>
            <w:shd w:val="clear" w:color="auto" w:fill="auto"/>
            <w:noWrap/>
            <w:vAlign w:val="center"/>
            <w:hideMark/>
          </w:tcPr>
          <w:p w14:paraId="10DC41A3" w14:textId="77777777" w:rsidR="00735A35" w:rsidRPr="00643719" w:rsidRDefault="00735A35" w:rsidP="004D6F19">
            <w:pPr>
              <w:widowControl/>
              <w:spacing w:line="360" w:lineRule="auto"/>
              <w:rPr>
                <w:rFonts w:ascii="Book Antiqua" w:eastAsia="MS PGothic" w:hAnsi="Book Antiqua" w:cs="MS PGothic"/>
                <w:bCs/>
                <w:kern w:val="0"/>
                <w:szCs w:val="24"/>
              </w:rPr>
            </w:pPr>
            <w:r w:rsidRPr="00643719">
              <w:rPr>
                <w:rFonts w:ascii="Book Antiqua" w:eastAsia="MS PGothic" w:hAnsi="Book Antiqua" w:cs="MS PGothic"/>
                <w:bCs/>
                <w:kern w:val="0"/>
                <w:szCs w:val="24"/>
              </w:rPr>
              <w:t xml:space="preserve">Occupied lesion </w:t>
            </w:r>
          </w:p>
        </w:tc>
        <w:tc>
          <w:tcPr>
            <w:tcW w:w="1701" w:type="dxa"/>
            <w:shd w:val="clear" w:color="auto" w:fill="auto"/>
            <w:noWrap/>
            <w:vAlign w:val="center"/>
            <w:hideMark/>
          </w:tcPr>
          <w:p w14:paraId="6CCED24B"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p>
        </w:tc>
        <w:tc>
          <w:tcPr>
            <w:tcW w:w="1560" w:type="dxa"/>
            <w:shd w:val="clear" w:color="auto" w:fill="auto"/>
            <w:noWrap/>
            <w:vAlign w:val="center"/>
            <w:hideMark/>
          </w:tcPr>
          <w:p w14:paraId="55667D68"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p>
        </w:tc>
        <w:tc>
          <w:tcPr>
            <w:tcW w:w="1330" w:type="dxa"/>
            <w:shd w:val="clear" w:color="auto" w:fill="auto"/>
            <w:noWrap/>
            <w:vAlign w:val="center"/>
            <w:hideMark/>
          </w:tcPr>
          <w:p w14:paraId="57E5E9DA" w14:textId="77777777" w:rsidR="00735A35" w:rsidRPr="00643719" w:rsidRDefault="00735A35" w:rsidP="00AC5877">
            <w:pPr>
              <w:widowControl/>
              <w:spacing w:line="360" w:lineRule="auto"/>
              <w:jc w:val="center"/>
              <w:rPr>
                <w:rFonts w:ascii="Book Antiqua" w:eastAsia="MS PGothic" w:hAnsi="Book Antiqua" w:cs="MS PGothic"/>
                <w:kern w:val="0"/>
                <w:szCs w:val="24"/>
              </w:rPr>
            </w:pPr>
          </w:p>
        </w:tc>
      </w:tr>
      <w:tr w:rsidR="00643719" w:rsidRPr="00643719" w14:paraId="5486034C" w14:textId="77777777" w:rsidTr="00F228A2">
        <w:trPr>
          <w:gridAfter w:val="2"/>
          <w:wAfter w:w="21" w:type="dxa"/>
          <w:trHeight w:val="285"/>
        </w:trPr>
        <w:tc>
          <w:tcPr>
            <w:tcW w:w="3417" w:type="dxa"/>
            <w:shd w:val="clear" w:color="auto" w:fill="auto"/>
            <w:noWrap/>
            <w:vAlign w:val="center"/>
            <w:hideMark/>
          </w:tcPr>
          <w:p w14:paraId="571D2791" w14:textId="77777777" w:rsidR="00735A35" w:rsidRPr="00643719" w:rsidRDefault="00735A35" w:rsidP="00735A35">
            <w:pPr>
              <w:widowControl/>
              <w:spacing w:line="360" w:lineRule="auto"/>
              <w:ind w:firstLineChars="100" w:firstLine="240"/>
              <w:rPr>
                <w:rFonts w:ascii="Book Antiqua" w:eastAsia="MS PGothic" w:hAnsi="Book Antiqua" w:cs="MS PGothic"/>
                <w:bCs/>
                <w:kern w:val="0"/>
                <w:szCs w:val="24"/>
              </w:rPr>
            </w:pPr>
            <w:r w:rsidRPr="00643719">
              <w:rPr>
                <w:rFonts w:ascii="Book Antiqua" w:eastAsia="MS PGothic" w:hAnsi="Book Antiqua" w:cs="MS PGothic"/>
                <w:bCs/>
                <w:kern w:val="0"/>
                <w:szCs w:val="24"/>
              </w:rPr>
              <w:t>U</w:t>
            </w:r>
          </w:p>
        </w:tc>
        <w:tc>
          <w:tcPr>
            <w:tcW w:w="1701" w:type="dxa"/>
            <w:shd w:val="clear" w:color="auto" w:fill="auto"/>
            <w:noWrap/>
            <w:vAlign w:val="center"/>
            <w:hideMark/>
          </w:tcPr>
          <w:p w14:paraId="1483BD58"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24</w:t>
            </w:r>
          </w:p>
        </w:tc>
        <w:tc>
          <w:tcPr>
            <w:tcW w:w="1560" w:type="dxa"/>
            <w:shd w:val="clear" w:color="auto" w:fill="auto"/>
            <w:noWrap/>
            <w:vAlign w:val="center"/>
            <w:hideMark/>
          </w:tcPr>
          <w:p w14:paraId="1D03A061"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81</w:t>
            </w:r>
          </w:p>
        </w:tc>
        <w:tc>
          <w:tcPr>
            <w:tcW w:w="1330" w:type="dxa"/>
            <w:shd w:val="clear" w:color="auto" w:fill="auto"/>
            <w:noWrap/>
            <w:vAlign w:val="center"/>
            <w:hideMark/>
          </w:tcPr>
          <w:p w14:paraId="2F2C60B0"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0.693</w:t>
            </w:r>
          </w:p>
        </w:tc>
      </w:tr>
      <w:tr w:rsidR="00643719" w:rsidRPr="00643719" w14:paraId="4CDB8E61" w14:textId="77777777" w:rsidTr="00F228A2">
        <w:trPr>
          <w:gridAfter w:val="2"/>
          <w:wAfter w:w="21" w:type="dxa"/>
          <w:trHeight w:val="285"/>
        </w:trPr>
        <w:tc>
          <w:tcPr>
            <w:tcW w:w="3417" w:type="dxa"/>
            <w:shd w:val="clear" w:color="auto" w:fill="auto"/>
            <w:noWrap/>
            <w:vAlign w:val="center"/>
            <w:hideMark/>
          </w:tcPr>
          <w:p w14:paraId="34395FC3" w14:textId="77777777" w:rsidR="00735A35" w:rsidRPr="00643719" w:rsidRDefault="00735A35" w:rsidP="00735A35">
            <w:pPr>
              <w:widowControl/>
              <w:spacing w:line="360" w:lineRule="auto"/>
              <w:ind w:firstLineChars="100" w:firstLine="240"/>
              <w:rPr>
                <w:rFonts w:ascii="Book Antiqua" w:eastAsia="MS PGothic" w:hAnsi="Book Antiqua" w:cs="MS PGothic"/>
                <w:bCs/>
                <w:kern w:val="0"/>
                <w:szCs w:val="24"/>
              </w:rPr>
            </w:pPr>
            <w:r w:rsidRPr="00643719">
              <w:rPr>
                <w:rFonts w:ascii="Book Antiqua" w:eastAsia="MS PGothic" w:hAnsi="Book Antiqua" w:cs="MS PGothic"/>
                <w:bCs/>
                <w:kern w:val="0"/>
                <w:szCs w:val="24"/>
              </w:rPr>
              <w:t>M</w:t>
            </w:r>
          </w:p>
        </w:tc>
        <w:tc>
          <w:tcPr>
            <w:tcW w:w="1701" w:type="dxa"/>
            <w:shd w:val="clear" w:color="auto" w:fill="auto"/>
            <w:noWrap/>
            <w:vAlign w:val="center"/>
            <w:hideMark/>
          </w:tcPr>
          <w:p w14:paraId="181B9DEC"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39</w:t>
            </w:r>
          </w:p>
        </w:tc>
        <w:tc>
          <w:tcPr>
            <w:tcW w:w="1560" w:type="dxa"/>
            <w:shd w:val="clear" w:color="auto" w:fill="auto"/>
            <w:noWrap/>
            <w:vAlign w:val="center"/>
            <w:hideMark/>
          </w:tcPr>
          <w:p w14:paraId="768637A7"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114</w:t>
            </w:r>
          </w:p>
        </w:tc>
        <w:tc>
          <w:tcPr>
            <w:tcW w:w="1330" w:type="dxa"/>
            <w:shd w:val="clear" w:color="auto" w:fill="auto"/>
            <w:noWrap/>
            <w:vAlign w:val="center"/>
            <w:hideMark/>
          </w:tcPr>
          <w:p w14:paraId="16120878" w14:textId="77777777" w:rsidR="00735A35" w:rsidRPr="00643719" w:rsidRDefault="00735A35" w:rsidP="00AC5877">
            <w:pPr>
              <w:widowControl/>
              <w:spacing w:line="360" w:lineRule="auto"/>
              <w:jc w:val="center"/>
              <w:rPr>
                <w:rFonts w:ascii="Book Antiqua" w:eastAsia="MS PGothic" w:hAnsi="Book Antiqua" w:cs="MS PGothic"/>
                <w:kern w:val="0"/>
                <w:szCs w:val="24"/>
              </w:rPr>
            </w:pPr>
          </w:p>
        </w:tc>
      </w:tr>
      <w:tr w:rsidR="00643719" w:rsidRPr="00643719" w14:paraId="397DB786" w14:textId="77777777" w:rsidTr="00F228A2">
        <w:trPr>
          <w:gridAfter w:val="2"/>
          <w:wAfter w:w="21" w:type="dxa"/>
          <w:trHeight w:val="285"/>
        </w:trPr>
        <w:tc>
          <w:tcPr>
            <w:tcW w:w="3417" w:type="dxa"/>
            <w:shd w:val="clear" w:color="auto" w:fill="auto"/>
            <w:noWrap/>
            <w:vAlign w:val="center"/>
            <w:hideMark/>
          </w:tcPr>
          <w:p w14:paraId="1DF1EE37" w14:textId="77777777" w:rsidR="00735A35" w:rsidRPr="00643719" w:rsidRDefault="00735A35" w:rsidP="00735A35">
            <w:pPr>
              <w:widowControl/>
              <w:spacing w:line="360" w:lineRule="auto"/>
              <w:ind w:firstLineChars="100" w:firstLine="240"/>
              <w:rPr>
                <w:rFonts w:ascii="Book Antiqua" w:eastAsia="MS PGothic" w:hAnsi="Book Antiqua" w:cs="MS PGothic"/>
                <w:bCs/>
                <w:kern w:val="0"/>
                <w:szCs w:val="24"/>
              </w:rPr>
            </w:pPr>
            <w:r w:rsidRPr="00643719">
              <w:rPr>
                <w:rFonts w:ascii="Book Antiqua" w:eastAsia="MS PGothic" w:hAnsi="Book Antiqua" w:cs="MS PGothic"/>
                <w:bCs/>
                <w:kern w:val="0"/>
                <w:szCs w:val="24"/>
              </w:rPr>
              <w:t>L</w:t>
            </w:r>
          </w:p>
        </w:tc>
        <w:tc>
          <w:tcPr>
            <w:tcW w:w="1701" w:type="dxa"/>
            <w:shd w:val="clear" w:color="auto" w:fill="auto"/>
            <w:noWrap/>
            <w:vAlign w:val="center"/>
            <w:hideMark/>
          </w:tcPr>
          <w:p w14:paraId="654C78B0"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52</w:t>
            </w:r>
          </w:p>
        </w:tc>
        <w:tc>
          <w:tcPr>
            <w:tcW w:w="1560" w:type="dxa"/>
            <w:shd w:val="clear" w:color="auto" w:fill="auto"/>
            <w:noWrap/>
            <w:vAlign w:val="center"/>
            <w:hideMark/>
          </w:tcPr>
          <w:p w14:paraId="41BEE76E"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138</w:t>
            </w:r>
          </w:p>
        </w:tc>
        <w:tc>
          <w:tcPr>
            <w:tcW w:w="1330" w:type="dxa"/>
            <w:shd w:val="clear" w:color="auto" w:fill="auto"/>
            <w:noWrap/>
            <w:vAlign w:val="center"/>
            <w:hideMark/>
          </w:tcPr>
          <w:p w14:paraId="53C14B97" w14:textId="77777777" w:rsidR="00735A35" w:rsidRPr="00643719" w:rsidRDefault="00735A35" w:rsidP="00AC5877">
            <w:pPr>
              <w:widowControl/>
              <w:spacing w:line="360" w:lineRule="auto"/>
              <w:jc w:val="center"/>
              <w:rPr>
                <w:rFonts w:ascii="Book Antiqua" w:eastAsia="MS PGothic" w:hAnsi="Book Antiqua" w:cs="MS PGothic"/>
                <w:kern w:val="0"/>
                <w:szCs w:val="24"/>
              </w:rPr>
            </w:pPr>
          </w:p>
        </w:tc>
      </w:tr>
      <w:tr w:rsidR="00643719" w:rsidRPr="00643719" w14:paraId="20860282" w14:textId="77777777" w:rsidTr="00F228A2">
        <w:trPr>
          <w:gridAfter w:val="1"/>
          <w:wAfter w:w="13" w:type="dxa"/>
          <w:trHeight w:val="285"/>
        </w:trPr>
        <w:tc>
          <w:tcPr>
            <w:tcW w:w="3417" w:type="dxa"/>
            <w:shd w:val="clear" w:color="auto" w:fill="auto"/>
            <w:noWrap/>
            <w:vAlign w:val="center"/>
            <w:hideMark/>
          </w:tcPr>
          <w:p w14:paraId="26F65717" w14:textId="77777777" w:rsidR="00735A35" w:rsidRPr="00643719" w:rsidRDefault="00735A35" w:rsidP="004D6F19">
            <w:pPr>
              <w:widowControl/>
              <w:spacing w:line="360" w:lineRule="auto"/>
              <w:rPr>
                <w:rFonts w:ascii="Book Antiqua" w:eastAsia="MS PGothic" w:hAnsi="Book Antiqua" w:cs="MS PGothic"/>
                <w:bCs/>
                <w:kern w:val="0"/>
                <w:szCs w:val="24"/>
              </w:rPr>
            </w:pPr>
            <w:r w:rsidRPr="00643719">
              <w:rPr>
                <w:rFonts w:ascii="Book Antiqua" w:eastAsia="MS PGothic" w:hAnsi="Book Antiqua" w:cs="MS PGothic"/>
                <w:bCs/>
                <w:kern w:val="0"/>
                <w:szCs w:val="24"/>
              </w:rPr>
              <w:t>Clinical Stage</w:t>
            </w:r>
            <w:r w:rsidRPr="00643719">
              <w:rPr>
                <w:rFonts w:ascii="Book Antiqua" w:eastAsia="宋体" w:hAnsi="Book Antiqua" w:cs="MS PGothic" w:hint="eastAsia"/>
                <w:bCs/>
                <w:kern w:val="0"/>
                <w:szCs w:val="24"/>
                <w:lang w:eastAsia="zh-CN"/>
              </w:rPr>
              <w:t xml:space="preserve"> </w:t>
            </w:r>
            <w:r w:rsidRPr="00643719">
              <w:rPr>
                <w:rFonts w:ascii="Book Antiqua" w:eastAsia="MS PGothic" w:hAnsi="Book Antiqua" w:cs="MS PGothic"/>
                <w:bCs/>
                <w:kern w:val="0"/>
                <w:szCs w:val="24"/>
              </w:rPr>
              <w:t>(13</w:t>
            </w:r>
            <w:r w:rsidRPr="00643719">
              <w:rPr>
                <w:rFonts w:ascii="Book Antiqua" w:eastAsia="MS PGothic" w:hAnsi="Book Antiqua" w:cs="MS PGothic"/>
                <w:bCs/>
                <w:kern w:val="0"/>
                <w:szCs w:val="24"/>
                <w:vertAlign w:val="superscript"/>
              </w:rPr>
              <w:t>th</w:t>
            </w:r>
            <w:r w:rsidRPr="00643719">
              <w:rPr>
                <w:rFonts w:ascii="Book Antiqua" w:eastAsia="MS PGothic" w:hAnsi="Book Antiqua" w:cs="MS PGothic"/>
                <w:bCs/>
                <w:kern w:val="0"/>
                <w:szCs w:val="24"/>
              </w:rPr>
              <w:t xml:space="preserve"> edition)</w:t>
            </w:r>
          </w:p>
        </w:tc>
        <w:tc>
          <w:tcPr>
            <w:tcW w:w="1701" w:type="dxa"/>
            <w:shd w:val="clear" w:color="auto" w:fill="auto"/>
            <w:noWrap/>
            <w:vAlign w:val="center"/>
            <w:hideMark/>
          </w:tcPr>
          <w:p w14:paraId="5377C4CD"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p>
        </w:tc>
        <w:tc>
          <w:tcPr>
            <w:tcW w:w="1560" w:type="dxa"/>
            <w:shd w:val="clear" w:color="auto" w:fill="auto"/>
            <w:noWrap/>
            <w:vAlign w:val="center"/>
            <w:hideMark/>
          </w:tcPr>
          <w:p w14:paraId="34C5D633"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p>
        </w:tc>
        <w:tc>
          <w:tcPr>
            <w:tcW w:w="1338" w:type="dxa"/>
            <w:gridSpan w:val="2"/>
            <w:shd w:val="clear" w:color="auto" w:fill="auto"/>
            <w:noWrap/>
            <w:vAlign w:val="center"/>
            <w:hideMark/>
          </w:tcPr>
          <w:p w14:paraId="24B72152" w14:textId="77777777" w:rsidR="00735A35" w:rsidRPr="00643719" w:rsidRDefault="00735A35" w:rsidP="00AC5877">
            <w:pPr>
              <w:widowControl/>
              <w:spacing w:line="360" w:lineRule="auto"/>
              <w:jc w:val="center"/>
              <w:rPr>
                <w:rFonts w:ascii="Book Antiqua" w:eastAsia="MS PGothic" w:hAnsi="Book Antiqua" w:cs="MS PGothic"/>
                <w:kern w:val="0"/>
                <w:szCs w:val="24"/>
              </w:rPr>
            </w:pPr>
          </w:p>
        </w:tc>
      </w:tr>
      <w:tr w:rsidR="00643719" w:rsidRPr="00643719" w14:paraId="575755AA" w14:textId="77777777" w:rsidTr="00F228A2">
        <w:trPr>
          <w:gridAfter w:val="2"/>
          <w:wAfter w:w="21" w:type="dxa"/>
          <w:trHeight w:val="285"/>
        </w:trPr>
        <w:tc>
          <w:tcPr>
            <w:tcW w:w="3417" w:type="dxa"/>
            <w:shd w:val="clear" w:color="auto" w:fill="auto"/>
            <w:noWrap/>
            <w:vAlign w:val="center"/>
            <w:hideMark/>
          </w:tcPr>
          <w:p w14:paraId="501B0626" w14:textId="77777777" w:rsidR="00735A35" w:rsidRPr="00643719" w:rsidRDefault="00735A35" w:rsidP="00735A35">
            <w:pPr>
              <w:widowControl/>
              <w:spacing w:line="360" w:lineRule="auto"/>
              <w:ind w:firstLineChars="100" w:firstLine="240"/>
              <w:rPr>
                <w:rFonts w:ascii="Book Antiqua" w:eastAsia="MS PGothic" w:hAnsi="Book Antiqua" w:cs="MS PGothic"/>
                <w:bCs/>
                <w:kern w:val="0"/>
                <w:szCs w:val="24"/>
              </w:rPr>
            </w:pPr>
            <w:r w:rsidRPr="00643719">
              <w:rPr>
                <w:rFonts w:ascii="Book Antiqua" w:eastAsia="MS PGothic" w:hAnsi="Book Antiqua" w:cs="MS PGothic"/>
                <w:bCs/>
                <w:kern w:val="0"/>
                <w:szCs w:val="24"/>
              </w:rPr>
              <w:t>IA</w:t>
            </w:r>
          </w:p>
        </w:tc>
        <w:tc>
          <w:tcPr>
            <w:tcW w:w="1701" w:type="dxa"/>
            <w:shd w:val="clear" w:color="auto" w:fill="auto"/>
            <w:noWrap/>
            <w:vAlign w:val="center"/>
            <w:hideMark/>
          </w:tcPr>
          <w:p w14:paraId="37C7C03D"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40</w:t>
            </w:r>
          </w:p>
        </w:tc>
        <w:tc>
          <w:tcPr>
            <w:tcW w:w="1560" w:type="dxa"/>
            <w:shd w:val="clear" w:color="auto" w:fill="auto"/>
            <w:noWrap/>
            <w:vAlign w:val="center"/>
            <w:hideMark/>
          </w:tcPr>
          <w:p w14:paraId="0526B53D"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137</w:t>
            </w:r>
          </w:p>
        </w:tc>
        <w:tc>
          <w:tcPr>
            <w:tcW w:w="1330" w:type="dxa"/>
            <w:shd w:val="clear" w:color="auto" w:fill="auto"/>
            <w:noWrap/>
            <w:vAlign w:val="center"/>
            <w:hideMark/>
          </w:tcPr>
          <w:p w14:paraId="390386CE"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0.446</w:t>
            </w:r>
          </w:p>
        </w:tc>
      </w:tr>
      <w:tr w:rsidR="00643719" w:rsidRPr="00643719" w14:paraId="6C95BB66" w14:textId="77777777" w:rsidTr="00F228A2">
        <w:trPr>
          <w:gridAfter w:val="2"/>
          <w:wAfter w:w="21" w:type="dxa"/>
          <w:trHeight w:val="285"/>
        </w:trPr>
        <w:tc>
          <w:tcPr>
            <w:tcW w:w="3417" w:type="dxa"/>
            <w:shd w:val="clear" w:color="auto" w:fill="auto"/>
            <w:noWrap/>
            <w:vAlign w:val="center"/>
            <w:hideMark/>
          </w:tcPr>
          <w:p w14:paraId="4C7E49E0" w14:textId="77777777" w:rsidR="00735A35" w:rsidRPr="00643719" w:rsidRDefault="00735A35" w:rsidP="00735A35">
            <w:pPr>
              <w:widowControl/>
              <w:spacing w:line="360" w:lineRule="auto"/>
              <w:ind w:firstLineChars="100" w:firstLine="240"/>
              <w:rPr>
                <w:rFonts w:ascii="Book Antiqua" w:eastAsia="MS PGothic" w:hAnsi="Book Antiqua" w:cs="MS PGothic"/>
                <w:bCs/>
                <w:kern w:val="0"/>
                <w:szCs w:val="24"/>
              </w:rPr>
            </w:pPr>
            <w:r w:rsidRPr="00643719">
              <w:rPr>
                <w:rFonts w:ascii="Book Antiqua" w:eastAsia="MS PGothic" w:hAnsi="Book Antiqua" w:cs="MS PGothic"/>
                <w:bCs/>
                <w:kern w:val="0"/>
                <w:szCs w:val="24"/>
              </w:rPr>
              <w:t>IB</w:t>
            </w:r>
          </w:p>
        </w:tc>
        <w:tc>
          <w:tcPr>
            <w:tcW w:w="1701" w:type="dxa"/>
            <w:shd w:val="clear" w:color="auto" w:fill="auto"/>
            <w:noWrap/>
            <w:vAlign w:val="center"/>
            <w:hideMark/>
          </w:tcPr>
          <w:p w14:paraId="23E4FE87"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30</w:t>
            </w:r>
          </w:p>
        </w:tc>
        <w:tc>
          <w:tcPr>
            <w:tcW w:w="1560" w:type="dxa"/>
            <w:shd w:val="clear" w:color="auto" w:fill="auto"/>
            <w:noWrap/>
            <w:vAlign w:val="center"/>
            <w:hideMark/>
          </w:tcPr>
          <w:p w14:paraId="230546F4"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65</w:t>
            </w:r>
          </w:p>
        </w:tc>
        <w:tc>
          <w:tcPr>
            <w:tcW w:w="1330" w:type="dxa"/>
            <w:shd w:val="clear" w:color="auto" w:fill="auto"/>
            <w:noWrap/>
            <w:vAlign w:val="center"/>
            <w:hideMark/>
          </w:tcPr>
          <w:p w14:paraId="1C7FC42D" w14:textId="77777777" w:rsidR="00735A35" w:rsidRPr="00643719" w:rsidRDefault="00735A35" w:rsidP="00AC5877">
            <w:pPr>
              <w:widowControl/>
              <w:spacing w:line="360" w:lineRule="auto"/>
              <w:jc w:val="center"/>
              <w:rPr>
                <w:rFonts w:ascii="Book Antiqua" w:eastAsia="MS PGothic" w:hAnsi="Book Antiqua" w:cs="MS PGothic"/>
                <w:kern w:val="0"/>
                <w:szCs w:val="24"/>
              </w:rPr>
            </w:pPr>
          </w:p>
        </w:tc>
      </w:tr>
      <w:tr w:rsidR="00643719" w:rsidRPr="00643719" w14:paraId="0BC1128D" w14:textId="77777777" w:rsidTr="00F228A2">
        <w:trPr>
          <w:gridAfter w:val="2"/>
          <w:wAfter w:w="21" w:type="dxa"/>
          <w:trHeight w:val="285"/>
        </w:trPr>
        <w:tc>
          <w:tcPr>
            <w:tcW w:w="3417" w:type="dxa"/>
            <w:shd w:val="clear" w:color="auto" w:fill="auto"/>
            <w:noWrap/>
            <w:vAlign w:val="center"/>
            <w:hideMark/>
          </w:tcPr>
          <w:p w14:paraId="47433C14" w14:textId="77777777" w:rsidR="00735A35" w:rsidRPr="00643719" w:rsidRDefault="00735A35" w:rsidP="00735A35">
            <w:pPr>
              <w:widowControl/>
              <w:spacing w:line="360" w:lineRule="auto"/>
              <w:ind w:firstLineChars="100" w:firstLine="240"/>
              <w:rPr>
                <w:rFonts w:ascii="Book Antiqua" w:eastAsia="MS PGothic" w:hAnsi="Book Antiqua" w:cs="MS PGothic"/>
                <w:bCs/>
                <w:kern w:val="0"/>
                <w:szCs w:val="24"/>
              </w:rPr>
            </w:pPr>
            <w:r w:rsidRPr="00643719">
              <w:rPr>
                <w:rFonts w:ascii="Book Antiqua" w:eastAsia="MS PGothic" w:hAnsi="Book Antiqua" w:cs="MS PGothic"/>
                <w:bCs/>
                <w:kern w:val="0"/>
                <w:szCs w:val="24"/>
              </w:rPr>
              <w:t>II</w:t>
            </w:r>
          </w:p>
        </w:tc>
        <w:tc>
          <w:tcPr>
            <w:tcW w:w="1701" w:type="dxa"/>
            <w:shd w:val="clear" w:color="auto" w:fill="auto"/>
            <w:noWrap/>
            <w:vAlign w:val="center"/>
            <w:hideMark/>
          </w:tcPr>
          <w:p w14:paraId="7964A733"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20</w:t>
            </w:r>
          </w:p>
        </w:tc>
        <w:tc>
          <w:tcPr>
            <w:tcW w:w="1560" w:type="dxa"/>
            <w:shd w:val="clear" w:color="auto" w:fill="auto"/>
            <w:noWrap/>
            <w:vAlign w:val="center"/>
            <w:hideMark/>
          </w:tcPr>
          <w:p w14:paraId="256F4ADC"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48</w:t>
            </w:r>
          </w:p>
        </w:tc>
        <w:tc>
          <w:tcPr>
            <w:tcW w:w="1330" w:type="dxa"/>
            <w:shd w:val="clear" w:color="auto" w:fill="auto"/>
            <w:noWrap/>
            <w:vAlign w:val="center"/>
            <w:hideMark/>
          </w:tcPr>
          <w:p w14:paraId="3997B32A" w14:textId="77777777" w:rsidR="00735A35" w:rsidRPr="00643719" w:rsidRDefault="00735A35" w:rsidP="00AC5877">
            <w:pPr>
              <w:widowControl/>
              <w:spacing w:line="360" w:lineRule="auto"/>
              <w:jc w:val="center"/>
              <w:rPr>
                <w:rFonts w:ascii="Book Antiqua" w:eastAsia="MS PGothic" w:hAnsi="Book Antiqua" w:cs="MS PGothic"/>
                <w:kern w:val="0"/>
                <w:szCs w:val="24"/>
              </w:rPr>
            </w:pPr>
          </w:p>
        </w:tc>
      </w:tr>
      <w:tr w:rsidR="00643719" w:rsidRPr="00643719" w14:paraId="7D5B050D" w14:textId="77777777" w:rsidTr="00F228A2">
        <w:trPr>
          <w:gridAfter w:val="2"/>
          <w:wAfter w:w="21" w:type="dxa"/>
          <w:trHeight w:val="285"/>
        </w:trPr>
        <w:tc>
          <w:tcPr>
            <w:tcW w:w="3417" w:type="dxa"/>
            <w:shd w:val="clear" w:color="auto" w:fill="auto"/>
            <w:noWrap/>
            <w:vAlign w:val="center"/>
            <w:hideMark/>
          </w:tcPr>
          <w:p w14:paraId="08F158DC" w14:textId="77777777" w:rsidR="00735A35" w:rsidRPr="00643719" w:rsidRDefault="00735A35" w:rsidP="00735A35">
            <w:pPr>
              <w:widowControl/>
              <w:spacing w:line="360" w:lineRule="auto"/>
              <w:ind w:firstLineChars="100" w:firstLine="240"/>
              <w:rPr>
                <w:rFonts w:ascii="Book Antiqua" w:eastAsia="MS PGothic" w:hAnsi="Book Antiqua" w:cs="MS PGothic"/>
                <w:bCs/>
                <w:kern w:val="0"/>
                <w:szCs w:val="24"/>
              </w:rPr>
            </w:pPr>
            <w:r w:rsidRPr="00643719">
              <w:rPr>
                <w:rFonts w:ascii="Book Antiqua" w:eastAsia="MS PGothic" w:hAnsi="Book Antiqua" w:cs="MS PGothic"/>
                <w:bCs/>
                <w:kern w:val="0"/>
                <w:szCs w:val="24"/>
              </w:rPr>
              <w:t>IIIA</w:t>
            </w:r>
          </w:p>
        </w:tc>
        <w:tc>
          <w:tcPr>
            <w:tcW w:w="1701" w:type="dxa"/>
            <w:shd w:val="clear" w:color="auto" w:fill="auto"/>
            <w:noWrap/>
            <w:vAlign w:val="center"/>
            <w:hideMark/>
          </w:tcPr>
          <w:p w14:paraId="2DEA94CA"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9</w:t>
            </w:r>
          </w:p>
        </w:tc>
        <w:tc>
          <w:tcPr>
            <w:tcW w:w="1560" w:type="dxa"/>
            <w:shd w:val="clear" w:color="auto" w:fill="auto"/>
            <w:noWrap/>
            <w:vAlign w:val="center"/>
            <w:hideMark/>
          </w:tcPr>
          <w:p w14:paraId="1B5ACAF3"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39</w:t>
            </w:r>
          </w:p>
        </w:tc>
        <w:tc>
          <w:tcPr>
            <w:tcW w:w="1330" w:type="dxa"/>
            <w:shd w:val="clear" w:color="auto" w:fill="auto"/>
            <w:noWrap/>
            <w:vAlign w:val="center"/>
            <w:hideMark/>
          </w:tcPr>
          <w:p w14:paraId="05287D49" w14:textId="77777777" w:rsidR="00735A35" w:rsidRPr="00643719" w:rsidRDefault="00735A35" w:rsidP="00AC5877">
            <w:pPr>
              <w:widowControl/>
              <w:spacing w:line="360" w:lineRule="auto"/>
              <w:jc w:val="center"/>
              <w:rPr>
                <w:rFonts w:ascii="Book Antiqua" w:eastAsia="MS PGothic" w:hAnsi="Book Antiqua" w:cs="MS PGothic"/>
                <w:kern w:val="0"/>
                <w:szCs w:val="24"/>
              </w:rPr>
            </w:pPr>
          </w:p>
        </w:tc>
      </w:tr>
      <w:tr w:rsidR="00643719" w:rsidRPr="00643719" w14:paraId="62324CBC" w14:textId="77777777" w:rsidTr="00F228A2">
        <w:trPr>
          <w:gridAfter w:val="2"/>
          <w:wAfter w:w="21" w:type="dxa"/>
          <w:trHeight w:val="285"/>
        </w:trPr>
        <w:tc>
          <w:tcPr>
            <w:tcW w:w="3417" w:type="dxa"/>
            <w:shd w:val="clear" w:color="auto" w:fill="auto"/>
            <w:noWrap/>
            <w:vAlign w:val="center"/>
            <w:hideMark/>
          </w:tcPr>
          <w:p w14:paraId="27DDB205" w14:textId="77777777" w:rsidR="00735A35" w:rsidRPr="00643719" w:rsidRDefault="00735A35" w:rsidP="00735A35">
            <w:pPr>
              <w:widowControl/>
              <w:spacing w:line="360" w:lineRule="auto"/>
              <w:ind w:firstLineChars="100" w:firstLine="240"/>
              <w:rPr>
                <w:rFonts w:ascii="Book Antiqua" w:eastAsia="MS PGothic" w:hAnsi="Book Antiqua" w:cs="MS PGothic"/>
                <w:bCs/>
                <w:kern w:val="0"/>
                <w:szCs w:val="24"/>
              </w:rPr>
            </w:pPr>
            <w:r w:rsidRPr="00643719">
              <w:rPr>
                <w:rFonts w:ascii="Book Antiqua" w:eastAsia="MS PGothic" w:hAnsi="Book Antiqua" w:cs="MS PGothic"/>
                <w:bCs/>
                <w:kern w:val="0"/>
                <w:szCs w:val="24"/>
              </w:rPr>
              <w:t>IIIB</w:t>
            </w:r>
          </w:p>
        </w:tc>
        <w:tc>
          <w:tcPr>
            <w:tcW w:w="1701" w:type="dxa"/>
            <w:shd w:val="clear" w:color="auto" w:fill="auto"/>
            <w:noWrap/>
            <w:vAlign w:val="center"/>
            <w:hideMark/>
          </w:tcPr>
          <w:p w14:paraId="7F032BAD"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8</w:t>
            </w:r>
          </w:p>
        </w:tc>
        <w:tc>
          <w:tcPr>
            <w:tcW w:w="1560" w:type="dxa"/>
            <w:shd w:val="clear" w:color="auto" w:fill="auto"/>
            <w:noWrap/>
            <w:vAlign w:val="center"/>
            <w:hideMark/>
          </w:tcPr>
          <w:p w14:paraId="37AF7F17"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26</w:t>
            </w:r>
          </w:p>
        </w:tc>
        <w:tc>
          <w:tcPr>
            <w:tcW w:w="1330" w:type="dxa"/>
            <w:shd w:val="clear" w:color="auto" w:fill="auto"/>
            <w:noWrap/>
            <w:vAlign w:val="center"/>
            <w:hideMark/>
          </w:tcPr>
          <w:p w14:paraId="62AB56EA" w14:textId="77777777" w:rsidR="00735A35" w:rsidRPr="00643719" w:rsidRDefault="00735A35" w:rsidP="00AC5877">
            <w:pPr>
              <w:widowControl/>
              <w:spacing w:line="360" w:lineRule="auto"/>
              <w:jc w:val="center"/>
              <w:rPr>
                <w:rFonts w:ascii="Book Antiqua" w:eastAsia="MS PGothic" w:hAnsi="Book Antiqua" w:cs="MS PGothic"/>
                <w:kern w:val="0"/>
                <w:szCs w:val="24"/>
              </w:rPr>
            </w:pPr>
          </w:p>
        </w:tc>
      </w:tr>
      <w:tr w:rsidR="00643719" w:rsidRPr="00643719" w14:paraId="6FA0523B" w14:textId="77777777" w:rsidTr="00F228A2">
        <w:trPr>
          <w:gridAfter w:val="2"/>
          <w:wAfter w:w="21" w:type="dxa"/>
          <w:trHeight w:val="285"/>
        </w:trPr>
        <w:tc>
          <w:tcPr>
            <w:tcW w:w="3417" w:type="dxa"/>
            <w:shd w:val="clear" w:color="auto" w:fill="auto"/>
            <w:noWrap/>
            <w:vAlign w:val="center"/>
            <w:hideMark/>
          </w:tcPr>
          <w:p w14:paraId="3EB6C08F" w14:textId="77777777" w:rsidR="00735A35" w:rsidRPr="00643719" w:rsidRDefault="00735A35" w:rsidP="00735A35">
            <w:pPr>
              <w:widowControl/>
              <w:spacing w:line="360" w:lineRule="auto"/>
              <w:ind w:firstLineChars="100" w:firstLine="240"/>
              <w:rPr>
                <w:rFonts w:ascii="Book Antiqua" w:eastAsia="MS PGothic" w:hAnsi="Book Antiqua" w:cs="MS PGothic"/>
                <w:bCs/>
                <w:kern w:val="0"/>
                <w:szCs w:val="24"/>
              </w:rPr>
            </w:pPr>
            <w:r w:rsidRPr="00643719">
              <w:rPr>
                <w:rFonts w:ascii="Book Antiqua" w:eastAsia="MS PGothic" w:hAnsi="Book Antiqua" w:cs="MS PGothic"/>
                <w:bCs/>
                <w:kern w:val="0"/>
                <w:szCs w:val="24"/>
              </w:rPr>
              <w:t>IV</w:t>
            </w:r>
          </w:p>
        </w:tc>
        <w:tc>
          <w:tcPr>
            <w:tcW w:w="1701" w:type="dxa"/>
            <w:shd w:val="clear" w:color="auto" w:fill="auto"/>
            <w:noWrap/>
            <w:vAlign w:val="center"/>
            <w:hideMark/>
          </w:tcPr>
          <w:p w14:paraId="0405F5E2"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8</w:t>
            </w:r>
          </w:p>
        </w:tc>
        <w:tc>
          <w:tcPr>
            <w:tcW w:w="1560" w:type="dxa"/>
            <w:shd w:val="clear" w:color="auto" w:fill="auto"/>
            <w:noWrap/>
            <w:vAlign w:val="center"/>
            <w:hideMark/>
          </w:tcPr>
          <w:p w14:paraId="73B6A0F6"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18</w:t>
            </w:r>
          </w:p>
        </w:tc>
        <w:tc>
          <w:tcPr>
            <w:tcW w:w="1330" w:type="dxa"/>
            <w:shd w:val="clear" w:color="auto" w:fill="auto"/>
            <w:noWrap/>
            <w:vAlign w:val="center"/>
            <w:hideMark/>
          </w:tcPr>
          <w:p w14:paraId="4049F09B" w14:textId="77777777" w:rsidR="00735A35" w:rsidRPr="00643719" w:rsidRDefault="00735A35" w:rsidP="00AC5877">
            <w:pPr>
              <w:widowControl/>
              <w:spacing w:line="360" w:lineRule="auto"/>
              <w:jc w:val="center"/>
              <w:rPr>
                <w:rFonts w:ascii="Book Antiqua" w:eastAsia="MS PGothic" w:hAnsi="Book Antiqua" w:cs="MS PGothic"/>
                <w:kern w:val="0"/>
                <w:szCs w:val="24"/>
              </w:rPr>
            </w:pPr>
          </w:p>
        </w:tc>
      </w:tr>
      <w:tr w:rsidR="00643719" w:rsidRPr="00643719" w14:paraId="7E9320E3" w14:textId="77777777" w:rsidTr="00F228A2">
        <w:trPr>
          <w:gridAfter w:val="1"/>
          <w:wAfter w:w="13" w:type="dxa"/>
          <w:trHeight w:val="285"/>
        </w:trPr>
        <w:tc>
          <w:tcPr>
            <w:tcW w:w="3417" w:type="dxa"/>
            <w:shd w:val="clear" w:color="auto" w:fill="auto"/>
            <w:noWrap/>
            <w:vAlign w:val="center"/>
            <w:hideMark/>
          </w:tcPr>
          <w:p w14:paraId="747F9F29" w14:textId="77777777" w:rsidR="00735A35" w:rsidRPr="00643719" w:rsidRDefault="00735A35" w:rsidP="004D6F19">
            <w:pPr>
              <w:widowControl/>
              <w:spacing w:line="360" w:lineRule="auto"/>
              <w:rPr>
                <w:rFonts w:ascii="Book Antiqua" w:eastAsia="MS PGothic" w:hAnsi="Book Antiqua" w:cs="MS PGothic"/>
                <w:bCs/>
                <w:kern w:val="0"/>
                <w:szCs w:val="24"/>
              </w:rPr>
            </w:pPr>
            <w:r w:rsidRPr="00643719">
              <w:rPr>
                <w:rFonts w:ascii="Book Antiqua" w:eastAsia="MS PGothic" w:hAnsi="Book Antiqua" w:cs="MS PGothic"/>
                <w:bCs/>
                <w:kern w:val="0"/>
                <w:szCs w:val="24"/>
              </w:rPr>
              <w:t>Lymph nodes metastasis</w:t>
            </w:r>
          </w:p>
        </w:tc>
        <w:tc>
          <w:tcPr>
            <w:tcW w:w="1701" w:type="dxa"/>
            <w:shd w:val="clear" w:color="auto" w:fill="auto"/>
            <w:noWrap/>
            <w:vAlign w:val="center"/>
            <w:hideMark/>
          </w:tcPr>
          <w:p w14:paraId="5F09E04D"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p>
        </w:tc>
        <w:tc>
          <w:tcPr>
            <w:tcW w:w="1560" w:type="dxa"/>
            <w:shd w:val="clear" w:color="auto" w:fill="auto"/>
            <w:noWrap/>
            <w:vAlign w:val="center"/>
            <w:hideMark/>
          </w:tcPr>
          <w:p w14:paraId="18EEE648"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p>
        </w:tc>
        <w:tc>
          <w:tcPr>
            <w:tcW w:w="1338" w:type="dxa"/>
            <w:gridSpan w:val="2"/>
            <w:shd w:val="clear" w:color="auto" w:fill="auto"/>
            <w:noWrap/>
            <w:vAlign w:val="center"/>
            <w:hideMark/>
          </w:tcPr>
          <w:p w14:paraId="200518BF" w14:textId="77777777" w:rsidR="00735A35" w:rsidRPr="00643719" w:rsidRDefault="00735A35" w:rsidP="00AC5877">
            <w:pPr>
              <w:widowControl/>
              <w:spacing w:line="360" w:lineRule="auto"/>
              <w:jc w:val="center"/>
              <w:rPr>
                <w:rFonts w:ascii="Book Antiqua" w:eastAsia="MS PGothic" w:hAnsi="Book Antiqua" w:cs="MS PGothic"/>
                <w:kern w:val="0"/>
                <w:szCs w:val="24"/>
              </w:rPr>
            </w:pPr>
          </w:p>
        </w:tc>
      </w:tr>
      <w:tr w:rsidR="00643719" w:rsidRPr="00643719" w14:paraId="1A648FFD" w14:textId="77777777" w:rsidTr="00F228A2">
        <w:trPr>
          <w:gridAfter w:val="1"/>
          <w:wAfter w:w="13" w:type="dxa"/>
          <w:trHeight w:val="285"/>
        </w:trPr>
        <w:tc>
          <w:tcPr>
            <w:tcW w:w="3417" w:type="dxa"/>
            <w:shd w:val="clear" w:color="auto" w:fill="auto"/>
            <w:noWrap/>
            <w:vAlign w:val="center"/>
            <w:hideMark/>
          </w:tcPr>
          <w:p w14:paraId="6D61ABEF" w14:textId="77777777" w:rsidR="00735A35" w:rsidRPr="00643719" w:rsidRDefault="00735A35" w:rsidP="00735A35">
            <w:pPr>
              <w:widowControl/>
              <w:spacing w:line="360" w:lineRule="auto"/>
              <w:ind w:firstLineChars="100" w:firstLine="240"/>
              <w:rPr>
                <w:rFonts w:ascii="Book Antiqua" w:eastAsia="MS PGothic" w:hAnsi="Book Antiqua" w:cs="MS PGothic"/>
                <w:bCs/>
                <w:kern w:val="0"/>
                <w:szCs w:val="24"/>
              </w:rPr>
            </w:pPr>
            <w:r w:rsidRPr="00643719">
              <w:rPr>
                <w:rFonts w:ascii="Book Antiqua" w:eastAsia="MS PGothic" w:hAnsi="Book Antiqua" w:cs="MS PGothic"/>
                <w:bCs/>
                <w:kern w:val="0"/>
                <w:szCs w:val="24"/>
              </w:rPr>
              <w:t>Negative</w:t>
            </w:r>
          </w:p>
        </w:tc>
        <w:tc>
          <w:tcPr>
            <w:tcW w:w="1701" w:type="dxa"/>
            <w:shd w:val="clear" w:color="auto" w:fill="auto"/>
            <w:noWrap/>
            <w:vAlign w:val="center"/>
            <w:hideMark/>
          </w:tcPr>
          <w:p w14:paraId="570DD93F"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76</w:t>
            </w:r>
          </w:p>
        </w:tc>
        <w:tc>
          <w:tcPr>
            <w:tcW w:w="1560" w:type="dxa"/>
            <w:shd w:val="clear" w:color="auto" w:fill="auto"/>
            <w:noWrap/>
            <w:vAlign w:val="center"/>
            <w:hideMark/>
          </w:tcPr>
          <w:p w14:paraId="4954359B"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212</w:t>
            </w:r>
          </w:p>
        </w:tc>
        <w:tc>
          <w:tcPr>
            <w:tcW w:w="1338" w:type="dxa"/>
            <w:gridSpan w:val="2"/>
            <w:shd w:val="clear" w:color="auto" w:fill="auto"/>
            <w:noWrap/>
            <w:vAlign w:val="center"/>
            <w:hideMark/>
          </w:tcPr>
          <w:p w14:paraId="3E994E7B"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0.639</w:t>
            </w:r>
          </w:p>
        </w:tc>
      </w:tr>
      <w:tr w:rsidR="00643719" w:rsidRPr="00643719" w14:paraId="18826B36" w14:textId="77777777" w:rsidTr="00F228A2">
        <w:trPr>
          <w:gridAfter w:val="2"/>
          <w:wAfter w:w="21" w:type="dxa"/>
          <w:trHeight w:val="285"/>
        </w:trPr>
        <w:tc>
          <w:tcPr>
            <w:tcW w:w="3417" w:type="dxa"/>
            <w:shd w:val="clear" w:color="auto" w:fill="auto"/>
            <w:noWrap/>
            <w:vAlign w:val="center"/>
            <w:hideMark/>
          </w:tcPr>
          <w:p w14:paraId="1EF4A571" w14:textId="77777777" w:rsidR="00735A35" w:rsidRPr="00643719" w:rsidRDefault="00735A35" w:rsidP="00735A35">
            <w:pPr>
              <w:widowControl/>
              <w:spacing w:line="360" w:lineRule="auto"/>
              <w:ind w:firstLineChars="100" w:firstLine="240"/>
              <w:rPr>
                <w:rFonts w:ascii="Book Antiqua" w:eastAsia="MS PGothic" w:hAnsi="Book Antiqua" w:cs="MS PGothic"/>
                <w:bCs/>
                <w:kern w:val="0"/>
                <w:szCs w:val="24"/>
              </w:rPr>
            </w:pPr>
            <w:r w:rsidRPr="00643719">
              <w:rPr>
                <w:rFonts w:ascii="Book Antiqua" w:eastAsia="MS PGothic" w:hAnsi="Book Antiqua" w:cs="MS PGothic"/>
                <w:bCs/>
                <w:kern w:val="0"/>
                <w:szCs w:val="24"/>
              </w:rPr>
              <w:t>Positive</w:t>
            </w:r>
          </w:p>
        </w:tc>
        <w:tc>
          <w:tcPr>
            <w:tcW w:w="1701" w:type="dxa"/>
            <w:shd w:val="clear" w:color="auto" w:fill="auto"/>
            <w:noWrap/>
            <w:vAlign w:val="center"/>
            <w:hideMark/>
          </w:tcPr>
          <w:p w14:paraId="2A7BB34C"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39</w:t>
            </w:r>
          </w:p>
        </w:tc>
        <w:tc>
          <w:tcPr>
            <w:tcW w:w="1560" w:type="dxa"/>
            <w:shd w:val="clear" w:color="auto" w:fill="auto"/>
            <w:noWrap/>
            <w:vAlign w:val="center"/>
            <w:hideMark/>
          </w:tcPr>
          <w:p w14:paraId="669A3CE1"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121</w:t>
            </w:r>
          </w:p>
        </w:tc>
        <w:tc>
          <w:tcPr>
            <w:tcW w:w="1330" w:type="dxa"/>
            <w:shd w:val="clear" w:color="auto" w:fill="auto"/>
            <w:noWrap/>
            <w:vAlign w:val="center"/>
            <w:hideMark/>
          </w:tcPr>
          <w:p w14:paraId="461E6E83" w14:textId="77777777" w:rsidR="00735A35" w:rsidRPr="00643719" w:rsidRDefault="00735A35" w:rsidP="00AC5877">
            <w:pPr>
              <w:widowControl/>
              <w:spacing w:line="360" w:lineRule="auto"/>
              <w:jc w:val="center"/>
              <w:rPr>
                <w:rFonts w:ascii="Book Antiqua" w:eastAsia="MS PGothic" w:hAnsi="Book Antiqua" w:cs="MS PGothic"/>
                <w:kern w:val="0"/>
                <w:szCs w:val="24"/>
              </w:rPr>
            </w:pPr>
          </w:p>
        </w:tc>
      </w:tr>
      <w:tr w:rsidR="00643719" w:rsidRPr="00643719" w14:paraId="67080E9B" w14:textId="77777777" w:rsidTr="00F228A2">
        <w:trPr>
          <w:gridAfter w:val="1"/>
          <w:wAfter w:w="13" w:type="dxa"/>
          <w:trHeight w:val="285"/>
        </w:trPr>
        <w:tc>
          <w:tcPr>
            <w:tcW w:w="3417" w:type="dxa"/>
            <w:shd w:val="clear" w:color="auto" w:fill="auto"/>
            <w:noWrap/>
            <w:vAlign w:val="center"/>
            <w:hideMark/>
          </w:tcPr>
          <w:p w14:paraId="5E57C55E" w14:textId="39736D45" w:rsidR="00735A35" w:rsidRPr="00F228A2" w:rsidRDefault="00F228A2" w:rsidP="004D6F19">
            <w:pPr>
              <w:widowControl/>
              <w:spacing w:line="360" w:lineRule="auto"/>
              <w:rPr>
                <w:rFonts w:ascii="Book Antiqua" w:eastAsia="宋体" w:hAnsi="Book Antiqua" w:cs="MS PGothic"/>
                <w:bCs/>
                <w:kern w:val="0"/>
                <w:szCs w:val="24"/>
                <w:lang w:eastAsia="zh-CN"/>
              </w:rPr>
            </w:pPr>
            <w:r>
              <w:rPr>
                <w:rFonts w:ascii="Book Antiqua" w:eastAsia="MS PGothic" w:hAnsi="Book Antiqua" w:cs="MS PGothic"/>
                <w:bCs/>
                <w:kern w:val="0"/>
                <w:szCs w:val="24"/>
              </w:rPr>
              <w:t>Histological type</w:t>
            </w:r>
          </w:p>
        </w:tc>
        <w:tc>
          <w:tcPr>
            <w:tcW w:w="1701" w:type="dxa"/>
            <w:shd w:val="clear" w:color="auto" w:fill="auto"/>
            <w:noWrap/>
            <w:vAlign w:val="center"/>
            <w:hideMark/>
          </w:tcPr>
          <w:p w14:paraId="683B7D50"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p>
        </w:tc>
        <w:tc>
          <w:tcPr>
            <w:tcW w:w="1560" w:type="dxa"/>
            <w:shd w:val="clear" w:color="auto" w:fill="auto"/>
            <w:noWrap/>
            <w:vAlign w:val="center"/>
            <w:hideMark/>
          </w:tcPr>
          <w:p w14:paraId="4D4361EB"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p>
        </w:tc>
        <w:tc>
          <w:tcPr>
            <w:tcW w:w="1338" w:type="dxa"/>
            <w:gridSpan w:val="2"/>
            <w:shd w:val="clear" w:color="auto" w:fill="auto"/>
            <w:noWrap/>
            <w:vAlign w:val="center"/>
            <w:hideMark/>
          </w:tcPr>
          <w:p w14:paraId="2D1057E1" w14:textId="77777777" w:rsidR="00735A35" w:rsidRPr="00643719" w:rsidRDefault="00735A35" w:rsidP="00AC5877">
            <w:pPr>
              <w:widowControl/>
              <w:spacing w:line="360" w:lineRule="auto"/>
              <w:jc w:val="center"/>
              <w:rPr>
                <w:rFonts w:ascii="Book Antiqua" w:eastAsia="MS PGothic" w:hAnsi="Book Antiqua" w:cs="MS PGothic"/>
                <w:kern w:val="0"/>
                <w:szCs w:val="24"/>
              </w:rPr>
            </w:pPr>
          </w:p>
        </w:tc>
      </w:tr>
      <w:tr w:rsidR="00643719" w:rsidRPr="00643719" w14:paraId="01795F73" w14:textId="77777777" w:rsidTr="00F228A2">
        <w:trPr>
          <w:gridAfter w:val="1"/>
          <w:wAfter w:w="13" w:type="dxa"/>
          <w:trHeight w:val="285"/>
        </w:trPr>
        <w:tc>
          <w:tcPr>
            <w:tcW w:w="3417" w:type="dxa"/>
            <w:shd w:val="clear" w:color="auto" w:fill="auto"/>
            <w:noWrap/>
            <w:vAlign w:val="center"/>
            <w:hideMark/>
          </w:tcPr>
          <w:p w14:paraId="3B252F2B" w14:textId="77777777" w:rsidR="00735A35" w:rsidRPr="00643719" w:rsidRDefault="00735A35" w:rsidP="00735A35">
            <w:pPr>
              <w:widowControl/>
              <w:spacing w:line="360" w:lineRule="auto"/>
              <w:ind w:firstLineChars="100" w:firstLine="240"/>
              <w:rPr>
                <w:rFonts w:ascii="Book Antiqua" w:eastAsia="MS PGothic" w:hAnsi="Book Antiqua" w:cs="MS PGothic"/>
                <w:bCs/>
                <w:kern w:val="0"/>
                <w:szCs w:val="24"/>
              </w:rPr>
            </w:pPr>
            <w:r w:rsidRPr="00643719">
              <w:rPr>
                <w:rFonts w:ascii="Book Antiqua" w:eastAsia="MS PGothic" w:hAnsi="Book Antiqua" w:cs="MS PGothic"/>
                <w:bCs/>
                <w:kern w:val="0"/>
                <w:szCs w:val="24"/>
              </w:rPr>
              <w:t>Intestinal</w:t>
            </w:r>
          </w:p>
        </w:tc>
        <w:tc>
          <w:tcPr>
            <w:tcW w:w="1701" w:type="dxa"/>
            <w:shd w:val="clear" w:color="auto" w:fill="auto"/>
            <w:noWrap/>
            <w:vAlign w:val="center"/>
            <w:hideMark/>
          </w:tcPr>
          <w:p w14:paraId="1C8F5CD0"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70</w:t>
            </w:r>
          </w:p>
        </w:tc>
        <w:tc>
          <w:tcPr>
            <w:tcW w:w="1560" w:type="dxa"/>
            <w:shd w:val="clear" w:color="auto" w:fill="auto"/>
            <w:noWrap/>
            <w:vAlign w:val="center"/>
            <w:hideMark/>
          </w:tcPr>
          <w:p w14:paraId="42E86962"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175</w:t>
            </w:r>
          </w:p>
        </w:tc>
        <w:tc>
          <w:tcPr>
            <w:tcW w:w="1338" w:type="dxa"/>
            <w:gridSpan w:val="2"/>
            <w:shd w:val="clear" w:color="auto" w:fill="auto"/>
            <w:noWrap/>
            <w:vAlign w:val="center"/>
            <w:hideMark/>
          </w:tcPr>
          <w:p w14:paraId="691FBBED"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0.1224</w:t>
            </w:r>
          </w:p>
        </w:tc>
      </w:tr>
      <w:tr w:rsidR="00643719" w:rsidRPr="00643719" w14:paraId="042B7B57" w14:textId="77777777" w:rsidTr="00F228A2">
        <w:trPr>
          <w:gridAfter w:val="2"/>
          <w:wAfter w:w="21" w:type="dxa"/>
          <w:trHeight w:val="285"/>
        </w:trPr>
        <w:tc>
          <w:tcPr>
            <w:tcW w:w="3417" w:type="dxa"/>
            <w:shd w:val="clear" w:color="auto" w:fill="auto"/>
            <w:noWrap/>
            <w:vAlign w:val="center"/>
            <w:hideMark/>
          </w:tcPr>
          <w:p w14:paraId="284F64EB" w14:textId="77777777" w:rsidR="00735A35" w:rsidRPr="00643719" w:rsidRDefault="00735A35" w:rsidP="00735A35">
            <w:pPr>
              <w:widowControl/>
              <w:spacing w:line="360" w:lineRule="auto"/>
              <w:ind w:firstLineChars="100" w:firstLine="240"/>
              <w:rPr>
                <w:rFonts w:ascii="Book Antiqua" w:eastAsia="MS PGothic" w:hAnsi="Book Antiqua" w:cs="MS PGothic"/>
                <w:bCs/>
                <w:kern w:val="0"/>
                <w:szCs w:val="24"/>
              </w:rPr>
            </w:pPr>
            <w:r w:rsidRPr="00643719">
              <w:rPr>
                <w:rFonts w:ascii="Book Antiqua" w:eastAsia="MS PGothic" w:hAnsi="Book Antiqua" w:cs="MS PGothic"/>
                <w:bCs/>
                <w:kern w:val="0"/>
                <w:szCs w:val="24"/>
              </w:rPr>
              <w:t>Diffuse</w:t>
            </w:r>
          </w:p>
        </w:tc>
        <w:tc>
          <w:tcPr>
            <w:tcW w:w="1701" w:type="dxa"/>
            <w:shd w:val="clear" w:color="auto" w:fill="auto"/>
            <w:noWrap/>
            <w:vAlign w:val="center"/>
            <w:hideMark/>
          </w:tcPr>
          <w:p w14:paraId="08DF504F"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45</w:t>
            </w:r>
          </w:p>
        </w:tc>
        <w:tc>
          <w:tcPr>
            <w:tcW w:w="1560" w:type="dxa"/>
            <w:shd w:val="clear" w:color="auto" w:fill="auto"/>
            <w:noWrap/>
            <w:vAlign w:val="center"/>
            <w:hideMark/>
          </w:tcPr>
          <w:p w14:paraId="7A18A9DF"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158</w:t>
            </w:r>
          </w:p>
        </w:tc>
        <w:tc>
          <w:tcPr>
            <w:tcW w:w="1330" w:type="dxa"/>
            <w:shd w:val="clear" w:color="auto" w:fill="auto"/>
            <w:noWrap/>
            <w:vAlign w:val="center"/>
            <w:hideMark/>
          </w:tcPr>
          <w:p w14:paraId="1F39B6EE" w14:textId="77777777" w:rsidR="00735A35" w:rsidRPr="00643719" w:rsidRDefault="00735A35" w:rsidP="00AC5877">
            <w:pPr>
              <w:widowControl/>
              <w:spacing w:line="360" w:lineRule="auto"/>
              <w:jc w:val="center"/>
              <w:rPr>
                <w:rFonts w:ascii="Book Antiqua" w:eastAsia="MS PGothic" w:hAnsi="Book Antiqua" w:cs="MS PGothic"/>
                <w:kern w:val="0"/>
                <w:szCs w:val="24"/>
              </w:rPr>
            </w:pPr>
          </w:p>
        </w:tc>
      </w:tr>
      <w:tr w:rsidR="00643719" w:rsidRPr="00643719" w14:paraId="128FDAF2" w14:textId="77777777" w:rsidTr="00F228A2">
        <w:trPr>
          <w:gridAfter w:val="1"/>
          <w:wAfter w:w="13" w:type="dxa"/>
          <w:trHeight w:val="285"/>
        </w:trPr>
        <w:tc>
          <w:tcPr>
            <w:tcW w:w="3417" w:type="dxa"/>
            <w:shd w:val="clear" w:color="auto" w:fill="auto"/>
            <w:noWrap/>
            <w:vAlign w:val="center"/>
            <w:hideMark/>
          </w:tcPr>
          <w:p w14:paraId="132778E6" w14:textId="77777777" w:rsidR="00735A35" w:rsidRPr="00643719" w:rsidRDefault="00735A35" w:rsidP="004D6F19">
            <w:pPr>
              <w:widowControl/>
              <w:spacing w:line="360" w:lineRule="auto"/>
              <w:rPr>
                <w:rFonts w:ascii="Book Antiqua" w:eastAsia="MS PGothic" w:hAnsi="Book Antiqua" w:cs="MS PGothic"/>
                <w:bCs/>
                <w:kern w:val="0"/>
                <w:szCs w:val="24"/>
              </w:rPr>
            </w:pPr>
            <w:r w:rsidRPr="00643719">
              <w:rPr>
                <w:rFonts w:ascii="Book Antiqua" w:eastAsia="MS PGothic" w:hAnsi="Book Antiqua" w:cs="MS PGothic"/>
                <w:bCs/>
                <w:kern w:val="0"/>
                <w:szCs w:val="24"/>
              </w:rPr>
              <w:t>Operative procedures</w:t>
            </w:r>
          </w:p>
        </w:tc>
        <w:tc>
          <w:tcPr>
            <w:tcW w:w="1701" w:type="dxa"/>
            <w:shd w:val="clear" w:color="auto" w:fill="auto"/>
            <w:noWrap/>
            <w:vAlign w:val="center"/>
            <w:hideMark/>
          </w:tcPr>
          <w:p w14:paraId="6C55BD2F"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p>
        </w:tc>
        <w:tc>
          <w:tcPr>
            <w:tcW w:w="1560" w:type="dxa"/>
            <w:shd w:val="clear" w:color="auto" w:fill="auto"/>
            <w:noWrap/>
            <w:vAlign w:val="center"/>
            <w:hideMark/>
          </w:tcPr>
          <w:p w14:paraId="3047A5AB"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p>
        </w:tc>
        <w:tc>
          <w:tcPr>
            <w:tcW w:w="1338" w:type="dxa"/>
            <w:gridSpan w:val="2"/>
            <w:shd w:val="clear" w:color="auto" w:fill="auto"/>
            <w:noWrap/>
            <w:vAlign w:val="center"/>
            <w:hideMark/>
          </w:tcPr>
          <w:p w14:paraId="47AB52AF" w14:textId="77777777" w:rsidR="00735A35" w:rsidRPr="00643719" w:rsidRDefault="00735A35" w:rsidP="00AC5877">
            <w:pPr>
              <w:widowControl/>
              <w:spacing w:line="360" w:lineRule="auto"/>
              <w:jc w:val="center"/>
              <w:rPr>
                <w:rFonts w:ascii="Book Antiqua" w:eastAsia="MS PGothic" w:hAnsi="Book Antiqua" w:cs="MS PGothic"/>
                <w:kern w:val="0"/>
                <w:szCs w:val="24"/>
              </w:rPr>
            </w:pPr>
          </w:p>
        </w:tc>
      </w:tr>
      <w:tr w:rsidR="00643719" w:rsidRPr="00643719" w14:paraId="4603283A" w14:textId="77777777" w:rsidTr="00F228A2">
        <w:trPr>
          <w:gridAfter w:val="1"/>
          <w:wAfter w:w="13" w:type="dxa"/>
          <w:trHeight w:val="285"/>
        </w:trPr>
        <w:tc>
          <w:tcPr>
            <w:tcW w:w="3417" w:type="dxa"/>
            <w:shd w:val="clear" w:color="auto" w:fill="auto"/>
            <w:noWrap/>
            <w:vAlign w:val="center"/>
            <w:hideMark/>
          </w:tcPr>
          <w:p w14:paraId="33CF2173" w14:textId="77777777" w:rsidR="00735A35" w:rsidRPr="00643719" w:rsidRDefault="00735A35" w:rsidP="00735A35">
            <w:pPr>
              <w:widowControl/>
              <w:spacing w:line="360" w:lineRule="auto"/>
              <w:ind w:firstLineChars="100" w:firstLine="240"/>
              <w:rPr>
                <w:rFonts w:ascii="Book Antiqua" w:eastAsia="MS PGothic" w:hAnsi="Book Antiqua" w:cs="MS PGothic"/>
                <w:bCs/>
                <w:kern w:val="0"/>
                <w:szCs w:val="24"/>
              </w:rPr>
            </w:pPr>
            <w:r w:rsidRPr="00643719">
              <w:rPr>
                <w:rFonts w:ascii="Book Antiqua" w:eastAsia="MS PGothic" w:hAnsi="Book Antiqua" w:cs="MS PGothic"/>
                <w:bCs/>
                <w:kern w:val="0"/>
                <w:szCs w:val="24"/>
              </w:rPr>
              <w:t xml:space="preserve">Distal </w:t>
            </w:r>
            <w:proofErr w:type="spellStart"/>
            <w:r w:rsidRPr="00643719">
              <w:rPr>
                <w:rFonts w:ascii="Book Antiqua" w:eastAsia="MS PGothic" w:hAnsi="Book Antiqua" w:cs="MS PGothic"/>
                <w:bCs/>
                <w:kern w:val="0"/>
                <w:szCs w:val="24"/>
              </w:rPr>
              <w:t>gastrectomy</w:t>
            </w:r>
            <w:proofErr w:type="spellEnd"/>
          </w:p>
        </w:tc>
        <w:tc>
          <w:tcPr>
            <w:tcW w:w="1701" w:type="dxa"/>
            <w:shd w:val="clear" w:color="auto" w:fill="auto"/>
            <w:noWrap/>
            <w:vAlign w:val="center"/>
            <w:hideMark/>
          </w:tcPr>
          <w:p w14:paraId="2C4300B6"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68</w:t>
            </w:r>
          </w:p>
        </w:tc>
        <w:tc>
          <w:tcPr>
            <w:tcW w:w="1560" w:type="dxa"/>
            <w:shd w:val="clear" w:color="auto" w:fill="auto"/>
            <w:noWrap/>
            <w:vAlign w:val="center"/>
            <w:hideMark/>
          </w:tcPr>
          <w:p w14:paraId="217F07FB"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218</w:t>
            </w:r>
          </w:p>
        </w:tc>
        <w:tc>
          <w:tcPr>
            <w:tcW w:w="1338" w:type="dxa"/>
            <w:gridSpan w:val="2"/>
            <w:shd w:val="clear" w:color="auto" w:fill="auto"/>
            <w:noWrap/>
            <w:vAlign w:val="center"/>
            <w:hideMark/>
          </w:tcPr>
          <w:p w14:paraId="2161F510"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0.074</w:t>
            </w:r>
          </w:p>
        </w:tc>
      </w:tr>
      <w:tr w:rsidR="00643719" w:rsidRPr="00643719" w14:paraId="3B94B868" w14:textId="77777777" w:rsidTr="00F228A2">
        <w:trPr>
          <w:gridAfter w:val="1"/>
          <w:wAfter w:w="13" w:type="dxa"/>
          <w:trHeight w:val="285"/>
        </w:trPr>
        <w:tc>
          <w:tcPr>
            <w:tcW w:w="3417" w:type="dxa"/>
            <w:shd w:val="clear" w:color="auto" w:fill="auto"/>
            <w:noWrap/>
            <w:vAlign w:val="center"/>
            <w:hideMark/>
          </w:tcPr>
          <w:p w14:paraId="022B0281" w14:textId="77777777" w:rsidR="00735A35" w:rsidRPr="00643719" w:rsidRDefault="00735A35" w:rsidP="00735A35">
            <w:pPr>
              <w:widowControl/>
              <w:spacing w:line="360" w:lineRule="auto"/>
              <w:ind w:firstLineChars="100" w:firstLine="240"/>
              <w:rPr>
                <w:rFonts w:ascii="Book Antiqua" w:eastAsia="MS PGothic" w:hAnsi="Book Antiqua" w:cs="MS PGothic"/>
                <w:bCs/>
                <w:kern w:val="0"/>
                <w:szCs w:val="24"/>
              </w:rPr>
            </w:pPr>
            <w:r w:rsidRPr="00643719">
              <w:rPr>
                <w:rFonts w:ascii="Book Antiqua" w:eastAsia="MS PGothic" w:hAnsi="Book Antiqua" w:cs="MS PGothic"/>
                <w:bCs/>
                <w:kern w:val="0"/>
                <w:szCs w:val="24"/>
              </w:rPr>
              <w:t xml:space="preserve">Total </w:t>
            </w:r>
            <w:proofErr w:type="spellStart"/>
            <w:r w:rsidRPr="00643719">
              <w:rPr>
                <w:rFonts w:ascii="Book Antiqua" w:eastAsia="MS PGothic" w:hAnsi="Book Antiqua" w:cs="MS PGothic"/>
                <w:bCs/>
                <w:kern w:val="0"/>
                <w:szCs w:val="24"/>
              </w:rPr>
              <w:t>gastrectomy</w:t>
            </w:r>
            <w:proofErr w:type="spellEnd"/>
          </w:p>
        </w:tc>
        <w:tc>
          <w:tcPr>
            <w:tcW w:w="1701" w:type="dxa"/>
            <w:shd w:val="clear" w:color="auto" w:fill="auto"/>
            <w:noWrap/>
            <w:vAlign w:val="center"/>
            <w:hideMark/>
          </w:tcPr>
          <w:p w14:paraId="470BC2A3"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34</w:t>
            </w:r>
          </w:p>
        </w:tc>
        <w:tc>
          <w:tcPr>
            <w:tcW w:w="1560" w:type="dxa"/>
            <w:shd w:val="clear" w:color="auto" w:fill="auto"/>
            <w:noWrap/>
            <w:vAlign w:val="center"/>
            <w:hideMark/>
          </w:tcPr>
          <w:p w14:paraId="2936D4C4"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95</w:t>
            </w:r>
          </w:p>
        </w:tc>
        <w:tc>
          <w:tcPr>
            <w:tcW w:w="1338" w:type="dxa"/>
            <w:gridSpan w:val="2"/>
            <w:shd w:val="clear" w:color="auto" w:fill="auto"/>
            <w:noWrap/>
            <w:vAlign w:val="center"/>
            <w:hideMark/>
          </w:tcPr>
          <w:p w14:paraId="378D1CC0" w14:textId="77777777" w:rsidR="00735A35" w:rsidRPr="00643719" w:rsidRDefault="00735A35" w:rsidP="00AC5877">
            <w:pPr>
              <w:widowControl/>
              <w:spacing w:line="360" w:lineRule="auto"/>
              <w:jc w:val="center"/>
              <w:rPr>
                <w:rFonts w:ascii="Book Antiqua" w:eastAsia="MS PGothic" w:hAnsi="Book Antiqua" w:cs="MS PGothic"/>
                <w:kern w:val="0"/>
                <w:szCs w:val="24"/>
              </w:rPr>
            </w:pPr>
          </w:p>
        </w:tc>
      </w:tr>
      <w:tr w:rsidR="00643719" w:rsidRPr="00643719" w14:paraId="1CFE6BC0" w14:textId="77777777" w:rsidTr="00F228A2">
        <w:trPr>
          <w:gridAfter w:val="1"/>
          <w:wAfter w:w="13" w:type="dxa"/>
          <w:trHeight w:val="285"/>
        </w:trPr>
        <w:tc>
          <w:tcPr>
            <w:tcW w:w="3417" w:type="dxa"/>
            <w:shd w:val="clear" w:color="auto" w:fill="auto"/>
            <w:noWrap/>
            <w:vAlign w:val="center"/>
            <w:hideMark/>
          </w:tcPr>
          <w:p w14:paraId="537352A2" w14:textId="77777777" w:rsidR="00735A35" w:rsidRPr="00643719" w:rsidRDefault="00735A35" w:rsidP="00735A35">
            <w:pPr>
              <w:widowControl/>
              <w:spacing w:line="360" w:lineRule="auto"/>
              <w:ind w:firstLineChars="100" w:firstLine="240"/>
              <w:rPr>
                <w:rFonts w:ascii="Book Antiqua" w:eastAsia="MS PGothic" w:hAnsi="Book Antiqua" w:cs="MS PGothic"/>
                <w:bCs/>
                <w:kern w:val="0"/>
                <w:szCs w:val="24"/>
              </w:rPr>
            </w:pPr>
            <w:r w:rsidRPr="00643719">
              <w:rPr>
                <w:rFonts w:ascii="Book Antiqua" w:eastAsia="MS PGothic" w:hAnsi="Book Antiqua" w:cs="MS PGothic"/>
                <w:bCs/>
                <w:kern w:val="0"/>
                <w:szCs w:val="24"/>
              </w:rPr>
              <w:t xml:space="preserve">Proximal </w:t>
            </w:r>
            <w:proofErr w:type="spellStart"/>
            <w:r w:rsidRPr="00643719">
              <w:rPr>
                <w:rFonts w:ascii="Book Antiqua" w:eastAsia="MS PGothic" w:hAnsi="Book Antiqua" w:cs="MS PGothic"/>
                <w:bCs/>
                <w:kern w:val="0"/>
                <w:szCs w:val="24"/>
              </w:rPr>
              <w:t>gastrectomy</w:t>
            </w:r>
            <w:proofErr w:type="spellEnd"/>
          </w:p>
        </w:tc>
        <w:tc>
          <w:tcPr>
            <w:tcW w:w="1701" w:type="dxa"/>
            <w:shd w:val="clear" w:color="auto" w:fill="auto"/>
            <w:noWrap/>
            <w:vAlign w:val="center"/>
            <w:hideMark/>
          </w:tcPr>
          <w:p w14:paraId="0A35FD6D"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5</w:t>
            </w:r>
          </w:p>
        </w:tc>
        <w:tc>
          <w:tcPr>
            <w:tcW w:w="1560" w:type="dxa"/>
            <w:shd w:val="clear" w:color="auto" w:fill="auto"/>
            <w:noWrap/>
            <w:vAlign w:val="center"/>
            <w:hideMark/>
          </w:tcPr>
          <w:p w14:paraId="5447F9A4"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4</w:t>
            </w:r>
          </w:p>
        </w:tc>
        <w:tc>
          <w:tcPr>
            <w:tcW w:w="1338" w:type="dxa"/>
            <w:gridSpan w:val="2"/>
            <w:shd w:val="clear" w:color="auto" w:fill="auto"/>
            <w:noWrap/>
            <w:vAlign w:val="center"/>
            <w:hideMark/>
          </w:tcPr>
          <w:p w14:paraId="6840E783" w14:textId="77777777" w:rsidR="00735A35" w:rsidRPr="00643719" w:rsidRDefault="00735A35" w:rsidP="00AC5877">
            <w:pPr>
              <w:widowControl/>
              <w:spacing w:line="360" w:lineRule="auto"/>
              <w:jc w:val="center"/>
              <w:rPr>
                <w:rFonts w:ascii="Book Antiqua" w:eastAsia="MS PGothic" w:hAnsi="Book Antiqua" w:cs="MS PGothic"/>
                <w:kern w:val="0"/>
                <w:szCs w:val="24"/>
              </w:rPr>
            </w:pPr>
          </w:p>
        </w:tc>
      </w:tr>
      <w:tr w:rsidR="00643719" w:rsidRPr="00643719" w14:paraId="293A1F33" w14:textId="77777777" w:rsidTr="00F228A2">
        <w:trPr>
          <w:gridAfter w:val="2"/>
          <w:wAfter w:w="21" w:type="dxa"/>
          <w:trHeight w:val="285"/>
        </w:trPr>
        <w:tc>
          <w:tcPr>
            <w:tcW w:w="3417" w:type="dxa"/>
            <w:shd w:val="clear" w:color="auto" w:fill="auto"/>
            <w:noWrap/>
            <w:vAlign w:val="center"/>
            <w:hideMark/>
          </w:tcPr>
          <w:p w14:paraId="67787273" w14:textId="10C3D9A8" w:rsidR="00735A35" w:rsidRPr="00643719" w:rsidRDefault="00735A35" w:rsidP="00735A35">
            <w:pPr>
              <w:widowControl/>
              <w:spacing w:line="360" w:lineRule="auto"/>
              <w:ind w:firstLineChars="100" w:firstLine="240"/>
              <w:rPr>
                <w:rFonts w:ascii="Book Antiqua" w:eastAsia="MS PGothic" w:hAnsi="Book Antiqua" w:cs="MS PGothic"/>
                <w:bCs/>
                <w:kern w:val="0"/>
                <w:szCs w:val="24"/>
              </w:rPr>
            </w:pPr>
            <w:r w:rsidRPr="00643719">
              <w:rPr>
                <w:rFonts w:ascii="Book Antiqua" w:eastAsia="MS PGothic" w:hAnsi="Book Antiqua" w:cs="MS PGothic"/>
                <w:bCs/>
                <w:kern w:val="0"/>
                <w:szCs w:val="24"/>
              </w:rPr>
              <w:t>PPG</w:t>
            </w:r>
          </w:p>
        </w:tc>
        <w:tc>
          <w:tcPr>
            <w:tcW w:w="1701" w:type="dxa"/>
            <w:shd w:val="clear" w:color="auto" w:fill="auto"/>
            <w:noWrap/>
            <w:vAlign w:val="center"/>
            <w:hideMark/>
          </w:tcPr>
          <w:p w14:paraId="12CB8D7B"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3</w:t>
            </w:r>
          </w:p>
        </w:tc>
        <w:tc>
          <w:tcPr>
            <w:tcW w:w="1560" w:type="dxa"/>
            <w:shd w:val="clear" w:color="auto" w:fill="auto"/>
            <w:noWrap/>
            <w:vAlign w:val="center"/>
            <w:hideMark/>
          </w:tcPr>
          <w:p w14:paraId="25FF6A26"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11</w:t>
            </w:r>
          </w:p>
        </w:tc>
        <w:tc>
          <w:tcPr>
            <w:tcW w:w="1330" w:type="dxa"/>
            <w:shd w:val="clear" w:color="auto" w:fill="auto"/>
            <w:noWrap/>
            <w:vAlign w:val="center"/>
            <w:hideMark/>
          </w:tcPr>
          <w:p w14:paraId="5297EBB3" w14:textId="77777777" w:rsidR="00735A35" w:rsidRPr="00643719" w:rsidRDefault="00735A35" w:rsidP="00AC5877">
            <w:pPr>
              <w:widowControl/>
              <w:spacing w:line="360" w:lineRule="auto"/>
              <w:jc w:val="center"/>
              <w:rPr>
                <w:rFonts w:ascii="Book Antiqua" w:eastAsia="MS PGothic" w:hAnsi="Book Antiqua" w:cs="MS PGothic"/>
                <w:kern w:val="0"/>
                <w:szCs w:val="24"/>
              </w:rPr>
            </w:pPr>
          </w:p>
        </w:tc>
      </w:tr>
      <w:tr w:rsidR="00643719" w:rsidRPr="00643719" w14:paraId="0EC36765" w14:textId="77777777" w:rsidTr="00F228A2">
        <w:trPr>
          <w:trHeight w:val="285"/>
        </w:trPr>
        <w:tc>
          <w:tcPr>
            <w:tcW w:w="3417" w:type="dxa"/>
            <w:shd w:val="clear" w:color="auto" w:fill="auto"/>
            <w:noWrap/>
            <w:vAlign w:val="center"/>
            <w:hideMark/>
          </w:tcPr>
          <w:p w14:paraId="35CBB3F5" w14:textId="77777777" w:rsidR="00735A35" w:rsidRPr="00643719" w:rsidRDefault="00CC37BF" w:rsidP="00CC37BF">
            <w:pPr>
              <w:widowControl/>
              <w:spacing w:line="360" w:lineRule="auto"/>
              <w:ind w:firstLineChars="100" w:firstLine="240"/>
              <w:rPr>
                <w:rFonts w:ascii="Book Antiqua" w:eastAsia="MS PGothic" w:hAnsi="Book Antiqua" w:cs="MS PGothic"/>
                <w:bCs/>
                <w:kern w:val="0"/>
                <w:szCs w:val="24"/>
              </w:rPr>
            </w:pPr>
            <w:r w:rsidRPr="00643719">
              <w:rPr>
                <w:rFonts w:ascii="Book Antiqua" w:eastAsia="MS PGothic" w:hAnsi="Book Antiqua" w:cs="MS PGothic" w:hint="eastAsia"/>
                <w:bCs/>
                <w:kern w:val="0"/>
                <w:szCs w:val="24"/>
              </w:rPr>
              <w:t xml:space="preserve">Partial </w:t>
            </w:r>
            <w:proofErr w:type="spellStart"/>
            <w:r w:rsidRPr="00643719">
              <w:rPr>
                <w:rFonts w:ascii="Book Antiqua" w:eastAsia="MS PGothic" w:hAnsi="Book Antiqua" w:cs="MS PGothic" w:hint="eastAsia"/>
                <w:bCs/>
                <w:kern w:val="0"/>
                <w:szCs w:val="24"/>
              </w:rPr>
              <w:t>gastrectomy</w:t>
            </w:r>
            <w:proofErr w:type="spellEnd"/>
          </w:p>
        </w:tc>
        <w:tc>
          <w:tcPr>
            <w:tcW w:w="1701" w:type="dxa"/>
            <w:shd w:val="clear" w:color="auto" w:fill="auto"/>
            <w:noWrap/>
            <w:vAlign w:val="center"/>
            <w:hideMark/>
          </w:tcPr>
          <w:p w14:paraId="62C37BF8"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5</w:t>
            </w:r>
          </w:p>
        </w:tc>
        <w:tc>
          <w:tcPr>
            <w:tcW w:w="1560" w:type="dxa"/>
            <w:shd w:val="clear" w:color="auto" w:fill="auto"/>
            <w:noWrap/>
            <w:vAlign w:val="center"/>
            <w:hideMark/>
          </w:tcPr>
          <w:p w14:paraId="0077BB41"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4</w:t>
            </w:r>
          </w:p>
        </w:tc>
        <w:tc>
          <w:tcPr>
            <w:tcW w:w="1351" w:type="dxa"/>
            <w:gridSpan w:val="3"/>
            <w:shd w:val="clear" w:color="auto" w:fill="auto"/>
            <w:noWrap/>
            <w:vAlign w:val="center"/>
            <w:hideMark/>
          </w:tcPr>
          <w:p w14:paraId="0C575E25" w14:textId="77777777" w:rsidR="00735A35" w:rsidRPr="00643719" w:rsidRDefault="00735A35" w:rsidP="00AC5877">
            <w:pPr>
              <w:widowControl/>
              <w:spacing w:line="360" w:lineRule="auto"/>
              <w:jc w:val="center"/>
              <w:rPr>
                <w:rFonts w:ascii="Book Antiqua" w:eastAsia="MS PGothic" w:hAnsi="Book Antiqua" w:cs="MS PGothic"/>
                <w:kern w:val="0"/>
                <w:szCs w:val="24"/>
              </w:rPr>
            </w:pPr>
          </w:p>
        </w:tc>
      </w:tr>
      <w:tr w:rsidR="00643719" w:rsidRPr="00643719" w14:paraId="4ED9EE90" w14:textId="77777777" w:rsidTr="00F228A2">
        <w:trPr>
          <w:gridAfter w:val="2"/>
          <w:wAfter w:w="21" w:type="dxa"/>
          <w:trHeight w:val="285"/>
        </w:trPr>
        <w:tc>
          <w:tcPr>
            <w:tcW w:w="3417" w:type="dxa"/>
            <w:shd w:val="clear" w:color="auto" w:fill="auto"/>
            <w:noWrap/>
            <w:vAlign w:val="center"/>
            <w:hideMark/>
          </w:tcPr>
          <w:p w14:paraId="79624446" w14:textId="64146253" w:rsidR="00735A35" w:rsidRPr="00643719" w:rsidRDefault="00735A35" w:rsidP="00735A35">
            <w:pPr>
              <w:widowControl/>
              <w:spacing w:line="360" w:lineRule="auto"/>
              <w:ind w:firstLineChars="100" w:firstLine="240"/>
              <w:rPr>
                <w:rFonts w:ascii="Book Antiqua" w:eastAsia="MS PGothic" w:hAnsi="Book Antiqua" w:cs="MS PGothic"/>
                <w:bCs/>
                <w:kern w:val="0"/>
                <w:szCs w:val="24"/>
              </w:rPr>
            </w:pPr>
            <w:r w:rsidRPr="00643719">
              <w:rPr>
                <w:rFonts w:ascii="Book Antiqua" w:eastAsia="MS PGothic" w:hAnsi="Book Antiqua" w:cs="MS PGothic"/>
                <w:bCs/>
                <w:kern w:val="0"/>
                <w:szCs w:val="24"/>
              </w:rPr>
              <w:t>PD</w:t>
            </w:r>
          </w:p>
        </w:tc>
        <w:tc>
          <w:tcPr>
            <w:tcW w:w="1701" w:type="dxa"/>
            <w:shd w:val="clear" w:color="auto" w:fill="auto"/>
            <w:noWrap/>
            <w:vAlign w:val="center"/>
            <w:hideMark/>
          </w:tcPr>
          <w:p w14:paraId="49E22AED"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p>
        </w:tc>
        <w:tc>
          <w:tcPr>
            <w:tcW w:w="1560" w:type="dxa"/>
            <w:shd w:val="clear" w:color="auto" w:fill="auto"/>
            <w:noWrap/>
            <w:vAlign w:val="center"/>
            <w:hideMark/>
          </w:tcPr>
          <w:p w14:paraId="0495A124"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1</w:t>
            </w:r>
          </w:p>
        </w:tc>
        <w:tc>
          <w:tcPr>
            <w:tcW w:w="1330" w:type="dxa"/>
            <w:shd w:val="clear" w:color="auto" w:fill="auto"/>
            <w:noWrap/>
            <w:vAlign w:val="center"/>
            <w:hideMark/>
          </w:tcPr>
          <w:p w14:paraId="7B5389C9" w14:textId="77777777" w:rsidR="00735A35" w:rsidRPr="00643719" w:rsidRDefault="00735A35" w:rsidP="00AC5877">
            <w:pPr>
              <w:widowControl/>
              <w:spacing w:line="360" w:lineRule="auto"/>
              <w:jc w:val="center"/>
              <w:rPr>
                <w:rFonts w:ascii="Book Antiqua" w:eastAsia="MS PGothic" w:hAnsi="Book Antiqua" w:cs="MS PGothic"/>
                <w:kern w:val="0"/>
                <w:szCs w:val="24"/>
              </w:rPr>
            </w:pPr>
          </w:p>
        </w:tc>
      </w:tr>
      <w:tr w:rsidR="00643719" w:rsidRPr="00643719" w14:paraId="062FE21B" w14:textId="77777777" w:rsidTr="00F228A2">
        <w:trPr>
          <w:gridAfter w:val="1"/>
          <w:wAfter w:w="13" w:type="dxa"/>
          <w:trHeight w:val="285"/>
        </w:trPr>
        <w:tc>
          <w:tcPr>
            <w:tcW w:w="3417" w:type="dxa"/>
            <w:shd w:val="clear" w:color="auto" w:fill="auto"/>
            <w:noWrap/>
            <w:vAlign w:val="center"/>
            <w:hideMark/>
          </w:tcPr>
          <w:p w14:paraId="19A1DE9C" w14:textId="77777777" w:rsidR="00735A35" w:rsidRPr="00643719" w:rsidRDefault="00735A35" w:rsidP="004D6F19">
            <w:pPr>
              <w:widowControl/>
              <w:spacing w:line="360" w:lineRule="auto"/>
              <w:rPr>
                <w:rFonts w:ascii="Book Antiqua" w:eastAsia="MS PGothic" w:hAnsi="Book Antiqua" w:cs="MS PGothic"/>
                <w:bCs/>
                <w:kern w:val="0"/>
                <w:szCs w:val="24"/>
              </w:rPr>
            </w:pPr>
            <w:r w:rsidRPr="00643719">
              <w:rPr>
                <w:rFonts w:ascii="Book Antiqua" w:eastAsia="MS PGothic" w:hAnsi="Book Antiqua" w:cs="MS PGothic"/>
                <w:bCs/>
                <w:kern w:val="0"/>
                <w:szCs w:val="24"/>
              </w:rPr>
              <w:t xml:space="preserve">Lymph nodes </w:t>
            </w:r>
            <w:proofErr w:type="spellStart"/>
            <w:r w:rsidRPr="00643719">
              <w:rPr>
                <w:rFonts w:ascii="Book Antiqua" w:eastAsia="MS PGothic" w:hAnsi="Book Antiqua" w:cs="MS PGothic"/>
                <w:bCs/>
                <w:kern w:val="0"/>
                <w:szCs w:val="24"/>
              </w:rPr>
              <w:t>dissction</w:t>
            </w:r>
            <w:proofErr w:type="spellEnd"/>
          </w:p>
        </w:tc>
        <w:tc>
          <w:tcPr>
            <w:tcW w:w="1701" w:type="dxa"/>
            <w:shd w:val="clear" w:color="auto" w:fill="auto"/>
            <w:noWrap/>
            <w:vAlign w:val="center"/>
            <w:hideMark/>
          </w:tcPr>
          <w:p w14:paraId="71E5C768" w14:textId="77777777" w:rsidR="00735A35" w:rsidRPr="00643719" w:rsidRDefault="00735A35" w:rsidP="00AC5877">
            <w:pPr>
              <w:widowControl/>
              <w:spacing w:line="360" w:lineRule="auto"/>
              <w:jc w:val="center"/>
              <w:rPr>
                <w:rFonts w:ascii="Book Antiqua" w:eastAsia="MS PGothic" w:hAnsi="Book Antiqua" w:cs="MS PGothic"/>
                <w:kern w:val="0"/>
                <w:szCs w:val="24"/>
              </w:rPr>
            </w:pPr>
          </w:p>
        </w:tc>
        <w:tc>
          <w:tcPr>
            <w:tcW w:w="1560" w:type="dxa"/>
            <w:shd w:val="clear" w:color="auto" w:fill="auto"/>
            <w:noWrap/>
            <w:vAlign w:val="center"/>
            <w:hideMark/>
          </w:tcPr>
          <w:p w14:paraId="171FDE97" w14:textId="77777777" w:rsidR="00735A35" w:rsidRPr="00643719" w:rsidRDefault="00735A35" w:rsidP="00AC5877">
            <w:pPr>
              <w:widowControl/>
              <w:spacing w:line="360" w:lineRule="auto"/>
              <w:jc w:val="center"/>
              <w:rPr>
                <w:rFonts w:ascii="Book Antiqua" w:eastAsia="MS PGothic" w:hAnsi="Book Antiqua" w:cs="MS PGothic"/>
                <w:kern w:val="0"/>
                <w:szCs w:val="24"/>
              </w:rPr>
            </w:pPr>
          </w:p>
        </w:tc>
        <w:tc>
          <w:tcPr>
            <w:tcW w:w="1338" w:type="dxa"/>
            <w:gridSpan w:val="2"/>
            <w:shd w:val="clear" w:color="auto" w:fill="auto"/>
            <w:noWrap/>
            <w:vAlign w:val="center"/>
            <w:hideMark/>
          </w:tcPr>
          <w:p w14:paraId="3CAAF96F" w14:textId="77777777" w:rsidR="00735A35" w:rsidRPr="00643719" w:rsidRDefault="00735A35" w:rsidP="00AC5877">
            <w:pPr>
              <w:widowControl/>
              <w:spacing w:line="360" w:lineRule="auto"/>
              <w:jc w:val="center"/>
              <w:rPr>
                <w:rFonts w:ascii="Book Antiqua" w:eastAsia="MS PGothic" w:hAnsi="Book Antiqua" w:cs="MS PGothic"/>
                <w:kern w:val="0"/>
                <w:szCs w:val="24"/>
              </w:rPr>
            </w:pPr>
          </w:p>
        </w:tc>
      </w:tr>
      <w:tr w:rsidR="00643719" w:rsidRPr="00643719" w14:paraId="091A88B2" w14:textId="77777777" w:rsidTr="00F228A2">
        <w:trPr>
          <w:gridAfter w:val="2"/>
          <w:wAfter w:w="21" w:type="dxa"/>
          <w:trHeight w:val="285"/>
        </w:trPr>
        <w:tc>
          <w:tcPr>
            <w:tcW w:w="3417" w:type="dxa"/>
            <w:shd w:val="clear" w:color="auto" w:fill="auto"/>
            <w:noWrap/>
            <w:vAlign w:val="center"/>
            <w:hideMark/>
          </w:tcPr>
          <w:p w14:paraId="7601E3EC" w14:textId="77777777" w:rsidR="00735A35" w:rsidRPr="00643719" w:rsidRDefault="00735A35" w:rsidP="00735A35">
            <w:pPr>
              <w:widowControl/>
              <w:spacing w:line="360" w:lineRule="auto"/>
              <w:ind w:firstLineChars="100" w:firstLine="240"/>
              <w:rPr>
                <w:rFonts w:ascii="Book Antiqua" w:eastAsia="MS PGothic" w:hAnsi="Book Antiqua" w:cs="MS PGothic"/>
                <w:bCs/>
                <w:kern w:val="0"/>
                <w:szCs w:val="24"/>
              </w:rPr>
            </w:pPr>
            <w:r w:rsidRPr="00643719">
              <w:rPr>
                <w:rFonts w:ascii="Book Antiqua" w:eastAsia="MS PGothic" w:hAnsi="Book Antiqua" w:cs="MS PGothic"/>
                <w:bCs/>
                <w:kern w:val="0"/>
                <w:szCs w:val="24"/>
              </w:rPr>
              <w:lastRenderedPageBreak/>
              <w:t>D0</w:t>
            </w:r>
          </w:p>
        </w:tc>
        <w:tc>
          <w:tcPr>
            <w:tcW w:w="1701" w:type="dxa"/>
            <w:shd w:val="clear" w:color="auto" w:fill="auto"/>
            <w:noWrap/>
            <w:vAlign w:val="center"/>
            <w:hideMark/>
          </w:tcPr>
          <w:p w14:paraId="4191C4D4"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18</w:t>
            </w:r>
          </w:p>
        </w:tc>
        <w:tc>
          <w:tcPr>
            <w:tcW w:w="1560" w:type="dxa"/>
            <w:shd w:val="clear" w:color="auto" w:fill="auto"/>
            <w:noWrap/>
            <w:vAlign w:val="center"/>
            <w:hideMark/>
          </w:tcPr>
          <w:p w14:paraId="1038C8AB"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8</w:t>
            </w:r>
          </w:p>
        </w:tc>
        <w:tc>
          <w:tcPr>
            <w:tcW w:w="1330" w:type="dxa"/>
            <w:shd w:val="clear" w:color="auto" w:fill="auto"/>
            <w:noWrap/>
            <w:vAlign w:val="center"/>
            <w:hideMark/>
          </w:tcPr>
          <w:p w14:paraId="6D76FED1"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lt;</w:t>
            </w:r>
            <w:r w:rsidR="00AC5877" w:rsidRPr="00643719">
              <w:rPr>
                <w:rFonts w:ascii="Book Antiqua" w:eastAsia="宋体" w:hAnsi="Book Antiqua" w:cs="MS PGothic" w:hint="eastAsia"/>
                <w:bCs/>
                <w:kern w:val="0"/>
                <w:szCs w:val="24"/>
                <w:lang w:eastAsia="zh-CN"/>
              </w:rPr>
              <w:t xml:space="preserve"> </w:t>
            </w:r>
            <w:r w:rsidRPr="00643719">
              <w:rPr>
                <w:rFonts w:ascii="Book Antiqua" w:eastAsia="MS PGothic" w:hAnsi="Book Antiqua" w:cs="MS PGothic"/>
                <w:bCs/>
                <w:kern w:val="0"/>
                <w:szCs w:val="24"/>
              </w:rPr>
              <w:t>0.05</w:t>
            </w:r>
          </w:p>
        </w:tc>
      </w:tr>
      <w:tr w:rsidR="00643719" w:rsidRPr="00643719" w14:paraId="5E780832" w14:textId="77777777" w:rsidTr="00F228A2">
        <w:trPr>
          <w:gridAfter w:val="2"/>
          <w:wAfter w:w="21" w:type="dxa"/>
          <w:trHeight w:val="285"/>
        </w:trPr>
        <w:tc>
          <w:tcPr>
            <w:tcW w:w="3417" w:type="dxa"/>
            <w:shd w:val="clear" w:color="auto" w:fill="auto"/>
            <w:noWrap/>
            <w:vAlign w:val="center"/>
            <w:hideMark/>
          </w:tcPr>
          <w:p w14:paraId="59FAD660" w14:textId="77777777" w:rsidR="00735A35" w:rsidRPr="00643719" w:rsidRDefault="00735A35" w:rsidP="00735A35">
            <w:pPr>
              <w:widowControl/>
              <w:spacing w:line="360" w:lineRule="auto"/>
              <w:ind w:firstLineChars="100" w:firstLine="240"/>
              <w:rPr>
                <w:rFonts w:ascii="Book Antiqua" w:eastAsia="MS PGothic" w:hAnsi="Book Antiqua" w:cs="MS PGothic"/>
                <w:bCs/>
                <w:kern w:val="0"/>
                <w:szCs w:val="24"/>
              </w:rPr>
            </w:pPr>
            <w:r w:rsidRPr="00643719">
              <w:rPr>
                <w:rFonts w:ascii="Book Antiqua" w:eastAsia="MS PGothic" w:hAnsi="Book Antiqua" w:cs="MS PGothic"/>
                <w:bCs/>
                <w:kern w:val="0"/>
                <w:szCs w:val="24"/>
              </w:rPr>
              <w:t>D1</w:t>
            </w:r>
          </w:p>
        </w:tc>
        <w:tc>
          <w:tcPr>
            <w:tcW w:w="1701" w:type="dxa"/>
            <w:shd w:val="clear" w:color="auto" w:fill="auto"/>
            <w:noWrap/>
            <w:vAlign w:val="center"/>
            <w:hideMark/>
          </w:tcPr>
          <w:p w14:paraId="06FF062F"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60</w:t>
            </w:r>
          </w:p>
        </w:tc>
        <w:tc>
          <w:tcPr>
            <w:tcW w:w="1560" w:type="dxa"/>
            <w:shd w:val="clear" w:color="auto" w:fill="auto"/>
            <w:noWrap/>
            <w:vAlign w:val="center"/>
            <w:hideMark/>
          </w:tcPr>
          <w:p w14:paraId="009CDC5F"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61</w:t>
            </w:r>
          </w:p>
        </w:tc>
        <w:tc>
          <w:tcPr>
            <w:tcW w:w="1330" w:type="dxa"/>
            <w:shd w:val="clear" w:color="auto" w:fill="auto"/>
            <w:noWrap/>
            <w:vAlign w:val="center"/>
            <w:hideMark/>
          </w:tcPr>
          <w:p w14:paraId="1CBECAD5" w14:textId="77777777" w:rsidR="00735A35" w:rsidRPr="00643719" w:rsidRDefault="00735A35" w:rsidP="00AC5877">
            <w:pPr>
              <w:widowControl/>
              <w:spacing w:line="360" w:lineRule="auto"/>
              <w:jc w:val="center"/>
              <w:rPr>
                <w:rFonts w:ascii="Book Antiqua" w:eastAsia="MS PGothic" w:hAnsi="Book Antiqua" w:cs="MS PGothic"/>
                <w:kern w:val="0"/>
                <w:szCs w:val="24"/>
              </w:rPr>
            </w:pPr>
          </w:p>
        </w:tc>
      </w:tr>
      <w:tr w:rsidR="00643719" w:rsidRPr="00643719" w14:paraId="11E02BA0" w14:textId="77777777" w:rsidTr="00F228A2">
        <w:trPr>
          <w:gridAfter w:val="2"/>
          <w:wAfter w:w="21" w:type="dxa"/>
          <w:trHeight w:val="285"/>
        </w:trPr>
        <w:tc>
          <w:tcPr>
            <w:tcW w:w="3417" w:type="dxa"/>
            <w:shd w:val="clear" w:color="auto" w:fill="auto"/>
            <w:noWrap/>
            <w:vAlign w:val="center"/>
            <w:hideMark/>
          </w:tcPr>
          <w:p w14:paraId="3DDF620F" w14:textId="77777777" w:rsidR="00735A35" w:rsidRPr="00643719" w:rsidRDefault="00735A35" w:rsidP="00735A35">
            <w:pPr>
              <w:widowControl/>
              <w:spacing w:line="360" w:lineRule="auto"/>
              <w:ind w:firstLineChars="100" w:firstLine="240"/>
              <w:rPr>
                <w:rFonts w:ascii="Book Antiqua" w:eastAsia="MS PGothic" w:hAnsi="Book Antiqua" w:cs="MS PGothic"/>
                <w:bCs/>
                <w:kern w:val="0"/>
                <w:szCs w:val="24"/>
              </w:rPr>
            </w:pPr>
            <w:r w:rsidRPr="00643719">
              <w:rPr>
                <w:rFonts w:ascii="Book Antiqua" w:eastAsia="MS PGothic" w:hAnsi="Book Antiqua" w:cs="MS PGothic"/>
                <w:bCs/>
                <w:kern w:val="0"/>
                <w:szCs w:val="24"/>
              </w:rPr>
              <w:t>D2</w:t>
            </w:r>
          </w:p>
        </w:tc>
        <w:tc>
          <w:tcPr>
            <w:tcW w:w="1701" w:type="dxa"/>
            <w:shd w:val="clear" w:color="auto" w:fill="auto"/>
            <w:noWrap/>
            <w:vAlign w:val="center"/>
            <w:hideMark/>
          </w:tcPr>
          <w:p w14:paraId="3DC1AD38"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36</w:t>
            </w:r>
          </w:p>
        </w:tc>
        <w:tc>
          <w:tcPr>
            <w:tcW w:w="1560" w:type="dxa"/>
            <w:shd w:val="clear" w:color="auto" w:fill="auto"/>
            <w:noWrap/>
            <w:vAlign w:val="center"/>
            <w:hideMark/>
          </w:tcPr>
          <w:p w14:paraId="4A1F1A08"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264</w:t>
            </w:r>
          </w:p>
        </w:tc>
        <w:tc>
          <w:tcPr>
            <w:tcW w:w="1330" w:type="dxa"/>
            <w:shd w:val="clear" w:color="auto" w:fill="auto"/>
            <w:noWrap/>
            <w:vAlign w:val="center"/>
            <w:hideMark/>
          </w:tcPr>
          <w:p w14:paraId="263672D5" w14:textId="77777777" w:rsidR="00735A35" w:rsidRPr="00643719" w:rsidRDefault="00735A35" w:rsidP="00AC5877">
            <w:pPr>
              <w:widowControl/>
              <w:spacing w:line="360" w:lineRule="auto"/>
              <w:jc w:val="center"/>
              <w:rPr>
                <w:rFonts w:ascii="Book Antiqua" w:eastAsia="MS PGothic" w:hAnsi="Book Antiqua" w:cs="MS PGothic"/>
                <w:kern w:val="0"/>
                <w:szCs w:val="24"/>
              </w:rPr>
            </w:pPr>
          </w:p>
        </w:tc>
      </w:tr>
      <w:tr w:rsidR="00643719" w:rsidRPr="00643719" w14:paraId="49784057" w14:textId="77777777" w:rsidTr="00F228A2">
        <w:trPr>
          <w:gridAfter w:val="2"/>
          <w:wAfter w:w="21" w:type="dxa"/>
          <w:trHeight w:val="285"/>
        </w:trPr>
        <w:tc>
          <w:tcPr>
            <w:tcW w:w="3417" w:type="dxa"/>
            <w:shd w:val="clear" w:color="auto" w:fill="auto"/>
            <w:noWrap/>
            <w:vAlign w:val="center"/>
            <w:hideMark/>
          </w:tcPr>
          <w:p w14:paraId="5FF64F39" w14:textId="77777777" w:rsidR="00735A35" w:rsidRPr="00643719" w:rsidRDefault="00735A35" w:rsidP="004D6F19">
            <w:pPr>
              <w:widowControl/>
              <w:spacing w:line="360" w:lineRule="auto"/>
              <w:rPr>
                <w:rFonts w:ascii="Book Antiqua" w:eastAsia="MS PGothic" w:hAnsi="Book Antiqua" w:cs="MS PGothic"/>
                <w:bCs/>
                <w:kern w:val="0"/>
                <w:szCs w:val="24"/>
              </w:rPr>
            </w:pPr>
            <w:r w:rsidRPr="00643719">
              <w:rPr>
                <w:rFonts w:ascii="Book Antiqua" w:eastAsia="MS PGothic" w:hAnsi="Book Antiqua" w:cs="MS PGothic"/>
                <w:bCs/>
                <w:kern w:val="0"/>
                <w:szCs w:val="24"/>
              </w:rPr>
              <w:t>Curability</w:t>
            </w:r>
          </w:p>
        </w:tc>
        <w:tc>
          <w:tcPr>
            <w:tcW w:w="1701" w:type="dxa"/>
            <w:shd w:val="clear" w:color="auto" w:fill="auto"/>
            <w:noWrap/>
            <w:vAlign w:val="center"/>
            <w:hideMark/>
          </w:tcPr>
          <w:p w14:paraId="074A1D18" w14:textId="77777777" w:rsidR="00735A35" w:rsidRPr="00643719" w:rsidRDefault="00735A35" w:rsidP="00AC5877">
            <w:pPr>
              <w:widowControl/>
              <w:spacing w:line="360" w:lineRule="auto"/>
              <w:jc w:val="center"/>
              <w:rPr>
                <w:rFonts w:ascii="Book Antiqua" w:eastAsia="MS PGothic" w:hAnsi="Book Antiqua" w:cs="MS PGothic"/>
                <w:kern w:val="0"/>
                <w:szCs w:val="24"/>
              </w:rPr>
            </w:pPr>
          </w:p>
        </w:tc>
        <w:tc>
          <w:tcPr>
            <w:tcW w:w="1560" w:type="dxa"/>
            <w:shd w:val="clear" w:color="auto" w:fill="auto"/>
            <w:noWrap/>
            <w:vAlign w:val="center"/>
            <w:hideMark/>
          </w:tcPr>
          <w:p w14:paraId="414ADDF6" w14:textId="77777777" w:rsidR="00735A35" w:rsidRPr="00643719" w:rsidRDefault="00735A35" w:rsidP="00AC5877">
            <w:pPr>
              <w:widowControl/>
              <w:spacing w:line="360" w:lineRule="auto"/>
              <w:jc w:val="center"/>
              <w:rPr>
                <w:rFonts w:ascii="Book Antiqua" w:eastAsia="MS PGothic" w:hAnsi="Book Antiqua" w:cs="MS PGothic"/>
                <w:kern w:val="0"/>
                <w:szCs w:val="24"/>
              </w:rPr>
            </w:pPr>
          </w:p>
        </w:tc>
        <w:tc>
          <w:tcPr>
            <w:tcW w:w="1330" w:type="dxa"/>
            <w:shd w:val="clear" w:color="auto" w:fill="auto"/>
            <w:noWrap/>
            <w:vAlign w:val="center"/>
            <w:hideMark/>
          </w:tcPr>
          <w:p w14:paraId="703201B4" w14:textId="77777777" w:rsidR="00735A35" w:rsidRPr="00643719" w:rsidRDefault="00735A35" w:rsidP="00AC5877">
            <w:pPr>
              <w:widowControl/>
              <w:spacing w:line="360" w:lineRule="auto"/>
              <w:jc w:val="center"/>
              <w:rPr>
                <w:rFonts w:ascii="Book Antiqua" w:eastAsia="MS PGothic" w:hAnsi="Book Antiqua" w:cs="MS PGothic"/>
                <w:kern w:val="0"/>
                <w:szCs w:val="24"/>
              </w:rPr>
            </w:pPr>
          </w:p>
        </w:tc>
      </w:tr>
      <w:tr w:rsidR="00643719" w:rsidRPr="00643719" w14:paraId="4349DAB6" w14:textId="77777777" w:rsidTr="00F228A2">
        <w:trPr>
          <w:gridAfter w:val="1"/>
          <w:wAfter w:w="13" w:type="dxa"/>
          <w:trHeight w:val="285"/>
        </w:trPr>
        <w:tc>
          <w:tcPr>
            <w:tcW w:w="3417" w:type="dxa"/>
            <w:shd w:val="clear" w:color="auto" w:fill="auto"/>
            <w:noWrap/>
            <w:vAlign w:val="center"/>
            <w:hideMark/>
          </w:tcPr>
          <w:p w14:paraId="25491D74" w14:textId="77777777" w:rsidR="00735A35" w:rsidRPr="00643719" w:rsidRDefault="00735A35" w:rsidP="00735A35">
            <w:pPr>
              <w:widowControl/>
              <w:spacing w:line="360" w:lineRule="auto"/>
              <w:ind w:firstLineChars="100" w:firstLine="240"/>
              <w:rPr>
                <w:rFonts w:ascii="Book Antiqua" w:eastAsia="MS PGothic" w:hAnsi="Book Antiqua" w:cs="MS PGothic"/>
                <w:kern w:val="0"/>
                <w:szCs w:val="24"/>
              </w:rPr>
            </w:pPr>
            <w:r w:rsidRPr="00643719">
              <w:rPr>
                <w:rFonts w:ascii="Book Antiqua" w:eastAsia="MS PGothic" w:hAnsi="Book Antiqua" w:cs="MS PGothic"/>
                <w:bCs/>
                <w:kern w:val="0"/>
                <w:szCs w:val="24"/>
              </w:rPr>
              <w:t>Curative</w:t>
            </w:r>
          </w:p>
        </w:tc>
        <w:tc>
          <w:tcPr>
            <w:tcW w:w="1701" w:type="dxa"/>
            <w:shd w:val="clear" w:color="auto" w:fill="auto"/>
            <w:noWrap/>
            <w:vAlign w:val="center"/>
            <w:hideMark/>
          </w:tcPr>
          <w:p w14:paraId="00FBA870"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97</w:t>
            </w:r>
          </w:p>
        </w:tc>
        <w:tc>
          <w:tcPr>
            <w:tcW w:w="1560" w:type="dxa"/>
            <w:shd w:val="clear" w:color="auto" w:fill="auto"/>
            <w:noWrap/>
            <w:vAlign w:val="center"/>
            <w:hideMark/>
          </w:tcPr>
          <w:p w14:paraId="51797421"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310</w:t>
            </w:r>
          </w:p>
        </w:tc>
        <w:tc>
          <w:tcPr>
            <w:tcW w:w="1338" w:type="dxa"/>
            <w:gridSpan w:val="2"/>
            <w:shd w:val="clear" w:color="auto" w:fill="auto"/>
            <w:noWrap/>
            <w:vAlign w:val="center"/>
            <w:hideMark/>
          </w:tcPr>
          <w:p w14:paraId="3B68EC9B"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lt;</w:t>
            </w:r>
            <w:r w:rsidR="00AC5877" w:rsidRPr="00643719">
              <w:rPr>
                <w:rFonts w:ascii="Book Antiqua" w:eastAsia="宋体" w:hAnsi="Book Antiqua" w:cs="MS PGothic" w:hint="eastAsia"/>
                <w:bCs/>
                <w:kern w:val="0"/>
                <w:szCs w:val="24"/>
                <w:lang w:eastAsia="zh-CN"/>
              </w:rPr>
              <w:t xml:space="preserve"> </w:t>
            </w:r>
            <w:r w:rsidRPr="00643719">
              <w:rPr>
                <w:rFonts w:ascii="Book Antiqua" w:eastAsia="MS PGothic" w:hAnsi="Book Antiqua" w:cs="MS PGothic"/>
                <w:bCs/>
                <w:kern w:val="0"/>
                <w:szCs w:val="24"/>
              </w:rPr>
              <w:t>0.05</w:t>
            </w:r>
          </w:p>
        </w:tc>
      </w:tr>
      <w:tr w:rsidR="00643719" w:rsidRPr="00643719" w14:paraId="5DB749F0" w14:textId="77777777" w:rsidTr="00F228A2">
        <w:trPr>
          <w:gridAfter w:val="1"/>
          <w:wAfter w:w="13" w:type="dxa"/>
          <w:trHeight w:val="285"/>
        </w:trPr>
        <w:tc>
          <w:tcPr>
            <w:tcW w:w="3417" w:type="dxa"/>
            <w:shd w:val="clear" w:color="auto" w:fill="auto"/>
            <w:noWrap/>
            <w:vAlign w:val="center"/>
            <w:hideMark/>
          </w:tcPr>
          <w:p w14:paraId="0358613F" w14:textId="77777777" w:rsidR="00735A35" w:rsidRPr="00643719" w:rsidRDefault="00735A35" w:rsidP="00735A35">
            <w:pPr>
              <w:widowControl/>
              <w:spacing w:line="360" w:lineRule="auto"/>
              <w:ind w:firstLineChars="100" w:firstLine="240"/>
              <w:rPr>
                <w:rFonts w:ascii="Book Antiqua" w:eastAsia="MS PGothic" w:hAnsi="Book Antiqua" w:cs="MS PGothic"/>
                <w:kern w:val="0"/>
                <w:szCs w:val="24"/>
              </w:rPr>
            </w:pPr>
            <w:r w:rsidRPr="00643719">
              <w:rPr>
                <w:rFonts w:ascii="Book Antiqua" w:eastAsia="MS PGothic" w:hAnsi="Book Antiqua" w:cs="MS PGothic"/>
                <w:bCs/>
                <w:kern w:val="0"/>
                <w:szCs w:val="24"/>
              </w:rPr>
              <w:t>Non-curative</w:t>
            </w:r>
          </w:p>
        </w:tc>
        <w:tc>
          <w:tcPr>
            <w:tcW w:w="1701" w:type="dxa"/>
            <w:shd w:val="clear" w:color="auto" w:fill="auto"/>
            <w:noWrap/>
            <w:vAlign w:val="center"/>
            <w:hideMark/>
          </w:tcPr>
          <w:p w14:paraId="70975B4A"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18</w:t>
            </w:r>
          </w:p>
        </w:tc>
        <w:tc>
          <w:tcPr>
            <w:tcW w:w="1560" w:type="dxa"/>
            <w:shd w:val="clear" w:color="auto" w:fill="auto"/>
            <w:noWrap/>
            <w:vAlign w:val="center"/>
            <w:hideMark/>
          </w:tcPr>
          <w:p w14:paraId="799628EE" w14:textId="77777777" w:rsidR="00735A35" w:rsidRPr="00643719" w:rsidRDefault="00735A35" w:rsidP="00AC5877">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23</w:t>
            </w:r>
          </w:p>
        </w:tc>
        <w:tc>
          <w:tcPr>
            <w:tcW w:w="1338" w:type="dxa"/>
            <w:gridSpan w:val="2"/>
            <w:shd w:val="clear" w:color="auto" w:fill="auto"/>
            <w:noWrap/>
            <w:vAlign w:val="center"/>
            <w:hideMark/>
          </w:tcPr>
          <w:p w14:paraId="10AD26D4" w14:textId="77777777" w:rsidR="00735A35" w:rsidRPr="00643719" w:rsidRDefault="00735A35" w:rsidP="00AC5877">
            <w:pPr>
              <w:widowControl/>
              <w:spacing w:line="360" w:lineRule="auto"/>
              <w:jc w:val="center"/>
              <w:rPr>
                <w:rFonts w:ascii="Book Antiqua" w:eastAsia="MS PGothic" w:hAnsi="Book Antiqua" w:cs="MS PGothic"/>
                <w:kern w:val="0"/>
                <w:szCs w:val="24"/>
              </w:rPr>
            </w:pPr>
          </w:p>
        </w:tc>
      </w:tr>
    </w:tbl>
    <w:p w14:paraId="3FF69D99" w14:textId="1E06566F" w:rsidR="00AF0123" w:rsidRPr="00643719" w:rsidRDefault="00AF0123" w:rsidP="004D6F19">
      <w:pPr>
        <w:spacing w:line="360" w:lineRule="auto"/>
        <w:rPr>
          <w:rFonts w:ascii="Book Antiqua" w:eastAsia="宋体" w:hAnsi="Book Antiqua"/>
          <w:szCs w:val="24"/>
          <w:lang w:eastAsia="zh-CN"/>
        </w:rPr>
      </w:pPr>
      <w:r w:rsidRPr="00643719">
        <w:rPr>
          <w:rFonts w:ascii="Book Antiqua" w:hAnsi="Book Antiqua" w:hint="eastAsia"/>
          <w:szCs w:val="24"/>
        </w:rPr>
        <w:t>PPG</w:t>
      </w:r>
      <w:r w:rsidR="00643719" w:rsidRPr="00643719">
        <w:rPr>
          <w:rFonts w:ascii="Book Antiqua" w:eastAsia="宋体" w:hAnsi="Book Antiqua" w:hint="eastAsia"/>
          <w:szCs w:val="24"/>
          <w:lang w:eastAsia="zh-CN"/>
        </w:rPr>
        <w:t xml:space="preserve">: </w:t>
      </w:r>
      <w:r w:rsidRPr="00643719">
        <w:rPr>
          <w:rFonts w:ascii="Book Antiqua" w:hAnsi="Book Antiqua" w:hint="eastAsia"/>
          <w:szCs w:val="24"/>
        </w:rPr>
        <w:t xml:space="preserve">Pylorus preserving </w:t>
      </w:r>
      <w:proofErr w:type="spellStart"/>
      <w:r w:rsidRPr="00643719">
        <w:rPr>
          <w:rFonts w:ascii="Book Antiqua" w:hAnsi="Book Antiqua" w:hint="eastAsia"/>
          <w:szCs w:val="24"/>
        </w:rPr>
        <w:t>gastrectomy</w:t>
      </w:r>
      <w:proofErr w:type="spellEnd"/>
      <w:r w:rsidR="00643719" w:rsidRPr="00643719">
        <w:rPr>
          <w:rFonts w:ascii="Book Antiqua" w:eastAsia="宋体" w:hAnsi="Book Antiqua" w:hint="eastAsia"/>
          <w:szCs w:val="24"/>
          <w:lang w:eastAsia="zh-CN"/>
        </w:rPr>
        <w:t xml:space="preserve">; </w:t>
      </w:r>
      <w:r w:rsidRPr="00643719">
        <w:rPr>
          <w:rFonts w:ascii="Book Antiqua" w:hAnsi="Book Antiqua"/>
          <w:szCs w:val="24"/>
        </w:rPr>
        <w:t>PD</w:t>
      </w:r>
      <w:r w:rsidR="00643719" w:rsidRPr="00643719">
        <w:rPr>
          <w:rFonts w:ascii="Book Antiqua" w:eastAsia="宋体" w:hAnsi="Book Antiqua" w:hint="eastAsia"/>
          <w:szCs w:val="24"/>
          <w:lang w:eastAsia="zh-CN"/>
        </w:rPr>
        <w:t xml:space="preserve">: </w:t>
      </w:r>
      <w:proofErr w:type="spellStart"/>
      <w:r w:rsidRPr="00643719">
        <w:rPr>
          <w:rFonts w:ascii="Book Antiqua" w:hAnsi="Book Antiqua"/>
          <w:szCs w:val="24"/>
        </w:rPr>
        <w:t>Pancreaticoduodenectomy</w:t>
      </w:r>
      <w:proofErr w:type="spellEnd"/>
      <w:r w:rsidR="00643719" w:rsidRPr="00643719">
        <w:rPr>
          <w:rFonts w:ascii="Book Antiqua" w:eastAsia="宋体" w:hAnsi="Book Antiqua" w:hint="eastAsia"/>
          <w:szCs w:val="24"/>
          <w:lang w:eastAsia="zh-CN"/>
        </w:rPr>
        <w:t>.</w:t>
      </w:r>
    </w:p>
    <w:p w14:paraId="186EF2C7" w14:textId="77777777" w:rsidR="0000656C" w:rsidRPr="00643719" w:rsidRDefault="0000656C">
      <w:pPr>
        <w:widowControl/>
        <w:jc w:val="left"/>
        <w:rPr>
          <w:rFonts w:ascii="Book Antiqua" w:hAnsi="Book Antiqua"/>
          <w:szCs w:val="24"/>
        </w:rPr>
      </w:pPr>
      <w:r w:rsidRPr="00643719">
        <w:rPr>
          <w:rFonts w:ascii="Book Antiqua" w:hAnsi="Book Antiqua"/>
          <w:szCs w:val="24"/>
        </w:rPr>
        <w:br w:type="page"/>
      </w:r>
    </w:p>
    <w:p w14:paraId="73647563" w14:textId="77777777" w:rsidR="00841DE7" w:rsidRPr="00643719" w:rsidRDefault="00AC5877" w:rsidP="004D6F19">
      <w:pPr>
        <w:spacing w:line="360" w:lineRule="auto"/>
        <w:rPr>
          <w:rFonts w:ascii="Book Antiqua" w:eastAsia="宋体" w:hAnsi="Book Antiqua"/>
          <w:szCs w:val="24"/>
          <w:lang w:eastAsia="zh-CN"/>
        </w:rPr>
      </w:pPr>
      <w:r w:rsidRPr="00643719">
        <w:rPr>
          <w:rFonts w:ascii="Book Antiqua" w:eastAsia="MS PGothic" w:hAnsi="Book Antiqua" w:cs="MS PGothic"/>
          <w:b/>
          <w:bCs/>
          <w:kern w:val="0"/>
          <w:szCs w:val="24"/>
        </w:rPr>
        <w:lastRenderedPageBreak/>
        <w:t xml:space="preserve">Table2 Postoperative complications compared </w:t>
      </w:r>
      <w:r w:rsidR="00B70E91" w:rsidRPr="00643719">
        <w:rPr>
          <w:rFonts w:ascii="Book Antiqua" w:eastAsia="MS PGothic" w:hAnsi="Book Antiqua" w:cs="MS PGothic"/>
          <w:b/>
          <w:bCs/>
          <w:kern w:val="0"/>
          <w:szCs w:val="24"/>
        </w:rPr>
        <w:t xml:space="preserve">between </w:t>
      </w:r>
      <w:proofErr w:type="gramStart"/>
      <w:r w:rsidR="00B70E91" w:rsidRPr="00643719">
        <w:rPr>
          <w:rFonts w:ascii="Book Antiqua" w:eastAsia="MS PGothic" w:hAnsi="Book Antiqua" w:cs="MS PGothic"/>
          <w:b/>
          <w:bCs/>
          <w:kern w:val="0"/>
          <w:szCs w:val="24"/>
        </w:rPr>
        <w:t>two aged</w:t>
      </w:r>
      <w:proofErr w:type="gramEnd"/>
      <w:r w:rsidR="00B70E91" w:rsidRPr="00643719">
        <w:rPr>
          <w:rFonts w:ascii="Book Antiqua" w:eastAsia="MS PGothic" w:hAnsi="Book Antiqua" w:cs="MS PGothic"/>
          <w:b/>
          <w:bCs/>
          <w:kern w:val="0"/>
          <w:szCs w:val="24"/>
        </w:rPr>
        <w:t xml:space="preserve"> group</w:t>
      </w:r>
    </w:p>
    <w:tbl>
      <w:tblPr>
        <w:tblW w:w="9737" w:type="dxa"/>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3843"/>
        <w:gridCol w:w="2350"/>
        <w:gridCol w:w="2268"/>
        <w:gridCol w:w="1276"/>
      </w:tblGrid>
      <w:tr w:rsidR="00643719" w:rsidRPr="00643719" w14:paraId="17DA6E76" w14:textId="77777777" w:rsidTr="00F228A2">
        <w:trPr>
          <w:trHeight w:val="296"/>
        </w:trPr>
        <w:tc>
          <w:tcPr>
            <w:tcW w:w="3843" w:type="dxa"/>
            <w:tcBorders>
              <w:top w:val="single" w:sz="4" w:space="0" w:color="auto"/>
              <w:bottom w:val="single" w:sz="4" w:space="0" w:color="auto"/>
            </w:tcBorders>
            <w:shd w:val="clear" w:color="auto" w:fill="auto"/>
            <w:noWrap/>
            <w:vAlign w:val="center"/>
            <w:hideMark/>
          </w:tcPr>
          <w:p w14:paraId="6FF84089" w14:textId="77777777" w:rsidR="00AC5877" w:rsidRPr="00643719" w:rsidRDefault="00AC5877" w:rsidP="004D6F19">
            <w:pPr>
              <w:widowControl/>
              <w:spacing w:line="360" w:lineRule="auto"/>
              <w:rPr>
                <w:rFonts w:ascii="Book Antiqua" w:eastAsia="MS PGothic" w:hAnsi="Book Antiqua" w:cs="MS PGothic"/>
                <w:b/>
                <w:bCs/>
                <w:kern w:val="0"/>
                <w:szCs w:val="24"/>
              </w:rPr>
            </w:pPr>
          </w:p>
        </w:tc>
        <w:tc>
          <w:tcPr>
            <w:tcW w:w="2350" w:type="dxa"/>
            <w:tcBorders>
              <w:top w:val="single" w:sz="4" w:space="0" w:color="auto"/>
              <w:bottom w:val="single" w:sz="4" w:space="0" w:color="auto"/>
            </w:tcBorders>
            <w:shd w:val="clear" w:color="auto" w:fill="auto"/>
            <w:noWrap/>
            <w:vAlign w:val="center"/>
            <w:hideMark/>
          </w:tcPr>
          <w:p w14:paraId="21D0C56D" w14:textId="77777777" w:rsidR="00AC5877" w:rsidRPr="00643719" w:rsidRDefault="00AC5877" w:rsidP="00CC37BF">
            <w:pPr>
              <w:widowControl/>
              <w:spacing w:line="360" w:lineRule="auto"/>
              <w:jc w:val="center"/>
              <w:rPr>
                <w:rFonts w:ascii="Book Antiqua" w:eastAsia="宋体" w:hAnsi="Book Antiqua" w:cs="MS PGothic"/>
                <w:b/>
                <w:bCs/>
                <w:kern w:val="0"/>
                <w:szCs w:val="24"/>
                <w:lang w:eastAsia="zh-CN"/>
              </w:rPr>
            </w:pPr>
            <w:r w:rsidRPr="00643719">
              <w:rPr>
                <w:rFonts w:ascii="Book Antiqua" w:eastAsia="MS PGothic" w:hAnsi="Book Antiqua" w:cs="MS PGothic"/>
                <w:b/>
                <w:bCs/>
                <w:kern w:val="0"/>
                <w:szCs w:val="24"/>
              </w:rPr>
              <w:t>Group</w:t>
            </w:r>
            <w:r w:rsidRPr="00643719">
              <w:rPr>
                <w:rFonts w:ascii="Book Antiqua" w:eastAsia="宋体" w:hAnsi="Book Antiqua" w:cs="MS PGothic" w:hint="eastAsia"/>
                <w:b/>
                <w:bCs/>
                <w:kern w:val="0"/>
                <w:szCs w:val="24"/>
                <w:lang w:eastAsia="zh-CN"/>
              </w:rPr>
              <w:t xml:space="preserve"> </w:t>
            </w:r>
            <w:r w:rsidRPr="00643719">
              <w:rPr>
                <w:rFonts w:ascii="Book Antiqua" w:eastAsia="MS PGothic" w:hAnsi="Book Antiqua" w:cs="MS PGothic"/>
                <w:b/>
                <w:bCs/>
                <w:kern w:val="0"/>
                <w:szCs w:val="24"/>
              </w:rPr>
              <w:t>A</w:t>
            </w:r>
            <w:r w:rsidRPr="00643719">
              <w:rPr>
                <w:rFonts w:ascii="Book Antiqua" w:eastAsia="宋体" w:hAnsi="Book Antiqua" w:cs="MS PGothic" w:hint="eastAsia"/>
                <w:b/>
                <w:bCs/>
                <w:kern w:val="0"/>
                <w:szCs w:val="24"/>
                <w:lang w:eastAsia="zh-CN"/>
              </w:rPr>
              <w:t xml:space="preserve"> (</w:t>
            </w:r>
            <w:bookmarkStart w:id="194" w:name="OLE_LINK2"/>
            <w:bookmarkStart w:id="195" w:name="OLE_LINK3"/>
            <w:r w:rsidRPr="00643719">
              <w:rPr>
                <w:rFonts w:ascii="Book Antiqua" w:eastAsia="宋体" w:hAnsi="Book Antiqua" w:cs="MS PGothic" w:hint="eastAsia"/>
                <w:b/>
                <w:bCs/>
                <w:i/>
                <w:kern w:val="0"/>
                <w:szCs w:val="24"/>
                <w:lang w:eastAsia="zh-CN"/>
              </w:rPr>
              <w:t>n</w:t>
            </w:r>
            <w:r w:rsidRPr="00643719">
              <w:rPr>
                <w:rFonts w:ascii="Book Antiqua" w:eastAsia="宋体" w:hAnsi="Book Antiqua" w:cs="MS PGothic" w:hint="eastAsia"/>
                <w:b/>
                <w:bCs/>
                <w:kern w:val="0"/>
                <w:szCs w:val="24"/>
                <w:lang w:eastAsia="zh-CN"/>
              </w:rPr>
              <w:t xml:space="preserve"> = </w:t>
            </w:r>
            <w:r w:rsidRPr="00643719">
              <w:rPr>
                <w:rFonts w:ascii="Book Antiqua" w:eastAsia="MS PGothic" w:hAnsi="Book Antiqua" w:cs="MS PGothic"/>
                <w:bCs/>
                <w:kern w:val="0"/>
                <w:szCs w:val="24"/>
              </w:rPr>
              <w:t>1</w:t>
            </w:r>
            <w:bookmarkEnd w:id="194"/>
            <w:bookmarkEnd w:id="195"/>
            <w:r w:rsidR="00CC37BF" w:rsidRPr="00643719">
              <w:rPr>
                <w:rFonts w:ascii="Book Antiqua" w:eastAsia="宋体" w:hAnsi="Book Antiqua" w:cs="MS PGothic" w:hint="eastAsia"/>
                <w:bCs/>
                <w:kern w:val="0"/>
                <w:szCs w:val="24"/>
                <w:lang w:eastAsia="zh-CN"/>
              </w:rPr>
              <w:t>15</w:t>
            </w:r>
            <w:r w:rsidR="00CC37BF" w:rsidRPr="00643719">
              <w:rPr>
                <w:rFonts w:ascii="Book Antiqua" w:eastAsia="宋体" w:hAnsi="Book Antiqua" w:cs="MS PGothic"/>
                <w:bCs/>
                <w:kern w:val="0"/>
                <w:szCs w:val="24"/>
                <w:lang w:eastAsia="zh-CN"/>
              </w:rPr>
              <w:t>)</w:t>
            </w:r>
          </w:p>
        </w:tc>
        <w:tc>
          <w:tcPr>
            <w:tcW w:w="2268" w:type="dxa"/>
            <w:tcBorders>
              <w:top w:val="single" w:sz="4" w:space="0" w:color="auto"/>
              <w:bottom w:val="single" w:sz="4" w:space="0" w:color="auto"/>
            </w:tcBorders>
            <w:shd w:val="clear" w:color="auto" w:fill="auto"/>
            <w:noWrap/>
            <w:vAlign w:val="center"/>
            <w:hideMark/>
          </w:tcPr>
          <w:p w14:paraId="6132B199" w14:textId="77777777" w:rsidR="00AC5877" w:rsidRPr="00643719" w:rsidRDefault="00AC5877" w:rsidP="006B07B3">
            <w:pPr>
              <w:widowControl/>
              <w:spacing w:line="360" w:lineRule="auto"/>
              <w:jc w:val="center"/>
              <w:rPr>
                <w:rFonts w:ascii="Book Antiqua" w:eastAsia="宋体" w:hAnsi="Book Antiqua" w:cs="MS PGothic"/>
                <w:b/>
                <w:bCs/>
                <w:kern w:val="0"/>
                <w:szCs w:val="24"/>
                <w:lang w:eastAsia="zh-CN"/>
              </w:rPr>
            </w:pPr>
            <w:r w:rsidRPr="00643719">
              <w:rPr>
                <w:rFonts w:ascii="Book Antiqua" w:eastAsia="MS PGothic" w:hAnsi="Book Antiqua" w:cs="MS PGothic"/>
                <w:b/>
                <w:bCs/>
                <w:kern w:val="0"/>
                <w:szCs w:val="24"/>
              </w:rPr>
              <w:t>Group</w:t>
            </w:r>
            <w:r w:rsidRPr="00643719">
              <w:rPr>
                <w:rFonts w:ascii="Book Antiqua" w:eastAsia="宋体" w:hAnsi="Book Antiqua" w:cs="MS PGothic" w:hint="eastAsia"/>
                <w:b/>
                <w:bCs/>
                <w:kern w:val="0"/>
                <w:szCs w:val="24"/>
                <w:lang w:eastAsia="zh-CN"/>
              </w:rPr>
              <w:t xml:space="preserve"> </w:t>
            </w:r>
            <w:r w:rsidRPr="00643719">
              <w:rPr>
                <w:rFonts w:ascii="Book Antiqua" w:eastAsia="MS PGothic" w:hAnsi="Book Antiqua" w:cs="MS PGothic"/>
                <w:b/>
                <w:bCs/>
                <w:kern w:val="0"/>
                <w:szCs w:val="24"/>
              </w:rPr>
              <w:t>B</w:t>
            </w:r>
            <w:r w:rsidRPr="00643719">
              <w:rPr>
                <w:rFonts w:ascii="Book Antiqua" w:eastAsia="宋体" w:hAnsi="Book Antiqua" w:cs="MS PGothic" w:hint="eastAsia"/>
                <w:b/>
                <w:bCs/>
                <w:kern w:val="0"/>
                <w:szCs w:val="24"/>
                <w:lang w:eastAsia="zh-CN"/>
              </w:rPr>
              <w:t xml:space="preserve"> </w:t>
            </w:r>
            <w:r w:rsidR="006B07B3" w:rsidRPr="00643719">
              <w:rPr>
                <w:rFonts w:ascii="Book Antiqua" w:eastAsia="宋体" w:hAnsi="Book Antiqua" w:cs="MS PGothic" w:hint="eastAsia"/>
                <w:b/>
                <w:bCs/>
                <w:kern w:val="0"/>
                <w:szCs w:val="24"/>
                <w:lang w:eastAsia="zh-CN"/>
              </w:rPr>
              <w:t>(</w:t>
            </w:r>
            <w:r w:rsidRPr="00643719">
              <w:rPr>
                <w:rFonts w:ascii="Book Antiqua" w:eastAsia="宋体" w:hAnsi="Book Antiqua" w:cs="MS PGothic" w:hint="eastAsia"/>
                <w:b/>
                <w:bCs/>
                <w:i/>
                <w:kern w:val="0"/>
                <w:szCs w:val="24"/>
                <w:lang w:eastAsia="zh-CN"/>
              </w:rPr>
              <w:t>n</w:t>
            </w:r>
            <w:r w:rsidRPr="00643719">
              <w:rPr>
                <w:rFonts w:ascii="Book Antiqua" w:eastAsia="宋体" w:hAnsi="Book Antiqua" w:cs="MS PGothic" w:hint="eastAsia"/>
                <w:b/>
                <w:bCs/>
                <w:kern w:val="0"/>
                <w:szCs w:val="24"/>
                <w:lang w:eastAsia="zh-CN"/>
              </w:rPr>
              <w:t xml:space="preserve"> = </w:t>
            </w:r>
            <w:r w:rsidRPr="00643719">
              <w:rPr>
                <w:rFonts w:ascii="Book Antiqua" w:eastAsia="宋体" w:hAnsi="Book Antiqua" w:cs="MS PGothic" w:hint="eastAsia"/>
                <w:bCs/>
                <w:kern w:val="0"/>
                <w:szCs w:val="24"/>
                <w:lang w:eastAsia="zh-CN"/>
              </w:rPr>
              <w:t>333</w:t>
            </w:r>
            <w:r w:rsidRPr="00643719">
              <w:rPr>
                <w:rFonts w:ascii="Book Antiqua" w:eastAsia="宋体" w:hAnsi="Book Antiqua" w:cs="MS PGothic" w:hint="eastAsia"/>
                <w:b/>
                <w:bCs/>
                <w:kern w:val="0"/>
                <w:szCs w:val="24"/>
                <w:lang w:eastAsia="zh-CN"/>
              </w:rPr>
              <w:t>)</w:t>
            </w:r>
          </w:p>
        </w:tc>
        <w:tc>
          <w:tcPr>
            <w:tcW w:w="1276" w:type="dxa"/>
            <w:tcBorders>
              <w:top w:val="single" w:sz="4" w:space="0" w:color="auto"/>
              <w:bottom w:val="single" w:sz="4" w:space="0" w:color="auto"/>
            </w:tcBorders>
            <w:shd w:val="clear" w:color="auto" w:fill="auto"/>
            <w:noWrap/>
            <w:vAlign w:val="center"/>
            <w:hideMark/>
          </w:tcPr>
          <w:p w14:paraId="70D433F7" w14:textId="77777777" w:rsidR="00AC5877" w:rsidRPr="00643719" w:rsidRDefault="00AC5877" w:rsidP="006B07B3">
            <w:pPr>
              <w:widowControl/>
              <w:spacing w:line="360" w:lineRule="auto"/>
              <w:jc w:val="center"/>
              <w:rPr>
                <w:rFonts w:ascii="Book Antiqua" w:eastAsia="MS PGothic" w:hAnsi="Book Antiqua" w:cs="MS PGothic"/>
                <w:b/>
                <w:bCs/>
                <w:kern w:val="0"/>
                <w:szCs w:val="24"/>
              </w:rPr>
            </w:pPr>
            <w:r w:rsidRPr="00643719">
              <w:rPr>
                <w:rFonts w:ascii="Book Antiqua" w:eastAsia="MS PGothic" w:hAnsi="Book Antiqua" w:cs="MS PGothic"/>
                <w:b/>
                <w:bCs/>
                <w:i/>
                <w:caps/>
                <w:kern w:val="0"/>
                <w:szCs w:val="24"/>
              </w:rPr>
              <w:t>P</w:t>
            </w:r>
            <w:r w:rsidRPr="00643719">
              <w:rPr>
                <w:rFonts w:ascii="Book Antiqua" w:eastAsia="宋体" w:hAnsi="Book Antiqua" w:cs="MS PGothic" w:hint="eastAsia"/>
                <w:b/>
                <w:bCs/>
                <w:kern w:val="0"/>
                <w:szCs w:val="24"/>
                <w:lang w:eastAsia="zh-CN"/>
              </w:rPr>
              <w:t xml:space="preserve"> </w:t>
            </w:r>
            <w:r w:rsidRPr="00643719">
              <w:rPr>
                <w:rFonts w:ascii="Book Antiqua" w:eastAsia="MS PGothic" w:hAnsi="Book Antiqua" w:cs="MS PGothic"/>
                <w:b/>
                <w:bCs/>
                <w:kern w:val="0"/>
                <w:szCs w:val="24"/>
              </w:rPr>
              <w:t>value</w:t>
            </w:r>
          </w:p>
        </w:tc>
      </w:tr>
      <w:tr w:rsidR="00643719" w:rsidRPr="00643719" w14:paraId="1CFD9F31" w14:textId="77777777" w:rsidTr="00F228A2">
        <w:trPr>
          <w:trHeight w:val="296"/>
        </w:trPr>
        <w:tc>
          <w:tcPr>
            <w:tcW w:w="3843" w:type="dxa"/>
            <w:tcBorders>
              <w:top w:val="single" w:sz="4" w:space="0" w:color="auto"/>
            </w:tcBorders>
            <w:shd w:val="clear" w:color="auto" w:fill="auto"/>
            <w:noWrap/>
            <w:vAlign w:val="center"/>
            <w:hideMark/>
          </w:tcPr>
          <w:p w14:paraId="31CC75B7" w14:textId="77777777" w:rsidR="00AC5877" w:rsidRPr="00643719" w:rsidRDefault="00AC5877" w:rsidP="004D6F19">
            <w:pPr>
              <w:widowControl/>
              <w:spacing w:line="360" w:lineRule="auto"/>
              <w:rPr>
                <w:rFonts w:ascii="Book Antiqua" w:eastAsia="MS PGothic" w:hAnsi="Book Antiqua" w:cs="MS PGothic"/>
                <w:bCs/>
                <w:kern w:val="0"/>
                <w:szCs w:val="24"/>
              </w:rPr>
            </w:pPr>
            <w:r w:rsidRPr="00643719">
              <w:rPr>
                <w:rFonts w:ascii="Book Antiqua" w:eastAsia="MS PGothic" w:hAnsi="Book Antiqua" w:cs="MS PGothic"/>
                <w:bCs/>
                <w:kern w:val="0"/>
                <w:szCs w:val="24"/>
              </w:rPr>
              <w:t xml:space="preserve">Anastomotic </w:t>
            </w:r>
            <w:r w:rsidRPr="00643719">
              <w:rPr>
                <w:rFonts w:ascii="Book Antiqua" w:eastAsia="MS PGothic" w:hAnsi="Book Antiqua" w:cs="MS PGothic"/>
                <w:bCs/>
                <w:kern w:val="0"/>
                <w:szCs w:val="24"/>
              </w:rPr>
              <w:t>ｌ</w:t>
            </w:r>
            <w:proofErr w:type="spellStart"/>
            <w:r w:rsidRPr="00643719">
              <w:rPr>
                <w:rFonts w:ascii="Book Antiqua" w:eastAsia="MS PGothic" w:hAnsi="Book Antiqua" w:cs="MS PGothic"/>
                <w:bCs/>
                <w:kern w:val="0"/>
                <w:szCs w:val="24"/>
              </w:rPr>
              <w:t>eakage</w:t>
            </w:r>
            <w:proofErr w:type="spellEnd"/>
          </w:p>
        </w:tc>
        <w:tc>
          <w:tcPr>
            <w:tcW w:w="2350" w:type="dxa"/>
            <w:tcBorders>
              <w:top w:val="single" w:sz="4" w:space="0" w:color="auto"/>
            </w:tcBorders>
            <w:shd w:val="clear" w:color="auto" w:fill="auto"/>
            <w:noWrap/>
            <w:vAlign w:val="center"/>
            <w:hideMark/>
          </w:tcPr>
          <w:p w14:paraId="0BCCC6F3" w14:textId="65DCFC10" w:rsidR="00AC5877" w:rsidRPr="00643719" w:rsidRDefault="00AC5877" w:rsidP="006B07B3">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5</w:t>
            </w:r>
            <w:r w:rsidRPr="00643719">
              <w:rPr>
                <w:rFonts w:ascii="Book Antiqua" w:eastAsia="宋体" w:hAnsi="Book Antiqua" w:cs="MS PGothic" w:hint="eastAsia"/>
                <w:bCs/>
                <w:kern w:val="0"/>
                <w:szCs w:val="24"/>
                <w:lang w:eastAsia="zh-CN"/>
              </w:rPr>
              <w:t xml:space="preserve"> (</w:t>
            </w:r>
            <w:r w:rsidR="00AF0123" w:rsidRPr="00643719">
              <w:rPr>
                <w:rFonts w:ascii="Book Antiqua" w:eastAsia="宋体" w:hAnsi="Book Antiqua" w:cs="MS PGothic" w:hint="eastAsia"/>
                <w:bCs/>
                <w:kern w:val="0"/>
                <w:szCs w:val="24"/>
                <w:lang w:eastAsia="zh-CN"/>
              </w:rPr>
              <w:t>4.3</w:t>
            </w:r>
            <w:r w:rsidRPr="00643719">
              <w:rPr>
                <w:rFonts w:ascii="Book Antiqua" w:eastAsia="宋体" w:hAnsi="Book Antiqua" w:cs="MS PGothic" w:hint="eastAsia"/>
                <w:bCs/>
                <w:kern w:val="0"/>
                <w:szCs w:val="24"/>
                <w:lang w:eastAsia="zh-CN"/>
              </w:rPr>
              <w:t>)</w:t>
            </w:r>
          </w:p>
        </w:tc>
        <w:tc>
          <w:tcPr>
            <w:tcW w:w="2268" w:type="dxa"/>
            <w:tcBorders>
              <w:top w:val="single" w:sz="4" w:space="0" w:color="auto"/>
            </w:tcBorders>
            <w:shd w:val="clear" w:color="auto" w:fill="auto"/>
            <w:noWrap/>
            <w:vAlign w:val="center"/>
            <w:hideMark/>
          </w:tcPr>
          <w:p w14:paraId="49F9071B" w14:textId="77777777" w:rsidR="00AC5877" w:rsidRPr="00643719" w:rsidRDefault="00AC5877" w:rsidP="006B07B3">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8</w:t>
            </w:r>
            <w:r w:rsidR="006B07B3" w:rsidRPr="00643719">
              <w:rPr>
                <w:rFonts w:ascii="Book Antiqua" w:eastAsia="宋体" w:hAnsi="Book Antiqua" w:cs="MS PGothic" w:hint="eastAsia"/>
                <w:bCs/>
                <w:kern w:val="0"/>
                <w:szCs w:val="24"/>
                <w:lang w:eastAsia="zh-CN"/>
              </w:rPr>
              <w:t xml:space="preserve"> </w:t>
            </w:r>
            <w:r w:rsidRPr="00643719">
              <w:rPr>
                <w:rFonts w:ascii="Book Antiqua" w:eastAsia="宋体" w:hAnsi="Book Antiqua" w:cs="MS PGothic" w:hint="eastAsia"/>
                <w:bCs/>
                <w:kern w:val="0"/>
                <w:szCs w:val="24"/>
                <w:lang w:eastAsia="zh-CN"/>
              </w:rPr>
              <w:t>(</w:t>
            </w:r>
            <w:r w:rsidR="006B07B3" w:rsidRPr="00643719">
              <w:rPr>
                <w:rFonts w:ascii="Book Antiqua" w:eastAsia="MS PGothic" w:hAnsi="Book Antiqua" w:cs="MS PGothic"/>
                <w:bCs/>
                <w:kern w:val="0"/>
                <w:szCs w:val="24"/>
              </w:rPr>
              <w:t>2.4</w:t>
            </w:r>
            <w:r w:rsidRPr="00643719">
              <w:rPr>
                <w:rFonts w:ascii="Book Antiqua" w:eastAsia="宋体" w:hAnsi="Book Antiqua" w:cs="MS PGothic" w:hint="eastAsia"/>
                <w:bCs/>
                <w:kern w:val="0"/>
                <w:szCs w:val="24"/>
                <w:lang w:eastAsia="zh-CN"/>
              </w:rPr>
              <w:t>)</w:t>
            </w:r>
          </w:p>
        </w:tc>
        <w:tc>
          <w:tcPr>
            <w:tcW w:w="1276" w:type="dxa"/>
            <w:tcBorders>
              <w:top w:val="single" w:sz="4" w:space="0" w:color="auto"/>
            </w:tcBorders>
            <w:shd w:val="clear" w:color="auto" w:fill="auto"/>
            <w:noWrap/>
            <w:vAlign w:val="center"/>
            <w:hideMark/>
          </w:tcPr>
          <w:p w14:paraId="719284CD" w14:textId="77777777" w:rsidR="00AC5877" w:rsidRPr="00643719" w:rsidRDefault="00AC5877" w:rsidP="006B07B3">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NS</w:t>
            </w:r>
          </w:p>
        </w:tc>
      </w:tr>
      <w:tr w:rsidR="00643719" w:rsidRPr="00643719" w14:paraId="6853A95F" w14:textId="77777777" w:rsidTr="00F228A2">
        <w:trPr>
          <w:trHeight w:val="296"/>
        </w:trPr>
        <w:tc>
          <w:tcPr>
            <w:tcW w:w="3843" w:type="dxa"/>
            <w:shd w:val="clear" w:color="auto" w:fill="auto"/>
            <w:noWrap/>
            <w:vAlign w:val="center"/>
            <w:hideMark/>
          </w:tcPr>
          <w:p w14:paraId="48D0D1DF" w14:textId="77777777" w:rsidR="008D6A0D" w:rsidRPr="00643719" w:rsidRDefault="008D6A0D" w:rsidP="004D6F19">
            <w:pPr>
              <w:widowControl/>
              <w:spacing w:line="360" w:lineRule="auto"/>
              <w:rPr>
                <w:rFonts w:ascii="Book Antiqua" w:eastAsia="MS PGothic" w:hAnsi="Book Antiqua" w:cs="MS PGothic"/>
                <w:bCs/>
                <w:kern w:val="0"/>
                <w:szCs w:val="24"/>
              </w:rPr>
            </w:pPr>
            <w:r w:rsidRPr="00643719">
              <w:rPr>
                <w:rFonts w:ascii="Book Antiqua" w:eastAsia="MS PGothic" w:hAnsi="Book Antiqua" w:cs="MS PGothic"/>
                <w:bCs/>
                <w:kern w:val="0"/>
                <w:szCs w:val="24"/>
              </w:rPr>
              <w:t>Respiratory complications</w:t>
            </w:r>
          </w:p>
        </w:tc>
        <w:tc>
          <w:tcPr>
            <w:tcW w:w="2350" w:type="dxa"/>
            <w:shd w:val="clear" w:color="auto" w:fill="auto"/>
            <w:noWrap/>
            <w:vAlign w:val="center"/>
            <w:hideMark/>
          </w:tcPr>
          <w:p w14:paraId="0E104543" w14:textId="5BC2075C" w:rsidR="008D6A0D" w:rsidRPr="00643719" w:rsidRDefault="00AC5877" w:rsidP="006B07B3">
            <w:pPr>
              <w:widowControl/>
              <w:spacing w:line="360" w:lineRule="auto"/>
              <w:jc w:val="center"/>
              <w:rPr>
                <w:rFonts w:ascii="Book Antiqua" w:eastAsia="宋体" w:hAnsi="Book Antiqua" w:cs="MS PGothic"/>
                <w:bCs/>
                <w:kern w:val="0"/>
                <w:szCs w:val="24"/>
                <w:lang w:eastAsia="zh-CN"/>
              </w:rPr>
            </w:pPr>
            <w:r w:rsidRPr="00643719">
              <w:rPr>
                <w:rFonts w:ascii="Book Antiqua" w:eastAsia="宋体" w:hAnsi="Book Antiqua" w:cs="MS PGothic" w:hint="eastAsia"/>
                <w:bCs/>
                <w:kern w:val="0"/>
                <w:szCs w:val="24"/>
                <w:lang w:eastAsia="zh-CN"/>
              </w:rPr>
              <w:t>7 (</w:t>
            </w:r>
            <w:r w:rsidR="00AF0123" w:rsidRPr="00643719">
              <w:rPr>
                <w:rFonts w:ascii="Book Antiqua" w:eastAsia="MS PGothic" w:hAnsi="Book Antiqua" w:cs="MS PGothic"/>
                <w:bCs/>
                <w:kern w:val="0"/>
                <w:szCs w:val="24"/>
              </w:rPr>
              <w:t>6.0</w:t>
            </w:r>
            <w:r w:rsidRPr="00643719">
              <w:rPr>
                <w:rFonts w:ascii="Book Antiqua" w:eastAsia="宋体" w:hAnsi="Book Antiqua" w:cs="MS PGothic" w:hint="eastAsia"/>
                <w:bCs/>
                <w:kern w:val="0"/>
                <w:szCs w:val="24"/>
                <w:lang w:eastAsia="zh-CN"/>
              </w:rPr>
              <w:t>)</w:t>
            </w:r>
          </w:p>
        </w:tc>
        <w:tc>
          <w:tcPr>
            <w:tcW w:w="2268" w:type="dxa"/>
            <w:shd w:val="clear" w:color="auto" w:fill="auto"/>
            <w:noWrap/>
            <w:vAlign w:val="center"/>
            <w:hideMark/>
          </w:tcPr>
          <w:p w14:paraId="213DC860" w14:textId="77777777" w:rsidR="008D6A0D" w:rsidRPr="00643719" w:rsidRDefault="008D6A0D" w:rsidP="006B07B3">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7</w:t>
            </w:r>
            <w:r w:rsidR="006B07B3" w:rsidRPr="00643719">
              <w:rPr>
                <w:rFonts w:ascii="Book Antiqua" w:eastAsia="宋体" w:hAnsi="Book Antiqua" w:cs="MS PGothic" w:hint="eastAsia"/>
                <w:bCs/>
                <w:kern w:val="0"/>
                <w:szCs w:val="24"/>
                <w:lang w:eastAsia="zh-CN"/>
              </w:rPr>
              <w:t xml:space="preserve"> </w:t>
            </w:r>
            <w:r w:rsidR="00AC5877" w:rsidRPr="00643719">
              <w:rPr>
                <w:rFonts w:ascii="Book Antiqua" w:eastAsia="宋体" w:hAnsi="Book Antiqua" w:cs="MS PGothic" w:hint="eastAsia"/>
                <w:bCs/>
                <w:kern w:val="0"/>
                <w:szCs w:val="24"/>
                <w:lang w:eastAsia="zh-CN"/>
              </w:rPr>
              <w:t>(</w:t>
            </w:r>
            <w:r w:rsidR="00AC5877" w:rsidRPr="00643719">
              <w:rPr>
                <w:rFonts w:ascii="Book Antiqua" w:eastAsia="MS PGothic" w:hAnsi="Book Antiqua" w:cs="MS PGothic"/>
                <w:bCs/>
                <w:kern w:val="0"/>
                <w:szCs w:val="24"/>
              </w:rPr>
              <w:t>2.1</w:t>
            </w:r>
            <w:r w:rsidR="00AC5877" w:rsidRPr="00643719">
              <w:rPr>
                <w:rFonts w:ascii="Book Antiqua" w:eastAsia="宋体" w:hAnsi="Book Antiqua" w:cs="MS PGothic" w:hint="eastAsia"/>
                <w:bCs/>
                <w:kern w:val="0"/>
                <w:szCs w:val="24"/>
                <w:lang w:eastAsia="zh-CN"/>
              </w:rPr>
              <w:t>)</w:t>
            </w:r>
          </w:p>
        </w:tc>
        <w:tc>
          <w:tcPr>
            <w:tcW w:w="1276" w:type="dxa"/>
            <w:shd w:val="clear" w:color="auto" w:fill="auto"/>
            <w:noWrap/>
            <w:vAlign w:val="center"/>
            <w:hideMark/>
          </w:tcPr>
          <w:p w14:paraId="5A3CC4B8" w14:textId="77777777" w:rsidR="008D6A0D" w:rsidRPr="00643719" w:rsidRDefault="008D6A0D" w:rsidP="006B07B3">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lt;</w:t>
            </w:r>
            <w:r w:rsidR="00AC5877" w:rsidRPr="00643719">
              <w:rPr>
                <w:rFonts w:ascii="Book Antiqua" w:eastAsia="宋体" w:hAnsi="Book Antiqua" w:cs="MS PGothic" w:hint="eastAsia"/>
                <w:bCs/>
                <w:kern w:val="0"/>
                <w:szCs w:val="24"/>
                <w:lang w:eastAsia="zh-CN"/>
              </w:rPr>
              <w:t xml:space="preserve"> </w:t>
            </w:r>
            <w:r w:rsidRPr="00643719">
              <w:rPr>
                <w:rFonts w:ascii="Book Antiqua" w:eastAsia="MS PGothic" w:hAnsi="Book Antiqua" w:cs="MS PGothic"/>
                <w:bCs/>
                <w:kern w:val="0"/>
                <w:szCs w:val="24"/>
              </w:rPr>
              <w:t>0.05</w:t>
            </w:r>
          </w:p>
        </w:tc>
      </w:tr>
      <w:tr w:rsidR="00643719" w:rsidRPr="00643719" w14:paraId="3F56F60E" w14:textId="77777777" w:rsidTr="00F228A2">
        <w:trPr>
          <w:trHeight w:val="296"/>
        </w:trPr>
        <w:tc>
          <w:tcPr>
            <w:tcW w:w="3843" w:type="dxa"/>
            <w:shd w:val="clear" w:color="auto" w:fill="auto"/>
            <w:noWrap/>
            <w:vAlign w:val="center"/>
            <w:hideMark/>
          </w:tcPr>
          <w:p w14:paraId="6C959C3E" w14:textId="4378C474" w:rsidR="00AC5877" w:rsidRPr="00643719" w:rsidRDefault="00AC5877" w:rsidP="004D6F19">
            <w:pPr>
              <w:widowControl/>
              <w:spacing w:line="360" w:lineRule="auto"/>
              <w:rPr>
                <w:rFonts w:ascii="Book Antiqua" w:eastAsia="MS PGothic" w:hAnsi="Book Antiqua" w:cs="MS PGothic"/>
                <w:bCs/>
                <w:kern w:val="0"/>
                <w:szCs w:val="24"/>
              </w:rPr>
            </w:pPr>
            <w:r w:rsidRPr="00643719">
              <w:rPr>
                <w:rFonts w:ascii="Book Antiqua" w:eastAsia="MS PGothic" w:hAnsi="Book Antiqua" w:cs="MS PGothic"/>
                <w:bCs/>
                <w:kern w:val="0"/>
                <w:szCs w:val="24"/>
              </w:rPr>
              <w:t>Other com</w:t>
            </w:r>
            <w:r w:rsidR="0061739E" w:rsidRPr="00643719">
              <w:rPr>
                <w:rFonts w:ascii="Book Antiqua" w:eastAsia="MS PGothic" w:hAnsi="Book Antiqua" w:cs="MS PGothic"/>
                <w:bCs/>
                <w:kern w:val="0"/>
                <w:szCs w:val="24"/>
              </w:rPr>
              <w:t>p</w:t>
            </w:r>
            <w:r w:rsidRPr="00643719">
              <w:rPr>
                <w:rFonts w:ascii="Book Antiqua" w:eastAsia="MS PGothic" w:hAnsi="Book Antiqua" w:cs="MS PGothic"/>
                <w:bCs/>
                <w:kern w:val="0"/>
                <w:szCs w:val="24"/>
              </w:rPr>
              <w:t>lications</w:t>
            </w:r>
          </w:p>
        </w:tc>
        <w:tc>
          <w:tcPr>
            <w:tcW w:w="2350" w:type="dxa"/>
            <w:shd w:val="clear" w:color="auto" w:fill="auto"/>
            <w:noWrap/>
            <w:vAlign w:val="center"/>
            <w:hideMark/>
          </w:tcPr>
          <w:p w14:paraId="4297E498" w14:textId="77777777" w:rsidR="00AC5877" w:rsidRPr="00643719" w:rsidRDefault="00AC5877" w:rsidP="006B07B3">
            <w:pPr>
              <w:widowControl/>
              <w:spacing w:line="360" w:lineRule="auto"/>
              <w:jc w:val="center"/>
              <w:rPr>
                <w:rFonts w:ascii="Book Antiqua" w:eastAsia="MS PGothic" w:hAnsi="Book Antiqua" w:cs="MS PGothic"/>
                <w:bCs/>
                <w:kern w:val="0"/>
                <w:szCs w:val="24"/>
              </w:rPr>
            </w:pPr>
          </w:p>
        </w:tc>
        <w:tc>
          <w:tcPr>
            <w:tcW w:w="2268" w:type="dxa"/>
            <w:shd w:val="clear" w:color="auto" w:fill="auto"/>
            <w:noWrap/>
            <w:vAlign w:val="center"/>
            <w:hideMark/>
          </w:tcPr>
          <w:p w14:paraId="58296E9D" w14:textId="77777777" w:rsidR="00AC5877" w:rsidRPr="00643719" w:rsidRDefault="00AC5877" w:rsidP="006B07B3">
            <w:pPr>
              <w:widowControl/>
              <w:spacing w:line="360" w:lineRule="auto"/>
              <w:jc w:val="center"/>
              <w:rPr>
                <w:rFonts w:ascii="Book Antiqua" w:eastAsia="MS PGothic" w:hAnsi="Book Antiqua" w:cs="MS PGothic"/>
                <w:bCs/>
                <w:kern w:val="0"/>
                <w:szCs w:val="24"/>
              </w:rPr>
            </w:pPr>
          </w:p>
        </w:tc>
        <w:tc>
          <w:tcPr>
            <w:tcW w:w="1276" w:type="dxa"/>
            <w:shd w:val="clear" w:color="auto" w:fill="auto"/>
            <w:noWrap/>
            <w:vAlign w:val="center"/>
            <w:hideMark/>
          </w:tcPr>
          <w:p w14:paraId="48855D3E" w14:textId="77777777" w:rsidR="00AC5877" w:rsidRPr="00643719" w:rsidRDefault="00AC5877" w:rsidP="006B07B3">
            <w:pPr>
              <w:widowControl/>
              <w:spacing w:line="360" w:lineRule="auto"/>
              <w:jc w:val="center"/>
              <w:rPr>
                <w:rFonts w:ascii="Book Antiqua" w:eastAsia="MS PGothic" w:hAnsi="Book Antiqua" w:cs="MS PGothic"/>
                <w:bCs/>
                <w:kern w:val="0"/>
                <w:szCs w:val="24"/>
              </w:rPr>
            </w:pPr>
          </w:p>
        </w:tc>
      </w:tr>
      <w:tr w:rsidR="00643719" w:rsidRPr="00643719" w14:paraId="17B25154" w14:textId="77777777" w:rsidTr="00F228A2">
        <w:trPr>
          <w:trHeight w:val="296"/>
        </w:trPr>
        <w:tc>
          <w:tcPr>
            <w:tcW w:w="3843" w:type="dxa"/>
            <w:shd w:val="clear" w:color="auto" w:fill="auto"/>
            <w:noWrap/>
            <w:vAlign w:val="center"/>
            <w:hideMark/>
          </w:tcPr>
          <w:p w14:paraId="062A4B76" w14:textId="77777777" w:rsidR="00AC5877" w:rsidRPr="00643719" w:rsidRDefault="00AC5877" w:rsidP="00AC5877">
            <w:pPr>
              <w:widowControl/>
              <w:spacing w:line="360" w:lineRule="auto"/>
              <w:ind w:firstLineChars="98" w:firstLine="235"/>
              <w:rPr>
                <w:rFonts w:ascii="Book Antiqua" w:eastAsia="MS PGothic" w:hAnsi="Book Antiqua" w:cs="MS PGothic"/>
                <w:bCs/>
                <w:kern w:val="0"/>
                <w:szCs w:val="24"/>
              </w:rPr>
            </w:pPr>
            <w:r w:rsidRPr="00643719">
              <w:rPr>
                <w:rFonts w:ascii="Book Antiqua" w:eastAsia="MS PGothic" w:hAnsi="Book Antiqua" w:cs="MS PGothic"/>
                <w:bCs/>
                <w:kern w:val="0"/>
                <w:szCs w:val="24"/>
              </w:rPr>
              <w:t>Pancreatitis</w:t>
            </w:r>
          </w:p>
        </w:tc>
        <w:tc>
          <w:tcPr>
            <w:tcW w:w="2350" w:type="dxa"/>
            <w:shd w:val="clear" w:color="auto" w:fill="auto"/>
            <w:noWrap/>
            <w:vAlign w:val="center"/>
            <w:hideMark/>
          </w:tcPr>
          <w:p w14:paraId="1F9D8F36" w14:textId="6C3EE916" w:rsidR="00AC5877" w:rsidRPr="00643719" w:rsidRDefault="00AC5877" w:rsidP="006B07B3">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3</w:t>
            </w:r>
            <w:r w:rsidRPr="00643719">
              <w:rPr>
                <w:rFonts w:ascii="Book Antiqua" w:eastAsia="宋体" w:hAnsi="Book Antiqua" w:cs="MS PGothic" w:hint="eastAsia"/>
                <w:bCs/>
                <w:kern w:val="0"/>
                <w:szCs w:val="24"/>
                <w:lang w:eastAsia="zh-CN"/>
              </w:rPr>
              <w:t xml:space="preserve"> (</w:t>
            </w:r>
            <w:r w:rsidRPr="00643719">
              <w:rPr>
                <w:rFonts w:ascii="Book Antiqua" w:eastAsia="MS PGothic" w:hAnsi="Book Antiqua" w:cs="MS PGothic"/>
                <w:bCs/>
                <w:kern w:val="0"/>
                <w:szCs w:val="24"/>
              </w:rPr>
              <w:t>2.</w:t>
            </w:r>
            <w:r w:rsidR="00AF0123" w:rsidRPr="00643719">
              <w:rPr>
                <w:rFonts w:ascii="Book Antiqua" w:eastAsia="宋体" w:hAnsi="Book Antiqua" w:cs="MS PGothic" w:hint="eastAsia"/>
                <w:bCs/>
                <w:kern w:val="0"/>
                <w:szCs w:val="24"/>
                <w:lang w:eastAsia="zh-CN"/>
              </w:rPr>
              <w:t>6</w:t>
            </w:r>
            <w:r w:rsidRPr="00643719">
              <w:rPr>
                <w:rFonts w:ascii="Book Antiqua" w:eastAsia="宋体" w:hAnsi="Book Antiqua" w:cs="MS PGothic" w:hint="eastAsia"/>
                <w:bCs/>
                <w:kern w:val="0"/>
                <w:szCs w:val="24"/>
                <w:lang w:eastAsia="zh-CN"/>
              </w:rPr>
              <w:t>)</w:t>
            </w:r>
          </w:p>
        </w:tc>
        <w:tc>
          <w:tcPr>
            <w:tcW w:w="2268" w:type="dxa"/>
            <w:shd w:val="clear" w:color="auto" w:fill="auto"/>
            <w:noWrap/>
            <w:vAlign w:val="center"/>
            <w:hideMark/>
          </w:tcPr>
          <w:p w14:paraId="7A8BDDEF" w14:textId="77777777" w:rsidR="00AC5877" w:rsidRPr="00643719" w:rsidRDefault="00AC5877" w:rsidP="006B07B3">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7</w:t>
            </w:r>
            <w:r w:rsidR="006B07B3" w:rsidRPr="00643719">
              <w:rPr>
                <w:rFonts w:ascii="Book Antiqua" w:eastAsia="宋体" w:hAnsi="Book Antiqua" w:cs="MS PGothic" w:hint="eastAsia"/>
                <w:bCs/>
                <w:kern w:val="0"/>
                <w:szCs w:val="24"/>
                <w:lang w:eastAsia="zh-CN"/>
              </w:rPr>
              <w:t xml:space="preserve"> </w:t>
            </w:r>
            <w:r w:rsidRPr="00643719">
              <w:rPr>
                <w:rFonts w:ascii="Book Antiqua" w:eastAsia="宋体" w:hAnsi="Book Antiqua" w:cs="MS PGothic" w:hint="eastAsia"/>
                <w:bCs/>
                <w:kern w:val="0"/>
                <w:szCs w:val="24"/>
                <w:lang w:eastAsia="zh-CN"/>
              </w:rPr>
              <w:t>(</w:t>
            </w:r>
            <w:r w:rsidR="006B07B3" w:rsidRPr="00643719">
              <w:rPr>
                <w:rFonts w:ascii="Book Antiqua" w:eastAsia="MS PGothic" w:hAnsi="Book Antiqua" w:cs="MS PGothic"/>
                <w:bCs/>
                <w:kern w:val="0"/>
                <w:szCs w:val="24"/>
              </w:rPr>
              <w:t>2.1</w:t>
            </w:r>
            <w:r w:rsidRPr="00643719">
              <w:rPr>
                <w:rFonts w:ascii="Book Antiqua" w:eastAsia="宋体" w:hAnsi="Book Antiqua" w:cs="MS PGothic" w:hint="eastAsia"/>
                <w:bCs/>
                <w:kern w:val="0"/>
                <w:szCs w:val="24"/>
                <w:lang w:eastAsia="zh-CN"/>
              </w:rPr>
              <w:t>)</w:t>
            </w:r>
          </w:p>
        </w:tc>
        <w:tc>
          <w:tcPr>
            <w:tcW w:w="1276" w:type="dxa"/>
            <w:shd w:val="clear" w:color="auto" w:fill="auto"/>
            <w:noWrap/>
            <w:vAlign w:val="center"/>
            <w:hideMark/>
          </w:tcPr>
          <w:p w14:paraId="62CE196D" w14:textId="77777777" w:rsidR="00AC5877" w:rsidRPr="00643719" w:rsidRDefault="00AC5877" w:rsidP="006B07B3">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NS</w:t>
            </w:r>
          </w:p>
        </w:tc>
      </w:tr>
      <w:tr w:rsidR="00643719" w:rsidRPr="00643719" w14:paraId="507C84AD" w14:textId="77777777" w:rsidTr="00F228A2">
        <w:trPr>
          <w:trHeight w:val="296"/>
        </w:trPr>
        <w:tc>
          <w:tcPr>
            <w:tcW w:w="3843" w:type="dxa"/>
            <w:shd w:val="clear" w:color="auto" w:fill="auto"/>
            <w:noWrap/>
            <w:vAlign w:val="center"/>
            <w:hideMark/>
          </w:tcPr>
          <w:p w14:paraId="2EE6B81E" w14:textId="77777777" w:rsidR="00AC5877" w:rsidRPr="00643719" w:rsidRDefault="00AC5877" w:rsidP="00AC5877">
            <w:pPr>
              <w:widowControl/>
              <w:spacing w:line="360" w:lineRule="auto"/>
              <w:ind w:firstLineChars="98" w:firstLine="235"/>
              <w:rPr>
                <w:rFonts w:ascii="Book Antiqua" w:eastAsia="MS PGothic" w:hAnsi="Book Antiqua" w:cs="MS PGothic"/>
                <w:bCs/>
                <w:kern w:val="0"/>
                <w:szCs w:val="24"/>
              </w:rPr>
            </w:pPr>
            <w:proofErr w:type="spellStart"/>
            <w:r w:rsidRPr="00643719">
              <w:rPr>
                <w:rFonts w:ascii="Book Antiqua" w:eastAsia="MS PGothic" w:hAnsi="Book Antiqua" w:cs="MS PGothic"/>
                <w:bCs/>
                <w:kern w:val="0"/>
                <w:szCs w:val="24"/>
              </w:rPr>
              <w:t>Intraabdominal</w:t>
            </w:r>
            <w:proofErr w:type="spellEnd"/>
            <w:r w:rsidRPr="00643719">
              <w:rPr>
                <w:rFonts w:ascii="Book Antiqua" w:eastAsia="MS PGothic" w:hAnsi="Book Antiqua" w:cs="MS PGothic"/>
                <w:bCs/>
                <w:kern w:val="0"/>
                <w:szCs w:val="24"/>
              </w:rPr>
              <w:t xml:space="preserve"> abscess</w:t>
            </w:r>
          </w:p>
        </w:tc>
        <w:tc>
          <w:tcPr>
            <w:tcW w:w="2350" w:type="dxa"/>
            <w:shd w:val="clear" w:color="auto" w:fill="auto"/>
            <w:noWrap/>
            <w:vAlign w:val="center"/>
            <w:hideMark/>
          </w:tcPr>
          <w:p w14:paraId="64321E01" w14:textId="77777777" w:rsidR="00AC5877" w:rsidRPr="00643719" w:rsidRDefault="00AC5877" w:rsidP="006B07B3">
            <w:pPr>
              <w:widowControl/>
              <w:spacing w:line="360" w:lineRule="auto"/>
              <w:jc w:val="center"/>
              <w:rPr>
                <w:rFonts w:ascii="Book Antiqua" w:eastAsia="宋体" w:hAnsi="Book Antiqua" w:cs="MS PGothic"/>
                <w:bCs/>
                <w:kern w:val="0"/>
                <w:szCs w:val="24"/>
                <w:lang w:eastAsia="zh-CN"/>
              </w:rPr>
            </w:pPr>
            <w:r w:rsidRPr="00643719">
              <w:rPr>
                <w:rFonts w:ascii="Book Antiqua" w:eastAsia="MS PGothic" w:hAnsi="Book Antiqua" w:cs="MS PGothic"/>
                <w:bCs/>
                <w:kern w:val="0"/>
                <w:szCs w:val="24"/>
              </w:rPr>
              <w:t>0</w:t>
            </w:r>
            <w:r w:rsidRPr="00643719">
              <w:rPr>
                <w:rFonts w:ascii="Book Antiqua" w:eastAsia="宋体" w:hAnsi="Book Antiqua" w:cs="MS PGothic" w:hint="eastAsia"/>
                <w:bCs/>
                <w:kern w:val="0"/>
                <w:szCs w:val="24"/>
                <w:lang w:eastAsia="zh-CN"/>
              </w:rPr>
              <w:t xml:space="preserve"> (</w:t>
            </w:r>
            <w:r w:rsidRPr="00643719">
              <w:rPr>
                <w:rFonts w:ascii="Book Antiqua" w:eastAsia="MS PGothic" w:hAnsi="Book Antiqua" w:cs="MS PGothic"/>
                <w:bCs/>
                <w:kern w:val="0"/>
                <w:szCs w:val="24"/>
              </w:rPr>
              <w:t>0</w:t>
            </w:r>
            <w:r w:rsidRPr="00643719">
              <w:rPr>
                <w:rFonts w:ascii="Book Antiqua" w:eastAsia="宋体" w:hAnsi="Book Antiqua" w:cs="MS PGothic" w:hint="eastAsia"/>
                <w:bCs/>
                <w:kern w:val="0"/>
                <w:szCs w:val="24"/>
                <w:lang w:eastAsia="zh-CN"/>
              </w:rPr>
              <w:t>)</w:t>
            </w:r>
          </w:p>
        </w:tc>
        <w:tc>
          <w:tcPr>
            <w:tcW w:w="2268" w:type="dxa"/>
            <w:shd w:val="clear" w:color="auto" w:fill="auto"/>
            <w:noWrap/>
            <w:vAlign w:val="center"/>
            <w:hideMark/>
          </w:tcPr>
          <w:p w14:paraId="71B5F4A9" w14:textId="77777777" w:rsidR="00AC5877" w:rsidRPr="00643719" w:rsidRDefault="00AC5877" w:rsidP="006B07B3">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5</w:t>
            </w:r>
            <w:r w:rsidR="006B07B3" w:rsidRPr="00643719">
              <w:rPr>
                <w:rFonts w:ascii="Book Antiqua" w:eastAsia="宋体" w:hAnsi="Book Antiqua" w:cs="MS PGothic" w:hint="eastAsia"/>
                <w:bCs/>
                <w:kern w:val="0"/>
                <w:szCs w:val="24"/>
                <w:lang w:eastAsia="zh-CN"/>
              </w:rPr>
              <w:t xml:space="preserve"> </w:t>
            </w:r>
            <w:r w:rsidRPr="00643719">
              <w:rPr>
                <w:rFonts w:ascii="Book Antiqua" w:eastAsia="宋体" w:hAnsi="Book Antiqua" w:cs="MS PGothic" w:hint="eastAsia"/>
                <w:bCs/>
                <w:kern w:val="0"/>
                <w:szCs w:val="24"/>
                <w:lang w:eastAsia="zh-CN"/>
              </w:rPr>
              <w:t>(</w:t>
            </w:r>
            <w:r w:rsidR="006B07B3" w:rsidRPr="00643719">
              <w:rPr>
                <w:rFonts w:ascii="Book Antiqua" w:eastAsia="MS PGothic" w:hAnsi="Book Antiqua" w:cs="MS PGothic"/>
                <w:bCs/>
                <w:kern w:val="0"/>
                <w:szCs w:val="24"/>
              </w:rPr>
              <w:t>1.5</w:t>
            </w:r>
            <w:r w:rsidRPr="00643719">
              <w:rPr>
                <w:rFonts w:ascii="Book Antiqua" w:eastAsia="宋体" w:hAnsi="Book Antiqua" w:cs="MS PGothic" w:hint="eastAsia"/>
                <w:bCs/>
                <w:kern w:val="0"/>
                <w:szCs w:val="24"/>
                <w:lang w:eastAsia="zh-CN"/>
              </w:rPr>
              <w:t>)</w:t>
            </w:r>
          </w:p>
        </w:tc>
        <w:tc>
          <w:tcPr>
            <w:tcW w:w="1276" w:type="dxa"/>
            <w:shd w:val="clear" w:color="auto" w:fill="auto"/>
            <w:noWrap/>
            <w:vAlign w:val="center"/>
            <w:hideMark/>
          </w:tcPr>
          <w:p w14:paraId="6C77F19A" w14:textId="77777777" w:rsidR="00AC5877" w:rsidRPr="00643719" w:rsidRDefault="00AC5877" w:rsidP="006B07B3">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NS</w:t>
            </w:r>
          </w:p>
        </w:tc>
      </w:tr>
      <w:tr w:rsidR="00643719" w:rsidRPr="00643719" w14:paraId="23BE941C" w14:textId="77777777" w:rsidTr="00F228A2">
        <w:trPr>
          <w:trHeight w:val="296"/>
        </w:trPr>
        <w:tc>
          <w:tcPr>
            <w:tcW w:w="3843" w:type="dxa"/>
            <w:shd w:val="clear" w:color="auto" w:fill="auto"/>
            <w:noWrap/>
            <w:vAlign w:val="center"/>
            <w:hideMark/>
          </w:tcPr>
          <w:p w14:paraId="53FAB1B2" w14:textId="77777777" w:rsidR="00AC5877" w:rsidRPr="00643719" w:rsidRDefault="00AC5877" w:rsidP="00AC5877">
            <w:pPr>
              <w:widowControl/>
              <w:spacing w:line="360" w:lineRule="auto"/>
              <w:ind w:firstLineChars="98" w:firstLine="235"/>
              <w:rPr>
                <w:rFonts w:ascii="Book Antiqua" w:eastAsia="MS PGothic" w:hAnsi="Book Antiqua" w:cs="MS PGothic"/>
                <w:bCs/>
                <w:kern w:val="0"/>
                <w:szCs w:val="24"/>
              </w:rPr>
            </w:pPr>
            <w:r w:rsidRPr="00643719">
              <w:rPr>
                <w:rFonts w:ascii="Book Antiqua" w:eastAsia="MS PGothic" w:hAnsi="Book Antiqua" w:cs="MS PGothic"/>
                <w:bCs/>
                <w:kern w:val="0"/>
                <w:szCs w:val="24"/>
              </w:rPr>
              <w:t>Ileus</w:t>
            </w:r>
          </w:p>
        </w:tc>
        <w:tc>
          <w:tcPr>
            <w:tcW w:w="2350" w:type="dxa"/>
            <w:shd w:val="clear" w:color="auto" w:fill="auto"/>
            <w:noWrap/>
            <w:vAlign w:val="center"/>
            <w:hideMark/>
          </w:tcPr>
          <w:p w14:paraId="537FD321" w14:textId="1F42190D" w:rsidR="00AC5877" w:rsidRPr="00643719" w:rsidRDefault="00AC5877" w:rsidP="006B07B3">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1</w:t>
            </w:r>
            <w:r w:rsidRPr="00643719">
              <w:rPr>
                <w:rFonts w:ascii="Book Antiqua" w:eastAsia="宋体" w:hAnsi="Book Antiqua" w:cs="MS PGothic" w:hint="eastAsia"/>
                <w:bCs/>
                <w:kern w:val="0"/>
                <w:szCs w:val="24"/>
                <w:lang w:eastAsia="zh-CN"/>
              </w:rPr>
              <w:t xml:space="preserve"> (</w:t>
            </w:r>
            <w:r w:rsidR="00AF0123" w:rsidRPr="00643719">
              <w:rPr>
                <w:rFonts w:ascii="Book Antiqua" w:eastAsia="MS PGothic" w:hAnsi="Book Antiqua" w:cs="MS PGothic"/>
                <w:bCs/>
                <w:kern w:val="0"/>
                <w:szCs w:val="24"/>
              </w:rPr>
              <w:t>0.87</w:t>
            </w:r>
            <w:r w:rsidRPr="00643719">
              <w:rPr>
                <w:rFonts w:ascii="Book Antiqua" w:eastAsia="宋体" w:hAnsi="Book Antiqua" w:cs="MS PGothic" w:hint="eastAsia"/>
                <w:bCs/>
                <w:kern w:val="0"/>
                <w:szCs w:val="24"/>
                <w:lang w:eastAsia="zh-CN"/>
              </w:rPr>
              <w:t>)</w:t>
            </w:r>
          </w:p>
        </w:tc>
        <w:tc>
          <w:tcPr>
            <w:tcW w:w="2268" w:type="dxa"/>
            <w:shd w:val="clear" w:color="auto" w:fill="auto"/>
            <w:noWrap/>
            <w:vAlign w:val="center"/>
            <w:hideMark/>
          </w:tcPr>
          <w:p w14:paraId="69D36E2E" w14:textId="77777777" w:rsidR="00AC5877" w:rsidRPr="00643719" w:rsidRDefault="00AC5877" w:rsidP="006B07B3">
            <w:pPr>
              <w:widowControl/>
              <w:spacing w:line="360" w:lineRule="auto"/>
              <w:jc w:val="center"/>
              <w:rPr>
                <w:rFonts w:ascii="Book Antiqua" w:eastAsia="宋体" w:hAnsi="Book Antiqua" w:cs="MS PGothic"/>
                <w:bCs/>
                <w:kern w:val="0"/>
                <w:szCs w:val="24"/>
                <w:lang w:eastAsia="zh-CN"/>
              </w:rPr>
            </w:pPr>
            <w:r w:rsidRPr="00643719">
              <w:rPr>
                <w:rFonts w:ascii="Book Antiqua" w:eastAsia="MS PGothic" w:hAnsi="Book Antiqua" w:cs="MS PGothic"/>
                <w:bCs/>
                <w:kern w:val="0"/>
                <w:szCs w:val="24"/>
              </w:rPr>
              <w:t>1</w:t>
            </w:r>
            <w:r w:rsidRPr="00643719">
              <w:rPr>
                <w:rFonts w:ascii="Book Antiqua" w:eastAsia="宋体" w:hAnsi="Book Antiqua" w:cs="MS PGothic" w:hint="eastAsia"/>
                <w:bCs/>
                <w:kern w:val="0"/>
                <w:szCs w:val="24"/>
                <w:lang w:eastAsia="zh-CN"/>
              </w:rPr>
              <w:t xml:space="preserve"> (</w:t>
            </w:r>
            <w:r w:rsidRPr="00643719">
              <w:rPr>
                <w:rFonts w:ascii="Book Antiqua" w:eastAsia="MS PGothic" w:hAnsi="Book Antiqua" w:cs="MS PGothic"/>
                <w:bCs/>
                <w:kern w:val="0"/>
                <w:szCs w:val="24"/>
              </w:rPr>
              <w:t>0.3</w:t>
            </w:r>
            <w:r w:rsidRPr="00643719">
              <w:rPr>
                <w:rFonts w:ascii="Book Antiqua" w:eastAsia="宋体" w:hAnsi="Book Antiqua" w:cs="MS PGothic" w:hint="eastAsia"/>
                <w:bCs/>
                <w:kern w:val="0"/>
                <w:szCs w:val="24"/>
                <w:lang w:eastAsia="zh-CN"/>
              </w:rPr>
              <w:t>)</w:t>
            </w:r>
          </w:p>
        </w:tc>
        <w:tc>
          <w:tcPr>
            <w:tcW w:w="1276" w:type="dxa"/>
            <w:shd w:val="clear" w:color="auto" w:fill="auto"/>
            <w:noWrap/>
            <w:vAlign w:val="center"/>
            <w:hideMark/>
          </w:tcPr>
          <w:p w14:paraId="6F36C8B4" w14:textId="77777777" w:rsidR="00AC5877" w:rsidRPr="00643719" w:rsidRDefault="00AC5877" w:rsidP="006B07B3">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NS</w:t>
            </w:r>
          </w:p>
        </w:tc>
      </w:tr>
      <w:tr w:rsidR="00643719" w:rsidRPr="00643719" w14:paraId="7F8CFAEE" w14:textId="77777777" w:rsidTr="00F228A2">
        <w:trPr>
          <w:trHeight w:val="296"/>
        </w:trPr>
        <w:tc>
          <w:tcPr>
            <w:tcW w:w="3843" w:type="dxa"/>
            <w:shd w:val="clear" w:color="auto" w:fill="auto"/>
            <w:noWrap/>
            <w:vAlign w:val="center"/>
            <w:hideMark/>
          </w:tcPr>
          <w:p w14:paraId="6144AD3E" w14:textId="77777777" w:rsidR="00AC5877" w:rsidRPr="00643719" w:rsidRDefault="00AC5877" w:rsidP="00AC5877">
            <w:pPr>
              <w:widowControl/>
              <w:spacing w:line="360" w:lineRule="auto"/>
              <w:ind w:firstLineChars="98" w:firstLine="235"/>
              <w:rPr>
                <w:rFonts w:ascii="Book Antiqua" w:eastAsia="MS PGothic" w:hAnsi="Book Antiqua" w:cs="MS PGothic"/>
                <w:bCs/>
                <w:kern w:val="0"/>
                <w:szCs w:val="24"/>
              </w:rPr>
            </w:pPr>
            <w:r w:rsidRPr="00643719">
              <w:rPr>
                <w:rFonts w:ascii="Book Antiqua" w:eastAsia="MS PGothic" w:hAnsi="Book Antiqua" w:cs="MS PGothic"/>
                <w:bCs/>
                <w:kern w:val="0"/>
                <w:szCs w:val="24"/>
              </w:rPr>
              <w:t>Duodenal</w:t>
            </w:r>
            <w:r w:rsidRPr="00643719">
              <w:rPr>
                <w:rFonts w:ascii="Book Antiqua" w:eastAsia="MS PGothic" w:hAnsi="Book Antiqua" w:cs="MS PGothic"/>
                <w:bCs/>
                <w:kern w:val="0"/>
                <w:szCs w:val="24"/>
              </w:rPr>
              <w:t xml:space="preserve">　</w:t>
            </w:r>
            <w:r w:rsidRPr="00643719">
              <w:rPr>
                <w:rFonts w:ascii="Book Antiqua" w:eastAsia="MS PGothic" w:hAnsi="Book Antiqua" w:cs="MS PGothic"/>
                <w:bCs/>
                <w:kern w:val="0"/>
                <w:szCs w:val="24"/>
              </w:rPr>
              <w:t>stump</w:t>
            </w:r>
            <w:r w:rsidRPr="00643719">
              <w:rPr>
                <w:rFonts w:ascii="Book Antiqua" w:eastAsia="MS PGothic" w:hAnsi="Book Antiqua" w:cs="MS PGothic"/>
                <w:bCs/>
                <w:kern w:val="0"/>
                <w:szCs w:val="24"/>
              </w:rPr>
              <w:t xml:space="preserve">　</w:t>
            </w:r>
            <w:r w:rsidRPr="00643719">
              <w:rPr>
                <w:rFonts w:ascii="Book Antiqua" w:eastAsia="MS PGothic" w:hAnsi="Book Antiqua" w:cs="MS PGothic"/>
                <w:bCs/>
                <w:kern w:val="0"/>
                <w:szCs w:val="24"/>
              </w:rPr>
              <w:t>perforation</w:t>
            </w:r>
          </w:p>
        </w:tc>
        <w:tc>
          <w:tcPr>
            <w:tcW w:w="2350" w:type="dxa"/>
            <w:shd w:val="clear" w:color="auto" w:fill="auto"/>
            <w:noWrap/>
            <w:vAlign w:val="center"/>
            <w:hideMark/>
          </w:tcPr>
          <w:p w14:paraId="22B710C5" w14:textId="1E33D95C" w:rsidR="00AC5877" w:rsidRPr="00643719" w:rsidRDefault="00AC5877" w:rsidP="006B07B3">
            <w:pPr>
              <w:widowControl/>
              <w:spacing w:line="360" w:lineRule="auto"/>
              <w:jc w:val="center"/>
              <w:rPr>
                <w:rFonts w:ascii="Book Antiqua" w:eastAsia="宋体" w:hAnsi="Book Antiqua" w:cs="MS PGothic"/>
                <w:bCs/>
                <w:kern w:val="0"/>
                <w:szCs w:val="24"/>
                <w:lang w:eastAsia="zh-CN"/>
              </w:rPr>
            </w:pPr>
            <w:r w:rsidRPr="00643719">
              <w:rPr>
                <w:rFonts w:ascii="Book Antiqua" w:eastAsia="MS PGothic" w:hAnsi="Book Antiqua" w:cs="MS PGothic"/>
                <w:bCs/>
                <w:kern w:val="0"/>
                <w:szCs w:val="24"/>
              </w:rPr>
              <w:t>1</w:t>
            </w:r>
            <w:r w:rsidRPr="00643719">
              <w:rPr>
                <w:rFonts w:ascii="Book Antiqua" w:eastAsia="宋体" w:hAnsi="Book Antiqua" w:cs="MS PGothic" w:hint="eastAsia"/>
                <w:bCs/>
                <w:kern w:val="0"/>
                <w:szCs w:val="24"/>
                <w:lang w:eastAsia="zh-CN"/>
              </w:rPr>
              <w:t xml:space="preserve"> (</w:t>
            </w:r>
            <w:r w:rsidR="00AF0123" w:rsidRPr="00643719">
              <w:rPr>
                <w:rFonts w:ascii="Book Antiqua" w:eastAsia="MS PGothic" w:hAnsi="Book Antiqua" w:cs="MS PGothic"/>
                <w:bCs/>
                <w:kern w:val="0"/>
                <w:szCs w:val="24"/>
              </w:rPr>
              <w:t>0.87</w:t>
            </w:r>
            <w:r w:rsidRPr="00643719">
              <w:rPr>
                <w:rFonts w:ascii="Book Antiqua" w:eastAsia="宋体" w:hAnsi="Book Antiqua" w:cs="MS PGothic" w:hint="eastAsia"/>
                <w:bCs/>
                <w:kern w:val="0"/>
                <w:szCs w:val="24"/>
                <w:lang w:eastAsia="zh-CN"/>
              </w:rPr>
              <w:t>)</w:t>
            </w:r>
          </w:p>
        </w:tc>
        <w:tc>
          <w:tcPr>
            <w:tcW w:w="2268" w:type="dxa"/>
            <w:shd w:val="clear" w:color="auto" w:fill="auto"/>
            <w:noWrap/>
            <w:vAlign w:val="center"/>
            <w:hideMark/>
          </w:tcPr>
          <w:p w14:paraId="640B28F6" w14:textId="77777777" w:rsidR="00AC5877" w:rsidRPr="00643719" w:rsidRDefault="00AC5877" w:rsidP="006B07B3">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1</w:t>
            </w:r>
            <w:r w:rsidRPr="00643719">
              <w:rPr>
                <w:rFonts w:ascii="Book Antiqua" w:eastAsia="宋体" w:hAnsi="Book Antiqua" w:cs="MS PGothic" w:hint="eastAsia"/>
                <w:bCs/>
                <w:kern w:val="0"/>
                <w:szCs w:val="24"/>
                <w:lang w:eastAsia="zh-CN"/>
              </w:rPr>
              <w:t xml:space="preserve"> (</w:t>
            </w:r>
            <w:r w:rsidRPr="00643719">
              <w:rPr>
                <w:rFonts w:ascii="Book Antiqua" w:eastAsia="MS PGothic" w:hAnsi="Book Antiqua" w:cs="MS PGothic"/>
                <w:bCs/>
                <w:kern w:val="0"/>
                <w:szCs w:val="24"/>
              </w:rPr>
              <w:t>0.3</w:t>
            </w:r>
            <w:r w:rsidRPr="00643719">
              <w:rPr>
                <w:rFonts w:ascii="Book Antiqua" w:eastAsia="宋体" w:hAnsi="Book Antiqua" w:cs="MS PGothic" w:hint="eastAsia"/>
                <w:bCs/>
                <w:kern w:val="0"/>
                <w:szCs w:val="24"/>
                <w:lang w:eastAsia="zh-CN"/>
              </w:rPr>
              <w:t>)</w:t>
            </w:r>
          </w:p>
        </w:tc>
        <w:tc>
          <w:tcPr>
            <w:tcW w:w="1276" w:type="dxa"/>
            <w:shd w:val="clear" w:color="auto" w:fill="auto"/>
            <w:noWrap/>
            <w:vAlign w:val="center"/>
            <w:hideMark/>
          </w:tcPr>
          <w:p w14:paraId="1B2F4594" w14:textId="77777777" w:rsidR="00AC5877" w:rsidRPr="00643719" w:rsidRDefault="00AC5877" w:rsidP="006B07B3">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NS</w:t>
            </w:r>
          </w:p>
        </w:tc>
      </w:tr>
      <w:tr w:rsidR="00643719" w:rsidRPr="00643719" w14:paraId="2DD671B3" w14:textId="77777777" w:rsidTr="00F228A2">
        <w:trPr>
          <w:trHeight w:val="296"/>
        </w:trPr>
        <w:tc>
          <w:tcPr>
            <w:tcW w:w="3843" w:type="dxa"/>
            <w:shd w:val="clear" w:color="auto" w:fill="auto"/>
            <w:noWrap/>
            <w:vAlign w:val="center"/>
            <w:hideMark/>
          </w:tcPr>
          <w:p w14:paraId="5E837731" w14:textId="77777777" w:rsidR="00AC5877" w:rsidRPr="00643719" w:rsidRDefault="00AC5877" w:rsidP="00AC5877">
            <w:pPr>
              <w:widowControl/>
              <w:spacing w:line="360" w:lineRule="auto"/>
              <w:ind w:firstLineChars="98" w:firstLine="235"/>
              <w:rPr>
                <w:rFonts w:ascii="Book Antiqua" w:eastAsia="MS PGothic" w:hAnsi="Book Antiqua" w:cs="MS PGothic"/>
                <w:bCs/>
                <w:kern w:val="0"/>
                <w:szCs w:val="24"/>
              </w:rPr>
            </w:pPr>
            <w:r w:rsidRPr="00643719">
              <w:rPr>
                <w:rFonts w:ascii="Book Antiqua" w:eastAsia="MS PGothic" w:hAnsi="Book Antiqua" w:cs="MS PGothic"/>
                <w:bCs/>
                <w:kern w:val="0"/>
                <w:szCs w:val="24"/>
              </w:rPr>
              <w:t>Hepatic failure</w:t>
            </w:r>
          </w:p>
        </w:tc>
        <w:tc>
          <w:tcPr>
            <w:tcW w:w="2350" w:type="dxa"/>
            <w:shd w:val="clear" w:color="auto" w:fill="auto"/>
            <w:noWrap/>
            <w:vAlign w:val="center"/>
            <w:hideMark/>
          </w:tcPr>
          <w:p w14:paraId="74808104" w14:textId="4A6AF055" w:rsidR="00AC5877" w:rsidRPr="00643719" w:rsidRDefault="00AC5877" w:rsidP="006B07B3">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1</w:t>
            </w:r>
            <w:r w:rsidRPr="00643719">
              <w:rPr>
                <w:rFonts w:ascii="Book Antiqua" w:eastAsia="宋体" w:hAnsi="Book Antiqua" w:cs="MS PGothic" w:hint="eastAsia"/>
                <w:bCs/>
                <w:kern w:val="0"/>
                <w:szCs w:val="24"/>
                <w:lang w:eastAsia="zh-CN"/>
              </w:rPr>
              <w:t xml:space="preserve"> (</w:t>
            </w:r>
            <w:r w:rsidR="00AF0123" w:rsidRPr="00643719">
              <w:rPr>
                <w:rFonts w:ascii="Book Antiqua" w:eastAsia="MS PGothic" w:hAnsi="Book Antiqua" w:cs="MS PGothic"/>
                <w:bCs/>
                <w:kern w:val="0"/>
                <w:szCs w:val="24"/>
              </w:rPr>
              <w:t>0.87</w:t>
            </w:r>
            <w:r w:rsidRPr="00643719">
              <w:rPr>
                <w:rFonts w:ascii="Book Antiqua" w:eastAsia="宋体" w:hAnsi="Book Antiqua" w:cs="MS PGothic" w:hint="eastAsia"/>
                <w:bCs/>
                <w:kern w:val="0"/>
                <w:szCs w:val="24"/>
                <w:lang w:eastAsia="zh-CN"/>
              </w:rPr>
              <w:t>)</w:t>
            </w:r>
          </w:p>
        </w:tc>
        <w:tc>
          <w:tcPr>
            <w:tcW w:w="2268" w:type="dxa"/>
            <w:shd w:val="clear" w:color="auto" w:fill="auto"/>
            <w:noWrap/>
            <w:vAlign w:val="center"/>
            <w:hideMark/>
          </w:tcPr>
          <w:p w14:paraId="00E27E14" w14:textId="77777777" w:rsidR="00AC5877" w:rsidRPr="00643719" w:rsidRDefault="00AC5877" w:rsidP="006B07B3">
            <w:pPr>
              <w:widowControl/>
              <w:spacing w:line="360" w:lineRule="auto"/>
              <w:jc w:val="center"/>
              <w:rPr>
                <w:rFonts w:ascii="Book Antiqua" w:eastAsia="MS PGothic" w:hAnsi="Book Antiqua" w:cs="MS PGothic"/>
                <w:bCs/>
                <w:kern w:val="0"/>
                <w:szCs w:val="24"/>
              </w:rPr>
            </w:pPr>
          </w:p>
        </w:tc>
        <w:tc>
          <w:tcPr>
            <w:tcW w:w="1276" w:type="dxa"/>
            <w:shd w:val="clear" w:color="auto" w:fill="auto"/>
            <w:noWrap/>
            <w:vAlign w:val="center"/>
            <w:hideMark/>
          </w:tcPr>
          <w:p w14:paraId="0C0B700E" w14:textId="77777777" w:rsidR="00AC5877" w:rsidRPr="00643719" w:rsidRDefault="00AC5877" w:rsidP="006B07B3">
            <w:pPr>
              <w:widowControl/>
              <w:spacing w:line="360" w:lineRule="auto"/>
              <w:jc w:val="center"/>
              <w:rPr>
                <w:rFonts w:ascii="Book Antiqua" w:eastAsia="MS PGothic" w:hAnsi="Book Antiqua" w:cs="MS PGothic"/>
                <w:bCs/>
                <w:kern w:val="0"/>
                <w:szCs w:val="24"/>
              </w:rPr>
            </w:pPr>
          </w:p>
        </w:tc>
      </w:tr>
      <w:tr w:rsidR="00643719" w:rsidRPr="00643719" w14:paraId="01D093E9" w14:textId="77777777" w:rsidTr="00F228A2">
        <w:trPr>
          <w:trHeight w:val="296"/>
        </w:trPr>
        <w:tc>
          <w:tcPr>
            <w:tcW w:w="3843" w:type="dxa"/>
            <w:shd w:val="clear" w:color="auto" w:fill="auto"/>
            <w:noWrap/>
            <w:vAlign w:val="center"/>
            <w:hideMark/>
          </w:tcPr>
          <w:p w14:paraId="16D4B03E" w14:textId="77777777" w:rsidR="00AC5877" w:rsidRPr="00643719" w:rsidRDefault="00AC5877" w:rsidP="00AC5877">
            <w:pPr>
              <w:widowControl/>
              <w:spacing w:line="360" w:lineRule="auto"/>
              <w:ind w:firstLineChars="98" w:firstLine="235"/>
              <w:rPr>
                <w:rFonts w:ascii="Book Antiqua" w:eastAsia="MS PGothic" w:hAnsi="Book Antiqua" w:cs="MS PGothic"/>
                <w:bCs/>
                <w:kern w:val="0"/>
                <w:szCs w:val="24"/>
              </w:rPr>
            </w:pPr>
            <w:proofErr w:type="spellStart"/>
            <w:r w:rsidRPr="00643719">
              <w:rPr>
                <w:rFonts w:ascii="Book Antiqua" w:eastAsia="MS PGothic" w:hAnsi="Book Antiqua" w:cs="MS PGothic"/>
                <w:bCs/>
                <w:kern w:val="0"/>
                <w:szCs w:val="24"/>
              </w:rPr>
              <w:t>Cholecystitis</w:t>
            </w:r>
            <w:proofErr w:type="spellEnd"/>
          </w:p>
        </w:tc>
        <w:tc>
          <w:tcPr>
            <w:tcW w:w="2350" w:type="dxa"/>
            <w:shd w:val="clear" w:color="auto" w:fill="auto"/>
            <w:noWrap/>
            <w:vAlign w:val="center"/>
            <w:hideMark/>
          </w:tcPr>
          <w:p w14:paraId="7879EBEF" w14:textId="77777777" w:rsidR="00AC5877" w:rsidRPr="00643719" w:rsidRDefault="00AC5877" w:rsidP="006B07B3">
            <w:pPr>
              <w:widowControl/>
              <w:spacing w:line="360" w:lineRule="auto"/>
              <w:jc w:val="center"/>
              <w:rPr>
                <w:rFonts w:ascii="Book Antiqua" w:eastAsia="宋体" w:hAnsi="Book Antiqua" w:cs="MS PGothic"/>
                <w:bCs/>
                <w:kern w:val="0"/>
                <w:szCs w:val="24"/>
                <w:lang w:eastAsia="zh-CN"/>
              </w:rPr>
            </w:pPr>
            <w:r w:rsidRPr="00643719">
              <w:rPr>
                <w:rFonts w:ascii="Book Antiqua" w:eastAsia="MS PGothic" w:hAnsi="Book Antiqua" w:cs="MS PGothic"/>
                <w:bCs/>
                <w:kern w:val="0"/>
                <w:szCs w:val="24"/>
              </w:rPr>
              <w:t>0</w:t>
            </w:r>
            <w:r w:rsidRPr="00643719">
              <w:rPr>
                <w:rFonts w:ascii="Book Antiqua" w:eastAsia="宋体" w:hAnsi="Book Antiqua" w:cs="MS PGothic" w:hint="eastAsia"/>
                <w:bCs/>
                <w:kern w:val="0"/>
                <w:szCs w:val="24"/>
                <w:lang w:eastAsia="zh-CN"/>
              </w:rPr>
              <w:t xml:space="preserve"> (</w:t>
            </w:r>
            <w:r w:rsidRPr="00643719">
              <w:rPr>
                <w:rFonts w:ascii="Book Antiqua" w:eastAsia="MS PGothic" w:hAnsi="Book Antiqua" w:cs="MS PGothic"/>
                <w:bCs/>
                <w:kern w:val="0"/>
                <w:szCs w:val="24"/>
              </w:rPr>
              <w:t>0</w:t>
            </w:r>
            <w:r w:rsidRPr="00643719">
              <w:rPr>
                <w:rFonts w:ascii="Book Antiqua" w:eastAsia="宋体" w:hAnsi="Book Antiqua" w:cs="MS PGothic" w:hint="eastAsia"/>
                <w:bCs/>
                <w:kern w:val="0"/>
                <w:szCs w:val="24"/>
                <w:lang w:eastAsia="zh-CN"/>
              </w:rPr>
              <w:t>)</w:t>
            </w:r>
          </w:p>
        </w:tc>
        <w:tc>
          <w:tcPr>
            <w:tcW w:w="2268" w:type="dxa"/>
            <w:shd w:val="clear" w:color="auto" w:fill="auto"/>
            <w:noWrap/>
            <w:vAlign w:val="center"/>
            <w:hideMark/>
          </w:tcPr>
          <w:p w14:paraId="785D3B3A" w14:textId="77777777" w:rsidR="00AC5877" w:rsidRPr="00643719" w:rsidRDefault="00AC5877" w:rsidP="006B07B3">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1</w:t>
            </w:r>
            <w:r w:rsidRPr="00643719">
              <w:rPr>
                <w:rFonts w:ascii="Book Antiqua" w:eastAsia="宋体" w:hAnsi="Book Antiqua" w:cs="MS PGothic" w:hint="eastAsia"/>
                <w:bCs/>
                <w:kern w:val="0"/>
                <w:szCs w:val="24"/>
                <w:lang w:eastAsia="zh-CN"/>
              </w:rPr>
              <w:t xml:space="preserve"> (</w:t>
            </w:r>
            <w:r w:rsidR="006B07B3" w:rsidRPr="00643719">
              <w:rPr>
                <w:rFonts w:ascii="Book Antiqua" w:eastAsia="MS PGothic" w:hAnsi="Book Antiqua" w:cs="MS PGothic"/>
                <w:bCs/>
                <w:kern w:val="0"/>
                <w:szCs w:val="24"/>
              </w:rPr>
              <w:t>0.3</w:t>
            </w:r>
            <w:r w:rsidRPr="00643719">
              <w:rPr>
                <w:rFonts w:ascii="Book Antiqua" w:eastAsia="宋体" w:hAnsi="Book Antiqua" w:cs="MS PGothic" w:hint="eastAsia"/>
                <w:bCs/>
                <w:kern w:val="0"/>
                <w:szCs w:val="24"/>
                <w:lang w:eastAsia="zh-CN"/>
              </w:rPr>
              <w:t>)</w:t>
            </w:r>
          </w:p>
        </w:tc>
        <w:tc>
          <w:tcPr>
            <w:tcW w:w="1276" w:type="dxa"/>
            <w:shd w:val="clear" w:color="auto" w:fill="auto"/>
            <w:noWrap/>
            <w:vAlign w:val="center"/>
            <w:hideMark/>
          </w:tcPr>
          <w:p w14:paraId="2BB60AFF" w14:textId="77777777" w:rsidR="00AC5877" w:rsidRPr="00643719" w:rsidRDefault="00AC5877" w:rsidP="006B07B3">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NS</w:t>
            </w:r>
          </w:p>
        </w:tc>
      </w:tr>
      <w:tr w:rsidR="00F228A2" w:rsidRPr="00643719" w14:paraId="730522B4" w14:textId="77777777" w:rsidTr="00F228A2">
        <w:trPr>
          <w:trHeight w:val="296"/>
        </w:trPr>
        <w:tc>
          <w:tcPr>
            <w:tcW w:w="3843" w:type="dxa"/>
            <w:shd w:val="clear" w:color="auto" w:fill="auto"/>
            <w:noWrap/>
            <w:vAlign w:val="center"/>
            <w:hideMark/>
          </w:tcPr>
          <w:p w14:paraId="39C6F8C2" w14:textId="77777777" w:rsidR="00AC5877" w:rsidRPr="00643719" w:rsidRDefault="00AC5877" w:rsidP="004D6F19">
            <w:pPr>
              <w:widowControl/>
              <w:spacing w:line="360" w:lineRule="auto"/>
              <w:rPr>
                <w:rFonts w:ascii="Book Antiqua" w:eastAsia="宋体" w:hAnsi="Book Antiqua" w:cs="MS PGothic"/>
                <w:bCs/>
                <w:kern w:val="0"/>
                <w:szCs w:val="24"/>
                <w:lang w:eastAsia="zh-CN"/>
              </w:rPr>
            </w:pPr>
            <w:r w:rsidRPr="00643719">
              <w:rPr>
                <w:rFonts w:ascii="Book Antiqua" w:eastAsia="MS PGothic" w:hAnsi="Book Antiqua" w:cs="MS PGothic"/>
                <w:bCs/>
                <w:kern w:val="0"/>
                <w:szCs w:val="24"/>
              </w:rPr>
              <w:t>Hospital death</w:t>
            </w:r>
          </w:p>
        </w:tc>
        <w:tc>
          <w:tcPr>
            <w:tcW w:w="2350" w:type="dxa"/>
            <w:shd w:val="clear" w:color="auto" w:fill="auto"/>
            <w:noWrap/>
            <w:vAlign w:val="center"/>
            <w:hideMark/>
          </w:tcPr>
          <w:p w14:paraId="2141FD47" w14:textId="33D25081" w:rsidR="00AC5877" w:rsidRPr="00643719" w:rsidRDefault="00AC5877" w:rsidP="006B07B3">
            <w:pPr>
              <w:widowControl/>
              <w:spacing w:line="360" w:lineRule="auto"/>
              <w:jc w:val="center"/>
              <w:rPr>
                <w:rFonts w:ascii="Book Antiqua" w:eastAsia="宋体" w:hAnsi="Book Antiqua" w:cs="MS PGothic"/>
                <w:bCs/>
                <w:kern w:val="0"/>
                <w:szCs w:val="24"/>
                <w:lang w:eastAsia="zh-CN"/>
              </w:rPr>
            </w:pPr>
            <w:r w:rsidRPr="00643719">
              <w:rPr>
                <w:rFonts w:ascii="Book Antiqua" w:eastAsia="MS PGothic" w:hAnsi="Book Antiqua" w:cs="MS PGothic"/>
                <w:bCs/>
                <w:kern w:val="0"/>
                <w:szCs w:val="24"/>
              </w:rPr>
              <w:t>5</w:t>
            </w:r>
            <w:r w:rsidR="006B07B3" w:rsidRPr="00643719">
              <w:rPr>
                <w:rFonts w:ascii="Book Antiqua" w:eastAsia="宋体" w:hAnsi="Book Antiqua" w:cs="MS PGothic" w:hint="eastAsia"/>
                <w:bCs/>
                <w:kern w:val="0"/>
                <w:szCs w:val="24"/>
                <w:lang w:eastAsia="zh-CN"/>
              </w:rPr>
              <w:t xml:space="preserve"> </w:t>
            </w:r>
            <w:r w:rsidRPr="00643719">
              <w:rPr>
                <w:rFonts w:ascii="Book Antiqua" w:eastAsia="宋体" w:hAnsi="Book Antiqua" w:cs="MS PGothic" w:hint="eastAsia"/>
                <w:bCs/>
                <w:kern w:val="0"/>
                <w:szCs w:val="24"/>
                <w:lang w:eastAsia="zh-CN"/>
              </w:rPr>
              <w:t>(</w:t>
            </w:r>
            <w:r w:rsidR="00AF0123" w:rsidRPr="00643719">
              <w:rPr>
                <w:rFonts w:ascii="Book Antiqua" w:eastAsia="MS PGothic" w:hAnsi="Book Antiqua" w:cs="MS PGothic"/>
                <w:bCs/>
                <w:kern w:val="0"/>
                <w:szCs w:val="24"/>
              </w:rPr>
              <w:t>4.3</w:t>
            </w:r>
            <w:r w:rsidRPr="00643719">
              <w:rPr>
                <w:rFonts w:ascii="Book Antiqua" w:eastAsia="宋体" w:hAnsi="Book Antiqua" w:cs="MS PGothic" w:hint="eastAsia"/>
                <w:bCs/>
                <w:kern w:val="0"/>
                <w:szCs w:val="24"/>
                <w:lang w:eastAsia="zh-CN"/>
              </w:rPr>
              <w:t>)</w:t>
            </w:r>
          </w:p>
        </w:tc>
        <w:tc>
          <w:tcPr>
            <w:tcW w:w="2268" w:type="dxa"/>
            <w:shd w:val="clear" w:color="auto" w:fill="auto"/>
            <w:noWrap/>
            <w:vAlign w:val="center"/>
            <w:hideMark/>
          </w:tcPr>
          <w:p w14:paraId="7B9E4C41" w14:textId="77777777" w:rsidR="00AC5877" w:rsidRPr="00643719" w:rsidRDefault="00AC5877" w:rsidP="006B07B3">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3</w:t>
            </w:r>
            <w:r w:rsidRPr="00643719">
              <w:rPr>
                <w:rFonts w:ascii="Book Antiqua" w:eastAsia="宋体" w:hAnsi="Book Antiqua" w:cs="MS PGothic" w:hint="eastAsia"/>
                <w:bCs/>
                <w:kern w:val="0"/>
                <w:szCs w:val="24"/>
                <w:lang w:eastAsia="zh-CN"/>
              </w:rPr>
              <w:t xml:space="preserve"> (</w:t>
            </w:r>
            <w:r w:rsidR="006B07B3" w:rsidRPr="00643719">
              <w:rPr>
                <w:rFonts w:ascii="Book Antiqua" w:eastAsia="MS PGothic" w:hAnsi="Book Antiqua" w:cs="MS PGothic"/>
                <w:bCs/>
                <w:kern w:val="0"/>
                <w:szCs w:val="24"/>
              </w:rPr>
              <w:t>0.9</w:t>
            </w:r>
            <w:r w:rsidRPr="00643719">
              <w:rPr>
                <w:rFonts w:ascii="Book Antiqua" w:eastAsia="宋体" w:hAnsi="Book Antiqua" w:cs="MS PGothic" w:hint="eastAsia"/>
                <w:bCs/>
                <w:kern w:val="0"/>
                <w:szCs w:val="24"/>
                <w:lang w:eastAsia="zh-CN"/>
              </w:rPr>
              <w:t>)</w:t>
            </w:r>
          </w:p>
        </w:tc>
        <w:tc>
          <w:tcPr>
            <w:tcW w:w="1276" w:type="dxa"/>
            <w:shd w:val="clear" w:color="auto" w:fill="auto"/>
            <w:noWrap/>
            <w:vAlign w:val="center"/>
            <w:hideMark/>
          </w:tcPr>
          <w:p w14:paraId="02E0540D" w14:textId="77777777" w:rsidR="00AC5877" w:rsidRPr="00643719" w:rsidRDefault="00AC5877" w:rsidP="006B07B3">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lt;</w:t>
            </w:r>
            <w:r w:rsidRPr="00643719">
              <w:rPr>
                <w:rFonts w:ascii="Book Antiqua" w:eastAsia="宋体" w:hAnsi="Book Antiqua" w:cs="MS PGothic" w:hint="eastAsia"/>
                <w:bCs/>
                <w:kern w:val="0"/>
                <w:szCs w:val="24"/>
                <w:lang w:eastAsia="zh-CN"/>
              </w:rPr>
              <w:t xml:space="preserve"> </w:t>
            </w:r>
            <w:r w:rsidRPr="00643719">
              <w:rPr>
                <w:rFonts w:ascii="Book Antiqua" w:eastAsia="MS PGothic" w:hAnsi="Book Antiqua" w:cs="MS PGothic"/>
                <w:bCs/>
                <w:kern w:val="0"/>
                <w:szCs w:val="24"/>
              </w:rPr>
              <w:t>0.05</w:t>
            </w:r>
          </w:p>
        </w:tc>
      </w:tr>
    </w:tbl>
    <w:p w14:paraId="27114523" w14:textId="77777777" w:rsidR="0000656C" w:rsidRPr="00643719" w:rsidRDefault="0000656C" w:rsidP="004D6F19">
      <w:pPr>
        <w:spacing w:line="360" w:lineRule="auto"/>
        <w:rPr>
          <w:rFonts w:ascii="Book Antiqua" w:hAnsi="Book Antiqua"/>
          <w:szCs w:val="24"/>
        </w:rPr>
      </w:pPr>
    </w:p>
    <w:p w14:paraId="5C960FED" w14:textId="77777777" w:rsidR="0000656C" w:rsidRPr="00643719" w:rsidRDefault="0000656C">
      <w:pPr>
        <w:widowControl/>
        <w:jc w:val="left"/>
        <w:rPr>
          <w:rFonts w:ascii="Book Antiqua" w:hAnsi="Book Antiqua"/>
          <w:szCs w:val="24"/>
        </w:rPr>
      </w:pPr>
      <w:r w:rsidRPr="00643719">
        <w:rPr>
          <w:rFonts w:ascii="Book Antiqua" w:hAnsi="Book Antiqua"/>
          <w:szCs w:val="24"/>
        </w:rPr>
        <w:br w:type="page"/>
      </w:r>
    </w:p>
    <w:p w14:paraId="03EDEA7E" w14:textId="77777777" w:rsidR="008D6A0D" w:rsidRPr="00643719" w:rsidRDefault="00B70E91" w:rsidP="004D6F19">
      <w:pPr>
        <w:spacing w:line="360" w:lineRule="auto"/>
        <w:rPr>
          <w:rFonts w:ascii="Book Antiqua" w:eastAsia="宋体" w:hAnsi="Book Antiqua"/>
          <w:szCs w:val="24"/>
          <w:lang w:eastAsia="zh-CN"/>
        </w:rPr>
      </w:pPr>
      <w:r w:rsidRPr="00643719">
        <w:rPr>
          <w:rFonts w:ascii="Book Antiqua" w:eastAsia="MS PGothic" w:hAnsi="Book Antiqua" w:cs="MS PGothic"/>
          <w:b/>
          <w:bCs/>
          <w:kern w:val="0"/>
          <w:szCs w:val="24"/>
        </w:rPr>
        <w:lastRenderedPageBreak/>
        <w:t>Table 3</w:t>
      </w:r>
      <w:r w:rsidRPr="00643719">
        <w:rPr>
          <w:rFonts w:ascii="Book Antiqua" w:eastAsia="宋体" w:hAnsi="Book Antiqua" w:cs="MS PGothic" w:hint="eastAsia"/>
          <w:b/>
          <w:bCs/>
          <w:kern w:val="0"/>
          <w:szCs w:val="24"/>
          <w:lang w:eastAsia="zh-CN"/>
        </w:rPr>
        <w:t xml:space="preserve"> </w:t>
      </w:r>
      <w:r w:rsidRPr="00643719">
        <w:rPr>
          <w:rFonts w:ascii="Book Antiqua" w:eastAsia="MS PGothic" w:hAnsi="Book Antiqua" w:cs="MS PGothic"/>
          <w:b/>
          <w:bCs/>
          <w:kern w:val="0"/>
          <w:szCs w:val="24"/>
        </w:rPr>
        <w:t>Univariate analysis of overall survival in Group</w:t>
      </w:r>
      <w:r w:rsidRPr="00643719">
        <w:rPr>
          <w:rFonts w:ascii="Book Antiqua" w:eastAsia="宋体" w:hAnsi="Book Antiqua" w:cs="MS PGothic" w:hint="eastAsia"/>
          <w:b/>
          <w:bCs/>
          <w:kern w:val="0"/>
          <w:szCs w:val="24"/>
          <w:lang w:eastAsia="zh-CN"/>
        </w:rPr>
        <w:t xml:space="preserve"> </w:t>
      </w:r>
      <w:r w:rsidRPr="00643719">
        <w:rPr>
          <w:rFonts w:ascii="Book Antiqua" w:eastAsia="MS PGothic" w:hAnsi="Book Antiqua" w:cs="MS PGothic"/>
          <w:b/>
          <w:bCs/>
          <w:kern w:val="0"/>
          <w:szCs w:val="24"/>
        </w:rPr>
        <w:t>A patients after IPTW method</w:t>
      </w:r>
    </w:p>
    <w:tbl>
      <w:tblPr>
        <w:tblW w:w="9453" w:type="dxa"/>
        <w:tblInd w:w="84" w:type="dxa"/>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5402"/>
        <w:gridCol w:w="1134"/>
        <w:gridCol w:w="1701"/>
        <w:gridCol w:w="1216"/>
      </w:tblGrid>
      <w:tr w:rsidR="00643719" w:rsidRPr="00643719" w14:paraId="0950A22A" w14:textId="77777777" w:rsidTr="001E772A">
        <w:trPr>
          <w:trHeight w:val="270"/>
        </w:trPr>
        <w:tc>
          <w:tcPr>
            <w:tcW w:w="5402" w:type="dxa"/>
            <w:tcBorders>
              <w:top w:val="single" w:sz="4" w:space="0" w:color="auto"/>
              <w:bottom w:val="single" w:sz="4" w:space="0" w:color="auto"/>
            </w:tcBorders>
            <w:shd w:val="clear" w:color="auto" w:fill="auto"/>
            <w:noWrap/>
            <w:vAlign w:val="center"/>
            <w:hideMark/>
          </w:tcPr>
          <w:p w14:paraId="59498CC2" w14:textId="77777777" w:rsidR="00B70E91" w:rsidRPr="00643719" w:rsidRDefault="00B70E91" w:rsidP="004D6F19">
            <w:pPr>
              <w:widowControl/>
              <w:spacing w:line="360" w:lineRule="auto"/>
              <w:rPr>
                <w:rFonts w:ascii="Book Antiqua" w:eastAsia="MS PGothic" w:hAnsi="Book Antiqua" w:cs="MS PGothic"/>
                <w:b/>
                <w:bCs/>
                <w:kern w:val="0"/>
                <w:szCs w:val="24"/>
              </w:rPr>
            </w:pPr>
            <w:r w:rsidRPr="00643719">
              <w:rPr>
                <w:rFonts w:ascii="Book Antiqua" w:eastAsia="MS PGothic" w:hAnsi="Book Antiqua" w:cs="MS PGothic"/>
                <w:b/>
                <w:bCs/>
                <w:kern w:val="0"/>
                <w:szCs w:val="24"/>
              </w:rPr>
              <w:t>Variants</w:t>
            </w:r>
          </w:p>
        </w:tc>
        <w:tc>
          <w:tcPr>
            <w:tcW w:w="1134" w:type="dxa"/>
            <w:tcBorders>
              <w:top w:val="single" w:sz="4" w:space="0" w:color="auto"/>
              <w:bottom w:val="single" w:sz="4" w:space="0" w:color="auto"/>
            </w:tcBorders>
            <w:shd w:val="clear" w:color="auto" w:fill="auto"/>
            <w:noWrap/>
            <w:vAlign w:val="center"/>
            <w:hideMark/>
          </w:tcPr>
          <w:p w14:paraId="75A9D606" w14:textId="77777777" w:rsidR="00B70E91" w:rsidRPr="00643719" w:rsidRDefault="00B70E91" w:rsidP="003D718B">
            <w:pPr>
              <w:widowControl/>
              <w:spacing w:line="360" w:lineRule="auto"/>
              <w:jc w:val="center"/>
              <w:rPr>
                <w:rFonts w:ascii="Book Antiqua" w:eastAsia="MS PGothic" w:hAnsi="Book Antiqua" w:cs="MS PGothic"/>
                <w:b/>
                <w:bCs/>
                <w:kern w:val="0"/>
                <w:szCs w:val="24"/>
              </w:rPr>
            </w:pPr>
            <w:r w:rsidRPr="00643719">
              <w:rPr>
                <w:rFonts w:ascii="Book Antiqua" w:eastAsia="MS PGothic" w:hAnsi="Book Antiqua" w:cs="MS PGothic"/>
                <w:b/>
                <w:bCs/>
                <w:kern w:val="0"/>
                <w:szCs w:val="24"/>
              </w:rPr>
              <w:t>HR</w:t>
            </w:r>
          </w:p>
        </w:tc>
        <w:tc>
          <w:tcPr>
            <w:tcW w:w="1701" w:type="dxa"/>
            <w:tcBorders>
              <w:top w:val="single" w:sz="4" w:space="0" w:color="auto"/>
              <w:bottom w:val="single" w:sz="4" w:space="0" w:color="auto"/>
            </w:tcBorders>
            <w:shd w:val="clear" w:color="auto" w:fill="auto"/>
            <w:noWrap/>
            <w:vAlign w:val="center"/>
            <w:hideMark/>
          </w:tcPr>
          <w:p w14:paraId="0F84A56F" w14:textId="77777777" w:rsidR="00B70E91" w:rsidRPr="00643719" w:rsidRDefault="00B70E91" w:rsidP="003D718B">
            <w:pPr>
              <w:widowControl/>
              <w:spacing w:line="360" w:lineRule="auto"/>
              <w:jc w:val="center"/>
              <w:rPr>
                <w:rFonts w:ascii="Book Antiqua" w:eastAsia="MS PGothic" w:hAnsi="Book Antiqua" w:cs="MS PGothic"/>
                <w:b/>
                <w:bCs/>
                <w:kern w:val="0"/>
                <w:szCs w:val="24"/>
              </w:rPr>
            </w:pPr>
            <w:r w:rsidRPr="00643719">
              <w:rPr>
                <w:rFonts w:ascii="Book Antiqua" w:eastAsia="MS PGothic" w:hAnsi="Book Antiqua" w:cs="MS PGothic"/>
                <w:b/>
                <w:bCs/>
                <w:kern w:val="0"/>
                <w:szCs w:val="24"/>
              </w:rPr>
              <w:t>95%CI</w:t>
            </w:r>
          </w:p>
        </w:tc>
        <w:tc>
          <w:tcPr>
            <w:tcW w:w="1216" w:type="dxa"/>
            <w:tcBorders>
              <w:top w:val="single" w:sz="4" w:space="0" w:color="auto"/>
              <w:bottom w:val="single" w:sz="4" w:space="0" w:color="auto"/>
            </w:tcBorders>
            <w:shd w:val="clear" w:color="auto" w:fill="auto"/>
            <w:noWrap/>
            <w:vAlign w:val="center"/>
            <w:hideMark/>
          </w:tcPr>
          <w:p w14:paraId="6ECB5389" w14:textId="77777777" w:rsidR="00B70E91" w:rsidRPr="00643719" w:rsidRDefault="00B70E91" w:rsidP="003D718B">
            <w:pPr>
              <w:widowControl/>
              <w:spacing w:line="360" w:lineRule="auto"/>
              <w:jc w:val="center"/>
              <w:rPr>
                <w:rFonts w:ascii="Book Antiqua" w:eastAsia="MS PGothic" w:hAnsi="Book Antiqua" w:cs="MS PGothic"/>
                <w:b/>
                <w:bCs/>
                <w:kern w:val="0"/>
                <w:szCs w:val="24"/>
              </w:rPr>
            </w:pPr>
            <w:r w:rsidRPr="00643719">
              <w:rPr>
                <w:rFonts w:ascii="Book Antiqua" w:eastAsia="MS PGothic" w:hAnsi="Book Antiqua" w:cs="MS PGothic"/>
                <w:b/>
                <w:bCs/>
                <w:i/>
                <w:kern w:val="0"/>
                <w:szCs w:val="24"/>
              </w:rPr>
              <w:t>P</w:t>
            </w:r>
            <w:r w:rsidRPr="00643719">
              <w:rPr>
                <w:rFonts w:ascii="Book Antiqua" w:eastAsia="宋体" w:hAnsi="Book Antiqua" w:cs="MS PGothic" w:hint="eastAsia"/>
                <w:b/>
                <w:bCs/>
                <w:kern w:val="0"/>
                <w:szCs w:val="24"/>
                <w:lang w:eastAsia="zh-CN"/>
              </w:rPr>
              <w:t xml:space="preserve"> </w:t>
            </w:r>
            <w:r w:rsidRPr="00643719">
              <w:rPr>
                <w:rFonts w:ascii="Book Antiqua" w:eastAsia="MS PGothic" w:hAnsi="Book Antiqua" w:cs="MS PGothic"/>
                <w:b/>
                <w:bCs/>
                <w:kern w:val="0"/>
                <w:szCs w:val="24"/>
              </w:rPr>
              <w:t>value</w:t>
            </w:r>
          </w:p>
        </w:tc>
      </w:tr>
      <w:tr w:rsidR="00643719" w:rsidRPr="00643719" w14:paraId="640BD02C" w14:textId="77777777" w:rsidTr="001E772A">
        <w:trPr>
          <w:trHeight w:val="270"/>
        </w:trPr>
        <w:tc>
          <w:tcPr>
            <w:tcW w:w="5402" w:type="dxa"/>
            <w:tcBorders>
              <w:top w:val="single" w:sz="4" w:space="0" w:color="auto"/>
            </w:tcBorders>
            <w:shd w:val="clear" w:color="auto" w:fill="auto"/>
            <w:noWrap/>
            <w:vAlign w:val="center"/>
            <w:hideMark/>
          </w:tcPr>
          <w:p w14:paraId="7569CE3E" w14:textId="77777777" w:rsidR="00B70E91" w:rsidRPr="00643719" w:rsidRDefault="00B70E91" w:rsidP="004D6F19">
            <w:pPr>
              <w:widowControl/>
              <w:spacing w:line="360" w:lineRule="auto"/>
              <w:rPr>
                <w:rFonts w:ascii="Book Antiqua" w:eastAsia="宋体" w:hAnsi="Book Antiqua" w:cs="MS PGothic"/>
                <w:bCs/>
                <w:kern w:val="0"/>
                <w:szCs w:val="24"/>
                <w:lang w:eastAsia="zh-CN"/>
              </w:rPr>
            </w:pPr>
            <w:r w:rsidRPr="00643719">
              <w:rPr>
                <w:rFonts w:ascii="Book Antiqua" w:eastAsia="MS PGothic" w:hAnsi="Book Antiqua" w:cs="MS PGothic"/>
                <w:bCs/>
                <w:kern w:val="0"/>
                <w:szCs w:val="24"/>
              </w:rPr>
              <w:t>Sex</w:t>
            </w:r>
            <w:r w:rsidRPr="00643719">
              <w:rPr>
                <w:rFonts w:ascii="Book Antiqua" w:eastAsia="宋体" w:hAnsi="Book Antiqua" w:cs="MS PGothic" w:hint="eastAsia"/>
                <w:bCs/>
                <w:kern w:val="0"/>
                <w:szCs w:val="24"/>
                <w:lang w:eastAsia="zh-CN"/>
              </w:rPr>
              <w:t xml:space="preserve"> (</w:t>
            </w:r>
            <w:proofErr w:type="spellStart"/>
            <w:r w:rsidRPr="00643719">
              <w:rPr>
                <w:rFonts w:ascii="Book Antiqua" w:eastAsia="MS PGothic" w:hAnsi="Book Antiqua" w:cs="MS PGothic"/>
                <w:bCs/>
                <w:kern w:val="0"/>
                <w:szCs w:val="24"/>
              </w:rPr>
              <w:t>male:female</w:t>
            </w:r>
            <w:proofErr w:type="spellEnd"/>
            <w:r w:rsidRPr="00643719">
              <w:rPr>
                <w:rFonts w:ascii="Book Antiqua" w:eastAsia="宋体" w:hAnsi="Book Antiqua" w:cs="MS PGothic" w:hint="eastAsia"/>
                <w:bCs/>
                <w:kern w:val="0"/>
                <w:szCs w:val="24"/>
                <w:lang w:eastAsia="zh-CN"/>
              </w:rPr>
              <w:t>)</w:t>
            </w:r>
          </w:p>
        </w:tc>
        <w:tc>
          <w:tcPr>
            <w:tcW w:w="1134" w:type="dxa"/>
            <w:tcBorders>
              <w:top w:val="single" w:sz="4" w:space="0" w:color="auto"/>
            </w:tcBorders>
            <w:shd w:val="clear" w:color="auto" w:fill="auto"/>
            <w:noWrap/>
            <w:vAlign w:val="center"/>
            <w:hideMark/>
          </w:tcPr>
          <w:p w14:paraId="771A0812" w14:textId="77777777" w:rsidR="00B70E91" w:rsidRPr="00643719" w:rsidRDefault="00B70E91"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0.941</w:t>
            </w:r>
          </w:p>
        </w:tc>
        <w:tc>
          <w:tcPr>
            <w:tcW w:w="1701" w:type="dxa"/>
            <w:tcBorders>
              <w:top w:val="single" w:sz="4" w:space="0" w:color="auto"/>
            </w:tcBorders>
            <w:shd w:val="clear" w:color="auto" w:fill="auto"/>
            <w:noWrap/>
            <w:vAlign w:val="center"/>
            <w:hideMark/>
          </w:tcPr>
          <w:p w14:paraId="3CB49BF1" w14:textId="77777777" w:rsidR="00B70E91" w:rsidRPr="00643719" w:rsidRDefault="00B70E91"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0.515-1.720</w:t>
            </w:r>
          </w:p>
        </w:tc>
        <w:tc>
          <w:tcPr>
            <w:tcW w:w="1216" w:type="dxa"/>
            <w:tcBorders>
              <w:top w:val="single" w:sz="4" w:space="0" w:color="auto"/>
            </w:tcBorders>
            <w:shd w:val="clear" w:color="auto" w:fill="auto"/>
            <w:noWrap/>
            <w:vAlign w:val="center"/>
            <w:hideMark/>
          </w:tcPr>
          <w:p w14:paraId="77CF3AB3" w14:textId="77777777" w:rsidR="00B70E91" w:rsidRPr="00643719" w:rsidRDefault="00B70E91"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0.845</w:t>
            </w:r>
          </w:p>
        </w:tc>
      </w:tr>
      <w:tr w:rsidR="00643719" w:rsidRPr="00643719" w14:paraId="16D2BEA8" w14:textId="77777777" w:rsidTr="001E772A">
        <w:trPr>
          <w:trHeight w:val="270"/>
        </w:trPr>
        <w:tc>
          <w:tcPr>
            <w:tcW w:w="5402" w:type="dxa"/>
            <w:shd w:val="clear" w:color="auto" w:fill="auto"/>
            <w:noWrap/>
            <w:vAlign w:val="center"/>
            <w:hideMark/>
          </w:tcPr>
          <w:p w14:paraId="343E1E99" w14:textId="77777777" w:rsidR="00B70E91" w:rsidRPr="00643719" w:rsidRDefault="00B70E91" w:rsidP="004D6F19">
            <w:pPr>
              <w:widowControl/>
              <w:spacing w:line="360" w:lineRule="auto"/>
              <w:rPr>
                <w:rFonts w:ascii="Book Antiqua" w:eastAsia="宋体" w:hAnsi="Book Antiqua" w:cs="MS PGothic"/>
                <w:bCs/>
                <w:kern w:val="0"/>
                <w:szCs w:val="24"/>
                <w:lang w:eastAsia="zh-CN"/>
              </w:rPr>
            </w:pPr>
            <w:r w:rsidRPr="00643719">
              <w:rPr>
                <w:rFonts w:ascii="Book Antiqua" w:eastAsia="MS PGothic" w:hAnsi="Book Antiqua" w:cs="MS PGothic"/>
                <w:bCs/>
                <w:kern w:val="0"/>
                <w:szCs w:val="24"/>
              </w:rPr>
              <w:t>Tumor location</w:t>
            </w:r>
            <w:r w:rsidRPr="00643719">
              <w:rPr>
                <w:rFonts w:ascii="Book Antiqua" w:eastAsia="宋体" w:hAnsi="Book Antiqua" w:cs="MS PGothic" w:hint="eastAsia"/>
                <w:bCs/>
                <w:kern w:val="0"/>
                <w:szCs w:val="24"/>
                <w:lang w:eastAsia="zh-CN"/>
              </w:rPr>
              <w:t xml:space="preserve"> (</w:t>
            </w:r>
            <w:r w:rsidRPr="00643719">
              <w:rPr>
                <w:rFonts w:ascii="Book Antiqua" w:eastAsia="MS PGothic" w:hAnsi="Book Antiqua" w:cs="MS PGothic"/>
                <w:bCs/>
                <w:kern w:val="0"/>
                <w:szCs w:val="24"/>
              </w:rPr>
              <w:t>U:M :L</w:t>
            </w:r>
            <w:r w:rsidRPr="00643719">
              <w:rPr>
                <w:rFonts w:ascii="Book Antiqua" w:eastAsia="宋体" w:hAnsi="Book Antiqua" w:cs="MS PGothic" w:hint="eastAsia"/>
                <w:bCs/>
                <w:kern w:val="0"/>
                <w:szCs w:val="24"/>
                <w:lang w:eastAsia="zh-CN"/>
              </w:rPr>
              <w:t>)</w:t>
            </w:r>
          </w:p>
        </w:tc>
        <w:tc>
          <w:tcPr>
            <w:tcW w:w="1134" w:type="dxa"/>
            <w:shd w:val="clear" w:color="auto" w:fill="auto"/>
            <w:noWrap/>
            <w:vAlign w:val="center"/>
            <w:hideMark/>
          </w:tcPr>
          <w:p w14:paraId="4E289BAA" w14:textId="77777777" w:rsidR="00B70E91" w:rsidRPr="00643719" w:rsidRDefault="00B70E91"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0.967</w:t>
            </w:r>
          </w:p>
        </w:tc>
        <w:tc>
          <w:tcPr>
            <w:tcW w:w="1701" w:type="dxa"/>
            <w:shd w:val="clear" w:color="auto" w:fill="auto"/>
            <w:noWrap/>
            <w:vAlign w:val="center"/>
            <w:hideMark/>
          </w:tcPr>
          <w:p w14:paraId="06E8988F" w14:textId="77777777" w:rsidR="00B70E91" w:rsidRPr="00643719" w:rsidRDefault="00B70E91"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0.779-1.202</w:t>
            </w:r>
          </w:p>
        </w:tc>
        <w:tc>
          <w:tcPr>
            <w:tcW w:w="1216" w:type="dxa"/>
            <w:shd w:val="clear" w:color="auto" w:fill="auto"/>
            <w:noWrap/>
            <w:vAlign w:val="center"/>
            <w:hideMark/>
          </w:tcPr>
          <w:p w14:paraId="24316A96" w14:textId="77777777" w:rsidR="00B70E91" w:rsidRPr="00643719" w:rsidRDefault="00B70E91"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0.768</w:t>
            </w:r>
          </w:p>
        </w:tc>
      </w:tr>
      <w:tr w:rsidR="00643719" w:rsidRPr="00643719" w14:paraId="387E3743" w14:textId="77777777" w:rsidTr="001E772A">
        <w:trPr>
          <w:trHeight w:val="270"/>
        </w:trPr>
        <w:tc>
          <w:tcPr>
            <w:tcW w:w="5402" w:type="dxa"/>
            <w:shd w:val="clear" w:color="auto" w:fill="auto"/>
            <w:noWrap/>
            <w:vAlign w:val="center"/>
            <w:hideMark/>
          </w:tcPr>
          <w:p w14:paraId="2DE8F56B" w14:textId="77777777" w:rsidR="00B70E91" w:rsidRPr="00643719" w:rsidRDefault="00B70E91" w:rsidP="004D6F19">
            <w:pPr>
              <w:widowControl/>
              <w:spacing w:line="360" w:lineRule="auto"/>
              <w:rPr>
                <w:rFonts w:ascii="Book Antiqua" w:eastAsia="宋体" w:hAnsi="Book Antiqua" w:cs="MS PGothic"/>
                <w:bCs/>
                <w:kern w:val="0"/>
                <w:szCs w:val="24"/>
                <w:lang w:eastAsia="zh-CN"/>
              </w:rPr>
            </w:pPr>
            <w:r w:rsidRPr="00643719">
              <w:rPr>
                <w:rFonts w:ascii="Book Antiqua" w:eastAsia="MS PGothic" w:hAnsi="Book Antiqua" w:cs="MS PGothic"/>
                <w:bCs/>
                <w:kern w:val="0"/>
                <w:szCs w:val="24"/>
              </w:rPr>
              <w:t>Operative procedures</w:t>
            </w:r>
            <w:r w:rsidRPr="00643719">
              <w:rPr>
                <w:rFonts w:ascii="Book Antiqua" w:eastAsia="宋体" w:hAnsi="Book Antiqua" w:cs="MS PGothic" w:hint="eastAsia"/>
                <w:bCs/>
                <w:kern w:val="0"/>
                <w:szCs w:val="24"/>
                <w:lang w:eastAsia="zh-CN"/>
              </w:rPr>
              <w:t xml:space="preserve"> (</w:t>
            </w:r>
            <w:proofErr w:type="spellStart"/>
            <w:r w:rsidRPr="00643719">
              <w:rPr>
                <w:rFonts w:ascii="Book Antiqua" w:eastAsia="MS PGothic" w:hAnsi="Book Antiqua" w:cs="MS PGothic"/>
                <w:bCs/>
                <w:kern w:val="0"/>
                <w:szCs w:val="24"/>
              </w:rPr>
              <w:t>total:others</w:t>
            </w:r>
            <w:proofErr w:type="spellEnd"/>
            <w:r w:rsidRPr="00643719">
              <w:rPr>
                <w:rFonts w:ascii="Book Antiqua" w:eastAsia="宋体" w:hAnsi="Book Antiqua" w:cs="MS PGothic" w:hint="eastAsia"/>
                <w:bCs/>
                <w:kern w:val="0"/>
                <w:szCs w:val="24"/>
                <w:lang w:eastAsia="zh-CN"/>
              </w:rPr>
              <w:t>)</w:t>
            </w:r>
          </w:p>
        </w:tc>
        <w:tc>
          <w:tcPr>
            <w:tcW w:w="1134" w:type="dxa"/>
            <w:shd w:val="clear" w:color="auto" w:fill="auto"/>
            <w:noWrap/>
            <w:vAlign w:val="center"/>
            <w:hideMark/>
          </w:tcPr>
          <w:p w14:paraId="5D1BE129" w14:textId="77777777" w:rsidR="00B70E91" w:rsidRPr="00643719" w:rsidRDefault="00B70E91"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1.005</w:t>
            </w:r>
          </w:p>
        </w:tc>
        <w:tc>
          <w:tcPr>
            <w:tcW w:w="1701" w:type="dxa"/>
            <w:shd w:val="clear" w:color="auto" w:fill="auto"/>
            <w:noWrap/>
            <w:vAlign w:val="center"/>
            <w:hideMark/>
          </w:tcPr>
          <w:p w14:paraId="1199D330" w14:textId="77777777" w:rsidR="00B70E91" w:rsidRPr="00643719" w:rsidRDefault="00B70E91"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0.813-1.242</w:t>
            </w:r>
          </w:p>
        </w:tc>
        <w:tc>
          <w:tcPr>
            <w:tcW w:w="1216" w:type="dxa"/>
            <w:shd w:val="clear" w:color="auto" w:fill="auto"/>
            <w:noWrap/>
            <w:vAlign w:val="center"/>
            <w:hideMark/>
          </w:tcPr>
          <w:p w14:paraId="5547A47D" w14:textId="77777777" w:rsidR="00B70E91" w:rsidRPr="00643719" w:rsidRDefault="00B70E91"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0.961</w:t>
            </w:r>
          </w:p>
        </w:tc>
      </w:tr>
      <w:tr w:rsidR="00643719" w:rsidRPr="00643719" w14:paraId="7CA604C1" w14:textId="77777777" w:rsidTr="001E772A">
        <w:trPr>
          <w:trHeight w:val="270"/>
        </w:trPr>
        <w:tc>
          <w:tcPr>
            <w:tcW w:w="5402" w:type="dxa"/>
            <w:shd w:val="clear" w:color="auto" w:fill="auto"/>
            <w:noWrap/>
            <w:vAlign w:val="center"/>
            <w:hideMark/>
          </w:tcPr>
          <w:p w14:paraId="5D1AD5BD" w14:textId="77777777" w:rsidR="00B70E91" w:rsidRPr="00643719" w:rsidRDefault="00B70E91" w:rsidP="004D6F19">
            <w:pPr>
              <w:widowControl/>
              <w:spacing w:line="360" w:lineRule="auto"/>
              <w:rPr>
                <w:rFonts w:ascii="Book Antiqua" w:eastAsia="宋体" w:hAnsi="Book Antiqua" w:cs="MS PGothic"/>
                <w:bCs/>
                <w:kern w:val="0"/>
                <w:szCs w:val="24"/>
                <w:lang w:eastAsia="zh-CN"/>
              </w:rPr>
            </w:pPr>
            <w:r w:rsidRPr="00643719">
              <w:rPr>
                <w:rFonts w:ascii="Book Antiqua" w:eastAsia="MS PGothic" w:hAnsi="Book Antiqua" w:cs="MS PGothic"/>
                <w:bCs/>
                <w:kern w:val="0"/>
                <w:szCs w:val="24"/>
              </w:rPr>
              <w:t>Extent of LN dissection</w:t>
            </w:r>
            <w:r w:rsidRPr="00643719">
              <w:rPr>
                <w:rFonts w:ascii="Book Antiqua" w:eastAsia="宋体" w:hAnsi="Book Antiqua" w:cs="MS PGothic" w:hint="eastAsia"/>
                <w:bCs/>
                <w:kern w:val="0"/>
                <w:szCs w:val="24"/>
                <w:lang w:eastAsia="zh-CN"/>
              </w:rPr>
              <w:t xml:space="preserve"> (</w:t>
            </w:r>
            <w:r w:rsidRPr="00643719">
              <w:rPr>
                <w:rFonts w:ascii="Book Antiqua" w:eastAsia="MS PGothic" w:hAnsi="Book Antiqua" w:cs="MS PGothic"/>
                <w:bCs/>
                <w:kern w:val="0"/>
                <w:szCs w:val="24"/>
              </w:rPr>
              <w:t>D0:D1:D2</w:t>
            </w:r>
            <w:r w:rsidRPr="00643719">
              <w:rPr>
                <w:rFonts w:ascii="Book Antiqua" w:eastAsia="宋体" w:hAnsi="Book Antiqua" w:cs="MS PGothic" w:hint="eastAsia"/>
                <w:bCs/>
                <w:kern w:val="0"/>
                <w:szCs w:val="24"/>
                <w:lang w:eastAsia="zh-CN"/>
              </w:rPr>
              <w:t>)</w:t>
            </w:r>
          </w:p>
        </w:tc>
        <w:tc>
          <w:tcPr>
            <w:tcW w:w="1134" w:type="dxa"/>
            <w:shd w:val="clear" w:color="auto" w:fill="auto"/>
            <w:noWrap/>
            <w:vAlign w:val="center"/>
            <w:hideMark/>
          </w:tcPr>
          <w:p w14:paraId="698689AD" w14:textId="77777777" w:rsidR="00B70E91" w:rsidRPr="00643719" w:rsidRDefault="00B70E91"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0.661</w:t>
            </w:r>
          </w:p>
        </w:tc>
        <w:tc>
          <w:tcPr>
            <w:tcW w:w="1701" w:type="dxa"/>
            <w:shd w:val="clear" w:color="auto" w:fill="auto"/>
            <w:noWrap/>
            <w:vAlign w:val="center"/>
            <w:hideMark/>
          </w:tcPr>
          <w:p w14:paraId="695C9FC4" w14:textId="77777777" w:rsidR="00B70E91" w:rsidRPr="00643719" w:rsidRDefault="00B70E91"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0.4233-1.032</w:t>
            </w:r>
          </w:p>
        </w:tc>
        <w:tc>
          <w:tcPr>
            <w:tcW w:w="1216" w:type="dxa"/>
            <w:shd w:val="clear" w:color="auto" w:fill="auto"/>
            <w:noWrap/>
            <w:vAlign w:val="center"/>
            <w:hideMark/>
          </w:tcPr>
          <w:p w14:paraId="216A0DF4" w14:textId="77777777" w:rsidR="00B70E91" w:rsidRPr="00643719" w:rsidRDefault="00B70E91"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0.009</w:t>
            </w:r>
          </w:p>
        </w:tc>
      </w:tr>
      <w:tr w:rsidR="00643719" w:rsidRPr="00643719" w14:paraId="2A0BFA3D" w14:textId="77777777" w:rsidTr="001E772A">
        <w:trPr>
          <w:trHeight w:val="270"/>
        </w:trPr>
        <w:tc>
          <w:tcPr>
            <w:tcW w:w="5402" w:type="dxa"/>
            <w:shd w:val="clear" w:color="auto" w:fill="auto"/>
            <w:noWrap/>
            <w:vAlign w:val="center"/>
            <w:hideMark/>
          </w:tcPr>
          <w:p w14:paraId="08116C62" w14:textId="77777777" w:rsidR="00B70E91" w:rsidRPr="00643719" w:rsidRDefault="00B70E91" w:rsidP="004D6F19">
            <w:pPr>
              <w:widowControl/>
              <w:spacing w:line="360" w:lineRule="auto"/>
              <w:rPr>
                <w:rFonts w:ascii="Book Antiqua" w:eastAsia="宋体" w:hAnsi="Book Antiqua" w:cs="MS PGothic"/>
                <w:bCs/>
                <w:kern w:val="0"/>
                <w:szCs w:val="24"/>
                <w:lang w:eastAsia="zh-CN"/>
              </w:rPr>
            </w:pPr>
            <w:proofErr w:type="spellStart"/>
            <w:r w:rsidRPr="00643719">
              <w:rPr>
                <w:rFonts w:ascii="Book Antiqua" w:eastAsia="MS PGothic" w:hAnsi="Book Antiqua" w:cs="MS PGothic"/>
                <w:bCs/>
                <w:kern w:val="0"/>
                <w:szCs w:val="24"/>
              </w:rPr>
              <w:t>pStage</w:t>
            </w:r>
            <w:proofErr w:type="spellEnd"/>
            <w:r w:rsidRPr="00643719">
              <w:rPr>
                <w:rFonts w:ascii="Book Antiqua" w:eastAsia="MS PGothic" w:hAnsi="Book Antiqua" w:cs="MS PGothic"/>
                <w:bCs/>
                <w:kern w:val="0"/>
                <w:szCs w:val="24"/>
              </w:rPr>
              <w:t>(13</w:t>
            </w:r>
            <w:r w:rsidRPr="00643719">
              <w:rPr>
                <w:rFonts w:ascii="Book Antiqua" w:eastAsia="MS PGothic" w:hAnsi="Book Antiqua" w:cs="MS PGothic"/>
                <w:bCs/>
                <w:kern w:val="0"/>
                <w:szCs w:val="24"/>
                <w:vertAlign w:val="superscript"/>
              </w:rPr>
              <w:t xml:space="preserve">th </w:t>
            </w:r>
            <w:r w:rsidRPr="00643719">
              <w:rPr>
                <w:rFonts w:ascii="Book Antiqua" w:eastAsia="MS PGothic" w:hAnsi="Book Antiqua" w:cs="MS PGothic"/>
                <w:bCs/>
                <w:kern w:val="0"/>
                <w:szCs w:val="24"/>
              </w:rPr>
              <w:t>edition)</w:t>
            </w:r>
            <w:r w:rsidRPr="00643719">
              <w:rPr>
                <w:rFonts w:ascii="Book Antiqua" w:eastAsia="宋体" w:hAnsi="Book Antiqua" w:cs="MS PGothic" w:hint="eastAsia"/>
                <w:bCs/>
                <w:kern w:val="0"/>
                <w:szCs w:val="24"/>
                <w:lang w:eastAsia="zh-CN"/>
              </w:rPr>
              <w:t xml:space="preserve"> (</w:t>
            </w:r>
            <w:r w:rsidRPr="00643719">
              <w:rPr>
                <w:rFonts w:ascii="Book Antiqua" w:eastAsia="MS PGothic" w:hAnsi="Book Antiqua" w:cs="MS PGothic"/>
                <w:bCs/>
                <w:kern w:val="0"/>
                <w:szCs w:val="24"/>
              </w:rPr>
              <w:t>I:II:III:IV</w:t>
            </w:r>
            <w:r w:rsidRPr="00643719">
              <w:rPr>
                <w:rFonts w:ascii="Book Antiqua" w:eastAsia="宋体" w:hAnsi="Book Antiqua" w:cs="MS PGothic" w:hint="eastAsia"/>
                <w:bCs/>
                <w:kern w:val="0"/>
                <w:szCs w:val="24"/>
                <w:lang w:eastAsia="zh-CN"/>
              </w:rPr>
              <w:t>)</w:t>
            </w:r>
          </w:p>
        </w:tc>
        <w:tc>
          <w:tcPr>
            <w:tcW w:w="1134" w:type="dxa"/>
            <w:shd w:val="clear" w:color="auto" w:fill="auto"/>
            <w:noWrap/>
            <w:vAlign w:val="center"/>
            <w:hideMark/>
          </w:tcPr>
          <w:p w14:paraId="1F77A047" w14:textId="77777777" w:rsidR="00B70E91" w:rsidRPr="00643719" w:rsidRDefault="00B70E91"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2.12</w:t>
            </w:r>
          </w:p>
        </w:tc>
        <w:tc>
          <w:tcPr>
            <w:tcW w:w="1701" w:type="dxa"/>
            <w:shd w:val="clear" w:color="auto" w:fill="auto"/>
            <w:noWrap/>
            <w:vAlign w:val="center"/>
            <w:hideMark/>
          </w:tcPr>
          <w:p w14:paraId="4B4C91DE" w14:textId="77777777" w:rsidR="00B70E91" w:rsidRPr="00643719" w:rsidRDefault="00B70E91"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1.616-2.782</w:t>
            </w:r>
          </w:p>
        </w:tc>
        <w:tc>
          <w:tcPr>
            <w:tcW w:w="1216" w:type="dxa"/>
            <w:shd w:val="clear" w:color="auto" w:fill="auto"/>
            <w:noWrap/>
            <w:vAlign w:val="center"/>
            <w:hideMark/>
          </w:tcPr>
          <w:p w14:paraId="5384D5D4" w14:textId="77777777" w:rsidR="00B70E91" w:rsidRPr="00643719" w:rsidRDefault="00B70E91"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0.001</w:t>
            </w:r>
          </w:p>
        </w:tc>
      </w:tr>
      <w:tr w:rsidR="00643719" w:rsidRPr="00643719" w14:paraId="66410CC4" w14:textId="77777777" w:rsidTr="001E772A">
        <w:trPr>
          <w:trHeight w:val="270"/>
        </w:trPr>
        <w:tc>
          <w:tcPr>
            <w:tcW w:w="5402" w:type="dxa"/>
            <w:shd w:val="clear" w:color="auto" w:fill="auto"/>
            <w:noWrap/>
            <w:vAlign w:val="center"/>
            <w:hideMark/>
          </w:tcPr>
          <w:p w14:paraId="288BAFEE" w14:textId="77777777" w:rsidR="00B70E91" w:rsidRPr="00643719" w:rsidRDefault="00B70E91" w:rsidP="004D6F19">
            <w:pPr>
              <w:widowControl/>
              <w:spacing w:line="360" w:lineRule="auto"/>
              <w:rPr>
                <w:rFonts w:ascii="Book Antiqua" w:eastAsia="宋体" w:hAnsi="Book Antiqua" w:cs="MS PGothic"/>
                <w:bCs/>
                <w:kern w:val="0"/>
                <w:szCs w:val="24"/>
                <w:lang w:eastAsia="zh-CN"/>
              </w:rPr>
            </w:pPr>
            <w:proofErr w:type="spellStart"/>
            <w:r w:rsidRPr="00643719">
              <w:rPr>
                <w:rFonts w:ascii="Book Antiqua" w:eastAsia="MS PGothic" w:hAnsi="Book Antiqua" w:cs="MS PGothic"/>
                <w:bCs/>
                <w:kern w:val="0"/>
                <w:szCs w:val="24"/>
              </w:rPr>
              <w:t>Radicality</w:t>
            </w:r>
            <w:proofErr w:type="spellEnd"/>
            <w:r w:rsidRPr="00643719">
              <w:rPr>
                <w:rFonts w:ascii="Book Antiqua" w:eastAsia="宋体" w:hAnsi="Book Antiqua" w:cs="MS PGothic" w:hint="eastAsia"/>
                <w:bCs/>
                <w:kern w:val="0"/>
                <w:szCs w:val="24"/>
                <w:lang w:eastAsia="zh-CN"/>
              </w:rPr>
              <w:t xml:space="preserve"> (</w:t>
            </w:r>
            <w:proofErr w:type="spellStart"/>
            <w:r w:rsidRPr="00643719">
              <w:rPr>
                <w:rFonts w:ascii="Book Antiqua" w:eastAsia="MS PGothic" w:hAnsi="Book Antiqua" w:cs="MS PGothic"/>
                <w:bCs/>
                <w:kern w:val="0"/>
                <w:szCs w:val="24"/>
              </w:rPr>
              <w:t>curative:non-curative</w:t>
            </w:r>
            <w:proofErr w:type="spellEnd"/>
            <w:r w:rsidRPr="00643719">
              <w:rPr>
                <w:rFonts w:ascii="Book Antiqua" w:eastAsia="宋体" w:hAnsi="Book Antiqua" w:cs="MS PGothic" w:hint="eastAsia"/>
                <w:bCs/>
                <w:kern w:val="0"/>
                <w:szCs w:val="24"/>
                <w:lang w:eastAsia="zh-CN"/>
              </w:rPr>
              <w:t>)</w:t>
            </w:r>
          </w:p>
        </w:tc>
        <w:tc>
          <w:tcPr>
            <w:tcW w:w="1134" w:type="dxa"/>
            <w:shd w:val="clear" w:color="auto" w:fill="auto"/>
            <w:noWrap/>
            <w:vAlign w:val="center"/>
            <w:hideMark/>
          </w:tcPr>
          <w:p w14:paraId="11E91907" w14:textId="77777777" w:rsidR="00B70E91" w:rsidRPr="00643719" w:rsidRDefault="00B70E91"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1.529</w:t>
            </w:r>
          </w:p>
        </w:tc>
        <w:tc>
          <w:tcPr>
            <w:tcW w:w="1701" w:type="dxa"/>
            <w:shd w:val="clear" w:color="auto" w:fill="auto"/>
            <w:noWrap/>
            <w:vAlign w:val="center"/>
            <w:hideMark/>
          </w:tcPr>
          <w:p w14:paraId="3671D3AC" w14:textId="77777777" w:rsidR="00B70E91" w:rsidRPr="00643719" w:rsidRDefault="00B70E91"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0.083-0.280</w:t>
            </w:r>
          </w:p>
        </w:tc>
        <w:tc>
          <w:tcPr>
            <w:tcW w:w="1216" w:type="dxa"/>
            <w:shd w:val="clear" w:color="auto" w:fill="auto"/>
            <w:noWrap/>
            <w:vAlign w:val="center"/>
            <w:hideMark/>
          </w:tcPr>
          <w:p w14:paraId="47D234D1" w14:textId="77777777" w:rsidR="00B70E91" w:rsidRPr="00643719" w:rsidRDefault="00B70E91"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0.001</w:t>
            </w:r>
          </w:p>
        </w:tc>
      </w:tr>
      <w:tr w:rsidR="00643719" w:rsidRPr="00643719" w14:paraId="7A690932" w14:textId="77777777" w:rsidTr="001E772A">
        <w:trPr>
          <w:trHeight w:val="270"/>
        </w:trPr>
        <w:tc>
          <w:tcPr>
            <w:tcW w:w="5402" w:type="dxa"/>
            <w:shd w:val="clear" w:color="auto" w:fill="auto"/>
            <w:noWrap/>
            <w:vAlign w:val="center"/>
            <w:hideMark/>
          </w:tcPr>
          <w:p w14:paraId="6893A90C" w14:textId="77777777" w:rsidR="00B70E91" w:rsidRPr="00643719" w:rsidRDefault="00B70E91" w:rsidP="004D6F19">
            <w:pPr>
              <w:widowControl/>
              <w:spacing w:line="360" w:lineRule="auto"/>
              <w:rPr>
                <w:rFonts w:ascii="Book Antiqua" w:eastAsia="宋体" w:hAnsi="Book Antiqua" w:cs="MS PGothic"/>
                <w:bCs/>
                <w:kern w:val="0"/>
                <w:szCs w:val="24"/>
                <w:lang w:eastAsia="zh-CN"/>
              </w:rPr>
            </w:pPr>
            <w:proofErr w:type="spellStart"/>
            <w:r w:rsidRPr="00643719">
              <w:rPr>
                <w:rFonts w:ascii="Book Antiqua" w:eastAsia="MS PGothic" w:hAnsi="Book Antiqua" w:cs="MS PGothic"/>
                <w:bCs/>
                <w:kern w:val="0"/>
                <w:szCs w:val="24"/>
              </w:rPr>
              <w:t>pLN</w:t>
            </w:r>
            <w:proofErr w:type="spellEnd"/>
            <w:r w:rsidRPr="00643719">
              <w:rPr>
                <w:rFonts w:ascii="Book Antiqua" w:eastAsia="MS PGothic" w:hAnsi="Book Antiqua" w:cs="MS PGothic"/>
                <w:bCs/>
                <w:kern w:val="0"/>
                <w:szCs w:val="24"/>
              </w:rPr>
              <w:t xml:space="preserve"> metastasis</w:t>
            </w:r>
            <w:r w:rsidRPr="00643719">
              <w:rPr>
                <w:rFonts w:ascii="Book Antiqua" w:eastAsia="宋体" w:hAnsi="Book Antiqua" w:cs="MS PGothic" w:hint="eastAsia"/>
                <w:bCs/>
                <w:kern w:val="0"/>
                <w:szCs w:val="24"/>
                <w:lang w:eastAsia="zh-CN"/>
              </w:rPr>
              <w:t xml:space="preserve"> (</w:t>
            </w:r>
            <w:proofErr w:type="spellStart"/>
            <w:r w:rsidRPr="00643719">
              <w:rPr>
                <w:rFonts w:ascii="Book Antiqua" w:eastAsia="MS PGothic" w:hAnsi="Book Antiqua" w:cs="MS PGothic"/>
                <w:bCs/>
                <w:kern w:val="0"/>
                <w:szCs w:val="24"/>
              </w:rPr>
              <w:t>negative:positive</w:t>
            </w:r>
            <w:proofErr w:type="spellEnd"/>
            <w:r w:rsidRPr="00643719">
              <w:rPr>
                <w:rFonts w:ascii="Book Antiqua" w:eastAsia="宋体" w:hAnsi="Book Antiqua" w:cs="MS PGothic" w:hint="eastAsia"/>
                <w:bCs/>
                <w:kern w:val="0"/>
                <w:szCs w:val="24"/>
                <w:lang w:eastAsia="zh-CN"/>
              </w:rPr>
              <w:t>)</w:t>
            </w:r>
          </w:p>
        </w:tc>
        <w:tc>
          <w:tcPr>
            <w:tcW w:w="1134" w:type="dxa"/>
            <w:shd w:val="clear" w:color="auto" w:fill="auto"/>
            <w:noWrap/>
            <w:vAlign w:val="center"/>
            <w:hideMark/>
          </w:tcPr>
          <w:p w14:paraId="03C91624" w14:textId="77777777" w:rsidR="00B70E91" w:rsidRPr="00643719" w:rsidRDefault="00B70E91"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2.332</w:t>
            </w:r>
          </w:p>
        </w:tc>
        <w:tc>
          <w:tcPr>
            <w:tcW w:w="1701" w:type="dxa"/>
            <w:shd w:val="clear" w:color="auto" w:fill="auto"/>
            <w:noWrap/>
            <w:vAlign w:val="center"/>
            <w:hideMark/>
          </w:tcPr>
          <w:p w14:paraId="54632251" w14:textId="77777777" w:rsidR="00B70E91" w:rsidRPr="00643719" w:rsidRDefault="00B70E91"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1.274-4.272</w:t>
            </w:r>
          </w:p>
        </w:tc>
        <w:tc>
          <w:tcPr>
            <w:tcW w:w="1216" w:type="dxa"/>
            <w:shd w:val="clear" w:color="auto" w:fill="auto"/>
            <w:noWrap/>
            <w:vAlign w:val="center"/>
            <w:hideMark/>
          </w:tcPr>
          <w:p w14:paraId="7A2862F3" w14:textId="77777777" w:rsidR="00B70E91" w:rsidRPr="00643719" w:rsidRDefault="00B70E91"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0.006</w:t>
            </w:r>
          </w:p>
        </w:tc>
      </w:tr>
      <w:tr w:rsidR="00643719" w:rsidRPr="00643719" w14:paraId="7831E4EB" w14:textId="77777777" w:rsidTr="001E772A">
        <w:trPr>
          <w:trHeight w:val="270"/>
        </w:trPr>
        <w:tc>
          <w:tcPr>
            <w:tcW w:w="5402" w:type="dxa"/>
            <w:shd w:val="clear" w:color="auto" w:fill="auto"/>
            <w:noWrap/>
            <w:vAlign w:val="center"/>
            <w:hideMark/>
          </w:tcPr>
          <w:p w14:paraId="2A92CC5C" w14:textId="77777777" w:rsidR="00B70E91" w:rsidRPr="00643719" w:rsidRDefault="00B70E91" w:rsidP="004D6F19">
            <w:pPr>
              <w:widowControl/>
              <w:spacing w:line="360" w:lineRule="auto"/>
              <w:rPr>
                <w:rFonts w:ascii="Book Antiqua" w:eastAsia="宋体" w:hAnsi="Book Antiqua" w:cs="MS PGothic"/>
                <w:bCs/>
                <w:kern w:val="0"/>
                <w:szCs w:val="24"/>
                <w:lang w:eastAsia="zh-CN"/>
              </w:rPr>
            </w:pPr>
            <w:r w:rsidRPr="00643719">
              <w:rPr>
                <w:rFonts w:ascii="Book Antiqua" w:eastAsia="MS PGothic" w:hAnsi="Book Antiqua" w:cs="MS PGothic"/>
                <w:bCs/>
                <w:kern w:val="0"/>
                <w:szCs w:val="24"/>
              </w:rPr>
              <w:t>Postoperative complications</w:t>
            </w:r>
            <w:r w:rsidRPr="00643719">
              <w:rPr>
                <w:rFonts w:ascii="Book Antiqua" w:eastAsia="宋体" w:hAnsi="Book Antiqua" w:cs="MS PGothic" w:hint="eastAsia"/>
                <w:bCs/>
                <w:kern w:val="0"/>
                <w:szCs w:val="24"/>
                <w:lang w:eastAsia="zh-CN"/>
              </w:rPr>
              <w:t xml:space="preserve"> (</w:t>
            </w:r>
            <w:proofErr w:type="spellStart"/>
            <w:r w:rsidRPr="00643719">
              <w:rPr>
                <w:rFonts w:ascii="Book Antiqua" w:eastAsia="MS PGothic" w:hAnsi="Book Antiqua" w:cs="MS PGothic"/>
                <w:bCs/>
                <w:kern w:val="0"/>
                <w:szCs w:val="24"/>
              </w:rPr>
              <w:t>negative:positive</w:t>
            </w:r>
            <w:proofErr w:type="spellEnd"/>
            <w:r w:rsidRPr="00643719">
              <w:rPr>
                <w:rFonts w:ascii="Book Antiqua" w:eastAsia="宋体" w:hAnsi="Book Antiqua" w:cs="MS PGothic" w:hint="eastAsia"/>
                <w:bCs/>
                <w:kern w:val="0"/>
                <w:szCs w:val="24"/>
                <w:lang w:eastAsia="zh-CN"/>
              </w:rPr>
              <w:t>)</w:t>
            </w:r>
          </w:p>
        </w:tc>
        <w:tc>
          <w:tcPr>
            <w:tcW w:w="1134" w:type="dxa"/>
            <w:shd w:val="clear" w:color="auto" w:fill="auto"/>
            <w:noWrap/>
            <w:vAlign w:val="center"/>
            <w:hideMark/>
          </w:tcPr>
          <w:p w14:paraId="5CB6AF60" w14:textId="77777777" w:rsidR="00B70E91" w:rsidRPr="00643719" w:rsidRDefault="00B70E91"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1.432</w:t>
            </w:r>
          </w:p>
        </w:tc>
        <w:tc>
          <w:tcPr>
            <w:tcW w:w="1701" w:type="dxa"/>
            <w:shd w:val="clear" w:color="auto" w:fill="auto"/>
            <w:noWrap/>
            <w:vAlign w:val="center"/>
            <w:hideMark/>
          </w:tcPr>
          <w:p w14:paraId="6772DA6D" w14:textId="77777777" w:rsidR="00B70E91" w:rsidRPr="00643719" w:rsidRDefault="00B70E91"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0.642-3.195</w:t>
            </w:r>
          </w:p>
        </w:tc>
        <w:tc>
          <w:tcPr>
            <w:tcW w:w="1216" w:type="dxa"/>
            <w:shd w:val="clear" w:color="auto" w:fill="auto"/>
            <w:noWrap/>
            <w:vAlign w:val="center"/>
            <w:hideMark/>
          </w:tcPr>
          <w:p w14:paraId="3C327EA9" w14:textId="77777777" w:rsidR="00B70E91" w:rsidRPr="00643719" w:rsidRDefault="00B70E91"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0.379</w:t>
            </w:r>
          </w:p>
        </w:tc>
      </w:tr>
      <w:tr w:rsidR="00643719" w:rsidRPr="00643719" w14:paraId="6008585D" w14:textId="77777777" w:rsidTr="001E772A">
        <w:trPr>
          <w:trHeight w:val="270"/>
        </w:trPr>
        <w:tc>
          <w:tcPr>
            <w:tcW w:w="5402" w:type="dxa"/>
            <w:shd w:val="clear" w:color="auto" w:fill="auto"/>
            <w:noWrap/>
            <w:vAlign w:val="center"/>
            <w:hideMark/>
          </w:tcPr>
          <w:p w14:paraId="2D280F2C" w14:textId="77777777" w:rsidR="00B70E91" w:rsidRPr="00643719" w:rsidRDefault="00B70E91" w:rsidP="003D718B">
            <w:pPr>
              <w:widowControl/>
              <w:spacing w:line="360" w:lineRule="auto"/>
              <w:rPr>
                <w:rFonts w:ascii="Book Antiqua" w:eastAsia="宋体" w:hAnsi="Book Antiqua" w:cs="MS PGothic"/>
                <w:bCs/>
                <w:kern w:val="0"/>
                <w:szCs w:val="24"/>
                <w:lang w:eastAsia="zh-CN"/>
              </w:rPr>
            </w:pPr>
            <w:proofErr w:type="spellStart"/>
            <w:r w:rsidRPr="00643719">
              <w:rPr>
                <w:rFonts w:ascii="Book Antiqua" w:eastAsia="MS PGothic" w:hAnsi="Book Antiqua" w:cs="MS PGothic"/>
                <w:bCs/>
                <w:kern w:val="0"/>
                <w:szCs w:val="24"/>
              </w:rPr>
              <w:t>Hisology</w:t>
            </w:r>
            <w:proofErr w:type="spellEnd"/>
            <w:r w:rsidRPr="00643719">
              <w:rPr>
                <w:rFonts w:ascii="Book Antiqua" w:eastAsia="宋体" w:hAnsi="Book Antiqua" w:cs="MS PGothic" w:hint="eastAsia"/>
                <w:bCs/>
                <w:kern w:val="0"/>
                <w:szCs w:val="24"/>
                <w:lang w:eastAsia="zh-CN"/>
              </w:rPr>
              <w:t xml:space="preserve"> </w:t>
            </w:r>
            <w:r w:rsidRPr="00643719">
              <w:rPr>
                <w:rFonts w:ascii="Book Antiqua" w:eastAsia="MS PGothic" w:hAnsi="Book Antiqua" w:cs="MS PGothic"/>
                <w:bCs/>
                <w:kern w:val="0"/>
                <w:szCs w:val="24"/>
              </w:rPr>
              <w:t>(</w:t>
            </w:r>
            <w:proofErr w:type="spellStart"/>
            <w:r w:rsidRPr="00643719">
              <w:rPr>
                <w:rFonts w:ascii="Book Antiqua" w:eastAsia="MS PGothic" w:hAnsi="Book Antiqua" w:cs="MS PGothic"/>
                <w:bCs/>
                <w:kern w:val="0"/>
                <w:szCs w:val="24"/>
              </w:rPr>
              <w:t>Lowren</w:t>
            </w:r>
            <w:proofErr w:type="spellEnd"/>
            <w:r w:rsidRPr="00643719">
              <w:rPr>
                <w:rFonts w:ascii="Book Antiqua" w:eastAsia="MS PGothic" w:hAnsi="Book Antiqua" w:cs="MS PGothic"/>
                <w:bCs/>
                <w:kern w:val="0"/>
                <w:szCs w:val="24"/>
              </w:rPr>
              <w:t>)</w:t>
            </w:r>
            <w:r w:rsidR="003D718B" w:rsidRPr="00643719">
              <w:rPr>
                <w:rFonts w:ascii="Book Antiqua" w:eastAsia="宋体" w:hAnsi="Book Antiqua" w:cs="MS PGothic" w:hint="eastAsia"/>
                <w:bCs/>
                <w:kern w:val="0"/>
                <w:szCs w:val="24"/>
                <w:lang w:eastAsia="zh-CN"/>
              </w:rPr>
              <w:t xml:space="preserve"> (</w:t>
            </w:r>
            <w:proofErr w:type="spellStart"/>
            <w:r w:rsidR="003D718B" w:rsidRPr="00643719">
              <w:rPr>
                <w:rFonts w:ascii="Book Antiqua" w:eastAsia="MS PGothic" w:hAnsi="Book Antiqua" w:cs="MS PGothic"/>
                <w:bCs/>
                <w:kern w:val="0"/>
                <w:szCs w:val="24"/>
              </w:rPr>
              <w:t>intestinal:diffuse</w:t>
            </w:r>
            <w:proofErr w:type="spellEnd"/>
            <w:r w:rsidR="003D718B" w:rsidRPr="00643719">
              <w:rPr>
                <w:rFonts w:ascii="Book Antiqua" w:eastAsia="宋体" w:hAnsi="Book Antiqua" w:cs="MS PGothic" w:hint="eastAsia"/>
                <w:bCs/>
                <w:kern w:val="0"/>
                <w:szCs w:val="24"/>
                <w:lang w:eastAsia="zh-CN"/>
              </w:rPr>
              <w:t>)</w:t>
            </w:r>
          </w:p>
        </w:tc>
        <w:tc>
          <w:tcPr>
            <w:tcW w:w="1134" w:type="dxa"/>
            <w:shd w:val="clear" w:color="auto" w:fill="auto"/>
            <w:noWrap/>
            <w:vAlign w:val="center"/>
            <w:hideMark/>
          </w:tcPr>
          <w:p w14:paraId="74DAD1F0" w14:textId="77777777" w:rsidR="00B70E91" w:rsidRPr="00643719" w:rsidRDefault="00B70E91"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2.637</w:t>
            </w:r>
          </w:p>
        </w:tc>
        <w:tc>
          <w:tcPr>
            <w:tcW w:w="1701" w:type="dxa"/>
            <w:shd w:val="clear" w:color="auto" w:fill="auto"/>
            <w:noWrap/>
            <w:vAlign w:val="center"/>
            <w:hideMark/>
          </w:tcPr>
          <w:p w14:paraId="09B4E4EB" w14:textId="77777777" w:rsidR="00B70E91" w:rsidRPr="00643719" w:rsidRDefault="00B70E91"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1.470-4.729</w:t>
            </w:r>
          </w:p>
        </w:tc>
        <w:tc>
          <w:tcPr>
            <w:tcW w:w="1216" w:type="dxa"/>
            <w:shd w:val="clear" w:color="auto" w:fill="auto"/>
            <w:noWrap/>
            <w:vAlign w:val="center"/>
            <w:hideMark/>
          </w:tcPr>
          <w:p w14:paraId="7BBEC13E" w14:textId="77777777" w:rsidR="00B70E91" w:rsidRPr="00643719" w:rsidRDefault="00B70E91"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0.01</w:t>
            </w:r>
          </w:p>
        </w:tc>
      </w:tr>
    </w:tbl>
    <w:p w14:paraId="3B32D6E8" w14:textId="77777777" w:rsidR="00841DE7" w:rsidRPr="00643719" w:rsidRDefault="00841DE7" w:rsidP="004D6F19">
      <w:pPr>
        <w:spacing w:line="360" w:lineRule="auto"/>
        <w:rPr>
          <w:rFonts w:ascii="Book Antiqua" w:hAnsi="Book Antiqua"/>
          <w:szCs w:val="24"/>
        </w:rPr>
      </w:pPr>
    </w:p>
    <w:p w14:paraId="286B4412" w14:textId="77777777" w:rsidR="0000656C" w:rsidRPr="00643719" w:rsidRDefault="0000656C">
      <w:pPr>
        <w:widowControl/>
        <w:jc w:val="left"/>
        <w:rPr>
          <w:rFonts w:ascii="Book Antiqua" w:hAnsi="Book Antiqua"/>
          <w:szCs w:val="24"/>
        </w:rPr>
      </w:pPr>
      <w:r w:rsidRPr="00643719">
        <w:rPr>
          <w:rFonts w:ascii="Book Antiqua" w:hAnsi="Book Antiqua"/>
          <w:szCs w:val="24"/>
        </w:rPr>
        <w:br w:type="page"/>
      </w:r>
    </w:p>
    <w:p w14:paraId="361F2C73" w14:textId="77777777" w:rsidR="008D6A0D" w:rsidRPr="00643719" w:rsidRDefault="003D718B" w:rsidP="004D6F19">
      <w:pPr>
        <w:spacing w:line="360" w:lineRule="auto"/>
        <w:rPr>
          <w:rFonts w:ascii="Book Antiqua" w:hAnsi="Book Antiqua"/>
          <w:szCs w:val="24"/>
        </w:rPr>
      </w:pPr>
      <w:r w:rsidRPr="00643719">
        <w:rPr>
          <w:rFonts w:ascii="Book Antiqua" w:eastAsia="MS PGothic" w:hAnsi="Book Antiqua" w:cs="MS PGothic"/>
          <w:b/>
          <w:bCs/>
          <w:kern w:val="0"/>
          <w:szCs w:val="24"/>
        </w:rPr>
        <w:lastRenderedPageBreak/>
        <w:t>Table 4</w:t>
      </w:r>
      <w:r w:rsidRPr="00643719">
        <w:rPr>
          <w:rFonts w:ascii="Book Antiqua" w:eastAsia="宋体" w:hAnsi="Book Antiqua" w:cs="MS PGothic" w:hint="eastAsia"/>
          <w:b/>
          <w:bCs/>
          <w:kern w:val="0"/>
          <w:szCs w:val="24"/>
          <w:lang w:eastAsia="zh-CN"/>
        </w:rPr>
        <w:t xml:space="preserve"> </w:t>
      </w:r>
      <w:r w:rsidRPr="00643719">
        <w:rPr>
          <w:rFonts w:ascii="Book Antiqua" w:eastAsia="MS PGothic" w:hAnsi="Book Antiqua" w:cs="MS PGothic"/>
          <w:b/>
          <w:bCs/>
          <w:kern w:val="0"/>
          <w:szCs w:val="24"/>
        </w:rPr>
        <w:t>Multivariate analysis of overall survival in Group</w:t>
      </w:r>
      <w:r w:rsidRPr="00643719">
        <w:rPr>
          <w:rFonts w:ascii="Book Antiqua" w:eastAsia="宋体" w:hAnsi="Book Antiqua" w:cs="MS PGothic" w:hint="eastAsia"/>
          <w:b/>
          <w:bCs/>
          <w:kern w:val="0"/>
          <w:szCs w:val="24"/>
          <w:lang w:eastAsia="zh-CN"/>
        </w:rPr>
        <w:t xml:space="preserve"> </w:t>
      </w:r>
      <w:r w:rsidRPr="00643719">
        <w:rPr>
          <w:rFonts w:ascii="Book Antiqua" w:eastAsia="MS PGothic" w:hAnsi="Book Antiqua" w:cs="MS PGothic"/>
          <w:b/>
          <w:bCs/>
          <w:kern w:val="0"/>
          <w:szCs w:val="24"/>
        </w:rPr>
        <w:t>A</w:t>
      </w:r>
    </w:p>
    <w:tbl>
      <w:tblPr>
        <w:tblW w:w="7953" w:type="dxa"/>
        <w:tblInd w:w="84" w:type="dxa"/>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3006"/>
        <w:gridCol w:w="1403"/>
        <w:gridCol w:w="1843"/>
        <w:gridCol w:w="1701"/>
      </w:tblGrid>
      <w:tr w:rsidR="008774EB" w:rsidRPr="00643719" w14:paraId="543F1CBC" w14:textId="77777777" w:rsidTr="009E783E">
        <w:trPr>
          <w:trHeight w:val="408"/>
        </w:trPr>
        <w:tc>
          <w:tcPr>
            <w:tcW w:w="3006" w:type="dxa"/>
            <w:vMerge w:val="restart"/>
            <w:tcBorders>
              <w:top w:val="single" w:sz="4" w:space="0" w:color="auto"/>
              <w:bottom w:val="single" w:sz="4" w:space="0" w:color="auto"/>
            </w:tcBorders>
            <w:shd w:val="clear" w:color="auto" w:fill="auto"/>
            <w:noWrap/>
            <w:vAlign w:val="center"/>
            <w:hideMark/>
          </w:tcPr>
          <w:p w14:paraId="64F8FD4F" w14:textId="77777777" w:rsidR="008774EB" w:rsidRPr="00643719" w:rsidRDefault="008774EB" w:rsidP="004D6F19">
            <w:pPr>
              <w:widowControl/>
              <w:spacing w:line="360" w:lineRule="auto"/>
              <w:rPr>
                <w:rFonts w:ascii="Book Antiqua" w:eastAsia="宋体" w:hAnsi="Book Antiqua" w:cs="MS PGothic"/>
                <w:b/>
                <w:bCs/>
                <w:kern w:val="0"/>
                <w:szCs w:val="24"/>
                <w:lang w:eastAsia="zh-CN"/>
              </w:rPr>
            </w:pPr>
          </w:p>
        </w:tc>
        <w:tc>
          <w:tcPr>
            <w:tcW w:w="4947" w:type="dxa"/>
            <w:gridSpan w:val="3"/>
            <w:tcBorders>
              <w:top w:val="single" w:sz="4" w:space="0" w:color="auto"/>
              <w:bottom w:val="single" w:sz="4" w:space="0" w:color="auto"/>
            </w:tcBorders>
            <w:shd w:val="clear" w:color="auto" w:fill="auto"/>
            <w:noWrap/>
            <w:vAlign w:val="center"/>
            <w:hideMark/>
          </w:tcPr>
          <w:p w14:paraId="7DBCEF8E" w14:textId="77777777" w:rsidR="008774EB" w:rsidRPr="00643719" w:rsidRDefault="008774EB" w:rsidP="003D718B">
            <w:pPr>
              <w:widowControl/>
              <w:spacing w:line="360" w:lineRule="auto"/>
              <w:jc w:val="center"/>
              <w:rPr>
                <w:rFonts w:ascii="Book Antiqua" w:eastAsia="MS PGothic" w:hAnsi="Book Antiqua" w:cs="MS PGothic"/>
                <w:b/>
                <w:bCs/>
                <w:kern w:val="0"/>
                <w:szCs w:val="24"/>
              </w:rPr>
            </w:pPr>
            <w:r w:rsidRPr="00643719">
              <w:rPr>
                <w:rFonts w:ascii="Book Antiqua" w:eastAsia="MS PGothic" w:hAnsi="Book Antiqua" w:cs="MS PGothic"/>
                <w:b/>
                <w:bCs/>
                <w:kern w:val="0"/>
                <w:szCs w:val="24"/>
              </w:rPr>
              <w:t>Stepwise</w:t>
            </w:r>
            <w:r w:rsidRPr="00643719">
              <w:rPr>
                <w:rFonts w:ascii="Book Antiqua" w:eastAsia="MS PGothic" w:hAnsi="Book Antiqua" w:cs="MS PGothic"/>
                <w:b/>
                <w:bCs/>
                <w:kern w:val="0"/>
                <w:szCs w:val="24"/>
              </w:rPr>
              <w:t xml:space="preserve">　</w:t>
            </w:r>
            <w:r w:rsidRPr="00643719">
              <w:rPr>
                <w:rFonts w:ascii="Book Antiqua" w:eastAsia="MS PGothic" w:hAnsi="Book Antiqua" w:cs="MS PGothic"/>
                <w:b/>
                <w:bCs/>
                <w:kern w:val="0"/>
                <w:szCs w:val="24"/>
              </w:rPr>
              <w:t>method</w:t>
            </w:r>
            <w:r w:rsidRPr="00643719">
              <w:rPr>
                <w:rFonts w:ascii="Book Antiqua" w:eastAsia="宋体" w:hAnsi="Book Antiqua" w:cs="MS PGothic" w:hint="eastAsia"/>
                <w:b/>
                <w:bCs/>
                <w:kern w:val="0"/>
                <w:szCs w:val="24"/>
                <w:lang w:eastAsia="zh-CN"/>
              </w:rPr>
              <w:t xml:space="preserve"> </w:t>
            </w:r>
            <w:r w:rsidRPr="00643719">
              <w:rPr>
                <w:rFonts w:ascii="Book Antiqua" w:eastAsia="MS PGothic" w:hAnsi="Book Antiqua" w:cs="MS PGothic"/>
                <w:b/>
                <w:bCs/>
                <w:kern w:val="0"/>
                <w:szCs w:val="24"/>
              </w:rPr>
              <w:t>(</w:t>
            </w:r>
            <w:r w:rsidRPr="00643719">
              <w:rPr>
                <w:rFonts w:ascii="Book Antiqua" w:eastAsia="MS PGothic" w:hAnsi="Book Antiqua" w:cs="MS PGothic"/>
                <w:b/>
                <w:bCs/>
                <w:i/>
                <w:caps/>
                <w:kern w:val="0"/>
                <w:szCs w:val="24"/>
              </w:rPr>
              <w:t>p</w:t>
            </w:r>
            <w:r w:rsidRPr="00643719">
              <w:rPr>
                <w:rFonts w:ascii="Book Antiqua" w:eastAsia="宋体" w:hAnsi="Book Antiqua" w:cs="MS PGothic" w:hint="eastAsia"/>
                <w:b/>
                <w:bCs/>
                <w:kern w:val="0"/>
                <w:szCs w:val="24"/>
                <w:lang w:eastAsia="zh-CN"/>
              </w:rPr>
              <w:t xml:space="preserve"> </w:t>
            </w:r>
            <w:r w:rsidRPr="00643719">
              <w:rPr>
                <w:rFonts w:ascii="Book Antiqua" w:eastAsia="MS PGothic" w:hAnsi="Book Antiqua" w:cs="MS PGothic"/>
                <w:b/>
                <w:bCs/>
                <w:kern w:val="0"/>
                <w:szCs w:val="24"/>
              </w:rPr>
              <w:t>&lt;</w:t>
            </w:r>
            <w:r w:rsidRPr="00643719">
              <w:rPr>
                <w:rFonts w:ascii="Book Antiqua" w:eastAsia="宋体" w:hAnsi="Book Antiqua" w:cs="MS PGothic" w:hint="eastAsia"/>
                <w:b/>
                <w:bCs/>
                <w:kern w:val="0"/>
                <w:szCs w:val="24"/>
                <w:lang w:eastAsia="zh-CN"/>
              </w:rPr>
              <w:t xml:space="preserve"> </w:t>
            </w:r>
            <w:r w:rsidRPr="00643719">
              <w:rPr>
                <w:rFonts w:ascii="Book Antiqua" w:eastAsia="MS PGothic" w:hAnsi="Book Antiqua" w:cs="MS PGothic"/>
                <w:b/>
                <w:bCs/>
                <w:kern w:val="0"/>
                <w:szCs w:val="24"/>
              </w:rPr>
              <w:t>0.1)</w:t>
            </w:r>
          </w:p>
        </w:tc>
      </w:tr>
      <w:tr w:rsidR="00643719" w:rsidRPr="00643719" w14:paraId="13C3BCF4" w14:textId="77777777" w:rsidTr="009E783E">
        <w:trPr>
          <w:trHeight w:val="285"/>
        </w:trPr>
        <w:tc>
          <w:tcPr>
            <w:tcW w:w="3006" w:type="dxa"/>
            <w:vMerge/>
            <w:tcBorders>
              <w:top w:val="single" w:sz="4" w:space="0" w:color="auto"/>
              <w:bottom w:val="single" w:sz="4" w:space="0" w:color="auto"/>
            </w:tcBorders>
            <w:shd w:val="clear" w:color="auto" w:fill="auto"/>
            <w:noWrap/>
            <w:vAlign w:val="center"/>
            <w:hideMark/>
          </w:tcPr>
          <w:p w14:paraId="143E45C5" w14:textId="77777777" w:rsidR="003D718B" w:rsidRPr="00643719" w:rsidRDefault="003D718B" w:rsidP="004D6F19">
            <w:pPr>
              <w:widowControl/>
              <w:spacing w:line="360" w:lineRule="auto"/>
              <w:rPr>
                <w:rFonts w:ascii="Book Antiqua" w:eastAsia="MS PGothic" w:hAnsi="Book Antiqua" w:cs="MS PGothic"/>
                <w:b/>
                <w:bCs/>
                <w:kern w:val="0"/>
                <w:szCs w:val="24"/>
              </w:rPr>
            </w:pPr>
          </w:p>
        </w:tc>
        <w:tc>
          <w:tcPr>
            <w:tcW w:w="1403" w:type="dxa"/>
            <w:tcBorders>
              <w:top w:val="single" w:sz="4" w:space="0" w:color="auto"/>
              <w:bottom w:val="single" w:sz="4" w:space="0" w:color="auto"/>
            </w:tcBorders>
            <w:shd w:val="clear" w:color="auto" w:fill="auto"/>
            <w:noWrap/>
            <w:vAlign w:val="center"/>
            <w:hideMark/>
          </w:tcPr>
          <w:p w14:paraId="34075881" w14:textId="77777777" w:rsidR="003D718B" w:rsidRPr="00643719" w:rsidRDefault="003D718B" w:rsidP="003D718B">
            <w:pPr>
              <w:widowControl/>
              <w:spacing w:line="360" w:lineRule="auto"/>
              <w:jc w:val="center"/>
              <w:rPr>
                <w:rFonts w:ascii="Book Antiqua" w:eastAsia="MS PGothic" w:hAnsi="Book Antiqua" w:cs="MS PGothic"/>
                <w:b/>
                <w:bCs/>
                <w:kern w:val="0"/>
                <w:szCs w:val="24"/>
              </w:rPr>
            </w:pPr>
            <w:r w:rsidRPr="00643719">
              <w:rPr>
                <w:rFonts w:ascii="Book Antiqua" w:eastAsia="MS PGothic" w:hAnsi="Book Antiqua" w:cs="MS PGothic"/>
                <w:b/>
                <w:bCs/>
                <w:kern w:val="0"/>
                <w:szCs w:val="24"/>
              </w:rPr>
              <w:t>HR</w:t>
            </w:r>
          </w:p>
        </w:tc>
        <w:tc>
          <w:tcPr>
            <w:tcW w:w="1843" w:type="dxa"/>
            <w:tcBorders>
              <w:top w:val="single" w:sz="4" w:space="0" w:color="auto"/>
              <w:bottom w:val="single" w:sz="4" w:space="0" w:color="auto"/>
            </w:tcBorders>
            <w:shd w:val="clear" w:color="auto" w:fill="auto"/>
            <w:noWrap/>
            <w:vAlign w:val="center"/>
            <w:hideMark/>
          </w:tcPr>
          <w:p w14:paraId="18DB20B6" w14:textId="77777777" w:rsidR="003D718B" w:rsidRPr="00643719" w:rsidRDefault="003D718B" w:rsidP="003D718B">
            <w:pPr>
              <w:widowControl/>
              <w:spacing w:line="360" w:lineRule="auto"/>
              <w:jc w:val="center"/>
              <w:rPr>
                <w:rFonts w:ascii="Book Antiqua" w:eastAsia="MS PGothic" w:hAnsi="Book Antiqua" w:cs="MS PGothic"/>
                <w:b/>
                <w:bCs/>
                <w:kern w:val="0"/>
                <w:szCs w:val="24"/>
              </w:rPr>
            </w:pPr>
            <w:r w:rsidRPr="00643719">
              <w:rPr>
                <w:rFonts w:ascii="Book Antiqua" w:eastAsia="MS PGothic" w:hAnsi="Book Antiqua" w:cs="MS PGothic"/>
                <w:b/>
                <w:bCs/>
                <w:kern w:val="0"/>
                <w:szCs w:val="24"/>
              </w:rPr>
              <w:t>95%CI</w:t>
            </w:r>
          </w:p>
        </w:tc>
        <w:tc>
          <w:tcPr>
            <w:tcW w:w="1701" w:type="dxa"/>
            <w:tcBorders>
              <w:top w:val="single" w:sz="4" w:space="0" w:color="auto"/>
              <w:bottom w:val="single" w:sz="4" w:space="0" w:color="auto"/>
            </w:tcBorders>
            <w:shd w:val="clear" w:color="auto" w:fill="auto"/>
            <w:noWrap/>
            <w:vAlign w:val="center"/>
            <w:hideMark/>
          </w:tcPr>
          <w:p w14:paraId="2982A369" w14:textId="77777777" w:rsidR="003D718B" w:rsidRPr="00643719" w:rsidRDefault="003D718B" w:rsidP="003D718B">
            <w:pPr>
              <w:widowControl/>
              <w:spacing w:line="360" w:lineRule="auto"/>
              <w:jc w:val="center"/>
              <w:rPr>
                <w:rFonts w:ascii="Book Antiqua" w:eastAsia="MS PGothic" w:hAnsi="Book Antiqua" w:cs="MS PGothic"/>
                <w:b/>
                <w:bCs/>
                <w:kern w:val="0"/>
                <w:szCs w:val="24"/>
              </w:rPr>
            </w:pPr>
            <w:r w:rsidRPr="00643719">
              <w:rPr>
                <w:rFonts w:ascii="Book Antiqua" w:eastAsia="MS PGothic" w:hAnsi="Book Antiqua" w:cs="MS PGothic"/>
                <w:b/>
                <w:bCs/>
                <w:i/>
                <w:kern w:val="0"/>
                <w:szCs w:val="24"/>
              </w:rPr>
              <w:t>P</w:t>
            </w:r>
            <w:r w:rsidRPr="00643719">
              <w:rPr>
                <w:rFonts w:ascii="Book Antiqua" w:eastAsia="宋体" w:hAnsi="Book Antiqua" w:cs="MS PGothic" w:hint="eastAsia"/>
                <w:b/>
                <w:bCs/>
                <w:kern w:val="0"/>
                <w:szCs w:val="24"/>
                <w:lang w:eastAsia="zh-CN"/>
              </w:rPr>
              <w:t xml:space="preserve"> </w:t>
            </w:r>
            <w:r w:rsidRPr="00643719">
              <w:rPr>
                <w:rFonts w:ascii="Book Antiqua" w:eastAsia="MS PGothic" w:hAnsi="Book Antiqua" w:cs="MS PGothic"/>
                <w:b/>
                <w:bCs/>
                <w:kern w:val="0"/>
                <w:szCs w:val="24"/>
              </w:rPr>
              <w:t>value</w:t>
            </w:r>
          </w:p>
        </w:tc>
      </w:tr>
      <w:tr w:rsidR="00643719" w:rsidRPr="00643719" w14:paraId="3DF5DC53" w14:textId="77777777" w:rsidTr="009E783E">
        <w:trPr>
          <w:trHeight w:val="285"/>
        </w:trPr>
        <w:tc>
          <w:tcPr>
            <w:tcW w:w="3006" w:type="dxa"/>
            <w:tcBorders>
              <w:top w:val="single" w:sz="4" w:space="0" w:color="auto"/>
            </w:tcBorders>
            <w:shd w:val="clear" w:color="auto" w:fill="auto"/>
            <w:noWrap/>
            <w:vAlign w:val="center"/>
            <w:hideMark/>
          </w:tcPr>
          <w:p w14:paraId="57348CE5" w14:textId="77777777" w:rsidR="003D718B" w:rsidRPr="00643719" w:rsidRDefault="003D718B" w:rsidP="004D6F19">
            <w:pPr>
              <w:widowControl/>
              <w:spacing w:line="360" w:lineRule="auto"/>
              <w:rPr>
                <w:rFonts w:ascii="Book Antiqua" w:eastAsia="MS PGothic" w:hAnsi="Book Antiqua" w:cs="MS PGothic"/>
                <w:bCs/>
                <w:kern w:val="0"/>
                <w:szCs w:val="24"/>
              </w:rPr>
            </w:pPr>
            <w:proofErr w:type="spellStart"/>
            <w:r w:rsidRPr="00643719">
              <w:rPr>
                <w:rFonts w:ascii="Book Antiqua" w:eastAsia="宋体" w:hAnsi="Book Antiqua" w:cs="MS PGothic" w:hint="eastAsia"/>
                <w:bCs/>
                <w:kern w:val="0"/>
                <w:szCs w:val="24"/>
                <w:lang w:eastAsia="zh-CN"/>
              </w:rPr>
              <w:t>p</w:t>
            </w:r>
            <w:r w:rsidRPr="00643719">
              <w:rPr>
                <w:rFonts w:ascii="Book Antiqua" w:eastAsia="MS PGothic" w:hAnsi="Book Antiqua" w:cs="MS PGothic"/>
                <w:bCs/>
                <w:kern w:val="0"/>
                <w:szCs w:val="24"/>
              </w:rPr>
              <w:t>Stage</w:t>
            </w:r>
            <w:proofErr w:type="spellEnd"/>
          </w:p>
        </w:tc>
        <w:tc>
          <w:tcPr>
            <w:tcW w:w="1403" w:type="dxa"/>
            <w:tcBorders>
              <w:top w:val="single" w:sz="4" w:space="0" w:color="auto"/>
            </w:tcBorders>
            <w:shd w:val="clear" w:color="auto" w:fill="auto"/>
            <w:noWrap/>
            <w:vAlign w:val="center"/>
            <w:hideMark/>
          </w:tcPr>
          <w:p w14:paraId="160E0622" w14:textId="77777777" w:rsidR="003D718B" w:rsidRPr="00643719" w:rsidRDefault="003D718B"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2.014</w:t>
            </w:r>
          </w:p>
        </w:tc>
        <w:tc>
          <w:tcPr>
            <w:tcW w:w="1843" w:type="dxa"/>
            <w:tcBorders>
              <w:top w:val="single" w:sz="4" w:space="0" w:color="auto"/>
            </w:tcBorders>
            <w:shd w:val="clear" w:color="auto" w:fill="auto"/>
            <w:noWrap/>
            <w:vAlign w:val="center"/>
            <w:hideMark/>
          </w:tcPr>
          <w:p w14:paraId="330E1122" w14:textId="77777777" w:rsidR="003D718B" w:rsidRPr="00643719" w:rsidRDefault="003D718B"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1.516-2.675</w:t>
            </w:r>
          </w:p>
        </w:tc>
        <w:tc>
          <w:tcPr>
            <w:tcW w:w="1701" w:type="dxa"/>
            <w:tcBorders>
              <w:top w:val="single" w:sz="4" w:space="0" w:color="auto"/>
            </w:tcBorders>
            <w:shd w:val="clear" w:color="auto" w:fill="auto"/>
            <w:noWrap/>
            <w:vAlign w:val="center"/>
            <w:hideMark/>
          </w:tcPr>
          <w:p w14:paraId="3DB40378" w14:textId="77777777" w:rsidR="003D718B" w:rsidRPr="00643719" w:rsidRDefault="003D718B"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0.01</w:t>
            </w:r>
          </w:p>
        </w:tc>
      </w:tr>
      <w:tr w:rsidR="00643719" w:rsidRPr="00643719" w14:paraId="68393944" w14:textId="77777777" w:rsidTr="009E783E">
        <w:trPr>
          <w:trHeight w:val="285"/>
        </w:trPr>
        <w:tc>
          <w:tcPr>
            <w:tcW w:w="3006" w:type="dxa"/>
            <w:shd w:val="clear" w:color="auto" w:fill="auto"/>
            <w:noWrap/>
            <w:vAlign w:val="center"/>
            <w:hideMark/>
          </w:tcPr>
          <w:p w14:paraId="1C122BCE" w14:textId="77777777" w:rsidR="003D718B" w:rsidRPr="00643719" w:rsidRDefault="003D718B" w:rsidP="004D6F19">
            <w:pPr>
              <w:widowControl/>
              <w:spacing w:line="360" w:lineRule="auto"/>
              <w:rPr>
                <w:rFonts w:ascii="Book Antiqua" w:eastAsia="MS PGothic" w:hAnsi="Book Antiqua" w:cs="MS PGothic"/>
                <w:bCs/>
                <w:kern w:val="0"/>
                <w:szCs w:val="24"/>
              </w:rPr>
            </w:pPr>
            <w:r w:rsidRPr="00643719">
              <w:rPr>
                <w:rFonts w:ascii="Book Antiqua" w:eastAsia="MS PGothic" w:hAnsi="Book Antiqua" w:cs="MS PGothic"/>
                <w:bCs/>
                <w:kern w:val="0"/>
                <w:szCs w:val="24"/>
              </w:rPr>
              <w:t>Histology</w:t>
            </w:r>
            <w:r w:rsidRPr="00643719">
              <w:rPr>
                <w:rFonts w:ascii="Book Antiqua" w:eastAsia="宋体" w:hAnsi="Book Antiqua" w:cs="MS PGothic" w:hint="eastAsia"/>
                <w:bCs/>
                <w:kern w:val="0"/>
                <w:szCs w:val="24"/>
                <w:lang w:eastAsia="zh-CN"/>
              </w:rPr>
              <w:t xml:space="preserve"> </w:t>
            </w:r>
            <w:r w:rsidRPr="00643719">
              <w:rPr>
                <w:rFonts w:ascii="Book Antiqua" w:eastAsia="MS PGothic" w:hAnsi="Book Antiqua" w:cs="MS PGothic"/>
                <w:bCs/>
                <w:kern w:val="0"/>
                <w:szCs w:val="24"/>
              </w:rPr>
              <w:t>(Lauren)</w:t>
            </w:r>
          </w:p>
        </w:tc>
        <w:tc>
          <w:tcPr>
            <w:tcW w:w="1403" w:type="dxa"/>
            <w:shd w:val="clear" w:color="auto" w:fill="auto"/>
            <w:noWrap/>
            <w:vAlign w:val="center"/>
            <w:hideMark/>
          </w:tcPr>
          <w:p w14:paraId="0027348A" w14:textId="77777777" w:rsidR="003D718B" w:rsidRPr="00643719" w:rsidRDefault="003D718B"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2.039</w:t>
            </w:r>
          </w:p>
        </w:tc>
        <w:tc>
          <w:tcPr>
            <w:tcW w:w="1843" w:type="dxa"/>
            <w:shd w:val="clear" w:color="auto" w:fill="auto"/>
            <w:noWrap/>
            <w:vAlign w:val="center"/>
            <w:hideMark/>
          </w:tcPr>
          <w:p w14:paraId="7B17362C" w14:textId="77777777" w:rsidR="003D718B" w:rsidRPr="00643719" w:rsidRDefault="003D718B"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1.117-3.720</w:t>
            </w:r>
          </w:p>
        </w:tc>
        <w:tc>
          <w:tcPr>
            <w:tcW w:w="1701" w:type="dxa"/>
            <w:shd w:val="clear" w:color="auto" w:fill="auto"/>
            <w:noWrap/>
            <w:vAlign w:val="center"/>
            <w:hideMark/>
          </w:tcPr>
          <w:p w14:paraId="44861DFD" w14:textId="77777777" w:rsidR="003D718B" w:rsidRPr="00643719" w:rsidRDefault="003D718B"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0.02</w:t>
            </w:r>
          </w:p>
        </w:tc>
      </w:tr>
      <w:tr w:rsidR="00643719" w:rsidRPr="00643719" w14:paraId="3FB258D7" w14:textId="77777777" w:rsidTr="009E783E">
        <w:trPr>
          <w:trHeight w:val="285"/>
        </w:trPr>
        <w:tc>
          <w:tcPr>
            <w:tcW w:w="3006" w:type="dxa"/>
            <w:shd w:val="clear" w:color="auto" w:fill="auto"/>
            <w:noWrap/>
            <w:vAlign w:val="center"/>
            <w:hideMark/>
          </w:tcPr>
          <w:p w14:paraId="7656D50B" w14:textId="77777777" w:rsidR="003D718B" w:rsidRPr="00643719" w:rsidRDefault="003D718B" w:rsidP="004D6F19">
            <w:pPr>
              <w:widowControl/>
              <w:spacing w:line="360" w:lineRule="auto"/>
              <w:rPr>
                <w:rFonts w:ascii="Book Antiqua" w:eastAsia="MS PGothic" w:hAnsi="Book Antiqua" w:cs="MS PGothic"/>
                <w:bCs/>
                <w:kern w:val="0"/>
                <w:szCs w:val="24"/>
              </w:rPr>
            </w:pPr>
            <w:r w:rsidRPr="00643719">
              <w:rPr>
                <w:rFonts w:ascii="Book Antiqua" w:eastAsia="MS PGothic" w:hAnsi="Book Antiqua" w:cs="MS PGothic"/>
                <w:bCs/>
                <w:kern w:val="0"/>
                <w:szCs w:val="24"/>
              </w:rPr>
              <w:t>Extent of LN dissection</w:t>
            </w:r>
          </w:p>
        </w:tc>
        <w:tc>
          <w:tcPr>
            <w:tcW w:w="1403" w:type="dxa"/>
            <w:shd w:val="clear" w:color="auto" w:fill="auto"/>
            <w:noWrap/>
            <w:vAlign w:val="center"/>
            <w:hideMark/>
          </w:tcPr>
          <w:p w14:paraId="7C38040C" w14:textId="77777777" w:rsidR="003D718B" w:rsidRPr="00643719" w:rsidRDefault="003D718B"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0.528</w:t>
            </w:r>
          </w:p>
        </w:tc>
        <w:tc>
          <w:tcPr>
            <w:tcW w:w="1843" w:type="dxa"/>
            <w:shd w:val="clear" w:color="auto" w:fill="auto"/>
            <w:noWrap/>
            <w:vAlign w:val="center"/>
            <w:hideMark/>
          </w:tcPr>
          <w:p w14:paraId="0C0046B6" w14:textId="77777777" w:rsidR="003D718B" w:rsidRPr="00643719" w:rsidRDefault="003D718B"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0.343-0.813</w:t>
            </w:r>
          </w:p>
        </w:tc>
        <w:tc>
          <w:tcPr>
            <w:tcW w:w="1701" w:type="dxa"/>
            <w:shd w:val="clear" w:color="auto" w:fill="auto"/>
            <w:noWrap/>
            <w:vAlign w:val="center"/>
            <w:hideMark/>
          </w:tcPr>
          <w:p w14:paraId="01A55B75" w14:textId="77777777" w:rsidR="003D718B" w:rsidRPr="00643719" w:rsidRDefault="003D718B" w:rsidP="003D718B">
            <w:pPr>
              <w:widowControl/>
              <w:spacing w:line="360" w:lineRule="auto"/>
              <w:jc w:val="center"/>
              <w:rPr>
                <w:rFonts w:ascii="Book Antiqua" w:eastAsia="MS PGothic" w:hAnsi="Book Antiqua" w:cs="MS PGothic"/>
                <w:bCs/>
                <w:kern w:val="0"/>
                <w:szCs w:val="24"/>
              </w:rPr>
            </w:pPr>
            <w:r w:rsidRPr="00643719">
              <w:rPr>
                <w:rFonts w:ascii="Book Antiqua" w:eastAsia="MS PGothic" w:hAnsi="Book Antiqua" w:cs="MS PGothic"/>
                <w:bCs/>
                <w:kern w:val="0"/>
                <w:szCs w:val="24"/>
              </w:rPr>
              <w:t>0.004</w:t>
            </w:r>
          </w:p>
        </w:tc>
      </w:tr>
    </w:tbl>
    <w:p w14:paraId="380718EF" w14:textId="77777777" w:rsidR="00753564" w:rsidRPr="00643719" w:rsidRDefault="00753564" w:rsidP="0000656C">
      <w:pPr>
        <w:spacing w:line="360" w:lineRule="auto"/>
        <w:rPr>
          <w:rFonts w:ascii="Book Antiqua" w:hAnsi="Book Antiqua"/>
          <w:szCs w:val="24"/>
        </w:rPr>
      </w:pPr>
    </w:p>
    <w:sectPr w:rsidR="00753564" w:rsidRPr="00643719" w:rsidSect="00086F84">
      <w:pgSz w:w="11906" w:h="16838" w:code="9"/>
      <w:pgMar w:top="1985" w:right="1701" w:bottom="1701" w:left="1701" w:header="851" w:footer="992" w:gutter="0"/>
      <w:cols w:space="425"/>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68211A" w15:done="0"/>
  <w15:commentEx w15:paraId="5CCACFD7" w15:done="0"/>
  <w15:commentEx w15:paraId="6B944C6F" w15:done="0"/>
  <w15:commentEx w15:paraId="33453CA8" w15:done="0"/>
  <w15:commentEx w15:paraId="0234B61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6CE082" w14:textId="77777777" w:rsidR="004E17DB" w:rsidRDefault="004E17DB" w:rsidP="00766FD9">
      <w:r>
        <w:separator/>
      </w:r>
    </w:p>
  </w:endnote>
  <w:endnote w:type="continuationSeparator" w:id="0">
    <w:p w14:paraId="704BACC1" w14:textId="77777777" w:rsidR="004E17DB" w:rsidRDefault="004E17DB" w:rsidP="00766F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MS PGothic">
    <w:altName w:val="ＭＳ Ｐゴシック"/>
    <w:charset w:val="80"/>
    <w:family w:val="swiss"/>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996BCB" w14:textId="77777777" w:rsidR="004E17DB" w:rsidRDefault="004E17DB" w:rsidP="00766FD9">
      <w:r>
        <w:separator/>
      </w:r>
    </w:p>
  </w:footnote>
  <w:footnote w:type="continuationSeparator" w:id="0">
    <w:p w14:paraId="58C65B32" w14:textId="77777777" w:rsidR="004E17DB" w:rsidRDefault="004E17DB" w:rsidP="00766FD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840"/>
  <w:drawingGridHorizontalSpacing w:val="105"/>
  <w:drawingGridVerticalSpacing w:val="12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pedtwx3ze0aref5sv59segapw5p2z52vdr&quot;&gt;My EndNote Library&lt;record-ids&gt;&lt;item&gt;3&lt;/item&gt;&lt;item&gt;8&lt;/item&gt;&lt;item&gt;9&lt;/item&gt;&lt;item&gt;10&lt;/item&gt;&lt;item&gt;11&lt;/item&gt;&lt;item&gt;12&lt;/item&gt;&lt;item&gt;13&lt;/item&gt;&lt;item&gt;14&lt;/item&gt;&lt;item&gt;15&lt;/item&gt;&lt;item&gt;16&lt;/item&gt;&lt;item&gt;17&lt;/item&gt;&lt;item&gt;19&lt;/item&gt;&lt;item&gt;20&lt;/item&gt;&lt;item&gt;22&lt;/item&gt;&lt;item&gt;23&lt;/item&gt;&lt;item&gt;27&lt;/item&gt;&lt;item&gt;28&lt;/item&gt;&lt;item&gt;32&lt;/item&gt;&lt;item&gt;43&lt;/item&gt;&lt;item&gt;44&lt;/item&gt;&lt;item&gt;45&lt;/item&gt;&lt;item&gt;46&lt;/item&gt;&lt;item&gt;47&lt;/item&gt;&lt;item&gt;48&lt;/item&gt;&lt;item&gt;49&lt;/item&gt;&lt;item&gt;50&lt;/item&gt;&lt;item&gt;51&lt;/item&gt;&lt;item&gt;52&lt;/item&gt;&lt;item&gt;55&lt;/item&gt;&lt;/record-ids&gt;&lt;/item&gt;&lt;/Libraries&gt;"/>
  </w:docVars>
  <w:rsids>
    <w:rsidRoot w:val="00086F84"/>
    <w:rsid w:val="0000588D"/>
    <w:rsid w:val="00005A52"/>
    <w:rsid w:val="0000656C"/>
    <w:rsid w:val="00007820"/>
    <w:rsid w:val="000137DA"/>
    <w:rsid w:val="00014152"/>
    <w:rsid w:val="0002112A"/>
    <w:rsid w:val="000350DF"/>
    <w:rsid w:val="000367EB"/>
    <w:rsid w:val="00052641"/>
    <w:rsid w:val="00053675"/>
    <w:rsid w:val="00054592"/>
    <w:rsid w:val="00060943"/>
    <w:rsid w:val="00076BFA"/>
    <w:rsid w:val="00080FD2"/>
    <w:rsid w:val="000853F4"/>
    <w:rsid w:val="00085E67"/>
    <w:rsid w:val="00086DBC"/>
    <w:rsid w:val="00086F84"/>
    <w:rsid w:val="00092970"/>
    <w:rsid w:val="0009495F"/>
    <w:rsid w:val="000A534F"/>
    <w:rsid w:val="000B1DAC"/>
    <w:rsid w:val="000B6077"/>
    <w:rsid w:val="000C0567"/>
    <w:rsid w:val="000D1FED"/>
    <w:rsid w:val="000F2B2B"/>
    <w:rsid w:val="001004E7"/>
    <w:rsid w:val="00121524"/>
    <w:rsid w:val="00125ED5"/>
    <w:rsid w:val="00132050"/>
    <w:rsid w:val="00132B90"/>
    <w:rsid w:val="00137197"/>
    <w:rsid w:val="001378D1"/>
    <w:rsid w:val="00137F36"/>
    <w:rsid w:val="0014676A"/>
    <w:rsid w:val="001468EB"/>
    <w:rsid w:val="00151016"/>
    <w:rsid w:val="00154EA0"/>
    <w:rsid w:val="001573B0"/>
    <w:rsid w:val="001574AD"/>
    <w:rsid w:val="00161B14"/>
    <w:rsid w:val="00163472"/>
    <w:rsid w:val="00165291"/>
    <w:rsid w:val="00167504"/>
    <w:rsid w:val="001700E3"/>
    <w:rsid w:val="00170915"/>
    <w:rsid w:val="00171A73"/>
    <w:rsid w:val="00193402"/>
    <w:rsid w:val="001A0BA8"/>
    <w:rsid w:val="001A3573"/>
    <w:rsid w:val="001B0653"/>
    <w:rsid w:val="001B1BC8"/>
    <w:rsid w:val="001C0029"/>
    <w:rsid w:val="001C427C"/>
    <w:rsid w:val="001C52AA"/>
    <w:rsid w:val="001C6933"/>
    <w:rsid w:val="001C74E7"/>
    <w:rsid w:val="001E6CDC"/>
    <w:rsid w:val="001E772A"/>
    <w:rsid w:val="001F1D74"/>
    <w:rsid w:val="001F64FB"/>
    <w:rsid w:val="001F6D6E"/>
    <w:rsid w:val="00200902"/>
    <w:rsid w:val="00204879"/>
    <w:rsid w:val="00210D41"/>
    <w:rsid w:val="00215DC4"/>
    <w:rsid w:val="00216888"/>
    <w:rsid w:val="00221AB7"/>
    <w:rsid w:val="00225170"/>
    <w:rsid w:val="002356D6"/>
    <w:rsid w:val="00240436"/>
    <w:rsid w:val="002450D2"/>
    <w:rsid w:val="002451D5"/>
    <w:rsid w:val="0024621A"/>
    <w:rsid w:val="00247D34"/>
    <w:rsid w:val="0025055A"/>
    <w:rsid w:val="002534E0"/>
    <w:rsid w:val="00256433"/>
    <w:rsid w:val="00256505"/>
    <w:rsid w:val="0027296E"/>
    <w:rsid w:val="00272F9F"/>
    <w:rsid w:val="0028111D"/>
    <w:rsid w:val="002849ED"/>
    <w:rsid w:val="00285C77"/>
    <w:rsid w:val="0029261C"/>
    <w:rsid w:val="00292DE1"/>
    <w:rsid w:val="00293EA0"/>
    <w:rsid w:val="002957A3"/>
    <w:rsid w:val="00296EB4"/>
    <w:rsid w:val="002A276F"/>
    <w:rsid w:val="002A392B"/>
    <w:rsid w:val="002A5E1D"/>
    <w:rsid w:val="002B013E"/>
    <w:rsid w:val="002B2B89"/>
    <w:rsid w:val="002B7777"/>
    <w:rsid w:val="002C11AD"/>
    <w:rsid w:val="002C4D17"/>
    <w:rsid w:val="002C6208"/>
    <w:rsid w:val="002C7169"/>
    <w:rsid w:val="002D516F"/>
    <w:rsid w:val="002D55C9"/>
    <w:rsid w:val="002E6EE3"/>
    <w:rsid w:val="002F3121"/>
    <w:rsid w:val="002F4CA0"/>
    <w:rsid w:val="00301859"/>
    <w:rsid w:val="00302F00"/>
    <w:rsid w:val="0030363B"/>
    <w:rsid w:val="003038F6"/>
    <w:rsid w:val="00307499"/>
    <w:rsid w:val="0031026B"/>
    <w:rsid w:val="003236AF"/>
    <w:rsid w:val="00324F95"/>
    <w:rsid w:val="00344148"/>
    <w:rsid w:val="00344525"/>
    <w:rsid w:val="0034779C"/>
    <w:rsid w:val="00347CD8"/>
    <w:rsid w:val="003553DB"/>
    <w:rsid w:val="00357896"/>
    <w:rsid w:val="00357A5B"/>
    <w:rsid w:val="00360AD1"/>
    <w:rsid w:val="00362071"/>
    <w:rsid w:val="00367462"/>
    <w:rsid w:val="0037073F"/>
    <w:rsid w:val="00372647"/>
    <w:rsid w:val="00376641"/>
    <w:rsid w:val="003804B4"/>
    <w:rsid w:val="00383CA6"/>
    <w:rsid w:val="00384297"/>
    <w:rsid w:val="00385819"/>
    <w:rsid w:val="003864BC"/>
    <w:rsid w:val="00390276"/>
    <w:rsid w:val="00392AEC"/>
    <w:rsid w:val="003A26B7"/>
    <w:rsid w:val="003A7CF1"/>
    <w:rsid w:val="003C3587"/>
    <w:rsid w:val="003C40A7"/>
    <w:rsid w:val="003C57D8"/>
    <w:rsid w:val="003C58BA"/>
    <w:rsid w:val="003D0283"/>
    <w:rsid w:val="003D4B9E"/>
    <w:rsid w:val="003D56DC"/>
    <w:rsid w:val="003D718B"/>
    <w:rsid w:val="003D7D93"/>
    <w:rsid w:val="003F1CF3"/>
    <w:rsid w:val="003F4E4A"/>
    <w:rsid w:val="00400CE7"/>
    <w:rsid w:val="0040239A"/>
    <w:rsid w:val="00403DA1"/>
    <w:rsid w:val="00404805"/>
    <w:rsid w:val="00410019"/>
    <w:rsid w:val="004115CF"/>
    <w:rsid w:val="0041433A"/>
    <w:rsid w:val="00416289"/>
    <w:rsid w:val="00416A0F"/>
    <w:rsid w:val="00417502"/>
    <w:rsid w:val="00421962"/>
    <w:rsid w:val="004220DD"/>
    <w:rsid w:val="00426D3E"/>
    <w:rsid w:val="0043600C"/>
    <w:rsid w:val="00442EC2"/>
    <w:rsid w:val="00466E75"/>
    <w:rsid w:val="00476C6C"/>
    <w:rsid w:val="00480200"/>
    <w:rsid w:val="004962D8"/>
    <w:rsid w:val="004A044D"/>
    <w:rsid w:val="004A45B0"/>
    <w:rsid w:val="004B14FF"/>
    <w:rsid w:val="004B24D7"/>
    <w:rsid w:val="004B4B1F"/>
    <w:rsid w:val="004B4D0F"/>
    <w:rsid w:val="004B5E08"/>
    <w:rsid w:val="004C5E6D"/>
    <w:rsid w:val="004C614A"/>
    <w:rsid w:val="004D0816"/>
    <w:rsid w:val="004D294E"/>
    <w:rsid w:val="004D47DA"/>
    <w:rsid w:val="004D6F19"/>
    <w:rsid w:val="004D729F"/>
    <w:rsid w:val="004E17DB"/>
    <w:rsid w:val="004E606C"/>
    <w:rsid w:val="00501AD9"/>
    <w:rsid w:val="0050275B"/>
    <w:rsid w:val="0050634A"/>
    <w:rsid w:val="00511DAD"/>
    <w:rsid w:val="005139E5"/>
    <w:rsid w:val="00516C7A"/>
    <w:rsid w:val="0052037B"/>
    <w:rsid w:val="0052290F"/>
    <w:rsid w:val="005234B6"/>
    <w:rsid w:val="00524469"/>
    <w:rsid w:val="0052554B"/>
    <w:rsid w:val="00530228"/>
    <w:rsid w:val="00535239"/>
    <w:rsid w:val="00541F6D"/>
    <w:rsid w:val="00542983"/>
    <w:rsid w:val="005576CD"/>
    <w:rsid w:val="00566D03"/>
    <w:rsid w:val="00576095"/>
    <w:rsid w:val="005779FA"/>
    <w:rsid w:val="00582149"/>
    <w:rsid w:val="00590CB9"/>
    <w:rsid w:val="00592A02"/>
    <w:rsid w:val="005977EB"/>
    <w:rsid w:val="005A4111"/>
    <w:rsid w:val="005A42D9"/>
    <w:rsid w:val="005B1928"/>
    <w:rsid w:val="005C49DD"/>
    <w:rsid w:val="005E1493"/>
    <w:rsid w:val="005E17BB"/>
    <w:rsid w:val="005E1B95"/>
    <w:rsid w:val="005E6B4E"/>
    <w:rsid w:val="005F0C1D"/>
    <w:rsid w:val="005F288D"/>
    <w:rsid w:val="005F6F7B"/>
    <w:rsid w:val="00601AC9"/>
    <w:rsid w:val="006104B5"/>
    <w:rsid w:val="0061739E"/>
    <w:rsid w:val="00624F20"/>
    <w:rsid w:val="00630D63"/>
    <w:rsid w:val="006317EA"/>
    <w:rsid w:val="00632022"/>
    <w:rsid w:val="00640681"/>
    <w:rsid w:val="00643719"/>
    <w:rsid w:val="00644475"/>
    <w:rsid w:val="0064669B"/>
    <w:rsid w:val="006555BC"/>
    <w:rsid w:val="0066022A"/>
    <w:rsid w:val="00660C2E"/>
    <w:rsid w:val="00665900"/>
    <w:rsid w:val="00666C21"/>
    <w:rsid w:val="006717DF"/>
    <w:rsid w:val="00674376"/>
    <w:rsid w:val="006825D9"/>
    <w:rsid w:val="0069027A"/>
    <w:rsid w:val="00692C0A"/>
    <w:rsid w:val="00695959"/>
    <w:rsid w:val="006A2FF6"/>
    <w:rsid w:val="006B07B3"/>
    <w:rsid w:val="006B4EFF"/>
    <w:rsid w:val="006D0AC0"/>
    <w:rsid w:val="006D0BAE"/>
    <w:rsid w:val="006D1F65"/>
    <w:rsid w:val="006D4DB2"/>
    <w:rsid w:val="006E100F"/>
    <w:rsid w:val="006E3221"/>
    <w:rsid w:val="006E56BF"/>
    <w:rsid w:val="006E7900"/>
    <w:rsid w:val="006F2B8A"/>
    <w:rsid w:val="006F6C25"/>
    <w:rsid w:val="0070080D"/>
    <w:rsid w:val="00703BF2"/>
    <w:rsid w:val="007131F5"/>
    <w:rsid w:val="0071467F"/>
    <w:rsid w:val="007151DF"/>
    <w:rsid w:val="00720CC0"/>
    <w:rsid w:val="00732BD9"/>
    <w:rsid w:val="007333C5"/>
    <w:rsid w:val="00734C23"/>
    <w:rsid w:val="00735A35"/>
    <w:rsid w:val="00737406"/>
    <w:rsid w:val="00743E5B"/>
    <w:rsid w:val="0075005B"/>
    <w:rsid w:val="0075184E"/>
    <w:rsid w:val="00753564"/>
    <w:rsid w:val="0075697A"/>
    <w:rsid w:val="00757F2C"/>
    <w:rsid w:val="00762344"/>
    <w:rsid w:val="00766FD9"/>
    <w:rsid w:val="00767968"/>
    <w:rsid w:val="007804B2"/>
    <w:rsid w:val="0079066A"/>
    <w:rsid w:val="00791495"/>
    <w:rsid w:val="007A3C64"/>
    <w:rsid w:val="007B2D51"/>
    <w:rsid w:val="007B4778"/>
    <w:rsid w:val="007C380F"/>
    <w:rsid w:val="007C4D26"/>
    <w:rsid w:val="007D5EAC"/>
    <w:rsid w:val="007F27CC"/>
    <w:rsid w:val="007F2CD2"/>
    <w:rsid w:val="007F622A"/>
    <w:rsid w:val="008134E5"/>
    <w:rsid w:val="008230F8"/>
    <w:rsid w:val="00827327"/>
    <w:rsid w:val="0083439D"/>
    <w:rsid w:val="00841DE7"/>
    <w:rsid w:val="00850CE2"/>
    <w:rsid w:val="00860F4A"/>
    <w:rsid w:val="00861211"/>
    <w:rsid w:val="008772C3"/>
    <w:rsid w:val="008774EB"/>
    <w:rsid w:val="0088050F"/>
    <w:rsid w:val="00882D5F"/>
    <w:rsid w:val="008868C3"/>
    <w:rsid w:val="00886E6B"/>
    <w:rsid w:val="0089427B"/>
    <w:rsid w:val="008B37BA"/>
    <w:rsid w:val="008B4FD7"/>
    <w:rsid w:val="008B690D"/>
    <w:rsid w:val="008C0003"/>
    <w:rsid w:val="008C10C1"/>
    <w:rsid w:val="008C4244"/>
    <w:rsid w:val="008C6BF1"/>
    <w:rsid w:val="008C77AF"/>
    <w:rsid w:val="008D101F"/>
    <w:rsid w:val="008D2474"/>
    <w:rsid w:val="008D6539"/>
    <w:rsid w:val="008D6A0D"/>
    <w:rsid w:val="008E10D7"/>
    <w:rsid w:val="008F3DBB"/>
    <w:rsid w:val="008F7453"/>
    <w:rsid w:val="009047EE"/>
    <w:rsid w:val="00904D05"/>
    <w:rsid w:val="009112DA"/>
    <w:rsid w:val="009167F7"/>
    <w:rsid w:val="0093559C"/>
    <w:rsid w:val="009377C9"/>
    <w:rsid w:val="00942BD3"/>
    <w:rsid w:val="009474A0"/>
    <w:rsid w:val="00954519"/>
    <w:rsid w:val="009711AA"/>
    <w:rsid w:val="0097494D"/>
    <w:rsid w:val="009749D3"/>
    <w:rsid w:val="0097776B"/>
    <w:rsid w:val="00981FD2"/>
    <w:rsid w:val="00987320"/>
    <w:rsid w:val="009A3ECD"/>
    <w:rsid w:val="009A5EBC"/>
    <w:rsid w:val="009A6189"/>
    <w:rsid w:val="009A7037"/>
    <w:rsid w:val="009A7BD1"/>
    <w:rsid w:val="009B2644"/>
    <w:rsid w:val="009B6F05"/>
    <w:rsid w:val="009C4166"/>
    <w:rsid w:val="009C450E"/>
    <w:rsid w:val="009D0003"/>
    <w:rsid w:val="009D6CC1"/>
    <w:rsid w:val="009E0EBE"/>
    <w:rsid w:val="009E18BC"/>
    <w:rsid w:val="009E49FE"/>
    <w:rsid w:val="009E783E"/>
    <w:rsid w:val="009F57D1"/>
    <w:rsid w:val="009F7083"/>
    <w:rsid w:val="00A01C35"/>
    <w:rsid w:val="00A0275B"/>
    <w:rsid w:val="00A07B61"/>
    <w:rsid w:val="00A07E13"/>
    <w:rsid w:val="00A102A7"/>
    <w:rsid w:val="00A36E50"/>
    <w:rsid w:val="00A37499"/>
    <w:rsid w:val="00A40594"/>
    <w:rsid w:val="00A672A9"/>
    <w:rsid w:val="00A713DE"/>
    <w:rsid w:val="00A73ABC"/>
    <w:rsid w:val="00A8312E"/>
    <w:rsid w:val="00A8377F"/>
    <w:rsid w:val="00A927C0"/>
    <w:rsid w:val="00AA1DF9"/>
    <w:rsid w:val="00AA2652"/>
    <w:rsid w:val="00AA4913"/>
    <w:rsid w:val="00AA6207"/>
    <w:rsid w:val="00AA6300"/>
    <w:rsid w:val="00AA7183"/>
    <w:rsid w:val="00AC5877"/>
    <w:rsid w:val="00AE1FB7"/>
    <w:rsid w:val="00AE567B"/>
    <w:rsid w:val="00AE569A"/>
    <w:rsid w:val="00AF0123"/>
    <w:rsid w:val="00AF365A"/>
    <w:rsid w:val="00AF3E9D"/>
    <w:rsid w:val="00AF499B"/>
    <w:rsid w:val="00AF6F38"/>
    <w:rsid w:val="00AF71E1"/>
    <w:rsid w:val="00AF7434"/>
    <w:rsid w:val="00B076AD"/>
    <w:rsid w:val="00B07B4D"/>
    <w:rsid w:val="00B16FD5"/>
    <w:rsid w:val="00B21936"/>
    <w:rsid w:val="00B223B7"/>
    <w:rsid w:val="00B2373B"/>
    <w:rsid w:val="00B27245"/>
    <w:rsid w:val="00B315EA"/>
    <w:rsid w:val="00B3181F"/>
    <w:rsid w:val="00B43226"/>
    <w:rsid w:val="00B43AA7"/>
    <w:rsid w:val="00B43F53"/>
    <w:rsid w:val="00B46204"/>
    <w:rsid w:val="00B4734F"/>
    <w:rsid w:val="00B563B4"/>
    <w:rsid w:val="00B62B14"/>
    <w:rsid w:val="00B65FC1"/>
    <w:rsid w:val="00B70E91"/>
    <w:rsid w:val="00B71DEC"/>
    <w:rsid w:val="00B74527"/>
    <w:rsid w:val="00B74CB8"/>
    <w:rsid w:val="00B94B24"/>
    <w:rsid w:val="00B9537C"/>
    <w:rsid w:val="00B972C8"/>
    <w:rsid w:val="00B977C5"/>
    <w:rsid w:val="00BA2D02"/>
    <w:rsid w:val="00BA64A8"/>
    <w:rsid w:val="00BA66C9"/>
    <w:rsid w:val="00BA7B7E"/>
    <w:rsid w:val="00BB1847"/>
    <w:rsid w:val="00BB4550"/>
    <w:rsid w:val="00BB6739"/>
    <w:rsid w:val="00BC39BD"/>
    <w:rsid w:val="00BC3EF1"/>
    <w:rsid w:val="00BC408C"/>
    <w:rsid w:val="00BD06C4"/>
    <w:rsid w:val="00BE36B5"/>
    <w:rsid w:val="00BE63BE"/>
    <w:rsid w:val="00BF0D67"/>
    <w:rsid w:val="00BF307E"/>
    <w:rsid w:val="00BF3DA0"/>
    <w:rsid w:val="00BF3E37"/>
    <w:rsid w:val="00BF5195"/>
    <w:rsid w:val="00BF6538"/>
    <w:rsid w:val="00BF68F1"/>
    <w:rsid w:val="00BF755C"/>
    <w:rsid w:val="00C0682B"/>
    <w:rsid w:val="00C06ED7"/>
    <w:rsid w:val="00C0762C"/>
    <w:rsid w:val="00C1366F"/>
    <w:rsid w:val="00C15DFA"/>
    <w:rsid w:val="00C214D0"/>
    <w:rsid w:val="00C23145"/>
    <w:rsid w:val="00C26F8B"/>
    <w:rsid w:val="00C363CA"/>
    <w:rsid w:val="00C4293C"/>
    <w:rsid w:val="00C42C5A"/>
    <w:rsid w:val="00C43945"/>
    <w:rsid w:val="00C47899"/>
    <w:rsid w:val="00C5060C"/>
    <w:rsid w:val="00C57A98"/>
    <w:rsid w:val="00C63847"/>
    <w:rsid w:val="00C725F0"/>
    <w:rsid w:val="00C74A62"/>
    <w:rsid w:val="00C80508"/>
    <w:rsid w:val="00C83559"/>
    <w:rsid w:val="00C902B8"/>
    <w:rsid w:val="00C91E5B"/>
    <w:rsid w:val="00CA0215"/>
    <w:rsid w:val="00CA2D7A"/>
    <w:rsid w:val="00CA3EAC"/>
    <w:rsid w:val="00CA4B63"/>
    <w:rsid w:val="00CB220F"/>
    <w:rsid w:val="00CB50CA"/>
    <w:rsid w:val="00CB7E4A"/>
    <w:rsid w:val="00CC1422"/>
    <w:rsid w:val="00CC37BF"/>
    <w:rsid w:val="00CC71AF"/>
    <w:rsid w:val="00CD69D9"/>
    <w:rsid w:val="00CD6EA0"/>
    <w:rsid w:val="00CD7127"/>
    <w:rsid w:val="00CE46C8"/>
    <w:rsid w:val="00D10826"/>
    <w:rsid w:val="00D10AB0"/>
    <w:rsid w:val="00D13F29"/>
    <w:rsid w:val="00D200C4"/>
    <w:rsid w:val="00D20DC9"/>
    <w:rsid w:val="00D20EB2"/>
    <w:rsid w:val="00D21737"/>
    <w:rsid w:val="00D2355B"/>
    <w:rsid w:val="00D3208F"/>
    <w:rsid w:val="00D32790"/>
    <w:rsid w:val="00D423D8"/>
    <w:rsid w:val="00D50F67"/>
    <w:rsid w:val="00D62A3B"/>
    <w:rsid w:val="00D62DAB"/>
    <w:rsid w:val="00D62FEE"/>
    <w:rsid w:val="00D63D18"/>
    <w:rsid w:val="00D77B45"/>
    <w:rsid w:val="00D87CD5"/>
    <w:rsid w:val="00D97A35"/>
    <w:rsid w:val="00D97BFE"/>
    <w:rsid w:val="00DA547E"/>
    <w:rsid w:val="00DB3ECE"/>
    <w:rsid w:val="00DB440F"/>
    <w:rsid w:val="00DC0729"/>
    <w:rsid w:val="00DD5506"/>
    <w:rsid w:val="00DD6BB1"/>
    <w:rsid w:val="00DE49F0"/>
    <w:rsid w:val="00DE5A05"/>
    <w:rsid w:val="00DF2085"/>
    <w:rsid w:val="00DF5B14"/>
    <w:rsid w:val="00E007C0"/>
    <w:rsid w:val="00E03159"/>
    <w:rsid w:val="00E0334E"/>
    <w:rsid w:val="00E13BB9"/>
    <w:rsid w:val="00E169F7"/>
    <w:rsid w:val="00E26DD8"/>
    <w:rsid w:val="00E3033B"/>
    <w:rsid w:val="00E35F43"/>
    <w:rsid w:val="00E3772C"/>
    <w:rsid w:val="00E426E1"/>
    <w:rsid w:val="00E512D7"/>
    <w:rsid w:val="00E52B13"/>
    <w:rsid w:val="00E53840"/>
    <w:rsid w:val="00E63AD3"/>
    <w:rsid w:val="00E759F8"/>
    <w:rsid w:val="00E815EE"/>
    <w:rsid w:val="00E8528F"/>
    <w:rsid w:val="00E91728"/>
    <w:rsid w:val="00E91E23"/>
    <w:rsid w:val="00E969D1"/>
    <w:rsid w:val="00E96A48"/>
    <w:rsid w:val="00E9737F"/>
    <w:rsid w:val="00EB1EBE"/>
    <w:rsid w:val="00EB7F14"/>
    <w:rsid w:val="00ED3944"/>
    <w:rsid w:val="00ED77AA"/>
    <w:rsid w:val="00EE5D13"/>
    <w:rsid w:val="00EF4B5B"/>
    <w:rsid w:val="00F01600"/>
    <w:rsid w:val="00F02C0D"/>
    <w:rsid w:val="00F056BF"/>
    <w:rsid w:val="00F0641B"/>
    <w:rsid w:val="00F13AB4"/>
    <w:rsid w:val="00F20625"/>
    <w:rsid w:val="00F228A2"/>
    <w:rsid w:val="00F27270"/>
    <w:rsid w:val="00F306A0"/>
    <w:rsid w:val="00F320BE"/>
    <w:rsid w:val="00F429F6"/>
    <w:rsid w:val="00F463E6"/>
    <w:rsid w:val="00F4739B"/>
    <w:rsid w:val="00F54AD9"/>
    <w:rsid w:val="00F56A15"/>
    <w:rsid w:val="00F5714B"/>
    <w:rsid w:val="00F774C6"/>
    <w:rsid w:val="00F809ED"/>
    <w:rsid w:val="00F8696B"/>
    <w:rsid w:val="00F968A2"/>
    <w:rsid w:val="00FA6170"/>
    <w:rsid w:val="00FB2496"/>
    <w:rsid w:val="00FB2B38"/>
    <w:rsid w:val="00FB2CAB"/>
    <w:rsid w:val="00FB3C0B"/>
    <w:rsid w:val="00FB7CFF"/>
    <w:rsid w:val="00FC61B0"/>
    <w:rsid w:val="00FD1828"/>
    <w:rsid w:val="00FE13C7"/>
    <w:rsid w:val="00FF0EE1"/>
    <w:rsid w:val="00FF10A2"/>
    <w:rsid w:val="00FF228D"/>
    <w:rsid w:val="00FF29C3"/>
    <w:rsid w:val="00FF40BA"/>
    <w:rsid w:val="00FF78F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695A65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6F84"/>
    <w:pPr>
      <w:widowControl w:val="0"/>
      <w:jc w:val="both"/>
    </w:pPr>
    <w:rPr>
      <w:rFonts w:ascii="Century" w:hAnsi="Century"/>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3033B"/>
    <w:rPr>
      <w:color w:val="0000FF" w:themeColor="hyperlink"/>
      <w:u w:val="single"/>
    </w:rPr>
  </w:style>
  <w:style w:type="paragraph" w:styleId="Header">
    <w:name w:val="header"/>
    <w:basedOn w:val="Normal"/>
    <w:link w:val="HeaderChar"/>
    <w:uiPriority w:val="99"/>
    <w:unhideWhenUsed/>
    <w:rsid w:val="00766FD9"/>
    <w:pPr>
      <w:tabs>
        <w:tab w:val="center" w:pos="4252"/>
        <w:tab w:val="right" w:pos="8504"/>
      </w:tabs>
      <w:snapToGrid w:val="0"/>
    </w:pPr>
  </w:style>
  <w:style w:type="character" w:customStyle="1" w:styleId="HeaderChar">
    <w:name w:val="Header Char"/>
    <w:basedOn w:val="DefaultParagraphFont"/>
    <w:link w:val="Header"/>
    <w:uiPriority w:val="99"/>
    <w:rsid w:val="00766FD9"/>
    <w:rPr>
      <w:rFonts w:ascii="Century" w:hAnsi="Century"/>
      <w:sz w:val="24"/>
    </w:rPr>
  </w:style>
  <w:style w:type="paragraph" w:styleId="Footer">
    <w:name w:val="footer"/>
    <w:basedOn w:val="Normal"/>
    <w:link w:val="FooterChar"/>
    <w:uiPriority w:val="99"/>
    <w:unhideWhenUsed/>
    <w:rsid w:val="00766FD9"/>
    <w:pPr>
      <w:tabs>
        <w:tab w:val="center" w:pos="4252"/>
        <w:tab w:val="right" w:pos="8504"/>
      </w:tabs>
      <w:snapToGrid w:val="0"/>
    </w:pPr>
  </w:style>
  <w:style w:type="character" w:customStyle="1" w:styleId="FooterChar">
    <w:name w:val="Footer Char"/>
    <w:basedOn w:val="DefaultParagraphFont"/>
    <w:link w:val="Footer"/>
    <w:uiPriority w:val="99"/>
    <w:rsid w:val="00766FD9"/>
    <w:rPr>
      <w:rFonts w:ascii="Century" w:hAnsi="Century"/>
      <w:sz w:val="24"/>
    </w:rPr>
  </w:style>
  <w:style w:type="paragraph" w:styleId="BalloonText">
    <w:name w:val="Balloon Text"/>
    <w:basedOn w:val="Normal"/>
    <w:link w:val="BalloonTextChar"/>
    <w:uiPriority w:val="99"/>
    <w:semiHidden/>
    <w:unhideWhenUsed/>
    <w:rsid w:val="00766FD9"/>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66FD9"/>
    <w:rPr>
      <w:rFonts w:asciiTheme="majorHAnsi" w:eastAsiaTheme="majorEastAsia" w:hAnsiTheme="majorHAnsi" w:cstheme="majorBidi"/>
      <w:sz w:val="18"/>
      <w:szCs w:val="18"/>
    </w:rPr>
  </w:style>
  <w:style w:type="table" w:styleId="TableGrid">
    <w:name w:val="Table Grid"/>
    <w:basedOn w:val="TableNormal"/>
    <w:uiPriority w:val="59"/>
    <w:rsid w:val="00841DE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unhideWhenUsed/>
    <w:rsid w:val="00576095"/>
    <w:rPr>
      <w:sz w:val="21"/>
      <w:szCs w:val="21"/>
    </w:rPr>
  </w:style>
  <w:style w:type="paragraph" w:styleId="CommentText">
    <w:name w:val="annotation text"/>
    <w:basedOn w:val="Normal"/>
    <w:link w:val="CommentTextChar"/>
    <w:uiPriority w:val="99"/>
    <w:unhideWhenUsed/>
    <w:rsid w:val="00576095"/>
    <w:pPr>
      <w:widowControl/>
      <w:spacing w:line="276" w:lineRule="auto"/>
      <w:jc w:val="left"/>
    </w:pPr>
    <w:rPr>
      <w:rFonts w:ascii="Arial" w:eastAsia="宋体" w:hAnsi="Arial" w:cs="Arial"/>
      <w:color w:val="000000"/>
      <w:kern w:val="0"/>
      <w:sz w:val="22"/>
      <w:szCs w:val="20"/>
      <w:lang w:val="pl-PL" w:eastAsia="pl-PL"/>
    </w:rPr>
  </w:style>
  <w:style w:type="character" w:customStyle="1" w:styleId="CommentTextChar">
    <w:name w:val="Comment Text Char"/>
    <w:basedOn w:val="DefaultParagraphFont"/>
    <w:link w:val="CommentText"/>
    <w:uiPriority w:val="99"/>
    <w:rsid w:val="00576095"/>
    <w:rPr>
      <w:rFonts w:ascii="Arial" w:eastAsia="宋体" w:hAnsi="Arial" w:cs="Arial"/>
      <w:color w:val="000000"/>
      <w:kern w:val="0"/>
      <w:sz w:val="22"/>
      <w:szCs w:val="20"/>
      <w:lang w:val="pl-PL" w:eastAsia="pl-PL"/>
    </w:rPr>
  </w:style>
  <w:style w:type="paragraph" w:customStyle="1" w:styleId="1">
    <w:name w:val="正文1"/>
    <w:uiPriority w:val="99"/>
    <w:rsid w:val="00576095"/>
    <w:pPr>
      <w:spacing w:line="276" w:lineRule="auto"/>
    </w:pPr>
    <w:rPr>
      <w:rFonts w:ascii="Arial" w:eastAsia="宋体" w:hAnsi="Arial" w:cs="Arial"/>
      <w:color w:val="000000"/>
      <w:kern w:val="0"/>
      <w:sz w:val="22"/>
      <w:szCs w:val="20"/>
      <w:lang w:val="pl-PL" w:eastAsia="pl-PL"/>
    </w:rPr>
  </w:style>
  <w:style w:type="paragraph" w:styleId="CommentSubject">
    <w:name w:val="annotation subject"/>
    <w:basedOn w:val="CommentText"/>
    <w:next w:val="CommentText"/>
    <w:link w:val="CommentSubjectChar"/>
    <w:uiPriority w:val="99"/>
    <w:semiHidden/>
    <w:unhideWhenUsed/>
    <w:rsid w:val="00576095"/>
    <w:pPr>
      <w:widowControl w:val="0"/>
      <w:spacing w:line="240" w:lineRule="auto"/>
    </w:pPr>
    <w:rPr>
      <w:rFonts w:ascii="Century" w:eastAsiaTheme="minorEastAsia" w:hAnsi="Century" w:cstheme="minorBidi"/>
      <w:b/>
      <w:bCs/>
      <w:color w:val="auto"/>
      <w:kern w:val="2"/>
      <w:sz w:val="24"/>
      <w:szCs w:val="22"/>
      <w:lang w:val="en-US" w:eastAsia="ja-JP"/>
    </w:rPr>
  </w:style>
  <w:style w:type="character" w:customStyle="1" w:styleId="CommentSubjectChar">
    <w:name w:val="Comment Subject Char"/>
    <w:basedOn w:val="CommentTextChar"/>
    <w:link w:val="CommentSubject"/>
    <w:uiPriority w:val="99"/>
    <w:semiHidden/>
    <w:rsid w:val="00576095"/>
    <w:rPr>
      <w:rFonts w:ascii="Century" w:eastAsia="宋体" w:hAnsi="Century" w:cs="Arial"/>
      <w:b/>
      <w:bCs/>
      <w:color w:val="000000"/>
      <w:kern w:val="0"/>
      <w:sz w:val="24"/>
      <w:szCs w:val="20"/>
      <w:lang w:val="pl-PL" w:eastAsia="pl-PL"/>
    </w:rPr>
  </w:style>
  <w:style w:type="character" w:styleId="Emphasis">
    <w:name w:val="Emphasis"/>
    <w:qFormat/>
    <w:rsid w:val="003038F6"/>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6F84"/>
    <w:pPr>
      <w:widowControl w:val="0"/>
      <w:jc w:val="both"/>
    </w:pPr>
    <w:rPr>
      <w:rFonts w:ascii="Century" w:hAnsi="Century"/>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3033B"/>
    <w:rPr>
      <w:color w:val="0000FF" w:themeColor="hyperlink"/>
      <w:u w:val="single"/>
    </w:rPr>
  </w:style>
  <w:style w:type="paragraph" w:styleId="Header">
    <w:name w:val="header"/>
    <w:basedOn w:val="Normal"/>
    <w:link w:val="HeaderChar"/>
    <w:uiPriority w:val="99"/>
    <w:unhideWhenUsed/>
    <w:rsid w:val="00766FD9"/>
    <w:pPr>
      <w:tabs>
        <w:tab w:val="center" w:pos="4252"/>
        <w:tab w:val="right" w:pos="8504"/>
      </w:tabs>
      <w:snapToGrid w:val="0"/>
    </w:pPr>
  </w:style>
  <w:style w:type="character" w:customStyle="1" w:styleId="HeaderChar">
    <w:name w:val="Header Char"/>
    <w:basedOn w:val="DefaultParagraphFont"/>
    <w:link w:val="Header"/>
    <w:uiPriority w:val="99"/>
    <w:rsid w:val="00766FD9"/>
    <w:rPr>
      <w:rFonts w:ascii="Century" w:hAnsi="Century"/>
      <w:sz w:val="24"/>
    </w:rPr>
  </w:style>
  <w:style w:type="paragraph" w:styleId="Footer">
    <w:name w:val="footer"/>
    <w:basedOn w:val="Normal"/>
    <w:link w:val="FooterChar"/>
    <w:uiPriority w:val="99"/>
    <w:unhideWhenUsed/>
    <w:rsid w:val="00766FD9"/>
    <w:pPr>
      <w:tabs>
        <w:tab w:val="center" w:pos="4252"/>
        <w:tab w:val="right" w:pos="8504"/>
      </w:tabs>
      <w:snapToGrid w:val="0"/>
    </w:pPr>
  </w:style>
  <w:style w:type="character" w:customStyle="1" w:styleId="FooterChar">
    <w:name w:val="Footer Char"/>
    <w:basedOn w:val="DefaultParagraphFont"/>
    <w:link w:val="Footer"/>
    <w:uiPriority w:val="99"/>
    <w:rsid w:val="00766FD9"/>
    <w:rPr>
      <w:rFonts w:ascii="Century" w:hAnsi="Century"/>
      <w:sz w:val="24"/>
    </w:rPr>
  </w:style>
  <w:style w:type="paragraph" w:styleId="BalloonText">
    <w:name w:val="Balloon Text"/>
    <w:basedOn w:val="Normal"/>
    <w:link w:val="BalloonTextChar"/>
    <w:uiPriority w:val="99"/>
    <w:semiHidden/>
    <w:unhideWhenUsed/>
    <w:rsid w:val="00766FD9"/>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66FD9"/>
    <w:rPr>
      <w:rFonts w:asciiTheme="majorHAnsi" w:eastAsiaTheme="majorEastAsia" w:hAnsiTheme="majorHAnsi" w:cstheme="majorBidi"/>
      <w:sz w:val="18"/>
      <w:szCs w:val="18"/>
    </w:rPr>
  </w:style>
  <w:style w:type="table" w:styleId="TableGrid">
    <w:name w:val="Table Grid"/>
    <w:basedOn w:val="TableNormal"/>
    <w:uiPriority w:val="59"/>
    <w:rsid w:val="00841DE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unhideWhenUsed/>
    <w:rsid w:val="00576095"/>
    <w:rPr>
      <w:sz w:val="21"/>
      <w:szCs w:val="21"/>
    </w:rPr>
  </w:style>
  <w:style w:type="paragraph" w:styleId="CommentText">
    <w:name w:val="annotation text"/>
    <w:basedOn w:val="Normal"/>
    <w:link w:val="CommentTextChar"/>
    <w:uiPriority w:val="99"/>
    <w:unhideWhenUsed/>
    <w:rsid w:val="00576095"/>
    <w:pPr>
      <w:widowControl/>
      <w:spacing w:line="276" w:lineRule="auto"/>
      <w:jc w:val="left"/>
    </w:pPr>
    <w:rPr>
      <w:rFonts w:ascii="Arial" w:eastAsia="宋体" w:hAnsi="Arial" w:cs="Arial"/>
      <w:color w:val="000000"/>
      <w:kern w:val="0"/>
      <w:sz w:val="22"/>
      <w:szCs w:val="20"/>
      <w:lang w:val="pl-PL" w:eastAsia="pl-PL"/>
    </w:rPr>
  </w:style>
  <w:style w:type="character" w:customStyle="1" w:styleId="CommentTextChar">
    <w:name w:val="Comment Text Char"/>
    <w:basedOn w:val="DefaultParagraphFont"/>
    <w:link w:val="CommentText"/>
    <w:uiPriority w:val="99"/>
    <w:rsid w:val="00576095"/>
    <w:rPr>
      <w:rFonts w:ascii="Arial" w:eastAsia="宋体" w:hAnsi="Arial" w:cs="Arial"/>
      <w:color w:val="000000"/>
      <w:kern w:val="0"/>
      <w:sz w:val="22"/>
      <w:szCs w:val="20"/>
      <w:lang w:val="pl-PL" w:eastAsia="pl-PL"/>
    </w:rPr>
  </w:style>
  <w:style w:type="paragraph" w:customStyle="1" w:styleId="1">
    <w:name w:val="正文1"/>
    <w:uiPriority w:val="99"/>
    <w:rsid w:val="00576095"/>
    <w:pPr>
      <w:spacing w:line="276" w:lineRule="auto"/>
    </w:pPr>
    <w:rPr>
      <w:rFonts w:ascii="Arial" w:eastAsia="宋体" w:hAnsi="Arial" w:cs="Arial"/>
      <w:color w:val="000000"/>
      <w:kern w:val="0"/>
      <w:sz w:val="22"/>
      <w:szCs w:val="20"/>
      <w:lang w:val="pl-PL" w:eastAsia="pl-PL"/>
    </w:rPr>
  </w:style>
  <w:style w:type="paragraph" w:styleId="CommentSubject">
    <w:name w:val="annotation subject"/>
    <w:basedOn w:val="CommentText"/>
    <w:next w:val="CommentText"/>
    <w:link w:val="CommentSubjectChar"/>
    <w:uiPriority w:val="99"/>
    <w:semiHidden/>
    <w:unhideWhenUsed/>
    <w:rsid w:val="00576095"/>
    <w:pPr>
      <w:widowControl w:val="0"/>
      <w:spacing w:line="240" w:lineRule="auto"/>
    </w:pPr>
    <w:rPr>
      <w:rFonts w:ascii="Century" w:eastAsiaTheme="minorEastAsia" w:hAnsi="Century" w:cstheme="minorBidi"/>
      <w:b/>
      <w:bCs/>
      <w:color w:val="auto"/>
      <w:kern w:val="2"/>
      <w:sz w:val="24"/>
      <w:szCs w:val="22"/>
      <w:lang w:val="en-US" w:eastAsia="ja-JP"/>
    </w:rPr>
  </w:style>
  <w:style w:type="character" w:customStyle="1" w:styleId="CommentSubjectChar">
    <w:name w:val="Comment Subject Char"/>
    <w:basedOn w:val="CommentTextChar"/>
    <w:link w:val="CommentSubject"/>
    <w:uiPriority w:val="99"/>
    <w:semiHidden/>
    <w:rsid w:val="00576095"/>
    <w:rPr>
      <w:rFonts w:ascii="Century" w:eastAsia="宋体" w:hAnsi="Century" w:cs="Arial"/>
      <w:b/>
      <w:bCs/>
      <w:color w:val="000000"/>
      <w:kern w:val="0"/>
      <w:sz w:val="24"/>
      <w:szCs w:val="20"/>
      <w:lang w:val="pl-PL" w:eastAsia="pl-PL"/>
    </w:rPr>
  </w:style>
  <w:style w:type="character" w:styleId="Emphasis">
    <w:name w:val="Emphasis"/>
    <w:qFormat/>
    <w:rsid w:val="003038F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7250358">
      <w:bodyDiv w:val="1"/>
      <w:marLeft w:val="0"/>
      <w:marRight w:val="0"/>
      <w:marTop w:val="0"/>
      <w:marBottom w:val="0"/>
      <w:divBdr>
        <w:top w:val="none" w:sz="0" w:space="0" w:color="auto"/>
        <w:left w:val="none" w:sz="0" w:space="0" w:color="auto"/>
        <w:bottom w:val="none" w:sz="0" w:space="0" w:color="auto"/>
        <w:right w:val="none" w:sz="0" w:space="0" w:color="auto"/>
      </w:divBdr>
    </w:div>
    <w:div w:id="507915592">
      <w:bodyDiv w:val="1"/>
      <w:marLeft w:val="0"/>
      <w:marRight w:val="0"/>
      <w:marTop w:val="0"/>
      <w:marBottom w:val="0"/>
      <w:divBdr>
        <w:top w:val="none" w:sz="0" w:space="0" w:color="auto"/>
        <w:left w:val="none" w:sz="0" w:space="0" w:color="auto"/>
        <w:bottom w:val="none" w:sz="0" w:space="0" w:color="auto"/>
        <w:right w:val="none" w:sz="0" w:space="0" w:color="auto"/>
      </w:divBdr>
    </w:div>
    <w:div w:id="592935957">
      <w:bodyDiv w:val="1"/>
      <w:marLeft w:val="0"/>
      <w:marRight w:val="0"/>
      <w:marTop w:val="0"/>
      <w:marBottom w:val="0"/>
      <w:divBdr>
        <w:top w:val="none" w:sz="0" w:space="0" w:color="auto"/>
        <w:left w:val="none" w:sz="0" w:space="0" w:color="auto"/>
        <w:bottom w:val="none" w:sz="0" w:space="0" w:color="auto"/>
        <w:right w:val="none" w:sz="0" w:space="0" w:color="auto"/>
      </w:divBdr>
    </w:div>
    <w:div w:id="907543790">
      <w:bodyDiv w:val="1"/>
      <w:marLeft w:val="0"/>
      <w:marRight w:val="0"/>
      <w:marTop w:val="0"/>
      <w:marBottom w:val="0"/>
      <w:divBdr>
        <w:top w:val="none" w:sz="0" w:space="0" w:color="auto"/>
        <w:left w:val="none" w:sz="0" w:space="0" w:color="auto"/>
        <w:bottom w:val="none" w:sz="0" w:space="0" w:color="auto"/>
        <w:right w:val="none" w:sz="0" w:space="0" w:color="auto"/>
      </w:divBdr>
    </w:div>
    <w:div w:id="1199196739">
      <w:bodyDiv w:val="1"/>
      <w:marLeft w:val="0"/>
      <w:marRight w:val="0"/>
      <w:marTop w:val="0"/>
      <w:marBottom w:val="0"/>
      <w:divBdr>
        <w:top w:val="none" w:sz="0" w:space="0" w:color="auto"/>
        <w:left w:val="none" w:sz="0" w:space="0" w:color="auto"/>
        <w:bottom w:val="none" w:sz="0" w:space="0" w:color="auto"/>
        <w:right w:val="none" w:sz="0" w:space="0" w:color="auto"/>
      </w:divBdr>
    </w:div>
    <w:div w:id="1352609275">
      <w:bodyDiv w:val="1"/>
      <w:marLeft w:val="0"/>
      <w:marRight w:val="0"/>
      <w:marTop w:val="0"/>
      <w:marBottom w:val="0"/>
      <w:divBdr>
        <w:top w:val="none" w:sz="0" w:space="0" w:color="auto"/>
        <w:left w:val="none" w:sz="0" w:space="0" w:color="auto"/>
        <w:bottom w:val="none" w:sz="0" w:space="0" w:color="auto"/>
        <w:right w:val="none" w:sz="0" w:space="0" w:color="auto"/>
      </w:divBdr>
    </w:div>
    <w:div w:id="1389185416">
      <w:bodyDiv w:val="1"/>
      <w:marLeft w:val="0"/>
      <w:marRight w:val="0"/>
      <w:marTop w:val="0"/>
      <w:marBottom w:val="0"/>
      <w:divBdr>
        <w:top w:val="none" w:sz="0" w:space="0" w:color="auto"/>
        <w:left w:val="none" w:sz="0" w:space="0" w:color="auto"/>
        <w:bottom w:val="none" w:sz="0" w:space="0" w:color="auto"/>
        <w:right w:val="none" w:sz="0" w:space="0" w:color="auto"/>
      </w:divBdr>
    </w:div>
    <w:div w:id="1774127646">
      <w:bodyDiv w:val="1"/>
      <w:marLeft w:val="0"/>
      <w:marRight w:val="0"/>
      <w:marTop w:val="0"/>
      <w:marBottom w:val="0"/>
      <w:divBdr>
        <w:top w:val="none" w:sz="0" w:space="0" w:color="auto"/>
        <w:left w:val="none" w:sz="0" w:space="0" w:color="auto"/>
        <w:bottom w:val="none" w:sz="0" w:space="0" w:color="auto"/>
        <w:right w:val="none" w:sz="0" w:space="0" w:color="auto"/>
      </w:divBdr>
    </w:div>
    <w:div w:id="1823503800">
      <w:bodyDiv w:val="1"/>
      <w:marLeft w:val="0"/>
      <w:marRight w:val="0"/>
      <w:marTop w:val="0"/>
      <w:marBottom w:val="0"/>
      <w:divBdr>
        <w:top w:val="none" w:sz="0" w:space="0" w:color="auto"/>
        <w:left w:val="none" w:sz="0" w:space="0" w:color="auto"/>
        <w:bottom w:val="none" w:sz="0" w:space="0" w:color="auto"/>
        <w:right w:val="none" w:sz="0" w:space="0" w:color="auto"/>
      </w:divBdr>
    </w:div>
    <w:div w:id="1943142900">
      <w:bodyDiv w:val="1"/>
      <w:marLeft w:val="0"/>
      <w:marRight w:val="0"/>
      <w:marTop w:val="0"/>
      <w:marBottom w:val="0"/>
      <w:divBdr>
        <w:top w:val="none" w:sz="0" w:space="0" w:color="auto"/>
        <w:left w:val="none" w:sz="0" w:space="0" w:color="auto"/>
        <w:bottom w:val="none" w:sz="0" w:space="0" w:color="auto"/>
        <w:right w:val="none" w:sz="0" w:space="0" w:color="auto"/>
      </w:divBdr>
    </w:div>
    <w:div w:id="2030251492">
      <w:bodyDiv w:val="1"/>
      <w:marLeft w:val="0"/>
      <w:marRight w:val="0"/>
      <w:marTop w:val="0"/>
      <w:marBottom w:val="0"/>
      <w:divBdr>
        <w:top w:val="none" w:sz="0" w:space="0" w:color="auto"/>
        <w:left w:val="none" w:sz="0" w:space="0" w:color="auto"/>
        <w:bottom w:val="none" w:sz="0" w:space="0" w:color="auto"/>
        <w:right w:val="none" w:sz="0" w:space="0" w:color="auto"/>
      </w:divBdr>
    </w:div>
    <w:div w:id="2107534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ctep.cancer.gov/protocoldevelopment/electronic_applications/docs/ctcaev3.pdf" TargetMode="External"/><Relationship Id="rId12" Type="http://schemas.openxmlformats.org/officeDocument/2006/relationships/hyperlink" Target="http://www.who.int/healthinfo/survey/ageingdefnolder/en/" TargetMode="External"/><Relationship Id="rId13" Type="http://schemas.openxmlformats.org/officeDocument/2006/relationships/image" Target="media/image1.png"/><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TEL:+81-743-77-0880" TargetMode="External"/><Relationship Id="rId10" Type="http://schemas.openxmlformats.org/officeDocument/2006/relationships/hyperlink" Target="http://ganjoho.jp/public/cancer/stomach/"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D43E63D3-F55F-774C-8468-A89AE17D61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5468</Words>
  <Characters>31172</Characters>
  <Application>Microsoft Macintosh Word</Application>
  <DocSecurity>0</DocSecurity>
  <Lines>259</Lines>
  <Paragraphs>73</Paragraphs>
  <ScaleCrop>false</ScaleCrop>
  <HeadingPairs>
    <vt:vector size="2" baseType="variant">
      <vt:variant>
        <vt:lpstr>タイトル</vt:lpstr>
      </vt:variant>
      <vt:variant>
        <vt:i4>1</vt:i4>
      </vt:variant>
    </vt:vector>
  </HeadingPairs>
  <TitlesOfParts>
    <vt:vector size="1" baseType="lpstr">
      <vt:lpstr/>
    </vt:vector>
  </TitlesOfParts>
  <Company>Toshiba</Company>
  <LinksUpToDate>false</LinksUpToDate>
  <CharactersWithSpaces>365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YFUJIWARA</dc:creator>
  <cp:lastModifiedBy>Na Ma</cp:lastModifiedBy>
  <cp:revision>2</cp:revision>
  <cp:lastPrinted>2016-11-26T03:28:00Z</cp:lastPrinted>
  <dcterms:created xsi:type="dcterms:W3CDTF">2017-05-18T22:55:00Z</dcterms:created>
  <dcterms:modified xsi:type="dcterms:W3CDTF">2017-05-18T22:55:00Z</dcterms:modified>
</cp:coreProperties>
</file>